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3B5D9" w14:textId="39D75C8E" w:rsidR="00CC1200" w:rsidRDefault="00CC1200" w:rsidP="00CC1200">
      <w:pPr>
        <w:pStyle w:val="Style21"/>
        <w:jc w:val="left"/>
      </w:pPr>
      <w:bookmarkStart w:id="0" w:name="_Toc88086172"/>
      <w:bookmarkStart w:id="1" w:name="_Toc88092114"/>
      <w:bookmarkStart w:id="2" w:name="_Toc66718077"/>
      <w:r>
        <w:t>ACC Print bersih, kirimkan lembar pengesahan skripsi ( 26 – 12-2021  )</w:t>
      </w:r>
    </w:p>
    <w:p w14:paraId="675A410D" w14:textId="2C5DB41E" w:rsidR="002B1368" w:rsidRPr="002B1368" w:rsidRDefault="002B1368" w:rsidP="002B1368">
      <w:pPr>
        <w:pStyle w:val="Style21"/>
      </w:pPr>
      <w:r w:rsidRPr="002B1368">
        <w:t xml:space="preserve">ANALISA DAN IMPLEMENTASI </w:t>
      </w:r>
      <w:r w:rsidRPr="002B1368">
        <w:rPr>
          <w:i/>
        </w:rPr>
        <w:t>LOAD BALANCING</w:t>
      </w:r>
      <w:r w:rsidRPr="002B1368">
        <w:t xml:space="preserve"> DAN </w:t>
      </w:r>
      <w:r w:rsidRPr="002B1368">
        <w:rPr>
          <w:i/>
        </w:rPr>
        <w:t>FAILOVER TO DEVICE</w:t>
      </w:r>
      <w:r w:rsidRPr="002B1368">
        <w:t xml:space="preserve"> MIKROTIK ROUTER MENGGUNAKAN METODE PCC (</w:t>
      </w:r>
      <w:r w:rsidRPr="002B1368">
        <w:rPr>
          <w:i/>
        </w:rPr>
        <w:t>PER CONNECTION CLASSIFIER</w:t>
      </w:r>
      <w:r w:rsidRPr="002B1368">
        <w:t>) PADA KANTOR POLTEKKES KEMENKES</w:t>
      </w:r>
      <w:bookmarkEnd w:id="0"/>
      <w:bookmarkEnd w:id="1"/>
    </w:p>
    <w:p w14:paraId="0945100A" w14:textId="77777777" w:rsidR="00C6695F" w:rsidRDefault="00C6695F" w:rsidP="00C6695F">
      <w:pPr>
        <w:spacing w:after="0" w:line="480" w:lineRule="auto"/>
        <w:jc w:val="center"/>
        <w:rPr>
          <w:b/>
        </w:rPr>
      </w:pPr>
    </w:p>
    <w:p w14:paraId="5A1FD6E9" w14:textId="221E8E47" w:rsidR="00C6695F" w:rsidRDefault="00C6695F" w:rsidP="00C6695F">
      <w:pPr>
        <w:spacing w:after="0" w:line="480" w:lineRule="auto"/>
        <w:jc w:val="center"/>
        <w:rPr>
          <w:b/>
          <w:lang w:eastAsia="en-GB"/>
        </w:rPr>
      </w:pPr>
      <w:r>
        <w:rPr>
          <w:b/>
          <w:lang w:eastAsia="en-GB"/>
        </w:rPr>
        <w:t>SKRIPSI</w:t>
      </w:r>
    </w:p>
    <w:p w14:paraId="128486AF" w14:textId="77777777" w:rsidR="00C6695F" w:rsidRDefault="00C6695F" w:rsidP="00C6695F">
      <w:pPr>
        <w:spacing w:after="0" w:line="480" w:lineRule="auto"/>
        <w:jc w:val="center"/>
        <w:rPr>
          <w:b/>
          <w:lang w:eastAsia="en-GB"/>
        </w:rPr>
      </w:pPr>
      <w:r>
        <w:rPr>
          <w:b/>
          <w:lang w:eastAsia="en-GB"/>
        </w:rPr>
        <w:t>Diajukan sebagai salah satu syarat untuk gelar kesarjanaan</w:t>
      </w:r>
    </w:p>
    <w:p w14:paraId="012F997B" w14:textId="77777777" w:rsidR="00C6695F" w:rsidRDefault="00C6695F" w:rsidP="00C6695F">
      <w:pPr>
        <w:spacing w:after="0" w:line="480" w:lineRule="auto"/>
        <w:jc w:val="center"/>
        <w:rPr>
          <w:b/>
          <w:lang w:eastAsia="en-GB"/>
        </w:rPr>
      </w:pPr>
      <w:r>
        <w:rPr>
          <w:b/>
          <w:lang w:eastAsia="en-GB"/>
        </w:rPr>
        <w:t>Jenjang Pendidikan Strata 1</w:t>
      </w:r>
    </w:p>
    <w:p w14:paraId="1A1FB61D" w14:textId="77777777" w:rsidR="00C6695F" w:rsidRDefault="00C6695F" w:rsidP="00C6695F">
      <w:pPr>
        <w:spacing w:after="0" w:line="480" w:lineRule="auto"/>
        <w:jc w:val="center"/>
        <w:rPr>
          <w:b/>
          <w:lang w:eastAsia="en-GB"/>
        </w:rPr>
      </w:pPr>
    </w:p>
    <w:p w14:paraId="4D9A3361" w14:textId="77777777" w:rsidR="00C6695F" w:rsidRDefault="00C6695F" w:rsidP="00C6695F">
      <w:pPr>
        <w:spacing w:after="0" w:line="480" w:lineRule="auto"/>
        <w:jc w:val="center"/>
      </w:pPr>
      <w:r>
        <w:rPr>
          <w:noProof/>
        </w:rPr>
        <w:drawing>
          <wp:inline distT="0" distB="0" distL="0" distR="0" wp14:anchorId="2FB1E219" wp14:editId="563BB0BF">
            <wp:extent cx="2823845" cy="1616710"/>
            <wp:effectExtent l="0" t="0" r="0" b="0"/>
            <wp:docPr id="45" name="Picture 45" descr="Description: Description: D:\Picture\Logo\u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Description: D:\Picture\Logo\upi.jpg"/>
                    <pic:cNvPicPr>
                      <a:picLocks noChangeAspect="1" noChangeArrowheads="1"/>
                    </pic:cNvPicPr>
                  </pic:nvPicPr>
                  <pic:blipFill>
                    <a:blip r:embed="rId8"/>
                    <a:stretch>
                      <a:fillRect/>
                    </a:stretch>
                  </pic:blipFill>
                  <pic:spPr bwMode="auto">
                    <a:xfrm>
                      <a:off x="0" y="0"/>
                      <a:ext cx="2823845" cy="1616710"/>
                    </a:xfrm>
                    <a:prstGeom prst="rect">
                      <a:avLst/>
                    </a:prstGeom>
                  </pic:spPr>
                </pic:pic>
              </a:graphicData>
            </a:graphic>
          </wp:inline>
        </w:drawing>
      </w:r>
    </w:p>
    <w:p w14:paraId="5F1F1D12" w14:textId="2A2A5008" w:rsidR="002B1368" w:rsidRDefault="002B1368" w:rsidP="002B1368">
      <w:pPr>
        <w:spacing w:after="0" w:line="480" w:lineRule="auto"/>
        <w:jc w:val="center"/>
        <w:rPr>
          <w:color w:val="000000"/>
        </w:rPr>
      </w:pPr>
      <w:r w:rsidRPr="001F34F6">
        <w:rPr>
          <w:color w:val="000000"/>
        </w:rPr>
        <w:t>Disusun Oleh:</w:t>
      </w:r>
    </w:p>
    <w:p w14:paraId="344D1DDF" w14:textId="77777777" w:rsidR="002B1368" w:rsidRPr="001F34F6" w:rsidRDefault="002B1368" w:rsidP="002B1368">
      <w:pPr>
        <w:spacing w:after="0" w:line="480" w:lineRule="auto"/>
        <w:jc w:val="center"/>
        <w:rPr>
          <w:color w:val="000000"/>
        </w:rPr>
      </w:pPr>
    </w:p>
    <w:p w14:paraId="47AB12E8" w14:textId="77777777" w:rsidR="002B1368" w:rsidRPr="001F34F6" w:rsidRDefault="002B1368" w:rsidP="002B1368">
      <w:pPr>
        <w:spacing w:after="0" w:line="480" w:lineRule="auto"/>
        <w:jc w:val="center"/>
        <w:rPr>
          <w:b/>
          <w:color w:val="000000"/>
          <w:u w:val="single"/>
        </w:rPr>
      </w:pPr>
      <w:r w:rsidRPr="001F34F6">
        <w:rPr>
          <w:b/>
          <w:color w:val="000000"/>
          <w:u w:val="single"/>
        </w:rPr>
        <w:t>YUDA PRASETYA</w:t>
      </w:r>
    </w:p>
    <w:p w14:paraId="71AD81CF" w14:textId="6AD7C7A0" w:rsidR="002B1368" w:rsidRPr="003B39CA" w:rsidRDefault="002B1368" w:rsidP="002B1368">
      <w:pPr>
        <w:spacing w:after="0" w:line="480" w:lineRule="auto"/>
        <w:jc w:val="center"/>
        <w:rPr>
          <w:b/>
          <w:color w:val="000000"/>
        </w:rPr>
      </w:pPr>
      <w:r w:rsidRPr="003B39CA">
        <w:rPr>
          <w:b/>
          <w:color w:val="000000"/>
        </w:rPr>
        <w:t>16101152630129</w:t>
      </w:r>
    </w:p>
    <w:p w14:paraId="036E4C6B" w14:textId="398505BB" w:rsidR="002B1368" w:rsidRDefault="002B1368" w:rsidP="002B1368">
      <w:pPr>
        <w:spacing w:after="0" w:line="480" w:lineRule="auto"/>
        <w:jc w:val="center"/>
        <w:rPr>
          <w:color w:val="000000"/>
        </w:rPr>
      </w:pPr>
    </w:p>
    <w:p w14:paraId="3F39B651" w14:textId="77777777" w:rsidR="00C6695F" w:rsidRPr="002B1368" w:rsidRDefault="00C6695F" w:rsidP="002B1368">
      <w:pPr>
        <w:spacing w:after="0" w:line="480" w:lineRule="auto"/>
        <w:jc w:val="center"/>
        <w:rPr>
          <w:color w:val="000000"/>
        </w:rPr>
      </w:pPr>
    </w:p>
    <w:p w14:paraId="18BEA820" w14:textId="77777777" w:rsidR="00C6695F" w:rsidRDefault="00C6695F" w:rsidP="00C6695F">
      <w:pPr>
        <w:spacing w:after="0" w:line="480" w:lineRule="auto"/>
        <w:jc w:val="center"/>
        <w:rPr>
          <w:b/>
        </w:rPr>
      </w:pPr>
      <w:r>
        <w:rPr>
          <w:b/>
        </w:rPr>
        <w:t>PROGRAM STUDI TEKNIK INFORMATIKA</w:t>
      </w:r>
    </w:p>
    <w:p w14:paraId="65449C74" w14:textId="77777777" w:rsidR="00C6695F" w:rsidRDefault="00C6695F" w:rsidP="00C6695F">
      <w:pPr>
        <w:spacing w:after="0" w:line="480" w:lineRule="auto"/>
        <w:jc w:val="center"/>
        <w:rPr>
          <w:b/>
        </w:rPr>
      </w:pPr>
      <w:r>
        <w:rPr>
          <w:b/>
        </w:rPr>
        <w:t>FAKULTAS ILMU KOMPUTER</w:t>
      </w:r>
    </w:p>
    <w:p w14:paraId="1432FD43" w14:textId="77777777" w:rsidR="00C6695F" w:rsidRDefault="00C6695F" w:rsidP="00C6695F">
      <w:pPr>
        <w:spacing w:after="0" w:line="480" w:lineRule="auto"/>
        <w:jc w:val="center"/>
        <w:rPr>
          <w:b/>
        </w:rPr>
      </w:pPr>
      <w:r>
        <w:rPr>
          <w:b/>
        </w:rPr>
        <w:t>UNIVERSITAS PUTRA INDONESIA “YPTK”</w:t>
      </w:r>
    </w:p>
    <w:p w14:paraId="032AB522" w14:textId="77777777" w:rsidR="00C6695F" w:rsidRDefault="00C6695F" w:rsidP="00C6695F">
      <w:pPr>
        <w:spacing w:after="0" w:line="480" w:lineRule="auto"/>
        <w:jc w:val="center"/>
        <w:rPr>
          <w:b/>
        </w:rPr>
      </w:pPr>
      <w:r>
        <w:rPr>
          <w:b/>
        </w:rPr>
        <w:t>PADANG</w:t>
      </w:r>
    </w:p>
    <w:p w14:paraId="41399C3D" w14:textId="5424C821" w:rsidR="002B1368" w:rsidRDefault="00C6695F" w:rsidP="00C6695F">
      <w:pPr>
        <w:spacing w:line="480" w:lineRule="auto"/>
        <w:jc w:val="center"/>
        <w:rPr>
          <w:b/>
          <w:color w:val="000000"/>
        </w:rPr>
      </w:pPr>
      <w:r>
        <w:rPr>
          <w:b/>
          <w:color w:val="000000"/>
        </w:rPr>
        <w:lastRenderedPageBreak/>
        <w:t>2021</w:t>
      </w:r>
    </w:p>
    <w:p w14:paraId="16FE1DEA" w14:textId="5AE9B14B" w:rsidR="005C7F3B" w:rsidRDefault="005C7F3B" w:rsidP="005C7F3B">
      <w:pPr>
        <w:pStyle w:val="Style21"/>
        <w:tabs>
          <w:tab w:val="left" w:pos="2331"/>
          <w:tab w:val="center" w:pos="4110"/>
        </w:tabs>
        <w:jc w:val="left"/>
        <w:sectPr w:rsidR="005C7F3B" w:rsidSect="00BC2FC8">
          <w:footerReference w:type="first" r:id="rId9"/>
          <w:pgSz w:w="11907" w:h="16839" w:code="9"/>
          <w:pgMar w:top="1411" w:right="1411" w:bottom="1411" w:left="2275" w:header="706" w:footer="706" w:gutter="0"/>
          <w:pgNumType w:fmt="lowerRoman"/>
          <w:cols w:space="720"/>
          <w:docGrid w:linePitch="360"/>
        </w:sectPr>
      </w:pPr>
    </w:p>
    <w:p w14:paraId="78786BD9" w14:textId="3D162E61" w:rsidR="003B167E" w:rsidRPr="005C7F3B" w:rsidRDefault="003B167E" w:rsidP="00C6695F">
      <w:pPr>
        <w:pStyle w:val="Style21"/>
        <w:spacing w:before="0"/>
      </w:pPr>
      <w:bookmarkStart w:id="3" w:name="_Toc88086173"/>
      <w:bookmarkStart w:id="4" w:name="_Toc88092115"/>
      <w:r w:rsidRPr="005C7F3B">
        <w:lastRenderedPageBreak/>
        <w:t>PERNYATAAN</w:t>
      </w:r>
      <w:bookmarkEnd w:id="3"/>
      <w:bookmarkEnd w:id="4"/>
    </w:p>
    <w:p w14:paraId="4E563000" w14:textId="77777777" w:rsidR="003B167E" w:rsidRDefault="003B167E" w:rsidP="00C6695F">
      <w:pPr>
        <w:spacing w:after="0" w:line="480" w:lineRule="auto"/>
      </w:pPr>
    </w:p>
    <w:p w14:paraId="6AE67950" w14:textId="47CAE8EA" w:rsidR="003B167E" w:rsidRDefault="003B167E" w:rsidP="00C6695F">
      <w:pPr>
        <w:spacing w:after="0" w:line="480" w:lineRule="auto"/>
        <w:jc w:val="both"/>
      </w:pPr>
      <w:r>
        <w:t>Saya yang bertanda tangan dibawah ini :</w:t>
      </w:r>
    </w:p>
    <w:p w14:paraId="26C8E587" w14:textId="77777777" w:rsidR="003B167E" w:rsidRDefault="003B167E" w:rsidP="00C6695F">
      <w:pPr>
        <w:spacing w:after="0" w:line="480" w:lineRule="auto"/>
        <w:jc w:val="both"/>
      </w:pPr>
      <w:r>
        <w:tab/>
        <w:t>Nama</w:t>
      </w:r>
      <w:r>
        <w:tab/>
      </w:r>
      <w:r>
        <w:tab/>
        <w:t>: Yuda Prasetya</w:t>
      </w:r>
    </w:p>
    <w:p w14:paraId="041A4270" w14:textId="77777777" w:rsidR="003B167E" w:rsidRDefault="003B167E" w:rsidP="00C6695F">
      <w:pPr>
        <w:spacing w:after="0" w:line="480" w:lineRule="auto"/>
        <w:jc w:val="both"/>
      </w:pPr>
      <w:r>
        <w:tab/>
        <w:t>NoBP</w:t>
      </w:r>
      <w:r>
        <w:tab/>
      </w:r>
      <w:r>
        <w:tab/>
        <w:t>: 16101152630129</w:t>
      </w:r>
    </w:p>
    <w:p w14:paraId="7E7386B8" w14:textId="77777777" w:rsidR="003B167E" w:rsidRDefault="003B167E" w:rsidP="00C6695F">
      <w:pPr>
        <w:spacing w:after="0" w:line="480" w:lineRule="auto"/>
        <w:jc w:val="both"/>
      </w:pPr>
      <w:r>
        <w:tab/>
        <w:t>Fakultas</w:t>
      </w:r>
      <w:r>
        <w:tab/>
        <w:t>: ILMU KOMPUTER</w:t>
      </w:r>
    </w:p>
    <w:p w14:paraId="497FF668" w14:textId="6C1E7AC6" w:rsidR="003B167E" w:rsidRDefault="003B167E" w:rsidP="00C6695F">
      <w:pPr>
        <w:spacing w:after="0" w:line="480" w:lineRule="auto"/>
        <w:jc w:val="both"/>
      </w:pPr>
      <w:r>
        <w:tab/>
        <w:t xml:space="preserve">Jurusan </w:t>
      </w:r>
      <w:r>
        <w:tab/>
        <w:t>: TEKNIK INFORMATIKA</w:t>
      </w:r>
    </w:p>
    <w:p w14:paraId="39E02728" w14:textId="77777777" w:rsidR="003B167E" w:rsidRDefault="003B167E" w:rsidP="00C6695F">
      <w:pPr>
        <w:spacing w:after="0" w:line="480" w:lineRule="auto"/>
        <w:jc w:val="both"/>
      </w:pPr>
      <w:r>
        <w:t>Menyatakan Bahwa :</w:t>
      </w:r>
    </w:p>
    <w:p w14:paraId="677DFB18" w14:textId="77777777" w:rsidR="003B167E" w:rsidRDefault="003B167E" w:rsidP="00C6695F">
      <w:pPr>
        <w:pStyle w:val="ListParagraph"/>
        <w:numPr>
          <w:ilvl w:val="0"/>
          <w:numId w:val="92"/>
        </w:numPr>
        <w:spacing w:after="0" w:line="480" w:lineRule="auto"/>
        <w:jc w:val="both"/>
      </w:pPr>
      <w:r>
        <w:t>Sesungguhnya skripsi yang saya susun ini merupakan hasil karya tulis saya sendiri. Adapun bahagian-bahagian tertentu dalam skripsi ini yang saya peroleh dan hasil karya tulisan orang lain telah saya tuliskan sumbernya dengan jelas, sesuai dengan kaidah penulisan ilmiah.</w:t>
      </w:r>
    </w:p>
    <w:p w14:paraId="65150451" w14:textId="339EA072" w:rsidR="003B167E" w:rsidRDefault="003B167E" w:rsidP="00C6695F">
      <w:pPr>
        <w:pStyle w:val="ListParagraph"/>
        <w:numPr>
          <w:ilvl w:val="0"/>
          <w:numId w:val="92"/>
        </w:numPr>
        <w:spacing w:after="0" w:line="480" w:lineRule="auto"/>
        <w:jc w:val="both"/>
      </w:pPr>
      <w:r>
        <w:t>Jika dalam pembuatan skripsi baik pembuatan program maupun skripsi secara keseluruhan terbukti dibuatkan oleh orang lain, maka saya bersedia menerima sanksi yang diberikan akademik, berupa pembatalan skripsi dan mengulang penelitian serta mengajukan judul baru.</w:t>
      </w:r>
    </w:p>
    <w:p w14:paraId="72538651" w14:textId="77777777" w:rsidR="003B167E" w:rsidRDefault="003B167E" w:rsidP="00C6695F">
      <w:pPr>
        <w:spacing w:after="0" w:line="480" w:lineRule="auto"/>
        <w:jc w:val="both"/>
      </w:pPr>
      <w:r>
        <w:t>Demikian surat pernyataan ini saya buat dengan sesungguhnya tanpa ada paksaan dari pihak manapun.</w:t>
      </w:r>
    </w:p>
    <w:p w14:paraId="5D740F98" w14:textId="3D48595F" w:rsidR="003B167E" w:rsidRDefault="003B167E" w:rsidP="00C6695F">
      <w:pPr>
        <w:spacing w:after="0" w:line="480" w:lineRule="auto"/>
        <w:jc w:val="both"/>
      </w:pPr>
    </w:p>
    <w:p w14:paraId="1B9974F2" w14:textId="77777777" w:rsidR="003B167E" w:rsidRDefault="003B167E" w:rsidP="00C6695F">
      <w:pPr>
        <w:spacing w:after="0" w:line="480" w:lineRule="auto"/>
        <w:jc w:val="both"/>
      </w:pPr>
    </w:p>
    <w:p w14:paraId="19BB3FD6" w14:textId="15886ED1" w:rsidR="003B167E" w:rsidRDefault="003B167E" w:rsidP="00C6695F">
      <w:pPr>
        <w:spacing w:after="0" w:line="480" w:lineRule="auto"/>
        <w:ind w:left="6480"/>
        <w:jc w:val="both"/>
      </w:pPr>
      <w:r>
        <w:t>Padang, 2021</w:t>
      </w:r>
    </w:p>
    <w:p w14:paraId="11DF00DD" w14:textId="2E100212" w:rsidR="003B167E" w:rsidRDefault="003B167E" w:rsidP="00C6695F">
      <w:pPr>
        <w:spacing w:after="0" w:line="480" w:lineRule="auto"/>
        <w:ind w:left="6480"/>
        <w:jc w:val="both"/>
      </w:pPr>
    </w:p>
    <w:p w14:paraId="372C4495" w14:textId="77777777" w:rsidR="003B167E" w:rsidRDefault="003B167E" w:rsidP="00C6695F">
      <w:pPr>
        <w:spacing w:after="0" w:line="480" w:lineRule="auto"/>
        <w:ind w:left="6480"/>
        <w:jc w:val="both"/>
      </w:pPr>
    </w:p>
    <w:p w14:paraId="68527EA8" w14:textId="0D29B7CF" w:rsidR="003B167E" w:rsidRDefault="003B167E" w:rsidP="00C6695F">
      <w:pPr>
        <w:spacing w:after="0" w:line="480" w:lineRule="auto"/>
        <w:ind w:left="5760"/>
        <w:jc w:val="both"/>
        <w:rPr>
          <w:b/>
          <w:u w:val="single"/>
        </w:rPr>
      </w:pPr>
      <w:r w:rsidRPr="001F34F6">
        <w:rPr>
          <w:b/>
          <w:u w:val="single"/>
        </w:rPr>
        <w:t>(YUDA PRASETYA)</w:t>
      </w:r>
    </w:p>
    <w:p w14:paraId="3E46A019" w14:textId="5D64C624" w:rsidR="004308F4" w:rsidRDefault="003B167E" w:rsidP="00C6695F">
      <w:pPr>
        <w:spacing w:after="0" w:line="480" w:lineRule="auto"/>
        <w:ind w:left="5760"/>
        <w:jc w:val="center"/>
        <w:rPr>
          <w:b/>
        </w:rPr>
      </w:pPr>
      <w:r w:rsidRPr="003B167E">
        <w:rPr>
          <w:b/>
        </w:rPr>
        <w:t>16101152630129</w:t>
      </w:r>
    </w:p>
    <w:p w14:paraId="653E144C" w14:textId="77777777" w:rsidR="004308F4" w:rsidRPr="004308F4" w:rsidRDefault="004308F4" w:rsidP="004308F4">
      <w:pPr>
        <w:pStyle w:val="Style21"/>
      </w:pPr>
      <w:bookmarkStart w:id="5" w:name="_Toc88086174"/>
      <w:bookmarkStart w:id="6" w:name="_Toc88092116"/>
      <w:r w:rsidRPr="004308F4">
        <w:lastRenderedPageBreak/>
        <w:t>LEMBAR PENGESAHAN SKRIPSI</w:t>
      </w:r>
      <w:bookmarkEnd w:id="5"/>
      <w:bookmarkEnd w:id="6"/>
    </w:p>
    <w:p w14:paraId="4C685A94" w14:textId="77777777" w:rsidR="00C6695F" w:rsidRDefault="00C6695F" w:rsidP="00C6695F">
      <w:pPr>
        <w:spacing w:line="360" w:lineRule="auto"/>
        <w:jc w:val="center"/>
        <w:rPr>
          <w:b/>
        </w:rPr>
      </w:pPr>
    </w:p>
    <w:p w14:paraId="199D9F59" w14:textId="7C11A809" w:rsidR="004308F4" w:rsidRPr="003B167E" w:rsidRDefault="004308F4" w:rsidP="00C6695F">
      <w:pPr>
        <w:spacing w:line="360" w:lineRule="auto"/>
        <w:jc w:val="center"/>
        <w:rPr>
          <w:b/>
        </w:rPr>
      </w:pPr>
      <w:r w:rsidRPr="003B167E">
        <w:rPr>
          <w:b/>
        </w:rPr>
        <w:t>ANALISA DAN IMPLEMENTASI LOAD BALANCING DAN FAILOVER TO DEVICE MIKROTIK ROUTER MENGGUNAKAN METODE PCC (PER CONNECTION CLASSIFIER) PADA KANTOR POLTEKKES KEMENKES PADANG</w:t>
      </w:r>
    </w:p>
    <w:p w14:paraId="4EF6D6D9" w14:textId="77777777" w:rsidR="004308F4" w:rsidRDefault="004308F4" w:rsidP="004308F4">
      <w:pPr>
        <w:jc w:val="center"/>
      </w:pPr>
      <w:r>
        <w:t>Yang Dipersiapkan Dan Disusun Oleh :</w:t>
      </w:r>
    </w:p>
    <w:p w14:paraId="6E9D218A" w14:textId="77777777" w:rsidR="004308F4" w:rsidRDefault="004308F4" w:rsidP="004308F4">
      <w:pPr>
        <w:jc w:val="center"/>
      </w:pPr>
    </w:p>
    <w:p w14:paraId="1D1C9BC1" w14:textId="77777777" w:rsidR="004308F4" w:rsidRPr="001F34F6" w:rsidRDefault="004308F4" w:rsidP="004308F4">
      <w:pPr>
        <w:spacing w:after="0" w:line="480" w:lineRule="auto"/>
        <w:jc w:val="center"/>
        <w:rPr>
          <w:rFonts w:eastAsia="Times New Roman"/>
          <w:b/>
          <w:u w:val="single"/>
        </w:rPr>
      </w:pPr>
      <w:r w:rsidRPr="001F34F6">
        <w:rPr>
          <w:rFonts w:eastAsia="Times New Roman"/>
          <w:b/>
          <w:u w:val="single"/>
        </w:rPr>
        <w:t>YUDA PRASETYA</w:t>
      </w:r>
    </w:p>
    <w:p w14:paraId="6D8FEEE3" w14:textId="77777777" w:rsidR="004308F4" w:rsidRPr="001F34F6" w:rsidRDefault="004308F4" w:rsidP="004308F4">
      <w:pPr>
        <w:spacing w:after="0" w:line="480" w:lineRule="auto"/>
        <w:jc w:val="center"/>
        <w:rPr>
          <w:rFonts w:eastAsia="Times New Roman"/>
          <w:b/>
        </w:rPr>
      </w:pPr>
      <w:r w:rsidRPr="001F34F6">
        <w:rPr>
          <w:rFonts w:eastAsia="Times New Roman"/>
          <w:b/>
        </w:rPr>
        <w:t>16101152630129</w:t>
      </w:r>
    </w:p>
    <w:p w14:paraId="45CC6803" w14:textId="77777777" w:rsidR="004308F4" w:rsidRDefault="004308F4" w:rsidP="004308F4"/>
    <w:p w14:paraId="4DBF0425" w14:textId="77777777" w:rsidR="004308F4" w:rsidRPr="001F34F6" w:rsidRDefault="004308F4" w:rsidP="004308F4">
      <w:pPr>
        <w:spacing w:line="480" w:lineRule="auto"/>
        <w:ind w:right="-579"/>
        <w:jc w:val="center"/>
        <w:rPr>
          <w:rFonts w:eastAsia="Times New Roman"/>
        </w:rPr>
      </w:pPr>
      <w:r w:rsidRPr="001F34F6">
        <w:rPr>
          <w:rFonts w:eastAsia="Times New Roman"/>
        </w:rPr>
        <w:t>Telah Memenuhi Syarat Untuk di Pertahankan di Depan Dewan Penguji Pada Ujian</w:t>
      </w:r>
    </w:p>
    <w:p w14:paraId="340EDD1A" w14:textId="77777777" w:rsidR="004308F4" w:rsidRPr="001F34F6" w:rsidRDefault="004308F4" w:rsidP="004308F4">
      <w:pPr>
        <w:spacing w:line="480" w:lineRule="auto"/>
        <w:jc w:val="center"/>
        <w:rPr>
          <w:rFonts w:eastAsia="Times New Roman"/>
        </w:rPr>
      </w:pPr>
      <w:r w:rsidRPr="001F34F6">
        <w:rPr>
          <w:rFonts w:eastAsia="Times New Roman"/>
        </w:rPr>
        <w:t>Komprehensif</w:t>
      </w:r>
    </w:p>
    <w:p w14:paraId="39450A3C" w14:textId="77777777" w:rsidR="004308F4" w:rsidRDefault="004308F4" w:rsidP="004308F4">
      <w:pPr>
        <w:tabs>
          <w:tab w:val="left" w:pos="4740"/>
        </w:tabs>
        <w:spacing w:line="480" w:lineRule="auto"/>
        <w:jc w:val="center"/>
        <w:rPr>
          <w:rFonts w:eastAsia="Times New Roman"/>
        </w:rPr>
      </w:pPr>
      <w:r w:rsidRPr="001F34F6">
        <w:rPr>
          <w:rFonts w:eastAsia="Times New Roman"/>
        </w:rPr>
        <w:t>Padang, 2021</w:t>
      </w:r>
    </w:p>
    <w:p w14:paraId="28A666D5" w14:textId="77777777" w:rsidR="004308F4" w:rsidRDefault="004308F4" w:rsidP="004308F4">
      <w:pPr>
        <w:spacing w:line="480" w:lineRule="auto"/>
        <w:jc w:val="center"/>
        <w:rPr>
          <w:rFonts w:eastAsia="Times New Roman"/>
        </w:rPr>
      </w:pPr>
      <w:r w:rsidRPr="001F34F6">
        <w:rPr>
          <w:rFonts w:eastAsia="Times New Roman"/>
        </w:rPr>
        <w:t>Menyetujui</w:t>
      </w:r>
    </w:p>
    <w:p w14:paraId="12C3B45A" w14:textId="5A67BC9A" w:rsidR="004308F4" w:rsidRPr="003B39CA" w:rsidRDefault="004308F4" w:rsidP="004308F4">
      <w:pPr>
        <w:spacing w:line="480" w:lineRule="auto"/>
        <w:jc w:val="center"/>
        <w:rPr>
          <w:rFonts w:eastAsia="Times New Roman"/>
        </w:rPr>
      </w:pPr>
      <w:r w:rsidRPr="001F34F6">
        <w:rPr>
          <w:rFonts w:eastAsia="Times New Roman"/>
        </w:rPr>
        <w:t>Pembimbing I</w:t>
      </w:r>
      <w:r w:rsidRPr="001F34F6">
        <w:rPr>
          <w:rFonts w:eastAsia="Times New Roman"/>
        </w:rPr>
        <w:tab/>
      </w:r>
      <w:r w:rsidRPr="001F34F6">
        <w:rPr>
          <w:rFonts w:eastAsia="Times New Roman"/>
        </w:rPr>
        <w:tab/>
      </w:r>
      <w:r w:rsidRPr="001F34F6">
        <w:rPr>
          <w:rFonts w:eastAsia="Times New Roman"/>
        </w:rPr>
        <w:tab/>
      </w:r>
      <w:r w:rsidRPr="001F34F6">
        <w:rPr>
          <w:rFonts w:eastAsia="Times New Roman"/>
        </w:rPr>
        <w:tab/>
      </w:r>
      <w:r w:rsidRPr="001F34F6">
        <w:rPr>
          <w:rFonts w:eastAsia="Times New Roman"/>
        </w:rPr>
        <w:tab/>
        <w:t>Pembimbing II</w:t>
      </w:r>
    </w:p>
    <w:p w14:paraId="78EA924B" w14:textId="58BB3BCE" w:rsidR="004308F4" w:rsidRDefault="004308F4" w:rsidP="004308F4">
      <w:pPr>
        <w:tabs>
          <w:tab w:val="left" w:pos="1126"/>
        </w:tabs>
        <w:rPr>
          <w:rFonts w:eastAsia="Times New Roman"/>
          <w:b/>
          <w:u w:val="single"/>
        </w:rPr>
      </w:pPr>
    </w:p>
    <w:p w14:paraId="21F24234" w14:textId="0E0511C3" w:rsidR="00C6695F" w:rsidRDefault="00C6695F" w:rsidP="004308F4">
      <w:pPr>
        <w:tabs>
          <w:tab w:val="left" w:pos="1126"/>
        </w:tabs>
        <w:rPr>
          <w:rFonts w:eastAsia="Times New Roman"/>
          <w:b/>
          <w:u w:val="single"/>
        </w:rPr>
      </w:pPr>
    </w:p>
    <w:p w14:paraId="68482ED1" w14:textId="3438F060" w:rsidR="00C6695F" w:rsidRDefault="00C6695F" w:rsidP="004308F4">
      <w:pPr>
        <w:tabs>
          <w:tab w:val="left" w:pos="1126"/>
        </w:tabs>
        <w:rPr>
          <w:rFonts w:eastAsia="Times New Roman"/>
          <w:b/>
          <w:u w:val="single"/>
        </w:rPr>
      </w:pPr>
      <w:r>
        <w:rPr>
          <w:rFonts w:eastAsia="Times New Roman"/>
          <w:b/>
          <w:u w:val="single"/>
        </w:rPr>
        <w:t xml:space="preserve"> </w:t>
      </w:r>
    </w:p>
    <w:p w14:paraId="59FB50E3" w14:textId="1A0A2C72" w:rsidR="004308F4" w:rsidRPr="003B39CA" w:rsidRDefault="004308F4" w:rsidP="004308F4">
      <w:pPr>
        <w:tabs>
          <w:tab w:val="left" w:pos="1126"/>
        </w:tabs>
        <w:rPr>
          <w:rFonts w:eastAsia="Times New Roman"/>
        </w:rPr>
      </w:pPr>
      <w:r w:rsidRPr="003B39CA">
        <w:rPr>
          <w:rFonts w:eastAsia="Times New Roman"/>
          <w:b/>
          <w:u w:val="single"/>
        </w:rPr>
        <w:t>(Eka Praja Wiyata Mandala, S.Kom,M.Kom)(</w:t>
      </w:r>
      <w:commentRangeStart w:id="7"/>
      <w:r w:rsidRPr="003B39CA">
        <w:rPr>
          <w:rFonts w:eastAsia="Times New Roman"/>
          <w:b/>
          <w:u w:val="single"/>
        </w:rPr>
        <w:t>Randi Permana, S.Kom, M.Kom)</w:t>
      </w:r>
      <w:commentRangeEnd w:id="7"/>
      <w:r w:rsidR="005F702B">
        <w:rPr>
          <w:rStyle w:val="CommentReference"/>
        </w:rPr>
        <w:commentReference w:id="7"/>
      </w:r>
    </w:p>
    <w:p w14:paraId="195B083B" w14:textId="77777777" w:rsidR="004308F4" w:rsidRDefault="004308F4" w:rsidP="004308F4">
      <w:pPr>
        <w:tabs>
          <w:tab w:val="left" w:pos="1126"/>
          <w:tab w:val="left" w:pos="4704"/>
        </w:tabs>
        <w:rPr>
          <w:rFonts w:eastAsia="Times New Roman"/>
          <w:b/>
        </w:rPr>
      </w:pPr>
      <w:r>
        <w:rPr>
          <w:rFonts w:eastAsia="Times New Roman"/>
          <w:b/>
        </w:rPr>
        <w:tab/>
      </w:r>
      <w:r w:rsidRPr="003B39CA">
        <w:rPr>
          <w:rFonts w:eastAsia="Times New Roman"/>
          <w:b/>
        </w:rPr>
        <w:t>NIDN : 1014088502</w:t>
      </w:r>
      <w:r>
        <w:rPr>
          <w:rFonts w:eastAsia="Times New Roman"/>
          <w:b/>
        </w:rPr>
        <w:tab/>
      </w:r>
      <w:r>
        <w:rPr>
          <w:rFonts w:eastAsia="Times New Roman"/>
          <w:b/>
        </w:rPr>
        <w:tab/>
      </w:r>
      <w:r w:rsidRPr="003B39CA">
        <w:rPr>
          <w:rFonts w:eastAsia="Times New Roman"/>
          <w:b/>
        </w:rPr>
        <w:t>NIDN : 1012128701</w:t>
      </w:r>
    </w:p>
    <w:p w14:paraId="6AF6C2FB" w14:textId="17A30D33" w:rsidR="004308F4" w:rsidRDefault="004308F4" w:rsidP="004308F4">
      <w:pPr>
        <w:spacing w:after="0" w:line="480" w:lineRule="auto"/>
        <w:rPr>
          <w:b/>
        </w:rPr>
      </w:pPr>
    </w:p>
    <w:p w14:paraId="3244BF88" w14:textId="12749628" w:rsidR="004308F4" w:rsidRDefault="004308F4" w:rsidP="004308F4"/>
    <w:p w14:paraId="1DB13687" w14:textId="05A1B988" w:rsidR="004308F4" w:rsidRDefault="004308F4" w:rsidP="004308F4"/>
    <w:p w14:paraId="4553135B" w14:textId="77777777" w:rsidR="004308F4" w:rsidRPr="003B167E" w:rsidRDefault="004308F4" w:rsidP="004308F4">
      <w:pPr>
        <w:pStyle w:val="Style21"/>
      </w:pPr>
      <w:bookmarkStart w:id="8" w:name="_Toc88086176"/>
      <w:bookmarkStart w:id="9" w:name="_Toc88092117"/>
      <w:r w:rsidRPr="003B167E">
        <w:lastRenderedPageBreak/>
        <w:t>LEMBAR PENGESAHAN LULUS SIDANG SKRIPSI</w:t>
      </w:r>
      <w:bookmarkEnd w:id="8"/>
      <w:bookmarkEnd w:id="9"/>
    </w:p>
    <w:p w14:paraId="2C9E88AB" w14:textId="77777777" w:rsidR="00C6695F" w:rsidRDefault="00C6695F" w:rsidP="00C6695F">
      <w:pPr>
        <w:spacing w:line="360" w:lineRule="auto"/>
        <w:jc w:val="center"/>
        <w:rPr>
          <w:b/>
        </w:rPr>
      </w:pPr>
    </w:p>
    <w:p w14:paraId="1F1A6313" w14:textId="1357DBF9" w:rsidR="004308F4" w:rsidRPr="00031A7A" w:rsidRDefault="004308F4" w:rsidP="00C6695F">
      <w:pPr>
        <w:spacing w:line="360" w:lineRule="auto"/>
        <w:jc w:val="center"/>
        <w:rPr>
          <w:b/>
        </w:rPr>
      </w:pPr>
      <w:r w:rsidRPr="00031A7A">
        <w:rPr>
          <w:b/>
        </w:rPr>
        <w:t>ANALISA DAN IMPLEMENTASI LOAD BALANCING DAN FAILOVER TO DEVICE MIKROTIK ROUTER MENGGUNAKAN METODE PCC (PER CONNECTION CLASSIFIER) PADA KANTOR POLTEKKES KEMENKES PADANG</w:t>
      </w:r>
    </w:p>
    <w:p w14:paraId="5257A1A6" w14:textId="77777777" w:rsidR="004308F4" w:rsidRPr="00031A7A" w:rsidRDefault="004308F4" w:rsidP="004308F4">
      <w:pPr>
        <w:spacing w:after="0" w:line="480" w:lineRule="auto"/>
        <w:jc w:val="center"/>
      </w:pPr>
      <w:r w:rsidRPr="00031A7A">
        <w:t>Yang Dipersiapkan Dan Disusun Oleh :</w:t>
      </w:r>
    </w:p>
    <w:p w14:paraId="06E13DAB" w14:textId="77777777" w:rsidR="004308F4" w:rsidRPr="00031A7A" w:rsidRDefault="004308F4" w:rsidP="004308F4">
      <w:pPr>
        <w:spacing w:after="0" w:line="480" w:lineRule="auto"/>
        <w:jc w:val="center"/>
        <w:rPr>
          <w:b/>
          <w:bCs/>
          <w:u w:val="single"/>
        </w:rPr>
      </w:pPr>
      <w:r w:rsidRPr="00031A7A">
        <w:rPr>
          <w:b/>
          <w:bCs/>
          <w:u w:val="single"/>
        </w:rPr>
        <w:t>YUDA PRASETYA</w:t>
      </w:r>
    </w:p>
    <w:p w14:paraId="0A076CDE" w14:textId="77777777" w:rsidR="004308F4" w:rsidRPr="00031A7A" w:rsidRDefault="004308F4" w:rsidP="004308F4">
      <w:pPr>
        <w:spacing w:after="0" w:line="480" w:lineRule="auto"/>
        <w:jc w:val="center"/>
        <w:rPr>
          <w:b/>
          <w:bCs/>
        </w:rPr>
      </w:pPr>
      <w:r w:rsidRPr="00031A7A">
        <w:rPr>
          <w:b/>
          <w:bCs/>
        </w:rPr>
        <w:t>16101152630129</w:t>
      </w:r>
    </w:p>
    <w:p w14:paraId="59E82669" w14:textId="77777777" w:rsidR="004308F4" w:rsidRPr="00031A7A" w:rsidRDefault="004308F4" w:rsidP="004308F4">
      <w:pPr>
        <w:spacing w:after="0" w:line="480" w:lineRule="auto"/>
        <w:jc w:val="center"/>
      </w:pPr>
      <w:r w:rsidRPr="00031A7A">
        <w:t>Yang Telah Dipertahankan Didepan Dewan Penguji</w:t>
      </w:r>
    </w:p>
    <w:p w14:paraId="3A1678F7" w14:textId="77777777" w:rsidR="004308F4" w:rsidRPr="00031A7A" w:rsidRDefault="004308F4" w:rsidP="004308F4">
      <w:pPr>
        <w:spacing w:after="0" w:line="480" w:lineRule="auto"/>
        <w:jc w:val="center"/>
      </w:pPr>
      <w:r w:rsidRPr="00031A7A">
        <w:t>Pada Tanggal : 2021</w:t>
      </w:r>
    </w:p>
    <w:p w14:paraId="0B2B6803" w14:textId="77777777" w:rsidR="004308F4" w:rsidRPr="00031A7A" w:rsidRDefault="004308F4" w:rsidP="004308F4">
      <w:pPr>
        <w:spacing w:after="0" w:line="480" w:lineRule="auto"/>
        <w:jc w:val="center"/>
      </w:pPr>
      <w:r w:rsidRPr="00031A7A">
        <w:t>Dan Dinyatakan Telah Lulus</w:t>
      </w:r>
    </w:p>
    <w:p w14:paraId="1B41EB1F" w14:textId="77777777" w:rsidR="004308F4" w:rsidRPr="00031A7A" w:rsidRDefault="004308F4" w:rsidP="004308F4">
      <w:pPr>
        <w:spacing w:after="0" w:line="480" w:lineRule="auto"/>
        <w:jc w:val="center"/>
      </w:pPr>
      <w:r w:rsidRPr="00031A7A">
        <w:t>Memenuhi Syarat</w:t>
      </w:r>
    </w:p>
    <w:p w14:paraId="4AE5C84C" w14:textId="77777777" w:rsidR="004308F4" w:rsidRPr="00031A7A" w:rsidRDefault="004308F4" w:rsidP="004308F4">
      <w:pPr>
        <w:spacing w:after="0" w:line="480" w:lineRule="auto"/>
        <w:ind w:firstLine="720"/>
        <w:jc w:val="center"/>
      </w:pPr>
      <w:r w:rsidRPr="00031A7A">
        <w:t>Pembimbing I</w:t>
      </w:r>
      <w:r w:rsidRPr="00031A7A">
        <w:tab/>
      </w:r>
      <w:r w:rsidRPr="00031A7A">
        <w:tab/>
      </w:r>
      <w:r w:rsidRPr="00031A7A">
        <w:tab/>
      </w:r>
      <w:r w:rsidRPr="00031A7A">
        <w:tab/>
      </w:r>
      <w:r w:rsidRPr="00031A7A">
        <w:tab/>
        <w:t>Pembimbing II</w:t>
      </w:r>
    </w:p>
    <w:p w14:paraId="6C41E2C0" w14:textId="77777777" w:rsidR="004308F4" w:rsidRPr="00031A7A" w:rsidRDefault="004308F4" w:rsidP="004308F4">
      <w:pPr>
        <w:spacing w:after="0" w:line="480" w:lineRule="auto"/>
      </w:pPr>
    </w:p>
    <w:p w14:paraId="36A4C31B" w14:textId="58EDDE36" w:rsidR="004308F4" w:rsidRDefault="004308F4" w:rsidP="004308F4">
      <w:pPr>
        <w:spacing w:after="0" w:line="480" w:lineRule="auto"/>
      </w:pPr>
    </w:p>
    <w:p w14:paraId="3872B282" w14:textId="77777777" w:rsidR="00C6695F" w:rsidRPr="00031A7A" w:rsidRDefault="00C6695F" w:rsidP="004308F4">
      <w:pPr>
        <w:spacing w:after="0" w:line="480" w:lineRule="auto"/>
      </w:pPr>
    </w:p>
    <w:p w14:paraId="69DDB740" w14:textId="77777777" w:rsidR="004308F4" w:rsidRPr="00031A7A" w:rsidRDefault="004308F4" w:rsidP="00C6695F">
      <w:pPr>
        <w:spacing w:after="0" w:line="360" w:lineRule="auto"/>
        <w:jc w:val="both"/>
        <w:rPr>
          <w:b/>
          <w:bCs/>
          <w:u w:val="single"/>
        </w:rPr>
      </w:pPr>
      <w:r w:rsidRPr="00031A7A">
        <w:rPr>
          <w:b/>
          <w:bCs/>
          <w:u w:val="single"/>
        </w:rPr>
        <w:t>(</w:t>
      </w:r>
      <w:r w:rsidRPr="00031A7A">
        <w:rPr>
          <w:rFonts w:eastAsia="Times New Roman"/>
          <w:b/>
          <w:u w:val="single"/>
        </w:rPr>
        <w:t>Eka Praja Wiyata Mandala</w:t>
      </w:r>
      <w:r w:rsidRPr="00031A7A">
        <w:rPr>
          <w:b/>
          <w:bCs/>
          <w:u w:val="single"/>
        </w:rPr>
        <w:t>, S.Kom, M.Kom)</w:t>
      </w:r>
      <w:r w:rsidRPr="00031A7A">
        <w:rPr>
          <w:b/>
          <w:bCs/>
        </w:rPr>
        <w:t xml:space="preserve">  </w:t>
      </w:r>
      <w:r w:rsidRPr="00031A7A">
        <w:rPr>
          <w:b/>
          <w:bCs/>
          <w:u w:val="single"/>
        </w:rPr>
        <w:t>(</w:t>
      </w:r>
      <w:r w:rsidRPr="00031A7A">
        <w:rPr>
          <w:rFonts w:eastAsia="Times New Roman"/>
          <w:b/>
          <w:u w:val="single"/>
        </w:rPr>
        <w:t>Randi Permana</w:t>
      </w:r>
      <w:r w:rsidRPr="00031A7A">
        <w:rPr>
          <w:b/>
          <w:bCs/>
          <w:u w:val="single"/>
        </w:rPr>
        <w:t>, S.Kom, M.Kom)</w:t>
      </w:r>
    </w:p>
    <w:p w14:paraId="79CC0749" w14:textId="77777777" w:rsidR="004308F4" w:rsidRPr="00031A7A" w:rsidRDefault="004308F4" w:rsidP="00C6695F">
      <w:pPr>
        <w:tabs>
          <w:tab w:val="left" w:pos="3600"/>
        </w:tabs>
        <w:spacing w:after="0" w:line="360" w:lineRule="auto"/>
        <w:jc w:val="center"/>
        <w:rPr>
          <w:b/>
          <w:bCs/>
        </w:rPr>
      </w:pPr>
      <w:r w:rsidRPr="00031A7A">
        <w:rPr>
          <w:b/>
          <w:bCs/>
        </w:rPr>
        <w:t>NIDN : 1014088502</w:t>
      </w:r>
      <w:r w:rsidRPr="00031A7A">
        <w:rPr>
          <w:b/>
          <w:bCs/>
        </w:rPr>
        <w:tab/>
        <w:t xml:space="preserve">                   NIDN : </w:t>
      </w:r>
      <w:r w:rsidRPr="00031A7A">
        <w:rPr>
          <w:rFonts w:eastAsia="Times New Roman"/>
          <w:b/>
        </w:rPr>
        <w:t>1012128701</w:t>
      </w:r>
    </w:p>
    <w:p w14:paraId="23407116" w14:textId="77777777" w:rsidR="004308F4" w:rsidRPr="00031A7A" w:rsidRDefault="004308F4" w:rsidP="004308F4">
      <w:pPr>
        <w:tabs>
          <w:tab w:val="left" w:pos="3600"/>
        </w:tabs>
        <w:spacing w:after="0" w:line="480" w:lineRule="auto"/>
        <w:jc w:val="center"/>
        <w:rPr>
          <w:b/>
          <w:bCs/>
        </w:rPr>
      </w:pPr>
    </w:p>
    <w:p w14:paraId="7A3F0C51" w14:textId="77777777" w:rsidR="004308F4" w:rsidRPr="00031A7A" w:rsidRDefault="004308F4" w:rsidP="00C6695F">
      <w:pPr>
        <w:tabs>
          <w:tab w:val="left" w:pos="3600"/>
        </w:tabs>
        <w:spacing w:after="0" w:line="360" w:lineRule="auto"/>
        <w:jc w:val="center"/>
        <w:rPr>
          <w:b/>
          <w:bCs/>
        </w:rPr>
      </w:pPr>
      <w:r w:rsidRPr="00031A7A">
        <w:rPr>
          <w:b/>
          <w:bCs/>
        </w:rPr>
        <w:t>Padang, Juli 2021</w:t>
      </w:r>
    </w:p>
    <w:p w14:paraId="5FC86986" w14:textId="77777777" w:rsidR="004308F4" w:rsidRPr="00031A7A" w:rsidRDefault="004308F4" w:rsidP="00C6695F">
      <w:pPr>
        <w:tabs>
          <w:tab w:val="left" w:pos="3600"/>
        </w:tabs>
        <w:spacing w:after="0" w:line="360" w:lineRule="auto"/>
        <w:jc w:val="center"/>
        <w:rPr>
          <w:b/>
          <w:bCs/>
        </w:rPr>
      </w:pPr>
      <w:r w:rsidRPr="00031A7A">
        <w:rPr>
          <w:b/>
          <w:bCs/>
        </w:rPr>
        <w:t>Dekan Fakultas Ilmu Komputer</w:t>
      </w:r>
    </w:p>
    <w:p w14:paraId="26851B50" w14:textId="77777777" w:rsidR="004308F4" w:rsidRPr="00031A7A" w:rsidRDefault="004308F4" w:rsidP="00C6695F">
      <w:pPr>
        <w:tabs>
          <w:tab w:val="left" w:pos="3600"/>
        </w:tabs>
        <w:spacing w:after="0" w:line="360" w:lineRule="auto"/>
        <w:jc w:val="center"/>
        <w:rPr>
          <w:b/>
          <w:bCs/>
        </w:rPr>
      </w:pPr>
      <w:r w:rsidRPr="00031A7A">
        <w:rPr>
          <w:b/>
          <w:bCs/>
        </w:rPr>
        <w:t>Universitas Putra Indonesia “YPTK” Padang</w:t>
      </w:r>
    </w:p>
    <w:p w14:paraId="5B759989" w14:textId="77777777" w:rsidR="004308F4" w:rsidRPr="00031A7A" w:rsidRDefault="004308F4" w:rsidP="004308F4">
      <w:pPr>
        <w:tabs>
          <w:tab w:val="left" w:pos="3600"/>
        </w:tabs>
        <w:spacing w:after="0" w:line="480" w:lineRule="auto"/>
        <w:rPr>
          <w:b/>
          <w:bCs/>
        </w:rPr>
      </w:pPr>
    </w:p>
    <w:p w14:paraId="499015EE" w14:textId="77777777" w:rsidR="004308F4" w:rsidRPr="00031A7A" w:rsidRDefault="004308F4" w:rsidP="004308F4">
      <w:pPr>
        <w:tabs>
          <w:tab w:val="left" w:pos="3600"/>
        </w:tabs>
        <w:spacing w:after="0" w:line="480" w:lineRule="auto"/>
        <w:jc w:val="center"/>
        <w:rPr>
          <w:b/>
          <w:bCs/>
        </w:rPr>
      </w:pPr>
    </w:p>
    <w:p w14:paraId="37A61A49" w14:textId="77777777" w:rsidR="004308F4" w:rsidRPr="00031A7A" w:rsidRDefault="004308F4" w:rsidP="00C6695F">
      <w:pPr>
        <w:tabs>
          <w:tab w:val="left" w:pos="3600"/>
        </w:tabs>
        <w:spacing w:after="0" w:line="360" w:lineRule="auto"/>
        <w:jc w:val="center"/>
        <w:rPr>
          <w:b/>
          <w:bCs/>
          <w:u w:val="single"/>
        </w:rPr>
      </w:pPr>
      <w:r w:rsidRPr="00031A7A">
        <w:rPr>
          <w:b/>
          <w:bCs/>
          <w:u w:val="single"/>
        </w:rPr>
        <w:t>Dr.</w:t>
      </w:r>
      <w:r w:rsidRPr="00031A7A">
        <w:rPr>
          <w:b/>
          <w:u w:val="single"/>
        </w:rPr>
        <w:t xml:space="preserve"> Yuhandri</w:t>
      </w:r>
      <w:r w:rsidRPr="00031A7A">
        <w:rPr>
          <w:b/>
          <w:bCs/>
          <w:u w:val="single"/>
        </w:rPr>
        <w:t>, S.Kom, M.Kom</w:t>
      </w:r>
    </w:p>
    <w:p w14:paraId="7A4B3FA7" w14:textId="77777777" w:rsidR="004308F4" w:rsidRDefault="004308F4" w:rsidP="00C6695F">
      <w:pPr>
        <w:spacing w:line="360" w:lineRule="auto"/>
        <w:ind w:left="2160" w:firstLine="720"/>
        <w:rPr>
          <w:b/>
          <w:shd w:val="clear" w:color="auto" w:fill="FFFFFF"/>
        </w:rPr>
      </w:pPr>
      <w:r w:rsidRPr="00031A7A">
        <w:rPr>
          <w:b/>
          <w:bCs/>
        </w:rPr>
        <w:t xml:space="preserve">     NIDN.</w:t>
      </w:r>
      <w:r w:rsidRPr="00031A7A">
        <w:rPr>
          <w:b/>
          <w:shd w:val="clear" w:color="auto" w:fill="FFFFFF"/>
        </w:rPr>
        <w:t xml:space="preserve"> 1015057301</w:t>
      </w:r>
    </w:p>
    <w:p w14:paraId="0CD86FE3" w14:textId="1B87252D" w:rsidR="00D72C02" w:rsidRPr="00D72C02" w:rsidRDefault="004308F4" w:rsidP="00D72C02">
      <w:pPr>
        <w:pStyle w:val="Style21"/>
        <w:rPr>
          <w:shd w:val="clear" w:color="auto" w:fill="FFFFFF"/>
        </w:rPr>
      </w:pPr>
      <w:bookmarkStart w:id="10" w:name="_Toc88086177"/>
      <w:bookmarkStart w:id="11" w:name="_Toc88092118"/>
      <w:r>
        <w:rPr>
          <w:shd w:val="clear" w:color="auto" w:fill="FFFFFF"/>
        </w:rPr>
        <w:lastRenderedPageBreak/>
        <w:t>ABSTRACT</w:t>
      </w:r>
      <w:bookmarkEnd w:id="10"/>
      <w:bookmarkEnd w:id="11"/>
    </w:p>
    <w:p w14:paraId="2717D0CE" w14:textId="77777777" w:rsidR="00D72C02" w:rsidRDefault="00D72C02" w:rsidP="00D72C02">
      <w:pPr>
        <w:spacing w:line="480" w:lineRule="auto"/>
        <w:jc w:val="center"/>
        <w:rPr>
          <w:b/>
        </w:rPr>
      </w:pPr>
    </w:p>
    <w:p w14:paraId="38D51124" w14:textId="4ECCEFC9" w:rsidR="00D72C02" w:rsidRDefault="00D72C02" w:rsidP="00966629">
      <w:pPr>
        <w:spacing w:line="360" w:lineRule="auto"/>
        <w:jc w:val="center"/>
        <w:rPr>
          <w:b/>
        </w:rPr>
      </w:pPr>
      <w:r w:rsidRPr="00D72C02">
        <w:rPr>
          <w:b/>
        </w:rPr>
        <w:t>ANALYSIS AND IMPLEMENTATION OF LOAD BALANCING AND FAILOVER TO DEVICE MICROTIK ROUTER USING THE PCC (PER CONNECTION CLASSIFIER) METHOD AT THE OFFICE OF POLTEKKES KEMENKES PADANG</w:t>
      </w:r>
    </w:p>
    <w:p w14:paraId="1BB857EF" w14:textId="77777777" w:rsidR="00D72C02" w:rsidRDefault="00D72C02" w:rsidP="00D72C02">
      <w:pPr>
        <w:spacing w:line="240" w:lineRule="auto"/>
        <w:jc w:val="center"/>
        <w:rPr>
          <w:b/>
          <w:bCs/>
        </w:rPr>
      </w:pPr>
    </w:p>
    <w:p w14:paraId="37A71B79" w14:textId="4AC91D9F" w:rsidR="00D72C02" w:rsidRDefault="00D72C02" w:rsidP="00966629">
      <w:pPr>
        <w:spacing w:line="360" w:lineRule="auto"/>
        <w:jc w:val="center"/>
        <w:rPr>
          <w:b/>
          <w:bCs/>
        </w:rPr>
      </w:pPr>
      <w:r w:rsidRPr="00D72C02">
        <w:rPr>
          <w:b/>
          <w:bCs/>
        </w:rPr>
        <w:t>Yuda Prasetya</w:t>
      </w:r>
    </w:p>
    <w:p w14:paraId="20824CEE" w14:textId="77777777" w:rsidR="00D72C02" w:rsidRPr="00D72C02" w:rsidRDefault="00D72C02" w:rsidP="00D72C02">
      <w:pPr>
        <w:spacing w:line="240" w:lineRule="auto"/>
        <w:jc w:val="center"/>
        <w:rPr>
          <w:b/>
          <w:bCs/>
        </w:rPr>
      </w:pPr>
    </w:p>
    <w:p w14:paraId="31B43A29" w14:textId="155CD979" w:rsidR="004308F4" w:rsidRPr="00031A7A" w:rsidRDefault="004308F4" w:rsidP="00C6695F">
      <w:pPr>
        <w:spacing w:line="240" w:lineRule="auto"/>
        <w:jc w:val="both"/>
      </w:pPr>
      <w:r w:rsidRPr="00031A7A">
        <w:t>The need for internet access is currently very high, both to find information, articles and the latest knowledge. Many agencies have integrated the internet network into their daily activities in the workplace environment. The benefits obtained by the company can facilitate activities easily. Poltekkes Kemenkes Padang is an official educational institution for professionals in the health sector under the auspices of the Ministry of Health of the Republic of Indonesia. Poltekkes Padang is one of 38 Poltekkes in Indonesia. In order for the performance of utilizing computer networks to be optimized, it is necessary to design a network that is able to handle congested and slow connection problems. The solutions that will be used include using two ISPs and making Mikrotik a load balancer. The mechanism is that mikrotik will mark packets that access the internet, choose which ISP path to go through and equalize the ISP load.</w:t>
      </w:r>
      <w:r w:rsidR="00C6695F">
        <w:t xml:space="preserve"> </w:t>
      </w:r>
      <w:r w:rsidRPr="00031A7A">
        <w:t>The choice of the PCC method is because the method meets the criteria because it can increase connection speed and share the load on both gateways so that there is no overload. Then the author also applies a failover technique, which is where if one gateway connection is disconnected, the other gateway will automatically become a backup and support all network traffic.</w:t>
      </w:r>
    </w:p>
    <w:p w14:paraId="6A2810F5" w14:textId="3ECE983E" w:rsidR="004308F4" w:rsidRPr="00C6695F" w:rsidRDefault="004308F4" w:rsidP="00C6695F">
      <w:pPr>
        <w:spacing w:line="240" w:lineRule="auto"/>
        <w:jc w:val="both"/>
        <w:rPr>
          <w:b/>
        </w:rPr>
      </w:pPr>
      <w:r w:rsidRPr="00C6695F">
        <w:rPr>
          <w:b/>
        </w:rPr>
        <w:t>Keywords : Load Balance, PCC, Fail Over, Internet</w:t>
      </w:r>
      <w:r w:rsidR="002560DE">
        <w:rPr>
          <w:b/>
        </w:rPr>
        <w:t>, Mikrotik</w:t>
      </w:r>
    </w:p>
    <w:p w14:paraId="1F205DDA" w14:textId="425B3D95" w:rsidR="004308F4" w:rsidRDefault="004308F4" w:rsidP="004308F4"/>
    <w:p w14:paraId="23DEE6E6" w14:textId="77777777" w:rsidR="004308F4" w:rsidRPr="004308F4" w:rsidRDefault="004308F4" w:rsidP="004308F4"/>
    <w:p w14:paraId="538DA999" w14:textId="77777777" w:rsidR="004308F4" w:rsidRPr="004308F4" w:rsidRDefault="004308F4" w:rsidP="004308F4"/>
    <w:p w14:paraId="0E6B53FC" w14:textId="77777777" w:rsidR="004308F4" w:rsidRPr="004308F4" w:rsidRDefault="004308F4" w:rsidP="004308F4"/>
    <w:p w14:paraId="78EAF791" w14:textId="77777777" w:rsidR="004308F4" w:rsidRPr="004308F4" w:rsidRDefault="004308F4" w:rsidP="004308F4"/>
    <w:p w14:paraId="5158BDCF" w14:textId="1675CA84" w:rsidR="004308F4" w:rsidRDefault="004308F4" w:rsidP="004308F4"/>
    <w:p w14:paraId="3FE6F721" w14:textId="72CCCD1E" w:rsidR="00D72C02" w:rsidRDefault="00D72C02" w:rsidP="004308F4"/>
    <w:p w14:paraId="40CA2D43" w14:textId="6EA5B76F" w:rsidR="004308F4" w:rsidRPr="00031A7A" w:rsidRDefault="004308F4" w:rsidP="004308F4">
      <w:pPr>
        <w:pStyle w:val="Style21"/>
      </w:pPr>
      <w:bookmarkStart w:id="12" w:name="_Toc88086178"/>
      <w:bookmarkStart w:id="13" w:name="_Toc88092119"/>
      <w:r w:rsidRPr="00031A7A">
        <w:lastRenderedPageBreak/>
        <w:t>ABSTRAK</w:t>
      </w:r>
      <w:bookmarkEnd w:id="12"/>
      <w:bookmarkEnd w:id="13"/>
    </w:p>
    <w:p w14:paraId="1A310785" w14:textId="77777777" w:rsidR="00C6695F" w:rsidRDefault="00C6695F" w:rsidP="00C6695F">
      <w:pPr>
        <w:spacing w:after="0" w:line="240" w:lineRule="auto"/>
        <w:ind w:left="1134" w:hanging="1134"/>
        <w:jc w:val="both"/>
        <w:rPr>
          <w:b/>
          <w:bCs/>
        </w:rPr>
      </w:pPr>
    </w:p>
    <w:p w14:paraId="6EEEB793" w14:textId="034E911A" w:rsidR="00C6695F" w:rsidRDefault="00D72C02" w:rsidP="00D72C02">
      <w:pPr>
        <w:spacing w:line="360" w:lineRule="auto"/>
        <w:jc w:val="center"/>
        <w:rPr>
          <w:b/>
        </w:rPr>
      </w:pPr>
      <w:r w:rsidRPr="00031A7A">
        <w:rPr>
          <w:b/>
        </w:rPr>
        <w:t>ANALISA DAN IMPLEMENTASI LOAD BALANCING DAN FAILOVER TO DEVICE MIKROTIK ROUTER MENGGUNAKAN METODE PCC (PER CONNECTION CLASSIFIER) PADA KANTOR POLTEKKES KEMENKES PADANG</w:t>
      </w:r>
    </w:p>
    <w:p w14:paraId="78213223" w14:textId="77777777" w:rsidR="00D72C02" w:rsidRPr="00D72C02" w:rsidRDefault="00D72C02" w:rsidP="00D72C02">
      <w:pPr>
        <w:spacing w:line="360" w:lineRule="auto"/>
        <w:jc w:val="center"/>
        <w:rPr>
          <w:b/>
        </w:rPr>
      </w:pPr>
    </w:p>
    <w:p w14:paraId="2125DA75" w14:textId="75124605" w:rsidR="00D72C02" w:rsidRDefault="00D72C02" w:rsidP="00966629">
      <w:pPr>
        <w:spacing w:line="360" w:lineRule="auto"/>
        <w:jc w:val="center"/>
        <w:rPr>
          <w:b/>
          <w:bCs/>
        </w:rPr>
      </w:pPr>
      <w:r w:rsidRPr="00D72C02">
        <w:rPr>
          <w:b/>
          <w:bCs/>
        </w:rPr>
        <w:t>Yuda Prasetya</w:t>
      </w:r>
    </w:p>
    <w:p w14:paraId="59151EF5" w14:textId="77777777" w:rsidR="00D72C02" w:rsidRPr="00D72C02" w:rsidRDefault="00D72C02" w:rsidP="00D72C02">
      <w:pPr>
        <w:spacing w:line="240" w:lineRule="auto"/>
        <w:jc w:val="center"/>
        <w:rPr>
          <w:b/>
          <w:bCs/>
        </w:rPr>
      </w:pPr>
    </w:p>
    <w:p w14:paraId="0CCB640B" w14:textId="74EE242D" w:rsidR="004308F4" w:rsidRPr="00031A7A" w:rsidRDefault="004308F4" w:rsidP="00C6695F">
      <w:pPr>
        <w:spacing w:line="240" w:lineRule="auto"/>
        <w:jc w:val="both"/>
        <w:rPr>
          <w:bCs/>
        </w:rPr>
      </w:pPr>
      <w:r w:rsidRPr="00031A7A">
        <w:rPr>
          <w:bCs/>
        </w:rPr>
        <w:t>Kebutuhan akan akses internet saat ini sangat tinggi, baik untuk mencari informasi, artikel maupun pengetahuan terbaru. Banyak instansi telah mengintegrasikan jaringan internet kedalam aktivitas sehari-hari dalam lingkugan tempat kerja. Manfaat yang diperoleh perusahaan dapat memperlancar kegiatand engan mudah. Poltekkes Kemenkes Padang merupakan institusi pendidikan kedinasan tenaga profesional di bidang kesehatan di bawah naungan Kementerian Kesehatan Republik Indonesia. Poltekkes Padang merupakan satu dari 38 Poltekkes yang ada di Indonesia. Agar kinerja memanfaatkan jaringan komputer dapat dioptimalkan, maka perlu dirancang jaringan yang mampu menangani permasalahan koneksi yang padat dan lambat. Solusi yang akan digunakan diantaranya menggunakan dua ISP dan menjadikan mikrotik sebagai load balancer. Mekanismenya yaitu mikrotik akan menandai paket yang mengakses internet, memilih jalur ISP mana yang akan dilewatinya dan menyetarakan beban ISP. Pemilihan metode PCC dikarenakan metode tersebut memenuhi criteria karena dapatmeningkatkan kecepatan koneksi dan membagi beban pada kedua gateway agar tidak terjadi overload. Lalu penulis menerapkan pula teknik failover, yaitu dimana jika salah satu koneksi gateway sedang terputus, maka gateway lainnya otomatis akan menjadi backup dan menopang semua trafik jaringan.</w:t>
      </w:r>
    </w:p>
    <w:p w14:paraId="71C9A7ED" w14:textId="62F669E1" w:rsidR="004308F4" w:rsidRPr="002560DE" w:rsidRDefault="004308F4" w:rsidP="00C6695F">
      <w:pPr>
        <w:spacing w:line="240" w:lineRule="auto"/>
        <w:jc w:val="both"/>
        <w:rPr>
          <w:b/>
        </w:rPr>
      </w:pPr>
      <w:r w:rsidRPr="00031A7A">
        <w:rPr>
          <w:b/>
        </w:rPr>
        <w:t xml:space="preserve">Kata Kunci : </w:t>
      </w:r>
      <w:r w:rsidRPr="00031A7A">
        <w:rPr>
          <w:b/>
          <w:i/>
        </w:rPr>
        <w:t>Load Ba</w:t>
      </w:r>
      <w:r>
        <w:rPr>
          <w:b/>
          <w:i/>
        </w:rPr>
        <w:t>lance, PCC, Fail Over, Internet</w:t>
      </w:r>
      <w:r w:rsidR="002560DE">
        <w:rPr>
          <w:b/>
          <w:i/>
        </w:rPr>
        <w:t xml:space="preserve">, </w:t>
      </w:r>
      <w:r w:rsidR="002560DE">
        <w:rPr>
          <w:b/>
        </w:rPr>
        <w:t>Mikrotik</w:t>
      </w:r>
    </w:p>
    <w:p w14:paraId="41565DF0" w14:textId="0DFC489F" w:rsidR="004308F4" w:rsidRDefault="004308F4" w:rsidP="004308F4">
      <w:pPr>
        <w:tabs>
          <w:tab w:val="left" w:pos="4453"/>
        </w:tabs>
      </w:pPr>
      <w:r>
        <w:tab/>
      </w:r>
    </w:p>
    <w:p w14:paraId="533F9325" w14:textId="77777777" w:rsidR="004308F4" w:rsidRPr="004308F4" w:rsidRDefault="004308F4" w:rsidP="004308F4"/>
    <w:p w14:paraId="227AB5D5" w14:textId="48FCE1A3" w:rsidR="004308F4" w:rsidRDefault="004308F4" w:rsidP="004308F4"/>
    <w:p w14:paraId="2868F2F9" w14:textId="39FF674C" w:rsidR="004308F4" w:rsidRDefault="004308F4" w:rsidP="004308F4"/>
    <w:p w14:paraId="162AAA66" w14:textId="77777777" w:rsidR="004308F4" w:rsidRDefault="004308F4" w:rsidP="004308F4"/>
    <w:p w14:paraId="2F65E55D" w14:textId="77777777" w:rsidR="00C6695F" w:rsidRDefault="00C6695F">
      <w:pPr>
        <w:rPr>
          <w:rFonts w:eastAsia="SimSun"/>
          <w:b/>
          <w:szCs w:val="32"/>
        </w:rPr>
      </w:pPr>
      <w:bookmarkStart w:id="14" w:name="_Toc66718079"/>
      <w:bookmarkStart w:id="15" w:name="_Toc88086179"/>
      <w:bookmarkStart w:id="16" w:name="_Toc88092120"/>
      <w:r>
        <w:br w:type="page"/>
      </w:r>
    </w:p>
    <w:p w14:paraId="7E2B9A04" w14:textId="58F5063E" w:rsidR="00D72C02" w:rsidRPr="00D72C02" w:rsidRDefault="004308F4" w:rsidP="00D72C02">
      <w:pPr>
        <w:pStyle w:val="Style21"/>
      </w:pPr>
      <w:r w:rsidRPr="00C3789F">
        <w:lastRenderedPageBreak/>
        <w:t>KATA PENGANTAR</w:t>
      </w:r>
      <w:bookmarkEnd w:id="14"/>
      <w:bookmarkEnd w:id="15"/>
      <w:bookmarkEnd w:id="16"/>
      <w:r w:rsidR="00D72C02">
        <w:br/>
      </w:r>
    </w:p>
    <w:p w14:paraId="29258332" w14:textId="77777777" w:rsidR="004308F4" w:rsidRPr="00031A7A" w:rsidRDefault="004308F4" w:rsidP="004308F4">
      <w:pPr>
        <w:spacing w:line="480" w:lineRule="auto"/>
        <w:ind w:firstLine="360"/>
        <w:jc w:val="both"/>
        <w:rPr>
          <w:b/>
          <w:i/>
          <w:color w:val="000000"/>
        </w:rPr>
      </w:pPr>
      <w:r w:rsidRPr="00031A7A">
        <w:rPr>
          <w:bCs/>
        </w:rPr>
        <w:t xml:space="preserve">Puji syukur kita ucapkan kehadirat Tuhan Yang Maha Esa yang telah memberikan Rahmat dan Hidayah-Nya sehingga penulis dapat menyusun dan menyelesaikan laporan skripsi dengan judul : </w:t>
      </w:r>
      <w:r w:rsidRPr="00031A7A">
        <w:rPr>
          <w:b/>
          <w:bCs/>
        </w:rPr>
        <w:t>“</w:t>
      </w:r>
      <w:r w:rsidRPr="00031A7A">
        <w:rPr>
          <w:b/>
        </w:rPr>
        <w:t xml:space="preserve">ANALISA DAN IMPLEMENTASI </w:t>
      </w:r>
      <w:r w:rsidRPr="00031A7A">
        <w:rPr>
          <w:b/>
          <w:i/>
        </w:rPr>
        <w:t>LOAD BALANCING</w:t>
      </w:r>
      <w:r w:rsidRPr="00031A7A">
        <w:rPr>
          <w:b/>
        </w:rPr>
        <w:t xml:space="preserve"> DAN </w:t>
      </w:r>
      <w:r w:rsidRPr="00031A7A">
        <w:rPr>
          <w:b/>
          <w:i/>
        </w:rPr>
        <w:t>FAILOVER TO DEVICE</w:t>
      </w:r>
      <w:r w:rsidRPr="00031A7A">
        <w:rPr>
          <w:b/>
        </w:rPr>
        <w:t xml:space="preserve"> MIKROTIK ROUTER MENGGUNAKAN METODE PCC (</w:t>
      </w:r>
      <w:r w:rsidRPr="00031A7A">
        <w:rPr>
          <w:b/>
          <w:i/>
        </w:rPr>
        <w:t>PER CONNECTION CLASSIFIER</w:t>
      </w:r>
      <w:r w:rsidRPr="00031A7A">
        <w:rPr>
          <w:b/>
        </w:rPr>
        <w:t>) PADA KANTOR POLTEKKES KEMENKES PADANG</w:t>
      </w:r>
      <w:r w:rsidRPr="00031A7A">
        <w:rPr>
          <w:b/>
          <w:i/>
          <w:color w:val="000000"/>
        </w:rPr>
        <w:t xml:space="preserve"> </w:t>
      </w:r>
      <w:r w:rsidRPr="00031A7A">
        <w:rPr>
          <w:b/>
          <w:bCs/>
        </w:rPr>
        <w:t>”</w:t>
      </w:r>
    </w:p>
    <w:p w14:paraId="1F26D90D" w14:textId="77777777" w:rsidR="004308F4" w:rsidRPr="00031A7A" w:rsidRDefault="004308F4" w:rsidP="004308F4">
      <w:pPr>
        <w:spacing w:line="480" w:lineRule="auto"/>
        <w:ind w:firstLine="360"/>
        <w:jc w:val="both"/>
        <w:rPr>
          <w:b/>
          <w:i/>
          <w:color w:val="000000"/>
        </w:rPr>
      </w:pPr>
      <w:r w:rsidRPr="00031A7A">
        <w:rPr>
          <w:bCs/>
        </w:rPr>
        <w:t>Penelitian ini adalah tindak lanjut dari ilmu yang telah didapatkan dari proses perkuliahan. Hasil penelitian ini diharapkan dapat membantu pihak-pihak yang membutuhkan terutama untuk pengguna sehingga dapat meningkatkan efesien dan efektifitas kerja dalam menjalankan pekerjaan dan menyajikan informasi. Pada kesempatan ini penulis ingin mengucapkan terima kasih kepada semua pihak yang telah membantu dalam penyelesaian skripsi ini, terutama kepada :</w:t>
      </w:r>
    </w:p>
    <w:p w14:paraId="306190EE" w14:textId="77777777" w:rsidR="004308F4" w:rsidRPr="00031A7A" w:rsidRDefault="004308F4" w:rsidP="004308F4">
      <w:pPr>
        <w:pStyle w:val="ListParagraph"/>
        <w:numPr>
          <w:ilvl w:val="0"/>
          <w:numId w:val="7"/>
        </w:numPr>
        <w:spacing w:after="0" w:line="480" w:lineRule="auto"/>
        <w:jc w:val="both"/>
        <w:rPr>
          <w:bCs/>
        </w:rPr>
      </w:pPr>
      <w:r w:rsidRPr="00031A7A">
        <w:rPr>
          <w:bCs/>
        </w:rPr>
        <w:t xml:space="preserve">Ibu </w:t>
      </w:r>
      <w:r w:rsidRPr="00031A7A">
        <w:rPr>
          <w:b/>
        </w:rPr>
        <w:t xml:space="preserve">Dr. Zerni Melsusi, SE, MM, Ak, CA </w:t>
      </w:r>
      <w:r w:rsidRPr="00031A7A">
        <w:rPr>
          <w:bCs/>
        </w:rPr>
        <w:t>selaku Ketua Yayasan Perguruan Tinggi Komputer “YPTK” Padang.</w:t>
      </w:r>
    </w:p>
    <w:p w14:paraId="2A01BFB2" w14:textId="77777777" w:rsidR="004308F4" w:rsidRPr="00031A7A" w:rsidRDefault="004308F4" w:rsidP="004308F4">
      <w:pPr>
        <w:pStyle w:val="ListParagraph"/>
        <w:numPr>
          <w:ilvl w:val="0"/>
          <w:numId w:val="7"/>
        </w:numPr>
        <w:spacing w:after="0" w:line="480" w:lineRule="auto"/>
        <w:jc w:val="both"/>
        <w:rPr>
          <w:bCs/>
        </w:rPr>
      </w:pPr>
      <w:r w:rsidRPr="00031A7A">
        <w:rPr>
          <w:bCs/>
        </w:rPr>
        <w:t xml:space="preserve">Bapak </w:t>
      </w:r>
      <w:r w:rsidRPr="00031A7A">
        <w:rPr>
          <w:b/>
        </w:rPr>
        <w:t xml:space="preserve">Prof. Dr. H Sarjon Defit, S.Kom, M.Sc </w:t>
      </w:r>
      <w:r w:rsidRPr="00031A7A">
        <w:rPr>
          <w:bCs/>
        </w:rPr>
        <w:t>selaku Rektor Universitas Putra Indonesia “YPTK” Padang.</w:t>
      </w:r>
    </w:p>
    <w:p w14:paraId="2023E336" w14:textId="77777777" w:rsidR="004308F4" w:rsidRPr="00031A7A" w:rsidRDefault="004308F4" w:rsidP="004308F4">
      <w:pPr>
        <w:pStyle w:val="ListParagraph"/>
        <w:numPr>
          <w:ilvl w:val="0"/>
          <w:numId w:val="7"/>
        </w:numPr>
        <w:spacing w:after="0" w:line="480" w:lineRule="auto"/>
        <w:jc w:val="both"/>
        <w:rPr>
          <w:bCs/>
        </w:rPr>
      </w:pPr>
      <w:r w:rsidRPr="00031A7A">
        <w:rPr>
          <w:bCs/>
        </w:rPr>
        <w:t xml:space="preserve">Bapak </w:t>
      </w:r>
      <w:r w:rsidRPr="00031A7A">
        <w:rPr>
          <w:b/>
        </w:rPr>
        <w:t>Dr. Yuhandri, S.Kom, M.Kom</w:t>
      </w:r>
      <w:r w:rsidRPr="00031A7A">
        <w:rPr>
          <w:bCs/>
        </w:rPr>
        <w:t xml:space="preserve"> selaku Dekan Fakultas Ilmu Komputer Universitas Putra Indonesia “YPTK” Padang.</w:t>
      </w:r>
    </w:p>
    <w:p w14:paraId="4E073B63" w14:textId="77777777" w:rsidR="004308F4" w:rsidRDefault="004308F4" w:rsidP="004308F4">
      <w:pPr>
        <w:pStyle w:val="ListParagraph"/>
        <w:numPr>
          <w:ilvl w:val="0"/>
          <w:numId w:val="7"/>
        </w:numPr>
        <w:spacing w:after="0" w:line="480" w:lineRule="auto"/>
        <w:jc w:val="both"/>
        <w:rPr>
          <w:bCs/>
        </w:rPr>
      </w:pPr>
      <w:r w:rsidRPr="00031A7A">
        <w:rPr>
          <w:bCs/>
        </w:rPr>
        <w:t xml:space="preserve">Bapak </w:t>
      </w:r>
      <w:r w:rsidRPr="00031A7A">
        <w:rPr>
          <w:b/>
        </w:rPr>
        <w:t>Eka Praja Wiyata Mandala, S.Kom, M.Kom</w:t>
      </w:r>
      <w:r w:rsidRPr="00031A7A">
        <w:rPr>
          <w:bCs/>
        </w:rPr>
        <w:t xml:space="preserve"> selaku Ketua Program Studi Teknik Informatika dan Pembimbing I.</w:t>
      </w:r>
    </w:p>
    <w:p w14:paraId="65D52DF0" w14:textId="082E5CB2" w:rsidR="00236198" w:rsidRPr="004308F4" w:rsidRDefault="004308F4" w:rsidP="00BC5BAF">
      <w:pPr>
        <w:pStyle w:val="ListParagraph"/>
        <w:numPr>
          <w:ilvl w:val="0"/>
          <w:numId w:val="7"/>
        </w:numPr>
        <w:spacing w:after="0" w:line="480" w:lineRule="auto"/>
        <w:jc w:val="both"/>
        <w:rPr>
          <w:lang w:val="id-ID"/>
        </w:rPr>
      </w:pPr>
      <w:r w:rsidRPr="004308F4">
        <w:rPr>
          <w:b/>
        </w:rPr>
        <w:t xml:space="preserve">Bapak </w:t>
      </w:r>
      <w:r w:rsidRPr="00031A7A">
        <w:t>Randy Permana, S.Kom, M.Kom</w:t>
      </w:r>
      <w:r w:rsidRPr="004308F4">
        <w:rPr>
          <w:b/>
        </w:rPr>
        <w:t xml:space="preserve">, selaku </w:t>
      </w:r>
      <w:r w:rsidRPr="004308F4">
        <w:rPr>
          <w:b/>
          <w:lang w:val="id-ID"/>
        </w:rPr>
        <w:t>Sekretaris Jurusan</w:t>
      </w:r>
      <w:r w:rsidRPr="004308F4">
        <w:rPr>
          <w:b/>
        </w:rPr>
        <w:t xml:space="preserve"> </w:t>
      </w:r>
      <w:r w:rsidRPr="004308F4">
        <w:rPr>
          <w:lang w:val="id-ID"/>
        </w:rPr>
        <w:t xml:space="preserve"> Tekni</w:t>
      </w:r>
      <w:r w:rsidRPr="004308F4">
        <w:t>k</w:t>
      </w:r>
      <w:r>
        <w:t xml:space="preserve"> </w:t>
      </w:r>
      <w:r w:rsidR="00236198" w:rsidRPr="004308F4">
        <w:rPr>
          <w:lang w:val="id-ID"/>
        </w:rPr>
        <w:t>Informatika Universitas Putra Indonesia YPTK Padang</w:t>
      </w:r>
      <w:r w:rsidR="00236198" w:rsidRPr="004308F4">
        <w:t xml:space="preserve"> dan Pembimbing II.</w:t>
      </w:r>
    </w:p>
    <w:p w14:paraId="3E504899" w14:textId="77777777" w:rsidR="00236198" w:rsidRPr="00031A7A" w:rsidRDefault="00236198" w:rsidP="00236198">
      <w:pPr>
        <w:pStyle w:val="ListParagraph"/>
        <w:numPr>
          <w:ilvl w:val="0"/>
          <w:numId w:val="7"/>
        </w:numPr>
        <w:spacing w:after="0" w:line="480" w:lineRule="auto"/>
        <w:jc w:val="both"/>
        <w:rPr>
          <w:bCs/>
        </w:rPr>
      </w:pPr>
      <w:r w:rsidRPr="00031A7A">
        <w:lastRenderedPageBreak/>
        <w:t xml:space="preserve">Ibu </w:t>
      </w:r>
      <w:r w:rsidRPr="00031A7A">
        <w:rPr>
          <w:b/>
        </w:rPr>
        <w:t>Yesri Elva, S.Kom, M.Kom</w:t>
      </w:r>
      <w:r w:rsidRPr="00031A7A">
        <w:t>, selaku Sekretaris Jurusan Teknik Informatika Universitas Putra Indonesia YPTK Padang</w:t>
      </w:r>
    </w:p>
    <w:p w14:paraId="28FDEB74" w14:textId="77777777" w:rsidR="00236198" w:rsidRPr="00031A7A" w:rsidRDefault="00236198" w:rsidP="00236198">
      <w:pPr>
        <w:pStyle w:val="ListParagraph"/>
        <w:numPr>
          <w:ilvl w:val="0"/>
          <w:numId w:val="7"/>
        </w:numPr>
        <w:spacing w:after="0" w:line="480" w:lineRule="auto"/>
        <w:jc w:val="both"/>
        <w:rPr>
          <w:bCs/>
        </w:rPr>
      </w:pPr>
      <w:r w:rsidRPr="00031A7A">
        <w:rPr>
          <w:bCs/>
        </w:rPr>
        <w:t>Seluruh staff dosen, karyawan dan karyawati Universitas Putra Indonesia “YPTK” Padang.</w:t>
      </w:r>
    </w:p>
    <w:p w14:paraId="303E7AC3" w14:textId="77777777" w:rsidR="00236198" w:rsidRPr="00031A7A" w:rsidRDefault="00236198" w:rsidP="00236198">
      <w:pPr>
        <w:pStyle w:val="ListParagraph"/>
        <w:numPr>
          <w:ilvl w:val="0"/>
          <w:numId w:val="7"/>
        </w:numPr>
        <w:spacing w:after="0" w:line="480" w:lineRule="auto"/>
        <w:jc w:val="both"/>
        <w:rPr>
          <w:bCs/>
        </w:rPr>
      </w:pPr>
      <w:r w:rsidRPr="00031A7A">
        <w:rPr>
          <w:bCs/>
        </w:rPr>
        <w:t xml:space="preserve">Teristimewa kepada keluarga penulis, ayahanda </w:t>
      </w:r>
      <w:r w:rsidRPr="00031A7A">
        <w:rPr>
          <w:b/>
          <w:bCs/>
        </w:rPr>
        <w:t>Bunga Karyawan</w:t>
      </w:r>
      <w:r w:rsidRPr="00031A7A">
        <w:rPr>
          <w:bCs/>
        </w:rPr>
        <w:t xml:space="preserve">, ibunda </w:t>
      </w:r>
      <w:r w:rsidRPr="00031A7A">
        <w:rPr>
          <w:b/>
          <w:bCs/>
        </w:rPr>
        <w:t xml:space="preserve">Wainur, </w:t>
      </w:r>
      <w:r w:rsidRPr="00031A7A">
        <w:rPr>
          <w:bCs/>
        </w:rPr>
        <w:t xml:space="preserve">dan </w:t>
      </w:r>
      <w:r w:rsidRPr="00031A7A">
        <w:rPr>
          <w:b/>
          <w:bCs/>
        </w:rPr>
        <w:t xml:space="preserve"> </w:t>
      </w:r>
      <w:r w:rsidRPr="00031A7A">
        <w:rPr>
          <w:bCs/>
        </w:rPr>
        <w:t>yang senang tiasa memberikan kasih sayang dan dorongan serta motivasi dengan penuh kesabaran baik secara moral maupun material untuk menyelesaikan penelitian dan penulisan skripsi ini.</w:t>
      </w:r>
    </w:p>
    <w:p w14:paraId="67F85877" w14:textId="77777777" w:rsidR="00236198" w:rsidRPr="00031A7A" w:rsidRDefault="00236198" w:rsidP="00236198">
      <w:pPr>
        <w:pStyle w:val="ListParagraph"/>
        <w:numPr>
          <w:ilvl w:val="0"/>
          <w:numId w:val="7"/>
        </w:numPr>
        <w:spacing w:after="0" w:line="480" w:lineRule="auto"/>
        <w:jc w:val="both"/>
        <w:rPr>
          <w:bCs/>
        </w:rPr>
      </w:pPr>
      <w:r w:rsidRPr="00031A7A">
        <w:rPr>
          <w:bCs/>
        </w:rPr>
        <w:t>Seluruh staff Poltekkes Kemenkes Kota Padang yang telah ikut berpartisipasi dan memberikan data-data serta keterangan yang penulis butuhkan dalam penulisan skripsi ini.</w:t>
      </w:r>
    </w:p>
    <w:p w14:paraId="3D66ADF7" w14:textId="77777777" w:rsidR="00236198" w:rsidRPr="00031A7A" w:rsidRDefault="00236198" w:rsidP="00236198">
      <w:pPr>
        <w:pStyle w:val="ListParagraph"/>
        <w:numPr>
          <w:ilvl w:val="0"/>
          <w:numId w:val="7"/>
        </w:numPr>
        <w:spacing w:after="0" w:line="480" w:lineRule="auto"/>
        <w:jc w:val="both"/>
        <w:rPr>
          <w:bCs/>
        </w:rPr>
      </w:pPr>
      <w:r w:rsidRPr="00031A7A">
        <w:rPr>
          <w:bCs/>
        </w:rPr>
        <w:t>Terimakasih kepada teman-teman IF 3 yang selalu berberikan semangat selama pembuatan skripsi ini. Jasa kalian tidak akan terlupakan.</w:t>
      </w:r>
    </w:p>
    <w:p w14:paraId="272CA351" w14:textId="77777777" w:rsidR="00236198" w:rsidRPr="00031A7A" w:rsidRDefault="00236198" w:rsidP="00236198">
      <w:pPr>
        <w:spacing w:after="0" w:line="480" w:lineRule="auto"/>
        <w:ind w:firstLine="360"/>
        <w:jc w:val="both"/>
        <w:rPr>
          <w:bCs/>
        </w:rPr>
      </w:pPr>
      <w:r w:rsidRPr="00031A7A">
        <w:rPr>
          <w:bCs/>
        </w:rPr>
        <w:t>Penulis menyadari bahwa skripsi ini masih jauh dari kesempurnaan, untuk itu penulis sangat mengharapkan saran-saran dan kritikan yang membangun guna penyempurnaan skripsi ini.</w:t>
      </w:r>
    </w:p>
    <w:p w14:paraId="768211F2" w14:textId="77777777" w:rsidR="00236198" w:rsidRPr="00031A7A" w:rsidRDefault="00236198" w:rsidP="00236198">
      <w:pPr>
        <w:spacing w:after="0" w:line="480" w:lineRule="auto"/>
        <w:jc w:val="right"/>
        <w:rPr>
          <w:bCs/>
        </w:rPr>
      </w:pPr>
      <w:r w:rsidRPr="00031A7A">
        <w:rPr>
          <w:bCs/>
        </w:rPr>
        <w:t>Padang, 2021</w:t>
      </w:r>
    </w:p>
    <w:p w14:paraId="76F7619A" w14:textId="77777777" w:rsidR="00236198" w:rsidRPr="00031A7A" w:rsidRDefault="00236198" w:rsidP="00236198">
      <w:pPr>
        <w:spacing w:after="0" w:line="480" w:lineRule="auto"/>
        <w:rPr>
          <w:bCs/>
        </w:rPr>
      </w:pPr>
    </w:p>
    <w:p w14:paraId="2B2CE2C7" w14:textId="17392D14" w:rsidR="004308F4" w:rsidRDefault="003376A4" w:rsidP="004308F4">
      <w:pPr>
        <w:spacing w:after="0" w:line="480" w:lineRule="auto"/>
        <w:jc w:val="right"/>
        <w:rPr>
          <w:b/>
        </w:rPr>
      </w:pPr>
      <w:r>
        <w:rPr>
          <w:b/>
        </w:rPr>
        <w:t>Yuda Prasetya</w:t>
      </w:r>
      <w:bookmarkStart w:id="17" w:name="_Toc88086180"/>
    </w:p>
    <w:p w14:paraId="35B18B45" w14:textId="77777777" w:rsidR="004308F4" w:rsidRPr="004308F4" w:rsidRDefault="004308F4" w:rsidP="004308F4"/>
    <w:p w14:paraId="551D24D0" w14:textId="77777777" w:rsidR="004308F4" w:rsidRPr="004308F4" w:rsidRDefault="004308F4" w:rsidP="004308F4"/>
    <w:p w14:paraId="397DB15D" w14:textId="77777777" w:rsidR="004308F4" w:rsidRPr="004308F4" w:rsidRDefault="004308F4" w:rsidP="004308F4"/>
    <w:p w14:paraId="69162C32" w14:textId="77777777" w:rsidR="004308F4" w:rsidRPr="004308F4" w:rsidRDefault="004308F4" w:rsidP="004308F4"/>
    <w:p w14:paraId="6412FE28" w14:textId="12AA6996" w:rsidR="004308F4" w:rsidRDefault="004308F4" w:rsidP="004308F4"/>
    <w:p w14:paraId="2EA156CA" w14:textId="0F1F1D5A" w:rsidR="004308F4" w:rsidRDefault="004308F4" w:rsidP="004308F4"/>
    <w:p w14:paraId="37B5C2D6" w14:textId="77777777" w:rsidR="004308F4" w:rsidRDefault="004308F4" w:rsidP="004308F4"/>
    <w:p w14:paraId="3E1CA39E" w14:textId="77777777" w:rsidR="004308F4" w:rsidRPr="003376A4" w:rsidRDefault="004308F4" w:rsidP="004308F4">
      <w:pPr>
        <w:pStyle w:val="Style21"/>
      </w:pPr>
      <w:bookmarkStart w:id="18" w:name="_Toc88092121"/>
      <w:r w:rsidRPr="003376A4">
        <w:lastRenderedPageBreak/>
        <w:t>DAFTAR ISI</w:t>
      </w:r>
      <w:bookmarkEnd w:id="18"/>
    </w:p>
    <w:sdt>
      <w:sdtPr>
        <w:rPr>
          <w:rFonts w:ascii="Times New Roman" w:eastAsiaTheme="minorHAnsi" w:hAnsi="Times New Roman"/>
          <w:color w:val="auto"/>
          <w:sz w:val="24"/>
          <w:szCs w:val="24"/>
        </w:rPr>
        <w:id w:val="-1658149491"/>
        <w:docPartObj>
          <w:docPartGallery w:val="Table of Contents"/>
          <w:docPartUnique/>
        </w:docPartObj>
      </w:sdtPr>
      <w:sdtEndPr>
        <w:rPr>
          <w:b/>
          <w:bCs/>
          <w:noProof/>
        </w:rPr>
      </w:sdtEndPr>
      <w:sdtContent>
        <w:p w14:paraId="200D2CE3" w14:textId="2F696B55" w:rsidR="00AB7141" w:rsidRDefault="00AB7141">
          <w:pPr>
            <w:pStyle w:val="TOCHeading"/>
          </w:pPr>
        </w:p>
        <w:p w14:paraId="469595CF" w14:textId="0E4AC6E3" w:rsidR="00AB7141" w:rsidRDefault="00AB7141" w:rsidP="002039AE">
          <w:pPr>
            <w:pStyle w:val="TOC1"/>
            <w:tabs>
              <w:tab w:val="right" w:leader="dot" w:pos="8211"/>
            </w:tabs>
            <w:spacing w:after="0" w:line="480" w:lineRule="auto"/>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8092114" w:history="1">
            <w:r w:rsidRPr="003D6B90">
              <w:rPr>
                <w:rStyle w:val="Hyperlink"/>
                <w:noProof/>
              </w:rPr>
              <w:t xml:space="preserve">ANALISA DAN IMPLEMENTASI </w:t>
            </w:r>
            <w:r w:rsidRPr="003D6B90">
              <w:rPr>
                <w:rStyle w:val="Hyperlink"/>
                <w:i/>
                <w:noProof/>
              </w:rPr>
              <w:t>LOAD BALANCING</w:t>
            </w:r>
            <w:r w:rsidRPr="003D6B90">
              <w:rPr>
                <w:rStyle w:val="Hyperlink"/>
                <w:noProof/>
              </w:rPr>
              <w:t xml:space="preserve"> DAN </w:t>
            </w:r>
            <w:r w:rsidRPr="003D6B90">
              <w:rPr>
                <w:rStyle w:val="Hyperlink"/>
                <w:i/>
                <w:noProof/>
              </w:rPr>
              <w:t>FAILOVER TO DEVICE</w:t>
            </w:r>
            <w:r w:rsidRPr="003D6B90">
              <w:rPr>
                <w:rStyle w:val="Hyperlink"/>
                <w:noProof/>
              </w:rPr>
              <w:t xml:space="preserve"> MIKROTIK ROUTER MENGGUNAKAN METODE PCC (</w:t>
            </w:r>
            <w:r w:rsidRPr="003D6B90">
              <w:rPr>
                <w:rStyle w:val="Hyperlink"/>
                <w:i/>
                <w:noProof/>
              </w:rPr>
              <w:t>PER CONNECTION CLASSIFIER</w:t>
            </w:r>
            <w:r w:rsidRPr="003D6B90">
              <w:rPr>
                <w:rStyle w:val="Hyperlink"/>
                <w:noProof/>
              </w:rPr>
              <w:t>) PADA KANTOR POLTEKKES KEMENKES</w:t>
            </w:r>
            <w:r>
              <w:rPr>
                <w:noProof/>
                <w:webHidden/>
              </w:rPr>
              <w:tab/>
            </w:r>
            <w:r>
              <w:rPr>
                <w:noProof/>
                <w:webHidden/>
              </w:rPr>
              <w:fldChar w:fldCharType="begin"/>
            </w:r>
            <w:r>
              <w:rPr>
                <w:noProof/>
                <w:webHidden/>
              </w:rPr>
              <w:instrText xml:space="preserve"> PAGEREF _Toc88092114 \h </w:instrText>
            </w:r>
            <w:r>
              <w:rPr>
                <w:noProof/>
                <w:webHidden/>
              </w:rPr>
            </w:r>
            <w:r>
              <w:rPr>
                <w:noProof/>
                <w:webHidden/>
              </w:rPr>
              <w:fldChar w:fldCharType="separate"/>
            </w:r>
            <w:r w:rsidR="00ED4BA3">
              <w:rPr>
                <w:noProof/>
                <w:webHidden/>
              </w:rPr>
              <w:t>i</w:t>
            </w:r>
            <w:r>
              <w:rPr>
                <w:noProof/>
                <w:webHidden/>
              </w:rPr>
              <w:fldChar w:fldCharType="end"/>
            </w:r>
          </w:hyperlink>
        </w:p>
        <w:p w14:paraId="73A0FCD0" w14:textId="51CCADF6"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15" w:history="1">
            <w:r w:rsidR="00AB7141" w:rsidRPr="003D6B90">
              <w:rPr>
                <w:rStyle w:val="Hyperlink"/>
                <w:noProof/>
              </w:rPr>
              <w:t>PERNYATAAN</w:t>
            </w:r>
            <w:r w:rsidR="00AB7141">
              <w:rPr>
                <w:noProof/>
                <w:webHidden/>
              </w:rPr>
              <w:tab/>
            </w:r>
            <w:r w:rsidR="00AB7141">
              <w:rPr>
                <w:noProof/>
                <w:webHidden/>
              </w:rPr>
              <w:fldChar w:fldCharType="begin"/>
            </w:r>
            <w:r w:rsidR="00AB7141">
              <w:rPr>
                <w:noProof/>
                <w:webHidden/>
              </w:rPr>
              <w:instrText xml:space="preserve"> PAGEREF _Toc88092115 \h </w:instrText>
            </w:r>
            <w:r w:rsidR="00AB7141">
              <w:rPr>
                <w:noProof/>
                <w:webHidden/>
              </w:rPr>
            </w:r>
            <w:r w:rsidR="00AB7141">
              <w:rPr>
                <w:noProof/>
                <w:webHidden/>
              </w:rPr>
              <w:fldChar w:fldCharType="separate"/>
            </w:r>
            <w:r w:rsidR="00ED4BA3">
              <w:rPr>
                <w:noProof/>
                <w:webHidden/>
              </w:rPr>
              <w:t>ii</w:t>
            </w:r>
            <w:r w:rsidR="00AB7141">
              <w:rPr>
                <w:noProof/>
                <w:webHidden/>
              </w:rPr>
              <w:fldChar w:fldCharType="end"/>
            </w:r>
          </w:hyperlink>
        </w:p>
        <w:p w14:paraId="020FB6DF" w14:textId="760393BB"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16" w:history="1">
            <w:r w:rsidR="00AB7141" w:rsidRPr="003D6B90">
              <w:rPr>
                <w:rStyle w:val="Hyperlink"/>
                <w:noProof/>
              </w:rPr>
              <w:t>LEMBAR PENGESAHAN SKRIPSI</w:t>
            </w:r>
            <w:r w:rsidR="00AB7141">
              <w:rPr>
                <w:noProof/>
                <w:webHidden/>
              </w:rPr>
              <w:tab/>
            </w:r>
            <w:r w:rsidR="00AB7141">
              <w:rPr>
                <w:noProof/>
                <w:webHidden/>
              </w:rPr>
              <w:fldChar w:fldCharType="begin"/>
            </w:r>
            <w:r w:rsidR="00AB7141">
              <w:rPr>
                <w:noProof/>
                <w:webHidden/>
              </w:rPr>
              <w:instrText xml:space="preserve"> PAGEREF _Toc88092116 \h </w:instrText>
            </w:r>
            <w:r w:rsidR="00AB7141">
              <w:rPr>
                <w:noProof/>
                <w:webHidden/>
              </w:rPr>
            </w:r>
            <w:r w:rsidR="00AB7141">
              <w:rPr>
                <w:noProof/>
                <w:webHidden/>
              </w:rPr>
              <w:fldChar w:fldCharType="separate"/>
            </w:r>
            <w:r w:rsidR="00ED4BA3">
              <w:rPr>
                <w:noProof/>
                <w:webHidden/>
              </w:rPr>
              <w:t>iii</w:t>
            </w:r>
            <w:r w:rsidR="00AB7141">
              <w:rPr>
                <w:noProof/>
                <w:webHidden/>
              </w:rPr>
              <w:fldChar w:fldCharType="end"/>
            </w:r>
          </w:hyperlink>
        </w:p>
        <w:p w14:paraId="2FE72D81" w14:textId="05C31C8E"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17" w:history="1">
            <w:r w:rsidR="00AB7141" w:rsidRPr="003D6B90">
              <w:rPr>
                <w:rStyle w:val="Hyperlink"/>
                <w:noProof/>
              </w:rPr>
              <w:t>LEMBAR PENGESAHAN LULUS SIDANG SKRIPSI</w:t>
            </w:r>
            <w:r w:rsidR="00AB7141">
              <w:rPr>
                <w:noProof/>
                <w:webHidden/>
              </w:rPr>
              <w:tab/>
            </w:r>
            <w:r w:rsidR="00AB7141">
              <w:rPr>
                <w:noProof/>
                <w:webHidden/>
              </w:rPr>
              <w:fldChar w:fldCharType="begin"/>
            </w:r>
            <w:r w:rsidR="00AB7141">
              <w:rPr>
                <w:noProof/>
                <w:webHidden/>
              </w:rPr>
              <w:instrText xml:space="preserve"> PAGEREF _Toc88092117 \h </w:instrText>
            </w:r>
            <w:r w:rsidR="00AB7141">
              <w:rPr>
                <w:noProof/>
                <w:webHidden/>
              </w:rPr>
            </w:r>
            <w:r w:rsidR="00AB7141">
              <w:rPr>
                <w:noProof/>
                <w:webHidden/>
              </w:rPr>
              <w:fldChar w:fldCharType="separate"/>
            </w:r>
            <w:r w:rsidR="00ED4BA3">
              <w:rPr>
                <w:noProof/>
                <w:webHidden/>
              </w:rPr>
              <w:t>iv</w:t>
            </w:r>
            <w:r w:rsidR="00AB7141">
              <w:rPr>
                <w:noProof/>
                <w:webHidden/>
              </w:rPr>
              <w:fldChar w:fldCharType="end"/>
            </w:r>
          </w:hyperlink>
        </w:p>
        <w:p w14:paraId="52C972F3" w14:textId="45FCD39B"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18" w:history="1">
            <w:r w:rsidR="00AB7141" w:rsidRPr="003D6B90">
              <w:rPr>
                <w:rStyle w:val="Hyperlink"/>
                <w:noProof/>
                <w:shd w:val="clear" w:color="auto" w:fill="FFFFFF"/>
              </w:rPr>
              <w:t>ABSTRACT</w:t>
            </w:r>
            <w:r w:rsidR="00AB7141">
              <w:rPr>
                <w:noProof/>
                <w:webHidden/>
              </w:rPr>
              <w:tab/>
            </w:r>
            <w:r w:rsidR="00AB7141">
              <w:rPr>
                <w:noProof/>
                <w:webHidden/>
              </w:rPr>
              <w:fldChar w:fldCharType="begin"/>
            </w:r>
            <w:r w:rsidR="00AB7141">
              <w:rPr>
                <w:noProof/>
                <w:webHidden/>
              </w:rPr>
              <w:instrText xml:space="preserve"> PAGEREF _Toc88092118 \h </w:instrText>
            </w:r>
            <w:r w:rsidR="00AB7141">
              <w:rPr>
                <w:noProof/>
                <w:webHidden/>
              </w:rPr>
            </w:r>
            <w:r w:rsidR="00AB7141">
              <w:rPr>
                <w:noProof/>
                <w:webHidden/>
              </w:rPr>
              <w:fldChar w:fldCharType="separate"/>
            </w:r>
            <w:r w:rsidR="00ED4BA3">
              <w:rPr>
                <w:noProof/>
                <w:webHidden/>
              </w:rPr>
              <w:t>v</w:t>
            </w:r>
            <w:r w:rsidR="00AB7141">
              <w:rPr>
                <w:noProof/>
                <w:webHidden/>
              </w:rPr>
              <w:fldChar w:fldCharType="end"/>
            </w:r>
          </w:hyperlink>
        </w:p>
        <w:p w14:paraId="154BB0E4" w14:textId="65D21E4E"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19" w:history="1">
            <w:r w:rsidR="00AB7141" w:rsidRPr="003D6B90">
              <w:rPr>
                <w:rStyle w:val="Hyperlink"/>
                <w:noProof/>
              </w:rPr>
              <w:t>ABSTRAK</w:t>
            </w:r>
            <w:r w:rsidR="00AB7141">
              <w:rPr>
                <w:noProof/>
                <w:webHidden/>
              </w:rPr>
              <w:tab/>
            </w:r>
            <w:r w:rsidR="00AB7141">
              <w:rPr>
                <w:noProof/>
                <w:webHidden/>
              </w:rPr>
              <w:fldChar w:fldCharType="begin"/>
            </w:r>
            <w:r w:rsidR="00AB7141">
              <w:rPr>
                <w:noProof/>
                <w:webHidden/>
              </w:rPr>
              <w:instrText xml:space="preserve"> PAGEREF _Toc88092119 \h </w:instrText>
            </w:r>
            <w:r w:rsidR="00AB7141">
              <w:rPr>
                <w:noProof/>
                <w:webHidden/>
              </w:rPr>
            </w:r>
            <w:r w:rsidR="00AB7141">
              <w:rPr>
                <w:noProof/>
                <w:webHidden/>
              </w:rPr>
              <w:fldChar w:fldCharType="separate"/>
            </w:r>
            <w:r w:rsidR="00ED4BA3">
              <w:rPr>
                <w:noProof/>
                <w:webHidden/>
              </w:rPr>
              <w:t>vi</w:t>
            </w:r>
            <w:r w:rsidR="00AB7141">
              <w:rPr>
                <w:noProof/>
                <w:webHidden/>
              </w:rPr>
              <w:fldChar w:fldCharType="end"/>
            </w:r>
          </w:hyperlink>
        </w:p>
        <w:p w14:paraId="13CDE1CA" w14:textId="06DD9924"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20" w:history="1">
            <w:r w:rsidR="00AB7141" w:rsidRPr="003D6B90">
              <w:rPr>
                <w:rStyle w:val="Hyperlink"/>
                <w:noProof/>
              </w:rPr>
              <w:t>KATA PENGANTAR</w:t>
            </w:r>
            <w:r w:rsidR="00AB7141">
              <w:rPr>
                <w:noProof/>
                <w:webHidden/>
              </w:rPr>
              <w:tab/>
            </w:r>
            <w:r w:rsidR="00AB7141">
              <w:rPr>
                <w:noProof/>
                <w:webHidden/>
              </w:rPr>
              <w:fldChar w:fldCharType="begin"/>
            </w:r>
            <w:r w:rsidR="00AB7141">
              <w:rPr>
                <w:noProof/>
                <w:webHidden/>
              </w:rPr>
              <w:instrText xml:space="preserve"> PAGEREF _Toc88092120 \h </w:instrText>
            </w:r>
            <w:r w:rsidR="00AB7141">
              <w:rPr>
                <w:noProof/>
                <w:webHidden/>
              </w:rPr>
            </w:r>
            <w:r w:rsidR="00AB7141">
              <w:rPr>
                <w:noProof/>
                <w:webHidden/>
              </w:rPr>
              <w:fldChar w:fldCharType="separate"/>
            </w:r>
            <w:r w:rsidR="00ED4BA3">
              <w:rPr>
                <w:noProof/>
                <w:webHidden/>
              </w:rPr>
              <w:t>vii</w:t>
            </w:r>
            <w:r w:rsidR="00AB7141">
              <w:rPr>
                <w:noProof/>
                <w:webHidden/>
              </w:rPr>
              <w:fldChar w:fldCharType="end"/>
            </w:r>
          </w:hyperlink>
        </w:p>
        <w:p w14:paraId="5C5BB662" w14:textId="55E1BA16"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21" w:history="1">
            <w:r w:rsidR="00AB7141" w:rsidRPr="003D6B90">
              <w:rPr>
                <w:rStyle w:val="Hyperlink"/>
                <w:noProof/>
              </w:rPr>
              <w:t>DAFTAR ISI</w:t>
            </w:r>
            <w:r w:rsidR="00AB7141">
              <w:rPr>
                <w:noProof/>
                <w:webHidden/>
              </w:rPr>
              <w:tab/>
            </w:r>
            <w:r w:rsidR="00AB7141">
              <w:rPr>
                <w:noProof/>
                <w:webHidden/>
              </w:rPr>
              <w:fldChar w:fldCharType="begin"/>
            </w:r>
            <w:r w:rsidR="00AB7141">
              <w:rPr>
                <w:noProof/>
                <w:webHidden/>
              </w:rPr>
              <w:instrText xml:space="preserve"> PAGEREF _Toc88092121 \h </w:instrText>
            </w:r>
            <w:r w:rsidR="00AB7141">
              <w:rPr>
                <w:noProof/>
                <w:webHidden/>
              </w:rPr>
            </w:r>
            <w:r w:rsidR="00AB7141">
              <w:rPr>
                <w:noProof/>
                <w:webHidden/>
              </w:rPr>
              <w:fldChar w:fldCharType="separate"/>
            </w:r>
            <w:r w:rsidR="00ED4BA3">
              <w:rPr>
                <w:noProof/>
                <w:webHidden/>
              </w:rPr>
              <w:t>ix</w:t>
            </w:r>
            <w:r w:rsidR="00AB7141">
              <w:rPr>
                <w:noProof/>
                <w:webHidden/>
              </w:rPr>
              <w:fldChar w:fldCharType="end"/>
            </w:r>
          </w:hyperlink>
        </w:p>
        <w:p w14:paraId="4570A9B0" w14:textId="1F80C389"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22" w:history="1">
            <w:r w:rsidR="00AB7141" w:rsidRPr="003D6B90">
              <w:rPr>
                <w:rStyle w:val="Hyperlink"/>
                <w:noProof/>
              </w:rPr>
              <w:t>DAFTAR GAMBAR</w:t>
            </w:r>
            <w:r w:rsidR="00AB7141">
              <w:rPr>
                <w:noProof/>
                <w:webHidden/>
              </w:rPr>
              <w:tab/>
            </w:r>
            <w:r w:rsidR="00AB7141">
              <w:rPr>
                <w:noProof/>
                <w:webHidden/>
              </w:rPr>
              <w:fldChar w:fldCharType="begin"/>
            </w:r>
            <w:r w:rsidR="00AB7141">
              <w:rPr>
                <w:noProof/>
                <w:webHidden/>
              </w:rPr>
              <w:instrText xml:space="preserve"> PAGEREF _Toc88092122 \h </w:instrText>
            </w:r>
            <w:r w:rsidR="00AB7141">
              <w:rPr>
                <w:noProof/>
                <w:webHidden/>
              </w:rPr>
            </w:r>
            <w:r w:rsidR="00AB7141">
              <w:rPr>
                <w:noProof/>
                <w:webHidden/>
              </w:rPr>
              <w:fldChar w:fldCharType="separate"/>
            </w:r>
            <w:r w:rsidR="00ED4BA3">
              <w:rPr>
                <w:noProof/>
                <w:webHidden/>
              </w:rPr>
              <w:t>xii</w:t>
            </w:r>
            <w:r w:rsidR="00AB7141">
              <w:rPr>
                <w:noProof/>
                <w:webHidden/>
              </w:rPr>
              <w:fldChar w:fldCharType="end"/>
            </w:r>
          </w:hyperlink>
        </w:p>
        <w:p w14:paraId="0E2AA7D9" w14:textId="51D72B69"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23" w:history="1">
            <w:r w:rsidR="00AB7141" w:rsidRPr="003D6B90">
              <w:rPr>
                <w:rStyle w:val="Hyperlink"/>
                <w:noProof/>
              </w:rPr>
              <w:t>DAFTAR TABEL</w:t>
            </w:r>
            <w:r w:rsidR="00AB7141">
              <w:rPr>
                <w:noProof/>
                <w:webHidden/>
              </w:rPr>
              <w:tab/>
            </w:r>
            <w:r w:rsidR="00AB7141">
              <w:rPr>
                <w:noProof/>
                <w:webHidden/>
              </w:rPr>
              <w:fldChar w:fldCharType="begin"/>
            </w:r>
            <w:r w:rsidR="00AB7141">
              <w:rPr>
                <w:noProof/>
                <w:webHidden/>
              </w:rPr>
              <w:instrText xml:space="preserve"> PAGEREF _Toc88092123 \h </w:instrText>
            </w:r>
            <w:r w:rsidR="00AB7141">
              <w:rPr>
                <w:noProof/>
                <w:webHidden/>
              </w:rPr>
            </w:r>
            <w:r w:rsidR="00AB7141">
              <w:rPr>
                <w:noProof/>
                <w:webHidden/>
              </w:rPr>
              <w:fldChar w:fldCharType="separate"/>
            </w:r>
            <w:r w:rsidR="00ED4BA3">
              <w:rPr>
                <w:noProof/>
                <w:webHidden/>
              </w:rPr>
              <w:t>xiii</w:t>
            </w:r>
            <w:r w:rsidR="00AB7141">
              <w:rPr>
                <w:noProof/>
                <w:webHidden/>
              </w:rPr>
              <w:fldChar w:fldCharType="end"/>
            </w:r>
          </w:hyperlink>
        </w:p>
        <w:p w14:paraId="1575DA52" w14:textId="3C1B6E03"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24" w:history="1">
            <w:r w:rsidR="00AB7141" w:rsidRPr="003D6B90">
              <w:rPr>
                <w:rStyle w:val="Hyperlink"/>
                <w:noProof/>
              </w:rPr>
              <w:t>BAB I PENDAHULUAN</w:t>
            </w:r>
            <w:r w:rsidR="00AB7141">
              <w:rPr>
                <w:noProof/>
                <w:webHidden/>
              </w:rPr>
              <w:tab/>
            </w:r>
            <w:r w:rsidR="00AB7141">
              <w:rPr>
                <w:noProof/>
                <w:webHidden/>
              </w:rPr>
              <w:fldChar w:fldCharType="begin"/>
            </w:r>
            <w:r w:rsidR="00AB7141">
              <w:rPr>
                <w:noProof/>
                <w:webHidden/>
              </w:rPr>
              <w:instrText xml:space="preserve"> PAGEREF _Toc88092124 \h </w:instrText>
            </w:r>
            <w:r w:rsidR="00AB7141">
              <w:rPr>
                <w:noProof/>
                <w:webHidden/>
              </w:rPr>
            </w:r>
            <w:r w:rsidR="00AB7141">
              <w:rPr>
                <w:noProof/>
                <w:webHidden/>
              </w:rPr>
              <w:fldChar w:fldCharType="separate"/>
            </w:r>
            <w:r w:rsidR="00ED4BA3">
              <w:rPr>
                <w:noProof/>
                <w:webHidden/>
              </w:rPr>
              <w:t>1</w:t>
            </w:r>
            <w:r w:rsidR="00AB7141">
              <w:rPr>
                <w:noProof/>
                <w:webHidden/>
              </w:rPr>
              <w:fldChar w:fldCharType="end"/>
            </w:r>
          </w:hyperlink>
        </w:p>
        <w:p w14:paraId="65452EE3" w14:textId="02728304"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25" w:history="1">
            <w:r w:rsidR="00AB7141" w:rsidRPr="003D6B90">
              <w:rPr>
                <w:rStyle w:val="Hyperlink"/>
                <w:noProof/>
              </w:rPr>
              <w:t>1.1</w:t>
            </w:r>
            <w:r w:rsidR="00AB7141">
              <w:rPr>
                <w:rFonts w:asciiTheme="minorHAnsi" w:eastAsiaTheme="minorEastAsia" w:hAnsiTheme="minorHAnsi" w:cstheme="minorBidi"/>
                <w:noProof/>
                <w:sz w:val="22"/>
                <w:szCs w:val="22"/>
              </w:rPr>
              <w:tab/>
            </w:r>
            <w:r w:rsidR="00AB7141" w:rsidRPr="003D6B90">
              <w:rPr>
                <w:rStyle w:val="Hyperlink"/>
                <w:noProof/>
              </w:rPr>
              <w:t>Latar Belakang Masalah</w:t>
            </w:r>
            <w:r w:rsidR="00AB7141">
              <w:rPr>
                <w:noProof/>
                <w:webHidden/>
              </w:rPr>
              <w:tab/>
            </w:r>
            <w:r w:rsidR="00AB7141">
              <w:rPr>
                <w:noProof/>
                <w:webHidden/>
              </w:rPr>
              <w:fldChar w:fldCharType="begin"/>
            </w:r>
            <w:r w:rsidR="00AB7141">
              <w:rPr>
                <w:noProof/>
                <w:webHidden/>
              </w:rPr>
              <w:instrText xml:space="preserve"> PAGEREF _Toc88092125 \h </w:instrText>
            </w:r>
            <w:r w:rsidR="00AB7141">
              <w:rPr>
                <w:noProof/>
                <w:webHidden/>
              </w:rPr>
            </w:r>
            <w:r w:rsidR="00AB7141">
              <w:rPr>
                <w:noProof/>
                <w:webHidden/>
              </w:rPr>
              <w:fldChar w:fldCharType="separate"/>
            </w:r>
            <w:r w:rsidR="00ED4BA3">
              <w:rPr>
                <w:noProof/>
                <w:webHidden/>
              </w:rPr>
              <w:t>1</w:t>
            </w:r>
            <w:r w:rsidR="00AB7141">
              <w:rPr>
                <w:noProof/>
                <w:webHidden/>
              </w:rPr>
              <w:fldChar w:fldCharType="end"/>
            </w:r>
          </w:hyperlink>
        </w:p>
        <w:p w14:paraId="2A24B606" w14:textId="50BE0B1A"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26" w:history="1">
            <w:r w:rsidR="00AB7141" w:rsidRPr="003D6B90">
              <w:rPr>
                <w:rStyle w:val="Hyperlink"/>
                <w:noProof/>
              </w:rPr>
              <w:t>1.2</w:t>
            </w:r>
            <w:r w:rsidR="00AB7141">
              <w:rPr>
                <w:rFonts w:asciiTheme="minorHAnsi" w:eastAsiaTheme="minorEastAsia" w:hAnsiTheme="minorHAnsi" w:cstheme="minorBidi"/>
                <w:noProof/>
                <w:sz w:val="22"/>
                <w:szCs w:val="22"/>
              </w:rPr>
              <w:tab/>
            </w:r>
            <w:r w:rsidR="00AB7141" w:rsidRPr="003D6B90">
              <w:rPr>
                <w:rStyle w:val="Hyperlink"/>
                <w:noProof/>
              </w:rPr>
              <w:t>Perumusan Masalah</w:t>
            </w:r>
            <w:r w:rsidR="00AB7141">
              <w:rPr>
                <w:noProof/>
                <w:webHidden/>
              </w:rPr>
              <w:tab/>
            </w:r>
            <w:r w:rsidR="00AB7141">
              <w:rPr>
                <w:noProof/>
                <w:webHidden/>
              </w:rPr>
              <w:fldChar w:fldCharType="begin"/>
            </w:r>
            <w:r w:rsidR="00AB7141">
              <w:rPr>
                <w:noProof/>
                <w:webHidden/>
              </w:rPr>
              <w:instrText xml:space="preserve"> PAGEREF _Toc88092126 \h </w:instrText>
            </w:r>
            <w:r w:rsidR="00AB7141">
              <w:rPr>
                <w:noProof/>
                <w:webHidden/>
              </w:rPr>
            </w:r>
            <w:r w:rsidR="00AB7141">
              <w:rPr>
                <w:noProof/>
                <w:webHidden/>
              </w:rPr>
              <w:fldChar w:fldCharType="separate"/>
            </w:r>
            <w:r w:rsidR="00ED4BA3">
              <w:rPr>
                <w:noProof/>
                <w:webHidden/>
              </w:rPr>
              <w:t>3</w:t>
            </w:r>
            <w:r w:rsidR="00AB7141">
              <w:rPr>
                <w:noProof/>
                <w:webHidden/>
              </w:rPr>
              <w:fldChar w:fldCharType="end"/>
            </w:r>
          </w:hyperlink>
        </w:p>
        <w:p w14:paraId="5D67CBCF" w14:textId="547F202C"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27" w:history="1">
            <w:r w:rsidR="00AB7141" w:rsidRPr="003D6B90">
              <w:rPr>
                <w:rStyle w:val="Hyperlink"/>
                <w:noProof/>
              </w:rPr>
              <w:t>1.3</w:t>
            </w:r>
            <w:r w:rsidR="00AB7141">
              <w:rPr>
                <w:rFonts w:asciiTheme="minorHAnsi" w:eastAsiaTheme="minorEastAsia" w:hAnsiTheme="minorHAnsi" w:cstheme="minorBidi"/>
                <w:noProof/>
                <w:sz w:val="22"/>
                <w:szCs w:val="22"/>
              </w:rPr>
              <w:tab/>
            </w:r>
            <w:r w:rsidR="00AB7141" w:rsidRPr="003D6B90">
              <w:rPr>
                <w:rStyle w:val="Hyperlink"/>
                <w:noProof/>
              </w:rPr>
              <w:t>Hipotesa</w:t>
            </w:r>
            <w:r w:rsidR="00AB7141">
              <w:rPr>
                <w:noProof/>
                <w:webHidden/>
              </w:rPr>
              <w:tab/>
            </w:r>
            <w:r w:rsidR="00AB7141">
              <w:rPr>
                <w:noProof/>
                <w:webHidden/>
              </w:rPr>
              <w:fldChar w:fldCharType="begin"/>
            </w:r>
            <w:r w:rsidR="00AB7141">
              <w:rPr>
                <w:noProof/>
                <w:webHidden/>
              </w:rPr>
              <w:instrText xml:space="preserve"> PAGEREF _Toc88092127 \h </w:instrText>
            </w:r>
            <w:r w:rsidR="00AB7141">
              <w:rPr>
                <w:noProof/>
                <w:webHidden/>
              </w:rPr>
            </w:r>
            <w:r w:rsidR="00AB7141">
              <w:rPr>
                <w:noProof/>
                <w:webHidden/>
              </w:rPr>
              <w:fldChar w:fldCharType="separate"/>
            </w:r>
            <w:r w:rsidR="00ED4BA3">
              <w:rPr>
                <w:noProof/>
                <w:webHidden/>
              </w:rPr>
              <w:t>3</w:t>
            </w:r>
            <w:r w:rsidR="00AB7141">
              <w:rPr>
                <w:noProof/>
                <w:webHidden/>
              </w:rPr>
              <w:fldChar w:fldCharType="end"/>
            </w:r>
          </w:hyperlink>
        </w:p>
        <w:p w14:paraId="7202B6E9" w14:textId="3BDB606E"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28" w:history="1">
            <w:r w:rsidR="00AB7141" w:rsidRPr="003D6B90">
              <w:rPr>
                <w:rStyle w:val="Hyperlink"/>
                <w:noProof/>
              </w:rPr>
              <w:t>1.4</w:t>
            </w:r>
            <w:r w:rsidR="00AB7141">
              <w:rPr>
                <w:rFonts w:asciiTheme="minorHAnsi" w:eastAsiaTheme="minorEastAsia" w:hAnsiTheme="minorHAnsi" w:cstheme="minorBidi"/>
                <w:noProof/>
                <w:sz w:val="22"/>
                <w:szCs w:val="22"/>
              </w:rPr>
              <w:tab/>
            </w:r>
            <w:r w:rsidR="00AB7141" w:rsidRPr="003D6B90">
              <w:rPr>
                <w:rStyle w:val="Hyperlink"/>
                <w:noProof/>
              </w:rPr>
              <w:t>Batasan Masalah</w:t>
            </w:r>
            <w:r w:rsidR="00AB7141">
              <w:rPr>
                <w:noProof/>
                <w:webHidden/>
              </w:rPr>
              <w:tab/>
            </w:r>
            <w:r w:rsidR="00AB7141">
              <w:rPr>
                <w:noProof/>
                <w:webHidden/>
              </w:rPr>
              <w:fldChar w:fldCharType="begin"/>
            </w:r>
            <w:r w:rsidR="00AB7141">
              <w:rPr>
                <w:noProof/>
                <w:webHidden/>
              </w:rPr>
              <w:instrText xml:space="preserve"> PAGEREF _Toc88092128 \h </w:instrText>
            </w:r>
            <w:r w:rsidR="00AB7141">
              <w:rPr>
                <w:noProof/>
                <w:webHidden/>
              </w:rPr>
            </w:r>
            <w:r w:rsidR="00AB7141">
              <w:rPr>
                <w:noProof/>
                <w:webHidden/>
              </w:rPr>
              <w:fldChar w:fldCharType="separate"/>
            </w:r>
            <w:r w:rsidR="00ED4BA3">
              <w:rPr>
                <w:noProof/>
                <w:webHidden/>
              </w:rPr>
              <w:t>4</w:t>
            </w:r>
            <w:r w:rsidR="00AB7141">
              <w:rPr>
                <w:noProof/>
                <w:webHidden/>
              </w:rPr>
              <w:fldChar w:fldCharType="end"/>
            </w:r>
          </w:hyperlink>
        </w:p>
        <w:p w14:paraId="6D300C5E" w14:textId="0D68F428"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29" w:history="1">
            <w:r w:rsidR="00AB7141" w:rsidRPr="003D6B90">
              <w:rPr>
                <w:rStyle w:val="Hyperlink"/>
                <w:noProof/>
              </w:rPr>
              <w:t>1.5</w:t>
            </w:r>
            <w:r w:rsidR="00AB7141">
              <w:rPr>
                <w:rFonts w:asciiTheme="minorHAnsi" w:eastAsiaTheme="minorEastAsia" w:hAnsiTheme="minorHAnsi" w:cstheme="minorBidi"/>
                <w:noProof/>
                <w:sz w:val="22"/>
                <w:szCs w:val="22"/>
              </w:rPr>
              <w:tab/>
            </w:r>
            <w:r w:rsidR="00AB7141" w:rsidRPr="003D6B90">
              <w:rPr>
                <w:rStyle w:val="Hyperlink"/>
                <w:noProof/>
              </w:rPr>
              <w:t>Tujuan Penelitian</w:t>
            </w:r>
            <w:r w:rsidR="00AB7141">
              <w:rPr>
                <w:noProof/>
                <w:webHidden/>
              </w:rPr>
              <w:tab/>
            </w:r>
            <w:r w:rsidR="00AB7141">
              <w:rPr>
                <w:noProof/>
                <w:webHidden/>
              </w:rPr>
              <w:fldChar w:fldCharType="begin"/>
            </w:r>
            <w:r w:rsidR="00AB7141">
              <w:rPr>
                <w:noProof/>
                <w:webHidden/>
              </w:rPr>
              <w:instrText xml:space="preserve"> PAGEREF _Toc88092129 \h </w:instrText>
            </w:r>
            <w:r w:rsidR="00AB7141">
              <w:rPr>
                <w:noProof/>
                <w:webHidden/>
              </w:rPr>
            </w:r>
            <w:r w:rsidR="00AB7141">
              <w:rPr>
                <w:noProof/>
                <w:webHidden/>
              </w:rPr>
              <w:fldChar w:fldCharType="separate"/>
            </w:r>
            <w:r w:rsidR="00ED4BA3">
              <w:rPr>
                <w:noProof/>
                <w:webHidden/>
              </w:rPr>
              <w:t>4</w:t>
            </w:r>
            <w:r w:rsidR="00AB7141">
              <w:rPr>
                <w:noProof/>
                <w:webHidden/>
              </w:rPr>
              <w:fldChar w:fldCharType="end"/>
            </w:r>
          </w:hyperlink>
        </w:p>
        <w:p w14:paraId="67575893" w14:textId="4AF5130C"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30" w:history="1">
            <w:r w:rsidR="00AB7141" w:rsidRPr="003D6B90">
              <w:rPr>
                <w:rStyle w:val="Hyperlink"/>
                <w:noProof/>
              </w:rPr>
              <w:t>1.6</w:t>
            </w:r>
            <w:r w:rsidR="00AB7141">
              <w:rPr>
                <w:rFonts w:asciiTheme="minorHAnsi" w:eastAsiaTheme="minorEastAsia" w:hAnsiTheme="minorHAnsi" w:cstheme="minorBidi"/>
                <w:noProof/>
                <w:sz w:val="22"/>
                <w:szCs w:val="22"/>
              </w:rPr>
              <w:tab/>
            </w:r>
            <w:r w:rsidR="00AB7141" w:rsidRPr="003D6B90">
              <w:rPr>
                <w:rStyle w:val="Hyperlink"/>
                <w:noProof/>
              </w:rPr>
              <w:t>Manfaat Penelitian</w:t>
            </w:r>
            <w:r w:rsidR="00AB7141">
              <w:rPr>
                <w:noProof/>
                <w:webHidden/>
              </w:rPr>
              <w:tab/>
            </w:r>
            <w:r w:rsidR="00AB7141">
              <w:rPr>
                <w:noProof/>
                <w:webHidden/>
              </w:rPr>
              <w:fldChar w:fldCharType="begin"/>
            </w:r>
            <w:r w:rsidR="00AB7141">
              <w:rPr>
                <w:noProof/>
                <w:webHidden/>
              </w:rPr>
              <w:instrText xml:space="preserve"> PAGEREF _Toc88092130 \h </w:instrText>
            </w:r>
            <w:r w:rsidR="00AB7141">
              <w:rPr>
                <w:noProof/>
                <w:webHidden/>
              </w:rPr>
            </w:r>
            <w:r w:rsidR="00AB7141">
              <w:rPr>
                <w:noProof/>
                <w:webHidden/>
              </w:rPr>
              <w:fldChar w:fldCharType="separate"/>
            </w:r>
            <w:r w:rsidR="00ED4BA3">
              <w:rPr>
                <w:noProof/>
                <w:webHidden/>
              </w:rPr>
              <w:t>4</w:t>
            </w:r>
            <w:r w:rsidR="00AB7141">
              <w:rPr>
                <w:noProof/>
                <w:webHidden/>
              </w:rPr>
              <w:fldChar w:fldCharType="end"/>
            </w:r>
          </w:hyperlink>
        </w:p>
        <w:p w14:paraId="1CEDE4EF" w14:textId="06BBFAD7"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31" w:history="1">
            <w:r w:rsidR="00AB7141" w:rsidRPr="003D6B90">
              <w:rPr>
                <w:rStyle w:val="Hyperlink"/>
                <w:noProof/>
              </w:rPr>
              <w:t>1.7</w:t>
            </w:r>
            <w:r w:rsidR="00AB7141">
              <w:rPr>
                <w:rFonts w:asciiTheme="minorHAnsi" w:eastAsiaTheme="minorEastAsia" w:hAnsiTheme="minorHAnsi" w:cstheme="minorBidi"/>
                <w:noProof/>
                <w:sz w:val="22"/>
                <w:szCs w:val="22"/>
              </w:rPr>
              <w:tab/>
            </w:r>
            <w:r w:rsidR="00AB7141" w:rsidRPr="003D6B90">
              <w:rPr>
                <w:rStyle w:val="Hyperlink"/>
                <w:noProof/>
              </w:rPr>
              <w:t>Gambaran Umum Object Penelitian</w:t>
            </w:r>
            <w:r w:rsidR="00AB7141">
              <w:rPr>
                <w:noProof/>
                <w:webHidden/>
              </w:rPr>
              <w:tab/>
            </w:r>
            <w:r w:rsidR="00AB7141">
              <w:rPr>
                <w:noProof/>
                <w:webHidden/>
              </w:rPr>
              <w:fldChar w:fldCharType="begin"/>
            </w:r>
            <w:r w:rsidR="00AB7141">
              <w:rPr>
                <w:noProof/>
                <w:webHidden/>
              </w:rPr>
              <w:instrText xml:space="preserve"> PAGEREF _Toc88092131 \h </w:instrText>
            </w:r>
            <w:r w:rsidR="00AB7141">
              <w:rPr>
                <w:noProof/>
                <w:webHidden/>
              </w:rPr>
            </w:r>
            <w:r w:rsidR="00AB7141">
              <w:rPr>
                <w:noProof/>
                <w:webHidden/>
              </w:rPr>
              <w:fldChar w:fldCharType="separate"/>
            </w:r>
            <w:r w:rsidR="00ED4BA3">
              <w:rPr>
                <w:noProof/>
                <w:webHidden/>
              </w:rPr>
              <w:t>5</w:t>
            </w:r>
            <w:r w:rsidR="00AB7141">
              <w:rPr>
                <w:noProof/>
                <w:webHidden/>
              </w:rPr>
              <w:fldChar w:fldCharType="end"/>
            </w:r>
          </w:hyperlink>
        </w:p>
        <w:p w14:paraId="6D745D05" w14:textId="1277A492"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32" w:history="1">
            <w:r w:rsidR="00AB7141" w:rsidRPr="003D6B90">
              <w:rPr>
                <w:rStyle w:val="Hyperlink"/>
                <w:noProof/>
              </w:rPr>
              <w:t>1.7.1</w:t>
            </w:r>
            <w:r w:rsidR="00AB7141">
              <w:rPr>
                <w:rFonts w:asciiTheme="minorHAnsi" w:eastAsiaTheme="minorEastAsia" w:hAnsiTheme="minorHAnsi" w:cstheme="minorBidi"/>
                <w:noProof/>
                <w:sz w:val="22"/>
                <w:szCs w:val="22"/>
              </w:rPr>
              <w:tab/>
            </w:r>
            <w:r w:rsidR="00AB7141" w:rsidRPr="003D6B90">
              <w:rPr>
                <w:rStyle w:val="Hyperlink"/>
                <w:noProof/>
              </w:rPr>
              <w:t>Sekilas Poltekkes Kemenkes Padang</w:t>
            </w:r>
            <w:r w:rsidR="00AB7141">
              <w:rPr>
                <w:noProof/>
                <w:webHidden/>
              </w:rPr>
              <w:tab/>
            </w:r>
            <w:r w:rsidR="00AB7141">
              <w:rPr>
                <w:noProof/>
                <w:webHidden/>
              </w:rPr>
              <w:fldChar w:fldCharType="begin"/>
            </w:r>
            <w:r w:rsidR="00AB7141">
              <w:rPr>
                <w:noProof/>
                <w:webHidden/>
              </w:rPr>
              <w:instrText xml:space="preserve"> PAGEREF _Toc88092132 \h </w:instrText>
            </w:r>
            <w:r w:rsidR="00AB7141">
              <w:rPr>
                <w:noProof/>
                <w:webHidden/>
              </w:rPr>
            </w:r>
            <w:r w:rsidR="00AB7141">
              <w:rPr>
                <w:noProof/>
                <w:webHidden/>
              </w:rPr>
              <w:fldChar w:fldCharType="separate"/>
            </w:r>
            <w:r w:rsidR="00ED4BA3">
              <w:rPr>
                <w:noProof/>
                <w:webHidden/>
              </w:rPr>
              <w:t>5</w:t>
            </w:r>
            <w:r w:rsidR="00AB7141">
              <w:rPr>
                <w:noProof/>
                <w:webHidden/>
              </w:rPr>
              <w:fldChar w:fldCharType="end"/>
            </w:r>
          </w:hyperlink>
        </w:p>
        <w:p w14:paraId="24216B80" w14:textId="183461F2"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33" w:history="1">
            <w:r w:rsidR="00AB7141" w:rsidRPr="003D6B90">
              <w:rPr>
                <w:rStyle w:val="Hyperlink"/>
                <w:noProof/>
              </w:rPr>
              <w:t>1.7.2</w:t>
            </w:r>
            <w:r w:rsidR="00AB7141">
              <w:rPr>
                <w:rFonts w:asciiTheme="minorHAnsi" w:eastAsiaTheme="minorEastAsia" w:hAnsiTheme="minorHAnsi" w:cstheme="minorBidi"/>
                <w:noProof/>
                <w:sz w:val="22"/>
                <w:szCs w:val="22"/>
              </w:rPr>
              <w:tab/>
            </w:r>
            <w:r w:rsidR="00AB7141" w:rsidRPr="003D6B90">
              <w:rPr>
                <w:rStyle w:val="Hyperlink"/>
                <w:noProof/>
              </w:rPr>
              <w:t>Visi dan Misi</w:t>
            </w:r>
            <w:r w:rsidR="00AB7141">
              <w:rPr>
                <w:noProof/>
                <w:webHidden/>
              </w:rPr>
              <w:tab/>
            </w:r>
            <w:r w:rsidR="00AB7141">
              <w:rPr>
                <w:noProof/>
                <w:webHidden/>
              </w:rPr>
              <w:fldChar w:fldCharType="begin"/>
            </w:r>
            <w:r w:rsidR="00AB7141">
              <w:rPr>
                <w:noProof/>
                <w:webHidden/>
              </w:rPr>
              <w:instrText xml:space="preserve"> PAGEREF _Toc88092133 \h </w:instrText>
            </w:r>
            <w:r w:rsidR="00AB7141">
              <w:rPr>
                <w:noProof/>
                <w:webHidden/>
              </w:rPr>
            </w:r>
            <w:r w:rsidR="00AB7141">
              <w:rPr>
                <w:noProof/>
                <w:webHidden/>
              </w:rPr>
              <w:fldChar w:fldCharType="separate"/>
            </w:r>
            <w:r w:rsidR="00ED4BA3">
              <w:rPr>
                <w:noProof/>
                <w:webHidden/>
              </w:rPr>
              <w:t>9</w:t>
            </w:r>
            <w:r w:rsidR="00AB7141">
              <w:rPr>
                <w:noProof/>
                <w:webHidden/>
              </w:rPr>
              <w:fldChar w:fldCharType="end"/>
            </w:r>
          </w:hyperlink>
        </w:p>
        <w:p w14:paraId="3125C985" w14:textId="14077574"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34" w:history="1">
            <w:r w:rsidR="00AB7141" w:rsidRPr="003D6B90">
              <w:rPr>
                <w:rStyle w:val="Hyperlink"/>
                <w:noProof/>
              </w:rPr>
              <w:t>BAB II LANDASAN TEORI</w:t>
            </w:r>
            <w:r w:rsidR="00AB7141">
              <w:rPr>
                <w:noProof/>
                <w:webHidden/>
              </w:rPr>
              <w:tab/>
            </w:r>
            <w:r w:rsidR="00AB7141">
              <w:rPr>
                <w:noProof/>
                <w:webHidden/>
              </w:rPr>
              <w:fldChar w:fldCharType="begin"/>
            </w:r>
            <w:r w:rsidR="00AB7141">
              <w:rPr>
                <w:noProof/>
                <w:webHidden/>
              </w:rPr>
              <w:instrText xml:space="preserve"> PAGEREF _Toc88092134 \h </w:instrText>
            </w:r>
            <w:r w:rsidR="00AB7141">
              <w:rPr>
                <w:noProof/>
                <w:webHidden/>
              </w:rPr>
            </w:r>
            <w:r w:rsidR="00AB7141">
              <w:rPr>
                <w:noProof/>
                <w:webHidden/>
              </w:rPr>
              <w:fldChar w:fldCharType="separate"/>
            </w:r>
            <w:r w:rsidR="00ED4BA3">
              <w:rPr>
                <w:noProof/>
                <w:webHidden/>
              </w:rPr>
              <w:t>11</w:t>
            </w:r>
            <w:r w:rsidR="00AB7141">
              <w:rPr>
                <w:noProof/>
                <w:webHidden/>
              </w:rPr>
              <w:fldChar w:fldCharType="end"/>
            </w:r>
          </w:hyperlink>
        </w:p>
        <w:p w14:paraId="11B0B9C1" w14:textId="5583DA44"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35" w:history="1">
            <w:r w:rsidR="00AB7141" w:rsidRPr="003D6B90">
              <w:rPr>
                <w:rStyle w:val="Hyperlink"/>
                <w:noProof/>
              </w:rPr>
              <w:t>2.1</w:t>
            </w:r>
            <w:r w:rsidR="00AB7141">
              <w:rPr>
                <w:rFonts w:asciiTheme="minorHAnsi" w:eastAsiaTheme="minorEastAsia" w:hAnsiTheme="minorHAnsi" w:cstheme="minorBidi"/>
                <w:noProof/>
                <w:sz w:val="22"/>
                <w:szCs w:val="22"/>
              </w:rPr>
              <w:tab/>
            </w:r>
            <w:r w:rsidR="00AB7141" w:rsidRPr="003D6B90">
              <w:rPr>
                <w:rStyle w:val="Hyperlink"/>
                <w:noProof/>
              </w:rPr>
              <w:t>Jaringan Komputer</w:t>
            </w:r>
            <w:r w:rsidR="00AB7141">
              <w:rPr>
                <w:noProof/>
                <w:webHidden/>
              </w:rPr>
              <w:tab/>
            </w:r>
            <w:r w:rsidR="00AB7141">
              <w:rPr>
                <w:noProof/>
                <w:webHidden/>
              </w:rPr>
              <w:fldChar w:fldCharType="begin"/>
            </w:r>
            <w:r w:rsidR="00AB7141">
              <w:rPr>
                <w:noProof/>
                <w:webHidden/>
              </w:rPr>
              <w:instrText xml:space="preserve"> PAGEREF _Toc88092135 \h </w:instrText>
            </w:r>
            <w:r w:rsidR="00AB7141">
              <w:rPr>
                <w:noProof/>
                <w:webHidden/>
              </w:rPr>
            </w:r>
            <w:r w:rsidR="00AB7141">
              <w:rPr>
                <w:noProof/>
                <w:webHidden/>
              </w:rPr>
              <w:fldChar w:fldCharType="separate"/>
            </w:r>
            <w:r w:rsidR="00ED4BA3">
              <w:rPr>
                <w:noProof/>
                <w:webHidden/>
              </w:rPr>
              <w:t>11</w:t>
            </w:r>
            <w:r w:rsidR="00AB7141">
              <w:rPr>
                <w:noProof/>
                <w:webHidden/>
              </w:rPr>
              <w:fldChar w:fldCharType="end"/>
            </w:r>
          </w:hyperlink>
        </w:p>
        <w:p w14:paraId="43D2CAB3" w14:textId="7CB23C01"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36" w:history="1">
            <w:r w:rsidR="00AB7141" w:rsidRPr="003D6B90">
              <w:rPr>
                <w:rStyle w:val="Hyperlink"/>
                <w:noProof/>
              </w:rPr>
              <w:t>2.1.1</w:t>
            </w:r>
            <w:r w:rsidR="00AB7141">
              <w:rPr>
                <w:rFonts w:asciiTheme="minorHAnsi" w:eastAsiaTheme="minorEastAsia" w:hAnsiTheme="minorHAnsi" w:cstheme="minorBidi"/>
                <w:noProof/>
                <w:sz w:val="22"/>
                <w:szCs w:val="22"/>
              </w:rPr>
              <w:tab/>
            </w:r>
            <w:r w:rsidR="00AB7141" w:rsidRPr="003D6B90">
              <w:rPr>
                <w:rStyle w:val="Hyperlink"/>
                <w:noProof/>
              </w:rPr>
              <w:t>Pengertian Jaringan Komputer</w:t>
            </w:r>
            <w:r w:rsidR="00AB7141">
              <w:rPr>
                <w:noProof/>
                <w:webHidden/>
              </w:rPr>
              <w:tab/>
            </w:r>
            <w:r w:rsidR="00AB7141">
              <w:rPr>
                <w:noProof/>
                <w:webHidden/>
              </w:rPr>
              <w:fldChar w:fldCharType="begin"/>
            </w:r>
            <w:r w:rsidR="00AB7141">
              <w:rPr>
                <w:noProof/>
                <w:webHidden/>
              </w:rPr>
              <w:instrText xml:space="preserve"> PAGEREF _Toc88092136 \h </w:instrText>
            </w:r>
            <w:r w:rsidR="00AB7141">
              <w:rPr>
                <w:noProof/>
                <w:webHidden/>
              </w:rPr>
            </w:r>
            <w:r w:rsidR="00AB7141">
              <w:rPr>
                <w:noProof/>
                <w:webHidden/>
              </w:rPr>
              <w:fldChar w:fldCharType="separate"/>
            </w:r>
            <w:r w:rsidR="00ED4BA3">
              <w:rPr>
                <w:noProof/>
                <w:webHidden/>
              </w:rPr>
              <w:t>11</w:t>
            </w:r>
            <w:r w:rsidR="00AB7141">
              <w:rPr>
                <w:noProof/>
                <w:webHidden/>
              </w:rPr>
              <w:fldChar w:fldCharType="end"/>
            </w:r>
          </w:hyperlink>
        </w:p>
        <w:p w14:paraId="08B7079A" w14:textId="64A1A56F"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37" w:history="1">
            <w:r w:rsidR="00AB7141" w:rsidRPr="003D6B90">
              <w:rPr>
                <w:rStyle w:val="Hyperlink"/>
                <w:noProof/>
              </w:rPr>
              <w:t>2.2</w:t>
            </w:r>
            <w:r w:rsidR="00AB7141">
              <w:rPr>
                <w:rFonts w:asciiTheme="minorHAnsi" w:eastAsiaTheme="minorEastAsia" w:hAnsiTheme="minorHAnsi" w:cstheme="minorBidi"/>
                <w:noProof/>
                <w:sz w:val="22"/>
                <w:szCs w:val="22"/>
              </w:rPr>
              <w:tab/>
            </w:r>
            <w:r w:rsidR="00AB7141" w:rsidRPr="003D6B90">
              <w:rPr>
                <w:rStyle w:val="Hyperlink"/>
                <w:noProof/>
              </w:rPr>
              <w:t>Arsitektur Jaringan Komputer</w:t>
            </w:r>
            <w:r w:rsidR="00AB7141">
              <w:rPr>
                <w:noProof/>
                <w:webHidden/>
              </w:rPr>
              <w:tab/>
            </w:r>
            <w:r w:rsidR="00AB7141">
              <w:rPr>
                <w:noProof/>
                <w:webHidden/>
              </w:rPr>
              <w:fldChar w:fldCharType="begin"/>
            </w:r>
            <w:r w:rsidR="00AB7141">
              <w:rPr>
                <w:noProof/>
                <w:webHidden/>
              </w:rPr>
              <w:instrText xml:space="preserve"> PAGEREF _Toc88092137 \h </w:instrText>
            </w:r>
            <w:r w:rsidR="00AB7141">
              <w:rPr>
                <w:noProof/>
                <w:webHidden/>
              </w:rPr>
            </w:r>
            <w:r w:rsidR="00AB7141">
              <w:rPr>
                <w:noProof/>
                <w:webHidden/>
              </w:rPr>
              <w:fldChar w:fldCharType="separate"/>
            </w:r>
            <w:r w:rsidR="00ED4BA3">
              <w:rPr>
                <w:noProof/>
                <w:webHidden/>
              </w:rPr>
              <w:t>11</w:t>
            </w:r>
            <w:r w:rsidR="00AB7141">
              <w:rPr>
                <w:noProof/>
                <w:webHidden/>
              </w:rPr>
              <w:fldChar w:fldCharType="end"/>
            </w:r>
          </w:hyperlink>
        </w:p>
        <w:p w14:paraId="70AB58DD" w14:textId="085FC70F"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38" w:history="1">
            <w:r w:rsidR="00AB7141" w:rsidRPr="003D6B90">
              <w:rPr>
                <w:rStyle w:val="Hyperlink"/>
                <w:bCs/>
                <w:noProof/>
              </w:rPr>
              <w:t>2.2.1</w:t>
            </w:r>
            <w:r w:rsidR="00AB7141">
              <w:rPr>
                <w:rFonts w:asciiTheme="minorHAnsi" w:eastAsiaTheme="minorEastAsia" w:hAnsiTheme="minorHAnsi" w:cstheme="minorBidi"/>
                <w:noProof/>
                <w:sz w:val="22"/>
                <w:szCs w:val="22"/>
              </w:rPr>
              <w:tab/>
            </w:r>
            <w:r w:rsidR="00AB7141" w:rsidRPr="003D6B90">
              <w:rPr>
                <w:rStyle w:val="Hyperlink"/>
                <w:noProof/>
              </w:rPr>
              <w:t>Arsitektur Jaringan Komputer Berdasarkan Geografis</w:t>
            </w:r>
            <w:r w:rsidR="00AB7141">
              <w:rPr>
                <w:noProof/>
                <w:webHidden/>
              </w:rPr>
              <w:tab/>
            </w:r>
            <w:r w:rsidR="00AB7141">
              <w:rPr>
                <w:noProof/>
                <w:webHidden/>
              </w:rPr>
              <w:fldChar w:fldCharType="begin"/>
            </w:r>
            <w:r w:rsidR="00AB7141">
              <w:rPr>
                <w:noProof/>
                <w:webHidden/>
              </w:rPr>
              <w:instrText xml:space="preserve"> PAGEREF _Toc88092138 \h </w:instrText>
            </w:r>
            <w:r w:rsidR="00AB7141">
              <w:rPr>
                <w:noProof/>
                <w:webHidden/>
              </w:rPr>
            </w:r>
            <w:r w:rsidR="00AB7141">
              <w:rPr>
                <w:noProof/>
                <w:webHidden/>
              </w:rPr>
              <w:fldChar w:fldCharType="separate"/>
            </w:r>
            <w:r w:rsidR="00ED4BA3">
              <w:rPr>
                <w:noProof/>
                <w:webHidden/>
              </w:rPr>
              <w:t>11</w:t>
            </w:r>
            <w:r w:rsidR="00AB7141">
              <w:rPr>
                <w:noProof/>
                <w:webHidden/>
              </w:rPr>
              <w:fldChar w:fldCharType="end"/>
            </w:r>
          </w:hyperlink>
        </w:p>
        <w:p w14:paraId="787CFFC8" w14:textId="34C472DB"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39" w:history="1">
            <w:r w:rsidR="00AB7141" w:rsidRPr="003D6B90">
              <w:rPr>
                <w:rStyle w:val="Hyperlink"/>
                <w:bCs/>
                <w:noProof/>
              </w:rPr>
              <w:t>2.2.2</w:t>
            </w:r>
            <w:r w:rsidR="00AB7141">
              <w:rPr>
                <w:rFonts w:asciiTheme="minorHAnsi" w:eastAsiaTheme="minorEastAsia" w:hAnsiTheme="minorHAnsi" w:cstheme="minorBidi"/>
                <w:noProof/>
                <w:sz w:val="22"/>
                <w:szCs w:val="22"/>
              </w:rPr>
              <w:tab/>
            </w:r>
            <w:r w:rsidR="00AB7141" w:rsidRPr="003D6B90">
              <w:rPr>
                <w:rStyle w:val="Hyperlink"/>
                <w:noProof/>
              </w:rPr>
              <w:t>Arsitektur Jaringan Komputer Berdasarkan Fungsi</w:t>
            </w:r>
            <w:r w:rsidR="00AB7141">
              <w:rPr>
                <w:noProof/>
                <w:webHidden/>
              </w:rPr>
              <w:tab/>
            </w:r>
            <w:r w:rsidR="00AB7141">
              <w:rPr>
                <w:noProof/>
                <w:webHidden/>
              </w:rPr>
              <w:fldChar w:fldCharType="begin"/>
            </w:r>
            <w:r w:rsidR="00AB7141">
              <w:rPr>
                <w:noProof/>
                <w:webHidden/>
              </w:rPr>
              <w:instrText xml:space="preserve"> PAGEREF _Toc88092139 \h </w:instrText>
            </w:r>
            <w:r w:rsidR="00AB7141">
              <w:rPr>
                <w:noProof/>
                <w:webHidden/>
              </w:rPr>
            </w:r>
            <w:r w:rsidR="00AB7141">
              <w:rPr>
                <w:noProof/>
                <w:webHidden/>
              </w:rPr>
              <w:fldChar w:fldCharType="separate"/>
            </w:r>
            <w:r w:rsidR="00ED4BA3">
              <w:rPr>
                <w:noProof/>
                <w:webHidden/>
              </w:rPr>
              <w:t>12</w:t>
            </w:r>
            <w:r w:rsidR="00AB7141">
              <w:rPr>
                <w:noProof/>
                <w:webHidden/>
              </w:rPr>
              <w:fldChar w:fldCharType="end"/>
            </w:r>
          </w:hyperlink>
        </w:p>
        <w:p w14:paraId="6E6D9244" w14:textId="3FEF544D"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40" w:history="1">
            <w:r w:rsidR="00AB7141" w:rsidRPr="003D6B90">
              <w:rPr>
                <w:rStyle w:val="Hyperlink"/>
                <w:iCs/>
                <w:noProof/>
              </w:rPr>
              <w:t>2.2.3</w:t>
            </w:r>
            <w:r w:rsidR="00AB7141">
              <w:rPr>
                <w:rFonts w:asciiTheme="minorHAnsi" w:eastAsiaTheme="minorEastAsia" w:hAnsiTheme="minorHAnsi" w:cstheme="minorBidi"/>
                <w:noProof/>
                <w:sz w:val="22"/>
                <w:szCs w:val="22"/>
              </w:rPr>
              <w:tab/>
            </w:r>
            <w:r w:rsidR="00AB7141" w:rsidRPr="003D6B90">
              <w:rPr>
                <w:rStyle w:val="Hyperlink"/>
                <w:noProof/>
              </w:rPr>
              <w:t xml:space="preserve">Arsitektur Jaringan Komputer Berdasarkan </w:t>
            </w:r>
            <w:r w:rsidR="00AB7141" w:rsidRPr="003D6B90">
              <w:rPr>
                <w:rStyle w:val="Hyperlink"/>
                <w:bCs/>
                <w:noProof/>
                <w:shd w:val="clear" w:color="auto" w:fill="FFFFFF"/>
              </w:rPr>
              <w:t>Topologi</w:t>
            </w:r>
            <w:r w:rsidR="00AB7141">
              <w:rPr>
                <w:noProof/>
                <w:webHidden/>
              </w:rPr>
              <w:tab/>
            </w:r>
            <w:r w:rsidR="00AB7141">
              <w:rPr>
                <w:noProof/>
                <w:webHidden/>
              </w:rPr>
              <w:fldChar w:fldCharType="begin"/>
            </w:r>
            <w:r w:rsidR="00AB7141">
              <w:rPr>
                <w:noProof/>
                <w:webHidden/>
              </w:rPr>
              <w:instrText xml:space="preserve"> PAGEREF _Toc88092140 \h </w:instrText>
            </w:r>
            <w:r w:rsidR="00AB7141">
              <w:rPr>
                <w:noProof/>
                <w:webHidden/>
              </w:rPr>
            </w:r>
            <w:r w:rsidR="00AB7141">
              <w:rPr>
                <w:noProof/>
                <w:webHidden/>
              </w:rPr>
              <w:fldChar w:fldCharType="separate"/>
            </w:r>
            <w:r w:rsidR="00ED4BA3">
              <w:rPr>
                <w:noProof/>
                <w:webHidden/>
              </w:rPr>
              <w:t>13</w:t>
            </w:r>
            <w:r w:rsidR="00AB7141">
              <w:rPr>
                <w:noProof/>
                <w:webHidden/>
              </w:rPr>
              <w:fldChar w:fldCharType="end"/>
            </w:r>
          </w:hyperlink>
        </w:p>
        <w:p w14:paraId="7C912938" w14:textId="056286BD"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1" w:history="1">
            <w:r w:rsidR="00AB7141" w:rsidRPr="003D6B90">
              <w:rPr>
                <w:rStyle w:val="Hyperlink"/>
                <w:noProof/>
              </w:rPr>
              <w:t>2.3</w:t>
            </w:r>
            <w:r w:rsidR="00AB7141">
              <w:rPr>
                <w:rFonts w:asciiTheme="minorHAnsi" w:eastAsiaTheme="minorEastAsia" w:hAnsiTheme="minorHAnsi" w:cstheme="minorBidi"/>
                <w:noProof/>
                <w:sz w:val="22"/>
                <w:szCs w:val="22"/>
              </w:rPr>
              <w:tab/>
            </w:r>
            <w:r w:rsidR="00AB7141" w:rsidRPr="003D6B90">
              <w:rPr>
                <w:rStyle w:val="Hyperlink"/>
                <w:noProof/>
                <w:shd w:val="clear" w:color="auto" w:fill="FFFFFF"/>
              </w:rPr>
              <w:t>Server Internet Service Provider (ISP)</w:t>
            </w:r>
            <w:r w:rsidR="00AB7141">
              <w:rPr>
                <w:noProof/>
                <w:webHidden/>
              </w:rPr>
              <w:tab/>
            </w:r>
            <w:r w:rsidR="00AB7141">
              <w:rPr>
                <w:noProof/>
                <w:webHidden/>
              </w:rPr>
              <w:fldChar w:fldCharType="begin"/>
            </w:r>
            <w:r w:rsidR="00AB7141">
              <w:rPr>
                <w:noProof/>
                <w:webHidden/>
              </w:rPr>
              <w:instrText xml:space="preserve"> PAGEREF _Toc88092141 \h </w:instrText>
            </w:r>
            <w:r w:rsidR="00AB7141">
              <w:rPr>
                <w:noProof/>
                <w:webHidden/>
              </w:rPr>
            </w:r>
            <w:r w:rsidR="00AB7141">
              <w:rPr>
                <w:noProof/>
                <w:webHidden/>
              </w:rPr>
              <w:fldChar w:fldCharType="separate"/>
            </w:r>
            <w:r w:rsidR="00ED4BA3">
              <w:rPr>
                <w:noProof/>
                <w:webHidden/>
              </w:rPr>
              <w:t>16</w:t>
            </w:r>
            <w:r w:rsidR="00AB7141">
              <w:rPr>
                <w:noProof/>
                <w:webHidden/>
              </w:rPr>
              <w:fldChar w:fldCharType="end"/>
            </w:r>
          </w:hyperlink>
        </w:p>
        <w:p w14:paraId="67E7468C" w14:textId="09CDBC0D"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2" w:history="1">
            <w:r w:rsidR="00AB7141" w:rsidRPr="003D6B90">
              <w:rPr>
                <w:rStyle w:val="Hyperlink"/>
                <w:noProof/>
              </w:rPr>
              <w:t>2.4</w:t>
            </w:r>
            <w:r w:rsidR="00AB7141">
              <w:rPr>
                <w:rFonts w:asciiTheme="minorHAnsi" w:eastAsiaTheme="minorEastAsia" w:hAnsiTheme="minorHAnsi" w:cstheme="minorBidi"/>
                <w:noProof/>
                <w:sz w:val="22"/>
                <w:szCs w:val="22"/>
              </w:rPr>
              <w:tab/>
            </w:r>
            <w:r w:rsidR="00AB7141" w:rsidRPr="003D6B90">
              <w:rPr>
                <w:rStyle w:val="Hyperlink"/>
                <w:noProof/>
                <w:shd w:val="clear" w:color="auto" w:fill="FFFFFF"/>
              </w:rPr>
              <w:t>Mikrotik</w:t>
            </w:r>
            <w:r w:rsidR="00AB7141">
              <w:rPr>
                <w:noProof/>
                <w:webHidden/>
              </w:rPr>
              <w:tab/>
            </w:r>
            <w:r w:rsidR="00AB7141">
              <w:rPr>
                <w:noProof/>
                <w:webHidden/>
              </w:rPr>
              <w:fldChar w:fldCharType="begin"/>
            </w:r>
            <w:r w:rsidR="00AB7141">
              <w:rPr>
                <w:noProof/>
                <w:webHidden/>
              </w:rPr>
              <w:instrText xml:space="preserve"> PAGEREF _Toc88092142 \h </w:instrText>
            </w:r>
            <w:r w:rsidR="00AB7141">
              <w:rPr>
                <w:noProof/>
                <w:webHidden/>
              </w:rPr>
            </w:r>
            <w:r w:rsidR="00AB7141">
              <w:rPr>
                <w:noProof/>
                <w:webHidden/>
              </w:rPr>
              <w:fldChar w:fldCharType="separate"/>
            </w:r>
            <w:r w:rsidR="00ED4BA3">
              <w:rPr>
                <w:noProof/>
                <w:webHidden/>
              </w:rPr>
              <w:t>16</w:t>
            </w:r>
            <w:r w:rsidR="00AB7141">
              <w:rPr>
                <w:noProof/>
                <w:webHidden/>
              </w:rPr>
              <w:fldChar w:fldCharType="end"/>
            </w:r>
          </w:hyperlink>
        </w:p>
        <w:p w14:paraId="2E8A56C8" w14:textId="7E8020A1"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3" w:history="1">
            <w:r w:rsidR="00AB7141" w:rsidRPr="003D6B90">
              <w:rPr>
                <w:rStyle w:val="Hyperlink"/>
                <w:bCs/>
                <w:noProof/>
              </w:rPr>
              <w:t>2.5</w:t>
            </w:r>
            <w:r w:rsidR="00AB7141">
              <w:rPr>
                <w:rFonts w:asciiTheme="minorHAnsi" w:eastAsiaTheme="minorEastAsia" w:hAnsiTheme="minorHAnsi" w:cstheme="minorBidi"/>
                <w:noProof/>
                <w:sz w:val="22"/>
                <w:szCs w:val="22"/>
              </w:rPr>
              <w:tab/>
            </w:r>
            <w:r w:rsidR="00AB7141" w:rsidRPr="003D6B90">
              <w:rPr>
                <w:rStyle w:val="Hyperlink"/>
                <w:noProof/>
                <w:shd w:val="clear" w:color="auto" w:fill="FFFFFF"/>
              </w:rPr>
              <w:t>Routing</w:t>
            </w:r>
            <w:r w:rsidR="00AB7141">
              <w:rPr>
                <w:noProof/>
                <w:webHidden/>
              </w:rPr>
              <w:tab/>
            </w:r>
            <w:r w:rsidR="00AB7141">
              <w:rPr>
                <w:noProof/>
                <w:webHidden/>
              </w:rPr>
              <w:fldChar w:fldCharType="begin"/>
            </w:r>
            <w:r w:rsidR="00AB7141">
              <w:rPr>
                <w:noProof/>
                <w:webHidden/>
              </w:rPr>
              <w:instrText xml:space="preserve"> PAGEREF _Toc88092143 \h </w:instrText>
            </w:r>
            <w:r w:rsidR="00AB7141">
              <w:rPr>
                <w:noProof/>
                <w:webHidden/>
              </w:rPr>
            </w:r>
            <w:r w:rsidR="00AB7141">
              <w:rPr>
                <w:noProof/>
                <w:webHidden/>
              </w:rPr>
              <w:fldChar w:fldCharType="separate"/>
            </w:r>
            <w:r w:rsidR="00ED4BA3">
              <w:rPr>
                <w:noProof/>
                <w:webHidden/>
              </w:rPr>
              <w:t>18</w:t>
            </w:r>
            <w:r w:rsidR="00AB7141">
              <w:rPr>
                <w:noProof/>
                <w:webHidden/>
              </w:rPr>
              <w:fldChar w:fldCharType="end"/>
            </w:r>
          </w:hyperlink>
        </w:p>
        <w:p w14:paraId="0C2FFC0B" w14:textId="4E470C55"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4" w:history="1">
            <w:r w:rsidR="00AB7141" w:rsidRPr="003D6B90">
              <w:rPr>
                <w:rStyle w:val="Hyperlink"/>
                <w:noProof/>
              </w:rPr>
              <w:t>2.6</w:t>
            </w:r>
            <w:r w:rsidR="00AB7141">
              <w:rPr>
                <w:rFonts w:asciiTheme="minorHAnsi" w:eastAsiaTheme="minorEastAsia" w:hAnsiTheme="minorHAnsi" w:cstheme="minorBidi"/>
                <w:noProof/>
                <w:sz w:val="22"/>
                <w:szCs w:val="22"/>
              </w:rPr>
              <w:tab/>
            </w:r>
            <w:r w:rsidR="00AB7141" w:rsidRPr="003D6B90">
              <w:rPr>
                <w:rStyle w:val="Hyperlink"/>
                <w:noProof/>
              </w:rPr>
              <w:t>Network Address Translation</w:t>
            </w:r>
            <w:r w:rsidR="00AB7141">
              <w:rPr>
                <w:noProof/>
                <w:webHidden/>
              </w:rPr>
              <w:tab/>
            </w:r>
            <w:r w:rsidR="00AB7141">
              <w:rPr>
                <w:noProof/>
                <w:webHidden/>
              </w:rPr>
              <w:fldChar w:fldCharType="begin"/>
            </w:r>
            <w:r w:rsidR="00AB7141">
              <w:rPr>
                <w:noProof/>
                <w:webHidden/>
              </w:rPr>
              <w:instrText xml:space="preserve"> PAGEREF _Toc88092144 \h </w:instrText>
            </w:r>
            <w:r w:rsidR="00AB7141">
              <w:rPr>
                <w:noProof/>
                <w:webHidden/>
              </w:rPr>
            </w:r>
            <w:r w:rsidR="00AB7141">
              <w:rPr>
                <w:noProof/>
                <w:webHidden/>
              </w:rPr>
              <w:fldChar w:fldCharType="separate"/>
            </w:r>
            <w:r w:rsidR="00ED4BA3">
              <w:rPr>
                <w:noProof/>
                <w:webHidden/>
              </w:rPr>
              <w:t>18</w:t>
            </w:r>
            <w:r w:rsidR="00AB7141">
              <w:rPr>
                <w:noProof/>
                <w:webHidden/>
              </w:rPr>
              <w:fldChar w:fldCharType="end"/>
            </w:r>
          </w:hyperlink>
        </w:p>
        <w:p w14:paraId="27E4ED1E" w14:textId="70E6B871"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5" w:history="1">
            <w:r w:rsidR="00AB7141" w:rsidRPr="003D6B90">
              <w:rPr>
                <w:rStyle w:val="Hyperlink"/>
                <w:noProof/>
              </w:rPr>
              <w:t>2.7</w:t>
            </w:r>
            <w:r w:rsidR="00AB7141">
              <w:rPr>
                <w:rFonts w:asciiTheme="minorHAnsi" w:eastAsiaTheme="minorEastAsia" w:hAnsiTheme="minorHAnsi" w:cstheme="minorBidi"/>
                <w:noProof/>
                <w:sz w:val="22"/>
                <w:szCs w:val="22"/>
              </w:rPr>
              <w:tab/>
            </w:r>
            <w:r w:rsidR="00AB7141" w:rsidRPr="003D6B90">
              <w:rPr>
                <w:rStyle w:val="Hyperlink"/>
                <w:noProof/>
              </w:rPr>
              <w:t>TCP/IP</w:t>
            </w:r>
            <w:r w:rsidR="00AB7141">
              <w:rPr>
                <w:noProof/>
                <w:webHidden/>
              </w:rPr>
              <w:tab/>
            </w:r>
            <w:r w:rsidR="00AB7141">
              <w:rPr>
                <w:noProof/>
                <w:webHidden/>
              </w:rPr>
              <w:fldChar w:fldCharType="begin"/>
            </w:r>
            <w:r w:rsidR="00AB7141">
              <w:rPr>
                <w:noProof/>
                <w:webHidden/>
              </w:rPr>
              <w:instrText xml:space="preserve"> PAGEREF _Toc88092145 \h </w:instrText>
            </w:r>
            <w:r w:rsidR="00AB7141">
              <w:rPr>
                <w:noProof/>
                <w:webHidden/>
              </w:rPr>
            </w:r>
            <w:r w:rsidR="00AB7141">
              <w:rPr>
                <w:noProof/>
                <w:webHidden/>
              </w:rPr>
              <w:fldChar w:fldCharType="separate"/>
            </w:r>
            <w:r w:rsidR="00ED4BA3">
              <w:rPr>
                <w:noProof/>
                <w:webHidden/>
              </w:rPr>
              <w:t>19</w:t>
            </w:r>
            <w:r w:rsidR="00AB7141">
              <w:rPr>
                <w:noProof/>
                <w:webHidden/>
              </w:rPr>
              <w:fldChar w:fldCharType="end"/>
            </w:r>
          </w:hyperlink>
        </w:p>
        <w:p w14:paraId="14695771" w14:textId="14C5D414"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6" w:history="1">
            <w:r w:rsidR="00AB7141" w:rsidRPr="003D6B90">
              <w:rPr>
                <w:rStyle w:val="Hyperlink"/>
                <w:bCs/>
                <w:noProof/>
              </w:rPr>
              <w:t>2.8</w:t>
            </w:r>
            <w:r w:rsidR="00AB7141">
              <w:rPr>
                <w:rFonts w:asciiTheme="minorHAnsi" w:eastAsiaTheme="minorEastAsia" w:hAnsiTheme="minorHAnsi" w:cstheme="minorBidi"/>
                <w:noProof/>
                <w:sz w:val="22"/>
                <w:szCs w:val="22"/>
              </w:rPr>
              <w:tab/>
            </w:r>
            <w:r w:rsidR="00AB7141" w:rsidRPr="003D6B90">
              <w:rPr>
                <w:rStyle w:val="Hyperlink"/>
                <w:noProof/>
              </w:rPr>
              <w:t>Bandwidth</w:t>
            </w:r>
            <w:r w:rsidR="00AB7141">
              <w:rPr>
                <w:noProof/>
                <w:webHidden/>
              </w:rPr>
              <w:tab/>
            </w:r>
            <w:r w:rsidR="00AB7141">
              <w:rPr>
                <w:noProof/>
                <w:webHidden/>
              </w:rPr>
              <w:fldChar w:fldCharType="begin"/>
            </w:r>
            <w:r w:rsidR="00AB7141">
              <w:rPr>
                <w:noProof/>
                <w:webHidden/>
              </w:rPr>
              <w:instrText xml:space="preserve"> PAGEREF _Toc88092146 \h </w:instrText>
            </w:r>
            <w:r w:rsidR="00AB7141">
              <w:rPr>
                <w:noProof/>
                <w:webHidden/>
              </w:rPr>
            </w:r>
            <w:r w:rsidR="00AB7141">
              <w:rPr>
                <w:noProof/>
                <w:webHidden/>
              </w:rPr>
              <w:fldChar w:fldCharType="separate"/>
            </w:r>
            <w:r w:rsidR="00ED4BA3">
              <w:rPr>
                <w:noProof/>
                <w:webHidden/>
              </w:rPr>
              <w:t>20</w:t>
            </w:r>
            <w:r w:rsidR="00AB7141">
              <w:rPr>
                <w:noProof/>
                <w:webHidden/>
              </w:rPr>
              <w:fldChar w:fldCharType="end"/>
            </w:r>
          </w:hyperlink>
        </w:p>
        <w:p w14:paraId="284C3EBA" w14:textId="209D2B26"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47" w:history="1">
            <w:r w:rsidR="00AB7141" w:rsidRPr="003D6B90">
              <w:rPr>
                <w:rStyle w:val="Hyperlink"/>
                <w:noProof/>
              </w:rPr>
              <w:t>2.8.1</w:t>
            </w:r>
            <w:r w:rsidR="00AB7141">
              <w:rPr>
                <w:rFonts w:asciiTheme="minorHAnsi" w:eastAsiaTheme="minorEastAsia" w:hAnsiTheme="minorHAnsi" w:cstheme="minorBidi"/>
                <w:noProof/>
                <w:sz w:val="22"/>
                <w:szCs w:val="22"/>
              </w:rPr>
              <w:tab/>
            </w:r>
            <w:r w:rsidR="00AB7141" w:rsidRPr="003D6B90">
              <w:rPr>
                <w:rStyle w:val="Hyperlink"/>
                <w:noProof/>
              </w:rPr>
              <w:t>Jenis - jenis bandwidth</w:t>
            </w:r>
            <w:r w:rsidR="00AB7141">
              <w:rPr>
                <w:noProof/>
                <w:webHidden/>
              </w:rPr>
              <w:tab/>
            </w:r>
            <w:r w:rsidR="00AB7141">
              <w:rPr>
                <w:noProof/>
                <w:webHidden/>
              </w:rPr>
              <w:fldChar w:fldCharType="begin"/>
            </w:r>
            <w:r w:rsidR="00AB7141">
              <w:rPr>
                <w:noProof/>
                <w:webHidden/>
              </w:rPr>
              <w:instrText xml:space="preserve"> PAGEREF _Toc88092147 \h </w:instrText>
            </w:r>
            <w:r w:rsidR="00AB7141">
              <w:rPr>
                <w:noProof/>
                <w:webHidden/>
              </w:rPr>
            </w:r>
            <w:r w:rsidR="00AB7141">
              <w:rPr>
                <w:noProof/>
                <w:webHidden/>
              </w:rPr>
              <w:fldChar w:fldCharType="separate"/>
            </w:r>
            <w:r w:rsidR="00ED4BA3">
              <w:rPr>
                <w:noProof/>
                <w:webHidden/>
              </w:rPr>
              <w:t>21</w:t>
            </w:r>
            <w:r w:rsidR="00AB7141">
              <w:rPr>
                <w:noProof/>
                <w:webHidden/>
              </w:rPr>
              <w:fldChar w:fldCharType="end"/>
            </w:r>
          </w:hyperlink>
        </w:p>
        <w:p w14:paraId="100F33A6" w14:textId="40DF0DD7"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48" w:history="1">
            <w:r w:rsidR="00AB7141" w:rsidRPr="003D6B90">
              <w:rPr>
                <w:rStyle w:val="Hyperlink"/>
                <w:noProof/>
              </w:rPr>
              <w:t>2.8.2</w:t>
            </w:r>
            <w:r w:rsidR="00AB7141">
              <w:rPr>
                <w:rFonts w:asciiTheme="minorHAnsi" w:eastAsiaTheme="minorEastAsia" w:hAnsiTheme="minorHAnsi" w:cstheme="minorBidi"/>
                <w:noProof/>
                <w:sz w:val="22"/>
                <w:szCs w:val="22"/>
              </w:rPr>
              <w:tab/>
            </w:r>
            <w:r w:rsidR="00AB7141" w:rsidRPr="003D6B90">
              <w:rPr>
                <w:rStyle w:val="Hyperlink"/>
                <w:noProof/>
              </w:rPr>
              <w:t>Manajemen Bandwidth</w:t>
            </w:r>
            <w:r w:rsidR="00AB7141">
              <w:rPr>
                <w:noProof/>
                <w:webHidden/>
              </w:rPr>
              <w:tab/>
            </w:r>
            <w:r w:rsidR="00AB7141">
              <w:rPr>
                <w:noProof/>
                <w:webHidden/>
              </w:rPr>
              <w:fldChar w:fldCharType="begin"/>
            </w:r>
            <w:r w:rsidR="00AB7141">
              <w:rPr>
                <w:noProof/>
                <w:webHidden/>
              </w:rPr>
              <w:instrText xml:space="preserve"> PAGEREF _Toc88092148 \h </w:instrText>
            </w:r>
            <w:r w:rsidR="00AB7141">
              <w:rPr>
                <w:noProof/>
                <w:webHidden/>
              </w:rPr>
            </w:r>
            <w:r w:rsidR="00AB7141">
              <w:rPr>
                <w:noProof/>
                <w:webHidden/>
              </w:rPr>
              <w:fldChar w:fldCharType="separate"/>
            </w:r>
            <w:r w:rsidR="00ED4BA3">
              <w:rPr>
                <w:noProof/>
                <w:webHidden/>
              </w:rPr>
              <w:t>21</w:t>
            </w:r>
            <w:r w:rsidR="00AB7141">
              <w:rPr>
                <w:noProof/>
                <w:webHidden/>
              </w:rPr>
              <w:fldChar w:fldCharType="end"/>
            </w:r>
          </w:hyperlink>
        </w:p>
        <w:p w14:paraId="323D251F" w14:textId="1AA007F1"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49" w:history="1">
            <w:r w:rsidR="00AB7141" w:rsidRPr="003D6B90">
              <w:rPr>
                <w:rStyle w:val="Hyperlink"/>
                <w:noProof/>
              </w:rPr>
              <w:t>2.9</w:t>
            </w:r>
            <w:r w:rsidR="00AB7141">
              <w:rPr>
                <w:rFonts w:asciiTheme="minorHAnsi" w:eastAsiaTheme="minorEastAsia" w:hAnsiTheme="minorHAnsi" w:cstheme="minorBidi"/>
                <w:noProof/>
                <w:sz w:val="22"/>
                <w:szCs w:val="22"/>
              </w:rPr>
              <w:tab/>
            </w:r>
            <w:r w:rsidR="00AB7141" w:rsidRPr="003D6B90">
              <w:rPr>
                <w:rStyle w:val="Hyperlink"/>
                <w:noProof/>
                <w:shd w:val="clear" w:color="auto" w:fill="FFFFFF"/>
              </w:rPr>
              <w:t>IP Address</w:t>
            </w:r>
            <w:r w:rsidR="00AB7141">
              <w:rPr>
                <w:noProof/>
                <w:webHidden/>
              </w:rPr>
              <w:tab/>
            </w:r>
            <w:r w:rsidR="00AB7141">
              <w:rPr>
                <w:noProof/>
                <w:webHidden/>
              </w:rPr>
              <w:fldChar w:fldCharType="begin"/>
            </w:r>
            <w:r w:rsidR="00AB7141">
              <w:rPr>
                <w:noProof/>
                <w:webHidden/>
              </w:rPr>
              <w:instrText xml:space="preserve"> PAGEREF _Toc88092149 \h </w:instrText>
            </w:r>
            <w:r w:rsidR="00AB7141">
              <w:rPr>
                <w:noProof/>
                <w:webHidden/>
              </w:rPr>
            </w:r>
            <w:r w:rsidR="00AB7141">
              <w:rPr>
                <w:noProof/>
                <w:webHidden/>
              </w:rPr>
              <w:fldChar w:fldCharType="separate"/>
            </w:r>
            <w:r w:rsidR="00ED4BA3">
              <w:rPr>
                <w:noProof/>
                <w:webHidden/>
              </w:rPr>
              <w:t>23</w:t>
            </w:r>
            <w:r w:rsidR="00AB7141">
              <w:rPr>
                <w:noProof/>
                <w:webHidden/>
              </w:rPr>
              <w:fldChar w:fldCharType="end"/>
            </w:r>
          </w:hyperlink>
        </w:p>
        <w:p w14:paraId="6EC5EA7B" w14:textId="650D3387"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0" w:history="1">
            <w:r w:rsidR="00AB7141" w:rsidRPr="003D6B90">
              <w:rPr>
                <w:rStyle w:val="Hyperlink"/>
                <w:noProof/>
              </w:rPr>
              <w:t>2.10</w:t>
            </w:r>
            <w:r w:rsidR="00AB7141">
              <w:rPr>
                <w:rFonts w:asciiTheme="minorHAnsi" w:eastAsiaTheme="minorEastAsia" w:hAnsiTheme="minorHAnsi" w:cstheme="minorBidi"/>
                <w:noProof/>
                <w:sz w:val="22"/>
                <w:szCs w:val="22"/>
              </w:rPr>
              <w:tab/>
            </w:r>
            <w:r w:rsidR="00AB7141" w:rsidRPr="003D6B90">
              <w:rPr>
                <w:rStyle w:val="Hyperlink"/>
                <w:noProof/>
              </w:rPr>
              <w:t>Load Balancing</w:t>
            </w:r>
            <w:r w:rsidR="00AB7141">
              <w:rPr>
                <w:noProof/>
                <w:webHidden/>
              </w:rPr>
              <w:tab/>
            </w:r>
            <w:r w:rsidR="00AB7141">
              <w:rPr>
                <w:noProof/>
                <w:webHidden/>
              </w:rPr>
              <w:fldChar w:fldCharType="begin"/>
            </w:r>
            <w:r w:rsidR="00AB7141">
              <w:rPr>
                <w:noProof/>
                <w:webHidden/>
              </w:rPr>
              <w:instrText xml:space="preserve"> PAGEREF _Toc88092150 \h </w:instrText>
            </w:r>
            <w:r w:rsidR="00AB7141">
              <w:rPr>
                <w:noProof/>
                <w:webHidden/>
              </w:rPr>
            </w:r>
            <w:r w:rsidR="00AB7141">
              <w:rPr>
                <w:noProof/>
                <w:webHidden/>
              </w:rPr>
              <w:fldChar w:fldCharType="separate"/>
            </w:r>
            <w:r w:rsidR="00ED4BA3">
              <w:rPr>
                <w:noProof/>
                <w:webHidden/>
              </w:rPr>
              <w:t>25</w:t>
            </w:r>
            <w:r w:rsidR="00AB7141">
              <w:rPr>
                <w:noProof/>
                <w:webHidden/>
              </w:rPr>
              <w:fldChar w:fldCharType="end"/>
            </w:r>
          </w:hyperlink>
        </w:p>
        <w:p w14:paraId="39C150D1" w14:textId="74CC9D46"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1" w:history="1">
            <w:r w:rsidR="00AB7141" w:rsidRPr="003D6B90">
              <w:rPr>
                <w:rStyle w:val="Hyperlink"/>
                <w:noProof/>
              </w:rPr>
              <w:t>2.11</w:t>
            </w:r>
            <w:r w:rsidR="00AB7141">
              <w:rPr>
                <w:rFonts w:asciiTheme="minorHAnsi" w:eastAsiaTheme="minorEastAsia" w:hAnsiTheme="minorHAnsi" w:cstheme="minorBidi"/>
                <w:noProof/>
                <w:sz w:val="22"/>
                <w:szCs w:val="22"/>
              </w:rPr>
              <w:tab/>
            </w:r>
            <w:r w:rsidR="00AB7141" w:rsidRPr="003D6B90">
              <w:rPr>
                <w:rStyle w:val="Hyperlink"/>
                <w:noProof/>
              </w:rPr>
              <w:t>Mangle</w:t>
            </w:r>
            <w:r w:rsidR="00AB7141">
              <w:rPr>
                <w:noProof/>
                <w:webHidden/>
              </w:rPr>
              <w:tab/>
            </w:r>
            <w:r w:rsidR="00AB7141">
              <w:rPr>
                <w:noProof/>
                <w:webHidden/>
              </w:rPr>
              <w:fldChar w:fldCharType="begin"/>
            </w:r>
            <w:r w:rsidR="00AB7141">
              <w:rPr>
                <w:noProof/>
                <w:webHidden/>
              </w:rPr>
              <w:instrText xml:space="preserve"> PAGEREF _Toc88092151 \h </w:instrText>
            </w:r>
            <w:r w:rsidR="00AB7141">
              <w:rPr>
                <w:noProof/>
                <w:webHidden/>
              </w:rPr>
            </w:r>
            <w:r w:rsidR="00AB7141">
              <w:rPr>
                <w:noProof/>
                <w:webHidden/>
              </w:rPr>
              <w:fldChar w:fldCharType="separate"/>
            </w:r>
            <w:r w:rsidR="00ED4BA3">
              <w:rPr>
                <w:noProof/>
                <w:webHidden/>
              </w:rPr>
              <w:t>27</w:t>
            </w:r>
            <w:r w:rsidR="00AB7141">
              <w:rPr>
                <w:noProof/>
                <w:webHidden/>
              </w:rPr>
              <w:fldChar w:fldCharType="end"/>
            </w:r>
          </w:hyperlink>
        </w:p>
        <w:p w14:paraId="48463D90" w14:textId="54A00E16"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2" w:history="1">
            <w:r w:rsidR="00AB7141" w:rsidRPr="003D6B90">
              <w:rPr>
                <w:rStyle w:val="Hyperlink"/>
                <w:noProof/>
              </w:rPr>
              <w:t>2.12</w:t>
            </w:r>
            <w:r w:rsidR="00AB7141">
              <w:rPr>
                <w:rFonts w:asciiTheme="minorHAnsi" w:eastAsiaTheme="minorEastAsia" w:hAnsiTheme="minorHAnsi" w:cstheme="minorBidi"/>
                <w:noProof/>
                <w:sz w:val="22"/>
                <w:szCs w:val="22"/>
              </w:rPr>
              <w:tab/>
            </w:r>
            <w:r w:rsidR="00AB7141" w:rsidRPr="003D6B90">
              <w:rPr>
                <w:rStyle w:val="Hyperlink"/>
                <w:noProof/>
              </w:rPr>
              <w:t>Per Connection Queue (PCQ)</w:t>
            </w:r>
            <w:r w:rsidR="00AB7141">
              <w:rPr>
                <w:noProof/>
                <w:webHidden/>
              </w:rPr>
              <w:tab/>
            </w:r>
            <w:r w:rsidR="00AB7141">
              <w:rPr>
                <w:noProof/>
                <w:webHidden/>
              </w:rPr>
              <w:fldChar w:fldCharType="begin"/>
            </w:r>
            <w:r w:rsidR="00AB7141">
              <w:rPr>
                <w:noProof/>
                <w:webHidden/>
              </w:rPr>
              <w:instrText xml:space="preserve"> PAGEREF _Toc88092152 \h </w:instrText>
            </w:r>
            <w:r w:rsidR="00AB7141">
              <w:rPr>
                <w:noProof/>
                <w:webHidden/>
              </w:rPr>
            </w:r>
            <w:r w:rsidR="00AB7141">
              <w:rPr>
                <w:noProof/>
                <w:webHidden/>
              </w:rPr>
              <w:fldChar w:fldCharType="separate"/>
            </w:r>
            <w:r w:rsidR="00ED4BA3">
              <w:rPr>
                <w:noProof/>
                <w:webHidden/>
              </w:rPr>
              <w:t>28</w:t>
            </w:r>
            <w:r w:rsidR="00AB7141">
              <w:rPr>
                <w:noProof/>
                <w:webHidden/>
              </w:rPr>
              <w:fldChar w:fldCharType="end"/>
            </w:r>
          </w:hyperlink>
        </w:p>
        <w:p w14:paraId="49B49CC5" w14:textId="162EA527"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3" w:history="1">
            <w:r w:rsidR="00AB7141" w:rsidRPr="003D6B90">
              <w:rPr>
                <w:rStyle w:val="Hyperlink"/>
                <w:noProof/>
              </w:rPr>
              <w:t>2.13</w:t>
            </w:r>
            <w:r w:rsidR="00AB7141">
              <w:rPr>
                <w:rFonts w:asciiTheme="minorHAnsi" w:eastAsiaTheme="minorEastAsia" w:hAnsiTheme="minorHAnsi" w:cstheme="minorBidi"/>
                <w:noProof/>
                <w:sz w:val="22"/>
                <w:szCs w:val="22"/>
              </w:rPr>
              <w:tab/>
            </w:r>
            <w:r w:rsidR="00AB7141" w:rsidRPr="003D6B90">
              <w:rPr>
                <w:rStyle w:val="Hyperlink"/>
                <w:noProof/>
              </w:rPr>
              <w:t>Per Connection Clasifier (PCC)</w:t>
            </w:r>
            <w:r w:rsidR="00AB7141">
              <w:rPr>
                <w:noProof/>
                <w:webHidden/>
              </w:rPr>
              <w:tab/>
            </w:r>
            <w:r w:rsidR="00AB7141">
              <w:rPr>
                <w:noProof/>
                <w:webHidden/>
              </w:rPr>
              <w:fldChar w:fldCharType="begin"/>
            </w:r>
            <w:r w:rsidR="00AB7141">
              <w:rPr>
                <w:noProof/>
                <w:webHidden/>
              </w:rPr>
              <w:instrText xml:space="preserve"> PAGEREF _Toc88092153 \h </w:instrText>
            </w:r>
            <w:r w:rsidR="00AB7141">
              <w:rPr>
                <w:noProof/>
                <w:webHidden/>
              </w:rPr>
            </w:r>
            <w:r w:rsidR="00AB7141">
              <w:rPr>
                <w:noProof/>
                <w:webHidden/>
              </w:rPr>
              <w:fldChar w:fldCharType="separate"/>
            </w:r>
            <w:r w:rsidR="00ED4BA3">
              <w:rPr>
                <w:noProof/>
                <w:webHidden/>
              </w:rPr>
              <w:t>30</w:t>
            </w:r>
            <w:r w:rsidR="00AB7141">
              <w:rPr>
                <w:noProof/>
                <w:webHidden/>
              </w:rPr>
              <w:fldChar w:fldCharType="end"/>
            </w:r>
          </w:hyperlink>
        </w:p>
        <w:p w14:paraId="30EF1B24" w14:textId="0BC1A78D"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4" w:history="1">
            <w:r w:rsidR="00AB7141" w:rsidRPr="003D6B90">
              <w:rPr>
                <w:rStyle w:val="Hyperlink"/>
                <w:noProof/>
              </w:rPr>
              <w:t>2.14</w:t>
            </w:r>
            <w:r w:rsidR="00AB7141">
              <w:rPr>
                <w:rFonts w:asciiTheme="minorHAnsi" w:eastAsiaTheme="minorEastAsia" w:hAnsiTheme="minorHAnsi" w:cstheme="minorBidi"/>
                <w:noProof/>
                <w:sz w:val="22"/>
                <w:szCs w:val="22"/>
              </w:rPr>
              <w:tab/>
            </w:r>
            <w:r w:rsidR="00AB7141" w:rsidRPr="003D6B90">
              <w:rPr>
                <w:rStyle w:val="Hyperlink"/>
                <w:noProof/>
              </w:rPr>
              <w:t>Failover</w:t>
            </w:r>
            <w:r w:rsidR="00AB7141">
              <w:rPr>
                <w:noProof/>
                <w:webHidden/>
              </w:rPr>
              <w:tab/>
            </w:r>
            <w:r w:rsidR="00AB7141">
              <w:rPr>
                <w:noProof/>
                <w:webHidden/>
              </w:rPr>
              <w:fldChar w:fldCharType="begin"/>
            </w:r>
            <w:r w:rsidR="00AB7141">
              <w:rPr>
                <w:noProof/>
                <w:webHidden/>
              </w:rPr>
              <w:instrText xml:space="preserve"> PAGEREF _Toc88092154 \h </w:instrText>
            </w:r>
            <w:r w:rsidR="00AB7141">
              <w:rPr>
                <w:noProof/>
                <w:webHidden/>
              </w:rPr>
            </w:r>
            <w:r w:rsidR="00AB7141">
              <w:rPr>
                <w:noProof/>
                <w:webHidden/>
              </w:rPr>
              <w:fldChar w:fldCharType="separate"/>
            </w:r>
            <w:r w:rsidR="00ED4BA3">
              <w:rPr>
                <w:noProof/>
                <w:webHidden/>
              </w:rPr>
              <w:t>32</w:t>
            </w:r>
            <w:r w:rsidR="00AB7141">
              <w:rPr>
                <w:noProof/>
                <w:webHidden/>
              </w:rPr>
              <w:fldChar w:fldCharType="end"/>
            </w:r>
          </w:hyperlink>
        </w:p>
        <w:p w14:paraId="5FF10B4B" w14:textId="75D69EEC"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5" w:history="1">
            <w:r w:rsidR="00AB7141" w:rsidRPr="003D6B90">
              <w:rPr>
                <w:rStyle w:val="Hyperlink"/>
                <w:noProof/>
              </w:rPr>
              <w:t>2.15</w:t>
            </w:r>
            <w:r w:rsidR="00AB7141">
              <w:rPr>
                <w:rFonts w:asciiTheme="minorHAnsi" w:eastAsiaTheme="minorEastAsia" w:hAnsiTheme="minorHAnsi" w:cstheme="minorBidi"/>
                <w:noProof/>
                <w:sz w:val="22"/>
                <w:szCs w:val="22"/>
              </w:rPr>
              <w:tab/>
            </w:r>
            <w:r w:rsidR="00AB7141" w:rsidRPr="003D6B90">
              <w:rPr>
                <w:rStyle w:val="Hyperlink"/>
                <w:noProof/>
              </w:rPr>
              <w:t>Winbox</w:t>
            </w:r>
            <w:r w:rsidR="00AB7141">
              <w:rPr>
                <w:noProof/>
                <w:webHidden/>
              </w:rPr>
              <w:tab/>
            </w:r>
            <w:r w:rsidR="00AB7141">
              <w:rPr>
                <w:noProof/>
                <w:webHidden/>
              </w:rPr>
              <w:fldChar w:fldCharType="begin"/>
            </w:r>
            <w:r w:rsidR="00AB7141">
              <w:rPr>
                <w:noProof/>
                <w:webHidden/>
              </w:rPr>
              <w:instrText xml:space="preserve"> PAGEREF _Toc88092155 \h </w:instrText>
            </w:r>
            <w:r w:rsidR="00AB7141">
              <w:rPr>
                <w:noProof/>
                <w:webHidden/>
              </w:rPr>
            </w:r>
            <w:r w:rsidR="00AB7141">
              <w:rPr>
                <w:noProof/>
                <w:webHidden/>
              </w:rPr>
              <w:fldChar w:fldCharType="separate"/>
            </w:r>
            <w:r w:rsidR="00ED4BA3">
              <w:rPr>
                <w:noProof/>
                <w:webHidden/>
              </w:rPr>
              <w:t>33</w:t>
            </w:r>
            <w:r w:rsidR="00AB7141">
              <w:rPr>
                <w:noProof/>
                <w:webHidden/>
              </w:rPr>
              <w:fldChar w:fldCharType="end"/>
            </w:r>
          </w:hyperlink>
        </w:p>
        <w:p w14:paraId="3D4B2692" w14:textId="729F2CC2"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56" w:history="1">
            <w:r w:rsidR="00AB7141" w:rsidRPr="003D6B90">
              <w:rPr>
                <w:rStyle w:val="Hyperlink"/>
                <w:noProof/>
              </w:rPr>
              <w:t>BAB III METODOLOGI PENELITIAN</w:t>
            </w:r>
            <w:r w:rsidR="00AB7141">
              <w:rPr>
                <w:noProof/>
                <w:webHidden/>
              </w:rPr>
              <w:tab/>
            </w:r>
            <w:r w:rsidR="00AB7141">
              <w:rPr>
                <w:noProof/>
                <w:webHidden/>
              </w:rPr>
              <w:fldChar w:fldCharType="begin"/>
            </w:r>
            <w:r w:rsidR="00AB7141">
              <w:rPr>
                <w:noProof/>
                <w:webHidden/>
              </w:rPr>
              <w:instrText xml:space="preserve"> PAGEREF _Toc88092156 \h </w:instrText>
            </w:r>
            <w:r w:rsidR="00AB7141">
              <w:rPr>
                <w:noProof/>
                <w:webHidden/>
              </w:rPr>
            </w:r>
            <w:r w:rsidR="00AB7141">
              <w:rPr>
                <w:noProof/>
                <w:webHidden/>
              </w:rPr>
              <w:fldChar w:fldCharType="separate"/>
            </w:r>
            <w:r w:rsidR="00ED4BA3">
              <w:rPr>
                <w:noProof/>
                <w:webHidden/>
              </w:rPr>
              <w:t>34</w:t>
            </w:r>
            <w:r w:rsidR="00AB7141">
              <w:rPr>
                <w:noProof/>
                <w:webHidden/>
              </w:rPr>
              <w:fldChar w:fldCharType="end"/>
            </w:r>
          </w:hyperlink>
        </w:p>
        <w:p w14:paraId="07137F37" w14:textId="2375A703"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7" w:history="1">
            <w:r w:rsidR="00AB7141" w:rsidRPr="003D6B90">
              <w:rPr>
                <w:rStyle w:val="Hyperlink"/>
                <w:noProof/>
              </w:rPr>
              <w:t>3.1</w:t>
            </w:r>
            <w:r w:rsidR="00AB7141">
              <w:rPr>
                <w:rFonts w:asciiTheme="minorHAnsi" w:eastAsiaTheme="minorEastAsia" w:hAnsiTheme="minorHAnsi" w:cstheme="minorBidi"/>
                <w:noProof/>
                <w:sz w:val="22"/>
                <w:szCs w:val="22"/>
              </w:rPr>
              <w:tab/>
            </w:r>
            <w:r w:rsidR="00AB7141" w:rsidRPr="00AB7141">
              <w:rPr>
                <w:rStyle w:val="Hyperlink"/>
                <w:noProof/>
                <w:u w:val="none"/>
              </w:rPr>
              <w:t>Kerangka Penelitian</w:t>
            </w:r>
            <w:r w:rsidR="00AB7141">
              <w:rPr>
                <w:noProof/>
                <w:webHidden/>
              </w:rPr>
              <w:tab/>
            </w:r>
            <w:r w:rsidR="00AB7141">
              <w:rPr>
                <w:noProof/>
                <w:webHidden/>
              </w:rPr>
              <w:fldChar w:fldCharType="begin"/>
            </w:r>
            <w:r w:rsidR="00AB7141">
              <w:rPr>
                <w:noProof/>
                <w:webHidden/>
              </w:rPr>
              <w:instrText xml:space="preserve"> PAGEREF _Toc88092157 \h </w:instrText>
            </w:r>
            <w:r w:rsidR="00AB7141">
              <w:rPr>
                <w:noProof/>
                <w:webHidden/>
              </w:rPr>
            </w:r>
            <w:r w:rsidR="00AB7141">
              <w:rPr>
                <w:noProof/>
                <w:webHidden/>
              </w:rPr>
              <w:fldChar w:fldCharType="separate"/>
            </w:r>
            <w:r w:rsidR="00ED4BA3">
              <w:rPr>
                <w:noProof/>
                <w:webHidden/>
              </w:rPr>
              <w:t>34</w:t>
            </w:r>
            <w:r w:rsidR="00AB7141">
              <w:rPr>
                <w:noProof/>
                <w:webHidden/>
              </w:rPr>
              <w:fldChar w:fldCharType="end"/>
            </w:r>
          </w:hyperlink>
        </w:p>
        <w:p w14:paraId="12042219" w14:textId="263CCE93"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58" w:history="1">
            <w:r w:rsidR="00AB7141" w:rsidRPr="003D6B90">
              <w:rPr>
                <w:rStyle w:val="Hyperlink"/>
                <w:noProof/>
              </w:rPr>
              <w:t>3.2</w:t>
            </w:r>
            <w:r w:rsidR="00AB7141">
              <w:rPr>
                <w:rFonts w:asciiTheme="minorHAnsi" w:eastAsiaTheme="minorEastAsia" w:hAnsiTheme="minorHAnsi" w:cstheme="minorBidi"/>
                <w:noProof/>
                <w:sz w:val="22"/>
                <w:szCs w:val="22"/>
              </w:rPr>
              <w:tab/>
            </w:r>
            <w:r w:rsidR="00AB7141" w:rsidRPr="00AB7141">
              <w:rPr>
                <w:rStyle w:val="Hyperlink"/>
                <w:noProof/>
                <w:u w:val="none"/>
              </w:rPr>
              <w:t>Tahapan Penelitian</w:t>
            </w:r>
            <w:r w:rsidR="00AB7141">
              <w:rPr>
                <w:noProof/>
                <w:webHidden/>
              </w:rPr>
              <w:tab/>
            </w:r>
            <w:r w:rsidR="00AB7141">
              <w:rPr>
                <w:noProof/>
                <w:webHidden/>
              </w:rPr>
              <w:fldChar w:fldCharType="begin"/>
            </w:r>
            <w:r w:rsidR="00AB7141">
              <w:rPr>
                <w:noProof/>
                <w:webHidden/>
              </w:rPr>
              <w:instrText xml:space="preserve"> PAGEREF _Toc88092158 \h </w:instrText>
            </w:r>
            <w:r w:rsidR="00AB7141">
              <w:rPr>
                <w:noProof/>
                <w:webHidden/>
              </w:rPr>
            </w:r>
            <w:r w:rsidR="00AB7141">
              <w:rPr>
                <w:noProof/>
                <w:webHidden/>
              </w:rPr>
              <w:fldChar w:fldCharType="separate"/>
            </w:r>
            <w:r w:rsidR="00ED4BA3">
              <w:rPr>
                <w:noProof/>
                <w:webHidden/>
              </w:rPr>
              <w:t>35</w:t>
            </w:r>
            <w:r w:rsidR="00AB7141">
              <w:rPr>
                <w:noProof/>
                <w:webHidden/>
              </w:rPr>
              <w:fldChar w:fldCharType="end"/>
            </w:r>
          </w:hyperlink>
        </w:p>
        <w:p w14:paraId="439CC6A3" w14:textId="5BE5D6B6"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59" w:history="1">
            <w:r w:rsidR="00AB7141" w:rsidRPr="003D6B90">
              <w:rPr>
                <w:rStyle w:val="Hyperlink"/>
                <w:noProof/>
              </w:rPr>
              <w:t>3.2.1</w:t>
            </w:r>
            <w:r w:rsidR="00AB7141">
              <w:rPr>
                <w:rFonts w:asciiTheme="minorHAnsi" w:eastAsiaTheme="minorEastAsia" w:hAnsiTheme="minorHAnsi" w:cstheme="minorBidi"/>
                <w:noProof/>
                <w:sz w:val="22"/>
                <w:szCs w:val="22"/>
              </w:rPr>
              <w:tab/>
            </w:r>
            <w:r w:rsidR="00AB7141" w:rsidRPr="003D6B90">
              <w:rPr>
                <w:rStyle w:val="Hyperlink"/>
                <w:noProof/>
              </w:rPr>
              <w:t>Penelitian Pendahuluan</w:t>
            </w:r>
            <w:r w:rsidR="00AB7141">
              <w:rPr>
                <w:noProof/>
                <w:webHidden/>
              </w:rPr>
              <w:tab/>
            </w:r>
            <w:r w:rsidR="00AB7141">
              <w:rPr>
                <w:noProof/>
                <w:webHidden/>
              </w:rPr>
              <w:fldChar w:fldCharType="begin"/>
            </w:r>
            <w:r w:rsidR="00AB7141">
              <w:rPr>
                <w:noProof/>
                <w:webHidden/>
              </w:rPr>
              <w:instrText xml:space="preserve"> PAGEREF _Toc88092159 \h </w:instrText>
            </w:r>
            <w:r w:rsidR="00AB7141">
              <w:rPr>
                <w:noProof/>
                <w:webHidden/>
              </w:rPr>
            </w:r>
            <w:r w:rsidR="00AB7141">
              <w:rPr>
                <w:noProof/>
                <w:webHidden/>
              </w:rPr>
              <w:fldChar w:fldCharType="separate"/>
            </w:r>
            <w:r w:rsidR="00ED4BA3">
              <w:rPr>
                <w:noProof/>
                <w:webHidden/>
              </w:rPr>
              <w:t>35</w:t>
            </w:r>
            <w:r w:rsidR="00AB7141">
              <w:rPr>
                <w:noProof/>
                <w:webHidden/>
              </w:rPr>
              <w:fldChar w:fldCharType="end"/>
            </w:r>
          </w:hyperlink>
        </w:p>
        <w:p w14:paraId="707D45D6" w14:textId="661AEB0E"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0" w:history="1">
            <w:r w:rsidR="00AB7141" w:rsidRPr="003D6B90">
              <w:rPr>
                <w:rStyle w:val="Hyperlink"/>
                <w:noProof/>
              </w:rPr>
              <w:t>3.2.2</w:t>
            </w:r>
            <w:r w:rsidR="00AB7141">
              <w:rPr>
                <w:rFonts w:asciiTheme="minorHAnsi" w:eastAsiaTheme="minorEastAsia" w:hAnsiTheme="minorHAnsi" w:cstheme="minorBidi"/>
                <w:noProof/>
                <w:sz w:val="22"/>
                <w:szCs w:val="22"/>
              </w:rPr>
              <w:tab/>
            </w:r>
            <w:r w:rsidR="00AB7141" w:rsidRPr="003D6B90">
              <w:rPr>
                <w:rStyle w:val="Hyperlink"/>
                <w:noProof/>
              </w:rPr>
              <w:t>Pengumpulan Data</w:t>
            </w:r>
            <w:r w:rsidR="00AB7141">
              <w:rPr>
                <w:noProof/>
                <w:webHidden/>
              </w:rPr>
              <w:tab/>
            </w:r>
            <w:r w:rsidR="00AB7141">
              <w:rPr>
                <w:noProof/>
                <w:webHidden/>
              </w:rPr>
              <w:fldChar w:fldCharType="begin"/>
            </w:r>
            <w:r w:rsidR="00AB7141">
              <w:rPr>
                <w:noProof/>
                <w:webHidden/>
              </w:rPr>
              <w:instrText xml:space="preserve"> PAGEREF _Toc88092160 \h </w:instrText>
            </w:r>
            <w:r w:rsidR="00AB7141">
              <w:rPr>
                <w:noProof/>
                <w:webHidden/>
              </w:rPr>
            </w:r>
            <w:r w:rsidR="00AB7141">
              <w:rPr>
                <w:noProof/>
                <w:webHidden/>
              </w:rPr>
              <w:fldChar w:fldCharType="separate"/>
            </w:r>
            <w:r w:rsidR="00ED4BA3">
              <w:rPr>
                <w:noProof/>
                <w:webHidden/>
              </w:rPr>
              <w:t>36</w:t>
            </w:r>
            <w:r w:rsidR="00AB7141">
              <w:rPr>
                <w:noProof/>
                <w:webHidden/>
              </w:rPr>
              <w:fldChar w:fldCharType="end"/>
            </w:r>
          </w:hyperlink>
        </w:p>
        <w:p w14:paraId="10ED0ECB" w14:textId="153674DE"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1" w:history="1">
            <w:r w:rsidR="00AB7141" w:rsidRPr="003D6B90">
              <w:rPr>
                <w:rStyle w:val="Hyperlink"/>
                <w:iCs/>
                <w:noProof/>
              </w:rPr>
              <w:t>3.2.3</w:t>
            </w:r>
            <w:r w:rsidR="00AB7141">
              <w:rPr>
                <w:rFonts w:asciiTheme="minorHAnsi" w:eastAsiaTheme="minorEastAsia" w:hAnsiTheme="minorHAnsi" w:cstheme="minorBidi"/>
                <w:noProof/>
                <w:sz w:val="22"/>
                <w:szCs w:val="22"/>
              </w:rPr>
              <w:tab/>
            </w:r>
            <w:r w:rsidR="00AB7141" w:rsidRPr="003D6B90">
              <w:rPr>
                <w:rStyle w:val="Hyperlink"/>
                <w:noProof/>
              </w:rPr>
              <w:t>Analisa</w:t>
            </w:r>
            <w:r w:rsidR="00AB7141">
              <w:rPr>
                <w:noProof/>
                <w:webHidden/>
              </w:rPr>
              <w:tab/>
            </w:r>
            <w:r w:rsidR="00AB7141">
              <w:rPr>
                <w:noProof/>
                <w:webHidden/>
              </w:rPr>
              <w:fldChar w:fldCharType="begin"/>
            </w:r>
            <w:r w:rsidR="00AB7141">
              <w:rPr>
                <w:noProof/>
                <w:webHidden/>
              </w:rPr>
              <w:instrText xml:space="preserve"> PAGEREF _Toc88092161 \h </w:instrText>
            </w:r>
            <w:r w:rsidR="00AB7141">
              <w:rPr>
                <w:noProof/>
                <w:webHidden/>
              </w:rPr>
            </w:r>
            <w:r w:rsidR="00AB7141">
              <w:rPr>
                <w:noProof/>
                <w:webHidden/>
              </w:rPr>
              <w:fldChar w:fldCharType="separate"/>
            </w:r>
            <w:r w:rsidR="00ED4BA3">
              <w:rPr>
                <w:noProof/>
                <w:webHidden/>
              </w:rPr>
              <w:t>38</w:t>
            </w:r>
            <w:r w:rsidR="00AB7141">
              <w:rPr>
                <w:noProof/>
                <w:webHidden/>
              </w:rPr>
              <w:fldChar w:fldCharType="end"/>
            </w:r>
          </w:hyperlink>
        </w:p>
        <w:p w14:paraId="715D3286" w14:textId="0ACF307F"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2" w:history="1">
            <w:r w:rsidR="00AB7141" w:rsidRPr="003D6B90">
              <w:rPr>
                <w:rStyle w:val="Hyperlink"/>
                <w:noProof/>
              </w:rPr>
              <w:t>3.2.1</w:t>
            </w:r>
            <w:r w:rsidR="00AB7141">
              <w:rPr>
                <w:rFonts w:asciiTheme="minorHAnsi" w:eastAsiaTheme="minorEastAsia" w:hAnsiTheme="minorHAnsi" w:cstheme="minorBidi"/>
                <w:noProof/>
                <w:sz w:val="22"/>
                <w:szCs w:val="22"/>
              </w:rPr>
              <w:tab/>
            </w:r>
            <w:r w:rsidR="00AB7141" w:rsidRPr="003D6B90">
              <w:rPr>
                <w:rStyle w:val="Hyperlink"/>
                <w:noProof/>
              </w:rPr>
              <w:t>Perancangan</w:t>
            </w:r>
            <w:r w:rsidR="00AB7141">
              <w:rPr>
                <w:noProof/>
                <w:webHidden/>
              </w:rPr>
              <w:tab/>
            </w:r>
            <w:r w:rsidR="00AB7141">
              <w:rPr>
                <w:noProof/>
                <w:webHidden/>
              </w:rPr>
              <w:fldChar w:fldCharType="begin"/>
            </w:r>
            <w:r w:rsidR="00AB7141">
              <w:rPr>
                <w:noProof/>
                <w:webHidden/>
              </w:rPr>
              <w:instrText xml:space="preserve"> PAGEREF _Toc88092162 \h </w:instrText>
            </w:r>
            <w:r w:rsidR="00AB7141">
              <w:rPr>
                <w:noProof/>
                <w:webHidden/>
              </w:rPr>
            </w:r>
            <w:r w:rsidR="00AB7141">
              <w:rPr>
                <w:noProof/>
                <w:webHidden/>
              </w:rPr>
              <w:fldChar w:fldCharType="separate"/>
            </w:r>
            <w:r w:rsidR="00ED4BA3">
              <w:rPr>
                <w:noProof/>
                <w:webHidden/>
              </w:rPr>
              <w:t>39</w:t>
            </w:r>
            <w:r w:rsidR="00AB7141">
              <w:rPr>
                <w:noProof/>
                <w:webHidden/>
              </w:rPr>
              <w:fldChar w:fldCharType="end"/>
            </w:r>
          </w:hyperlink>
        </w:p>
        <w:p w14:paraId="1F682209" w14:textId="7155AF83"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3" w:history="1">
            <w:r w:rsidR="00AB7141" w:rsidRPr="003D6B90">
              <w:rPr>
                <w:rStyle w:val="Hyperlink"/>
                <w:noProof/>
              </w:rPr>
              <w:t>3.2.4</w:t>
            </w:r>
            <w:r w:rsidR="00AB7141">
              <w:rPr>
                <w:rFonts w:asciiTheme="minorHAnsi" w:eastAsiaTheme="minorEastAsia" w:hAnsiTheme="minorHAnsi" w:cstheme="minorBidi"/>
                <w:noProof/>
                <w:sz w:val="22"/>
                <w:szCs w:val="22"/>
              </w:rPr>
              <w:tab/>
            </w:r>
            <w:r w:rsidR="00AB7141" w:rsidRPr="003D6B90">
              <w:rPr>
                <w:rStyle w:val="Hyperlink"/>
                <w:noProof/>
              </w:rPr>
              <w:t>Implementasi</w:t>
            </w:r>
            <w:r w:rsidR="00AB7141">
              <w:rPr>
                <w:noProof/>
                <w:webHidden/>
              </w:rPr>
              <w:tab/>
            </w:r>
            <w:r w:rsidR="00AB7141">
              <w:rPr>
                <w:noProof/>
                <w:webHidden/>
              </w:rPr>
              <w:fldChar w:fldCharType="begin"/>
            </w:r>
            <w:r w:rsidR="00AB7141">
              <w:rPr>
                <w:noProof/>
                <w:webHidden/>
              </w:rPr>
              <w:instrText xml:space="preserve"> PAGEREF _Toc88092163 \h </w:instrText>
            </w:r>
            <w:r w:rsidR="00AB7141">
              <w:rPr>
                <w:noProof/>
                <w:webHidden/>
              </w:rPr>
            </w:r>
            <w:r w:rsidR="00AB7141">
              <w:rPr>
                <w:noProof/>
                <w:webHidden/>
              </w:rPr>
              <w:fldChar w:fldCharType="separate"/>
            </w:r>
            <w:r w:rsidR="00ED4BA3">
              <w:rPr>
                <w:noProof/>
                <w:webHidden/>
              </w:rPr>
              <w:t>40</w:t>
            </w:r>
            <w:r w:rsidR="00AB7141">
              <w:rPr>
                <w:noProof/>
                <w:webHidden/>
              </w:rPr>
              <w:fldChar w:fldCharType="end"/>
            </w:r>
          </w:hyperlink>
        </w:p>
        <w:p w14:paraId="78EE87B6" w14:textId="0333BCEC"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4" w:history="1">
            <w:r w:rsidR="00AB7141" w:rsidRPr="003D6B90">
              <w:rPr>
                <w:rStyle w:val="Hyperlink"/>
                <w:noProof/>
              </w:rPr>
              <w:t>3.2.5</w:t>
            </w:r>
            <w:r w:rsidR="00AB7141">
              <w:rPr>
                <w:rFonts w:asciiTheme="minorHAnsi" w:eastAsiaTheme="minorEastAsia" w:hAnsiTheme="minorHAnsi" w:cstheme="minorBidi"/>
                <w:noProof/>
                <w:sz w:val="22"/>
                <w:szCs w:val="22"/>
              </w:rPr>
              <w:tab/>
            </w:r>
            <w:r w:rsidR="00AB7141" w:rsidRPr="003D6B90">
              <w:rPr>
                <w:rStyle w:val="Hyperlink"/>
                <w:noProof/>
              </w:rPr>
              <w:t>Pengujian</w:t>
            </w:r>
            <w:r w:rsidR="00AB7141">
              <w:rPr>
                <w:noProof/>
                <w:webHidden/>
              </w:rPr>
              <w:tab/>
            </w:r>
            <w:r w:rsidR="00AB7141">
              <w:rPr>
                <w:noProof/>
                <w:webHidden/>
              </w:rPr>
              <w:fldChar w:fldCharType="begin"/>
            </w:r>
            <w:r w:rsidR="00AB7141">
              <w:rPr>
                <w:noProof/>
                <w:webHidden/>
              </w:rPr>
              <w:instrText xml:space="preserve"> PAGEREF _Toc88092164 \h </w:instrText>
            </w:r>
            <w:r w:rsidR="00AB7141">
              <w:rPr>
                <w:noProof/>
                <w:webHidden/>
              </w:rPr>
            </w:r>
            <w:r w:rsidR="00AB7141">
              <w:rPr>
                <w:noProof/>
                <w:webHidden/>
              </w:rPr>
              <w:fldChar w:fldCharType="separate"/>
            </w:r>
            <w:r w:rsidR="00ED4BA3">
              <w:rPr>
                <w:noProof/>
                <w:webHidden/>
              </w:rPr>
              <w:t>41</w:t>
            </w:r>
            <w:r w:rsidR="00AB7141">
              <w:rPr>
                <w:noProof/>
                <w:webHidden/>
              </w:rPr>
              <w:fldChar w:fldCharType="end"/>
            </w:r>
          </w:hyperlink>
        </w:p>
        <w:p w14:paraId="71D94627" w14:textId="4821D0AB"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65" w:history="1">
            <w:r w:rsidR="00AB7141" w:rsidRPr="003D6B90">
              <w:rPr>
                <w:rStyle w:val="Hyperlink"/>
                <w:noProof/>
              </w:rPr>
              <w:t>BAB IV ANALISA DAN PERANCANGAN</w:t>
            </w:r>
            <w:r w:rsidR="00AB7141">
              <w:rPr>
                <w:noProof/>
                <w:webHidden/>
              </w:rPr>
              <w:tab/>
            </w:r>
            <w:r w:rsidR="00AB7141">
              <w:rPr>
                <w:noProof/>
                <w:webHidden/>
              </w:rPr>
              <w:fldChar w:fldCharType="begin"/>
            </w:r>
            <w:r w:rsidR="00AB7141">
              <w:rPr>
                <w:noProof/>
                <w:webHidden/>
              </w:rPr>
              <w:instrText xml:space="preserve"> PAGEREF _Toc88092165 \h </w:instrText>
            </w:r>
            <w:r w:rsidR="00AB7141">
              <w:rPr>
                <w:noProof/>
                <w:webHidden/>
              </w:rPr>
            </w:r>
            <w:r w:rsidR="00AB7141">
              <w:rPr>
                <w:noProof/>
                <w:webHidden/>
              </w:rPr>
              <w:fldChar w:fldCharType="separate"/>
            </w:r>
            <w:r w:rsidR="00ED4BA3">
              <w:rPr>
                <w:noProof/>
                <w:webHidden/>
              </w:rPr>
              <w:t>42</w:t>
            </w:r>
            <w:r w:rsidR="00AB7141">
              <w:rPr>
                <w:noProof/>
                <w:webHidden/>
              </w:rPr>
              <w:fldChar w:fldCharType="end"/>
            </w:r>
          </w:hyperlink>
        </w:p>
        <w:p w14:paraId="37653BE2" w14:textId="2644702C"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66" w:history="1">
            <w:r w:rsidR="00AB7141" w:rsidRPr="003D6B90">
              <w:rPr>
                <w:rStyle w:val="Hyperlink"/>
                <w:noProof/>
              </w:rPr>
              <w:t>4.1</w:t>
            </w:r>
            <w:r w:rsidR="00AB7141">
              <w:rPr>
                <w:rFonts w:asciiTheme="minorHAnsi" w:eastAsiaTheme="minorEastAsia" w:hAnsiTheme="minorHAnsi" w:cstheme="minorBidi"/>
                <w:noProof/>
                <w:sz w:val="22"/>
                <w:szCs w:val="22"/>
              </w:rPr>
              <w:tab/>
            </w:r>
            <w:r w:rsidR="00AB7141" w:rsidRPr="003D6B90">
              <w:rPr>
                <w:rStyle w:val="Hyperlink"/>
                <w:noProof/>
              </w:rPr>
              <w:t>Analisa</w:t>
            </w:r>
            <w:r w:rsidR="00AB7141">
              <w:rPr>
                <w:noProof/>
                <w:webHidden/>
              </w:rPr>
              <w:tab/>
            </w:r>
            <w:r w:rsidR="00AB7141">
              <w:rPr>
                <w:noProof/>
                <w:webHidden/>
              </w:rPr>
              <w:fldChar w:fldCharType="begin"/>
            </w:r>
            <w:r w:rsidR="00AB7141">
              <w:rPr>
                <w:noProof/>
                <w:webHidden/>
              </w:rPr>
              <w:instrText xml:space="preserve"> PAGEREF _Toc88092166 \h </w:instrText>
            </w:r>
            <w:r w:rsidR="00AB7141">
              <w:rPr>
                <w:noProof/>
                <w:webHidden/>
              </w:rPr>
            </w:r>
            <w:r w:rsidR="00AB7141">
              <w:rPr>
                <w:noProof/>
                <w:webHidden/>
              </w:rPr>
              <w:fldChar w:fldCharType="separate"/>
            </w:r>
            <w:r w:rsidR="00ED4BA3">
              <w:rPr>
                <w:noProof/>
                <w:webHidden/>
              </w:rPr>
              <w:t>42</w:t>
            </w:r>
            <w:r w:rsidR="00AB7141">
              <w:rPr>
                <w:noProof/>
                <w:webHidden/>
              </w:rPr>
              <w:fldChar w:fldCharType="end"/>
            </w:r>
          </w:hyperlink>
        </w:p>
        <w:p w14:paraId="41B70E5D" w14:textId="291648FA"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7" w:history="1">
            <w:r w:rsidR="00AB7141" w:rsidRPr="003D6B90">
              <w:rPr>
                <w:rStyle w:val="Hyperlink"/>
                <w:noProof/>
              </w:rPr>
              <w:t>4.1.1</w:t>
            </w:r>
            <w:r w:rsidR="00AB7141">
              <w:rPr>
                <w:rFonts w:asciiTheme="minorHAnsi" w:eastAsiaTheme="minorEastAsia" w:hAnsiTheme="minorHAnsi" w:cstheme="minorBidi"/>
                <w:noProof/>
                <w:sz w:val="22"/>
                <w:szCs w:val="22"/>
              </w:rPr>
              <w:tab/>
            </w:r>
            <w:r w:rsidR="00AB7141" w:rsidRPr="003D6B90">
              <w:rPr>
                <w:rStyle w:val="Hyperlink"/>
                <w:noProof/>
              </w:rPr>
              <w:t>Analisa Data</w:t>
            </w:r>
            <w:r w:rsidR="00AB7141">
              <w:rPr>
                <w:noProof/>
                <w:webHidden/>
              </w:rPr>
              <w:tab/>
            </w:r>
            <w:r w:rsidR="00AB7141">
              <w:rPr>
                <w:noProof/>
                <w:webHidden/>
              </w:rPr>
              <w:fldChar w:fldCharType="begin"/>
            </w:r>
            <w:r w:rsidR="00AB7141">
              <w:rPr>
                <w:noProof/>
                <w:webHidden/>
              </w:rPr>
              <w:instrText xml:space="preserve"> PAGEREF _Toc88092167 \h </w:instrText>
            </w:r>
            <w:r w:rsidR="00AB7141">
              <w:rPr>
                <w:noProof/>
                <w:webHidden/>
              </w:rPr>
            </w:r>
            <w:r w:rsidR="00AB7141">
              <w:rPr>
                <w:noProof/>
                <w:webHidden/>
              </w:rPr>
              <w:fldChar w:fldCharType="separate"/>
            </w:r>
            <w:r w:rsidR="00ED4BA3">
              <w:rPr>
                <w:noProof/>
                <w:webHidden/>
              </w:rPr>
              <w:t>42</w:t>
            </w:r>
            <w:r w:rsidR="00AB7141">
              <w:rPr>
                <w:noProof/>
                <w:webHidden/>
              </w:rPr>
              <w:fldChar w:fldCharType="end"/>
            </w:r>
          </w:hyperlink>
        </w:p>
        <w:p w14:paraId="26AEE7A5" w14:textId="47982396"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8" w:history="1">
            <w:r w:rsidR="00AB7141" w:rsidRPr="003D6B90">
              <w:rPr>
                <w:rStyle w:val="Hyperlink"/>
                <w:noProof/>
              </w:rPr>
              <w:t>4.1.2</w:t>
            </w:r>
            <w:r w:rsidR="00AB7141">
              <w:rPr>
                <w:rFonts w:asciiTheme="minorHAnsi" w:eastAsiaTheme="minorEastAsia" w:hAnsiTheme="minorHAnsi" w:cstheme="minorBidi"/>
                <w:noProof/>
                <w:sz w:val="22"/>
                <w:szCs w:val="22"/>
              </w:rPr>
              <w:tab/>
            </w:r>
            <w:r w:rsidR="00AB7141" w:rsidRPr="003D6B90">
              <w:rPr>
                <w:rStyle w:val="Hyperlink"/>
                <w:noProof/>
              </w:rPr>
              <w:t>Topologi Jaringan Poltekkes Kemenkes Padang</w:t>
            </w:r>
            <w:r w:rsidR="00AB7141">
              <w:rPr>
                <w:noProof/>
                <w:webHidden/>
              </w:rPr>
              <w:tab/>
            </w:r>
            <w:r w:rsidR="00AB7141">
              <w:rPr>
                <w:noProof/>
                <w:webHidden/>
              </w:rPr>
              <w:fldChar w:fldCharType="begin"/>
            </w:r>
            <w:r w:rsidR="00AB7141">
              <w:rPr>
                <w:noProof/>
                <w:webHidden/>
              </w:rPr>
              <w:instrText xml:space="preserve"> PAGEREF _Toc88092168 \h </w:instrText>
            </w:r>
            <w:r w:rsidR="00AB7141">
              <w:rPr>
                <w:noProof/>
                <w:webHidden/>
              </w:rPr>
            </w:r>
            <w:r w:rsidR="00AB7141">
              <w:rPr>
                <w:noProof/>
                <w:webHidden/>
              </w:rPr>
              <w:fldChar w:fldCharType="separate"/>
            </w:r>
            <w:r w:rsidR="00ED4BA3">
              <w:rPr>
                <w:noProof/>
                <w:webHidden/>
              </w:rPr>
              <w:t>43</w:t>
            </w:r>
            <w:r w:rsidR="00AB7141">
              <w:rPr>
                <w:noProof/>
                <w:webHidden/>
              </w:rPr>
              <w:fldChar w:fldCharType="end"/>
            </w:r>
          </w:hyperlink>
        </w:p>
        <w:p w14:paraId="1EF960F6" w14:textId="5714D7B7"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69" w:history="1">
            <w:r w:rsidR="00AB7141" w:rsidRPr="003D6B90">
              <w:rPr>
                <w:rStyle w:val="Hyperlink"/>
                <w:noProof/>
              </w:rPr>
              <w:t>4.1.3</w:t>
            </w:r>
            <w:r w:rsidR="00AB7141">
              <w:rPr>
                <w:rFonts w:asciiTheme="minorHAnsi" w:eastAsiaTheme="minorEastAsia" w:hAnsiTheme="minorHAnsi" w:cstheme="minorBidi"/>
                <w:noProof/>
                <w:sz w:val="22"/>
                <w:szCs w:val="22"/>
              </w:rPr>
              <w:tab/>
            </w:r>
            <w:r w:rsidR="00AB7141" w:rsidRPr="003D6B90">
              <w:rPr>
                <w:rStyle w:val="Hyperlink"/>
                <w:noProof/>
              </w:rPr>
              <w:t>Analisa Proses</w:t>
            </w:r>
            <w:r w:rsidR="00AB7141">
              <w:rPr>
                <w:noProof/>
                <w:webHidden/>
              </w:rPr>
              <w:tab/>
            </w:r>
            <w:r w:rsidR="00AB7141">
              <w:rPr>
                <w:noProof/>
                <w:webHidden/>
              </w:rPr>
              <w:fldChar w:fldCharType="begin"/>
            </w:r>
            <w:r w:rsidR="00AB7141">
              <w:rPr>
                <w:noProof/>
                <w:webHidden/>
              </w:rPr>
              <w:instrText xml:space="preserve"> PAGEREF _Toc88092169 \h </w:instrText>
            </w:r>
            <w:r w:rsidR="00AB7141">
              <w:rPr>
                <w:noProof/>
                <w:webHidden/>
              </w:rPr>
            </w:r>
            <w:r w:rsidR="00AB7141">
              <w:rPr>
                <w:noProof/>
                <w:webHidden/>
              </w:rPr>
              <w:fldChar w:fldCharType="separate"/>
            </w:r>
            <w:r w:rsidR="00ED4BA3">
              <w:rPr>
                <w:noProof/>
                <w:webHidden/>
              </w:rPr>
              <w:t>43</w:t>
            </w:r>
            <w:r w:rsidR="00AB7141">
              <w:rPr>
                <w:noProof/>
                <w:webHidden/>
              </w:rPr>
              <w:fldChar w:fldCharType="end"/>
            </w:r>
          </w:hyperlink>
        </w:p>
        <w:p w14:paraId="600983CC" w14:textId="238927C4"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70" w:history="1">
            <w:r w:rsidR="00AB7141" w:rsidRPr="003D6B90">
              <w:rPr>
                <w:rStyle w:val="Hyperlink"/>
                <w:noProof/>
              </w:rPr>
              <w:t>4.1.4</w:t>
            </w:r>
            <w:r w:rsidR="00AB7141">
              <w:rPr>
                <w:rFonts w:asciiTheme="minorHAnsi" w:eastAsiaTheme="minorEastAsia" w:hAnsiTheme="minorHAnsi" w:cstheme="minorBidi"/>
                <w:noProof/>
                <w:sz w:val="22"/>
                <w:szCs w:val="22"/>
              </w:rPr>
              <w:tab/>
            </w:r>
            <w:r w:rsidR="00AB7141" w:rsidRPr="003D6B90">
              <w:rPr>
                <w:rStyle w:val="Hyperlink"/>
                <w:noProof/>
              </w:rPr>
              <w:t>Analisa Sistem</w:t>
            </w:r>
            <w:r w:rsidR="00AB7141">
              <w:rPr>
                <w:noProof/>
                <w:webHidden/>
              </w:rPr>
              <w:tab/>
            </w:r>
            <w:r w:rsidR="00AB7141">
              <w:rPr>
                <w:noProof/>
                <w:webHidden/>
              </w:rPr>
              <w:fldChar w:fldCharType="begin"/>
            </w:r>
            <w:r w:rsidR="00AB7141">
              <w:rPr>
                <w:noProof/>
                <w:webHidden/>
              </w:rPr>
              <w:instrText xml:space="preserve"> PAGEREF _Toc88092170 \h </w:instrText>
            </w:r>
            <w:r w:rsidR="00AB7141">
              <w:rPr>
                <w:noProof/>
                <w:webHidden/>
              </w:rPr>
            </w:r>
            <w:r w:rsidR="00AB7141">
              <w:rPr>
                <w:noProof/>
                <w:webHidden/>
              </w:rPr>
              <w:fldChar w:fldCharType="separate"/>
            </w:r>
            <w:r w:rsidR="00ED4BA3">
              <w:rPr>
                <w:noProof/>
                <w:webHidden/>
              </w:rPr>
              <w:t>44</w:t>
            </w:r>
            <w:r w:rsidR="00AB7141">
              <w:rPr>
                <w:noProof/>
                <w:webHidden/>
              </w:rPr>
              <w:fldChar w:fldCharType="end"/>
            </w:r>
          </w:hyperlink>
        </w:p>
        <w:p w14:paraId="68121F6B" w14:textId="2F38D0F6"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71" w:history="1">
            <w:r w:rsidR="00AB7141" w:rsidRPr="003D6B90">
              <w:rPr>
                <w:rStyle w:val="Hyperlink"/>
                <w:noProof/>
              </w:rPr>
              <w:t>4.2</w:t>
            </w:r>
            <w:r w:rsidR="00AB7141">
              <w:rPr>
                <w:rFonts w:asciiTheme="minorHAnsi" w:eastAsiaTheme="minorEastAsia" w:hAnsiTheme="minorHAnsi" w:cstheme="minorBidi"/>
                <w:noProof/>
                <w:sz w:val="22"/>
                <w:szCs w:val="22"/>
              </w:rPr>
              <w:tab/>
            </w:r>
            <w:r w:rsidR="00AB7141" w:rsidRPr="003D6B90">
              <w:rPr>
                <w:rStyle w:val="Hyperlink"/>
                <w:noProof/>
              </w:rPr>
              <w:t>Perancangan</w:t>
            </w:r>
            <w:r w:rsidR="00AB7141">
              <w:rPr>
                <w:noProof/>
                <w:webHidden/>
              </w:rPr>
              <w:tab/>
            </w:r>
            <w:r w:rsidR="00AB7141">
              <w:rPr>
                <w:noProof/>
                <w:webHidden/>
              </w:rPr>
              <w:fldChar w:fldCharType="begin"/>
            </w:r>
            <w:r w:rsidR="00AB7141">
              <w:rPr>
                <w:noProof/>
                <w:webHidden/>
              </w:rPr>
              <w:instrText xml:space="preserve"> PAGEREF _Toc88092171 \h </w:instrText>
            </w:r>
            <w:r w:rsidR="00AB7141">
              <w:rPr>
                <w:noProof/>
                <w:webHidden/>
              </w:rPr>
            </w:r>
            <w:r w:rsidR="00AB7141">
              <w:rPr>
                <w:noProof/>
                <w:webHidden/>
              </w:rPr>
              <w:fldChar w:fldCharType="separate"/>
            </w:r>
            <w:r w:rsidR="00ED4BA3">
              <w:rPr>
                <w:noProof/>
                <w:webHidden/>
              </w:rPr>
              <w:t>44</w:t>
            </w:r>
            <w:r w:rsidR="00AB7141">
              <w:rPr>
                <w:noProof/>
                <w:webHidden/>
              </w:rPr>
              <w:fldChar w:fldCharType="end"/>
            </w:r>
          </w:hyperlink>
        </w:p>
        <w:p w14:paraId="1A4C44CF" w14:textId="6DE10F7D"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72" w:history="1">
            <w:r w:rsidR="00AB7141" w:rsidRPr="003D6B90">
              <w:rPr>
                <w:rStyle w:val="Hyperlink"/>
                <w:noProof/>
              </w:rPr>
              <w:t>4.2.1</w:t>
            </w:r>
            <w:r w:rsidR="00AB7141">
              <w:rPr>
                <w:rFonts w:asciiTheme="minorHAnsi" w:eastAsiaTheme="minorEastAsia" w:hAnsiTheme="minorHAnsi" w:cstheme="minorBidi"/>
                <w:noProof/>
                <w:sz w:val="22"/>
                <w:szCs w:val="22"/>
              </w:rPr>
              <w:tab/>
            </w:r>
            <w:r w:rsidR="00AB7141" w:rsidRPr="003D6B90">
              <w:rPr>
                <w:rStyle w:val="Hyperlink"/>
                <w:noProof/>
              </w:rPr>
              <w:t>Perancangan Topologi Usulan Poltekkes Kemenkes Padang</w:t>
            </w:r>
            <w:r w:rsidR="00AB7141">
              <w:rPr>
                <w:noProof/>
                <w:webHidden/>
              </w:rPr>
              <w:tab/>
            </w:r>
            <w:r w:rsidR="00AB7141">
              <w:rPr>
                <w:noProof/>
                <w:webHidden/>
              </w:rPr>
              <w:fldChar w:fldCharType="begin"/>
            </w:r>
            <w:r w:rsidR="00AB7141">
              <w:rPr>
                <w:noProof/>
                <w:webHidden/>
              </w:rPr>
              <w:instrText xml:space="preserve"> PAGEREF _Toc88092172 \h </w:instrText>
            </w:r>
            <w:r w:rsidR="00AB7141">
              <w:rPr>
                <w:noProof/>
                <w:webHidden/>
              </w:rPr>
            </w:r>
            <w:r w:rsidR="00AB7141">
              <w:rPr>
                <w:noProof/>
                <w:webHidden/>
              </w:rPr>
              <w:fldChar w:fldCharType="separate"/>
            </w:r>
            <w:r w:rsidR="00ED4BA3">
              <w:rPr>
                <w:noProof/>
                <w:webHidden/>
              </w:rPr>
              <w:t>45</w:t>
            </w:r>
            <w:r w:rsidR="00AB7141">
              <w:rPr>
                <w:noProof/>
                <w:webHidden/>
              </w:rPr>
              <w:fldChar w:fldCharType="end"/>
            </w:r>
          </w:hyperlink>
        </w:p>
        <w:p w14:paraId="7AF8731E" w14:textId="77108728"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73" w:history="1">
            <w:r w:rsidR="00AB7141" w:rsidRPr="003D6B90">
              <w:rPr>
                <w:rStyle w:val="Hyperlink"/>
                <w:noProof/>
              </w:rPr>
              <w:t>4.3</w:t>
            </w:r>
            <w:r w:rsidR="00AB7141">
              <w:rPr>
                <w:rFonts w:asciiTheme="minorHAnsi" w:eastAsiaTheme="minorEastAsia" w:hAnsiTheme="minorHAnsi" w:cstheme="minorBidi"/>
                <w:noProof/>
                <w:sz w:val="22"/>
                <w:szCs w:val="22"/>
              </w:rPr>
              <w:tab/>
            </w:r>
            <w:r w:rsidR="00AB7141" w:rsidRPr="003D6B90">
              <w:rPr>
                <w:rStyle w:val="Hyperlink"/>
                <w:noProof/>
              </w:rPr>
              <w:t>Konfigurasi Jaringan</w:t>
            </w:r>
            <w:r w:rsidR="00AB7141">
              <w:rPr>
                <w:noProof/>
                <w:webHidden/>
              </w:rPr>
              <w:tab/>
            </w:r>
            <w:r w:rsidR="00AB7141">
              <w:rPr>
                <w:noProof/>
                <w:webHidden/>
              </w:rPr>
              <w:fldChar w:fldCharType="begin"/>
            </w:r>
            <w:r w:rsidR="00AB7141">
              <w:rPr>
                <w:noProof/>
                <w:webHidden/>
              </w:rPr>
              <w:instrText xml:space="preserve"> PAGEREF _Toc88092173 \h </w:instrText>
            </w:r>
            <w:r w:rsidR="00AB7141">
              <w:rPr>
                <w:noProof/>
                <w:webHidden/>
              </w:rPr>
            </w:r>
            <w:r w:rsidR="00AB7141">
              <w:rPr>
                <w:noProof/>
                <w:webHidden/>
              </w:rPr>
              <w:fldChar w:fldCharType="separate"/>
            </w:r>
            <w:r w:rsidR="00ED4BA3">
              <w:rPr>
                <w:noProof/>
                <w:webHidden/>
              </w:rPr>
              <w:t>46</w:t>
            </w:r>
            <w:r w:rsidR="00AB7141">
              <w:rPr>
                <w:noProof/>
                <w:webHidden/>
              </w:rPr>
              <w:fldChar w:fldCharType="end"/>
            </w:r>
          </w:hyperlink>
        </w:p>
        <w:p w14:paraId="28652F66" w14:textId="6C19C7C2"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74" w:history="1">
            <w:r w:rsidR="00AB7141" w:rsidRPr="003D6B90">
              <w:rPr>
                <w:rStyle w:val="Hyperlink"/>
                <w:noProof/>
              </w:rPr>
              <w:t>BAB V IMPLEMENTASI DAN PENELITIAN</w:t>
            </w:r>
            <w:r w:rsidR="00AB7141">
              <w:rPr>
                <w:noProof/>
                <w:webHidden/>
              </w:rPr>
              <w:tab/>
            </w:r>
            <w:r w:rsidR="00AB7141">
              <w:rPr>
                <w:noProof/>
                <w:webHidden/>
              </w:rPr>
              <w:fldChar w:fldCharType="begin"/>
            </w:r>
            <w:r w:rsidR="00AB7141">
              <w:rPr>
                <w:noProof/>
                <w:webHidden/>
              </w:rPr>
              <w:instrText xml:space="preserve"> PAGEREF _Toc88092174 \h </w:instrText>
            </w:r>
            <w:r w:rsidR="00AB7141">
              <w:rPr>
                <w:noProof/>
                <w:webHidden/>
              </w:rPr>
            </w:r>
            <w:r w:rsidR="00AB7141">
              <w:rPr>
                <w:noProof/>
                <w:webHidden/>
              </w:rPr>
              <w:fldChar w:fldCharType="separate"/>
            </w:r>
            <w:r w:rsidR="00ED4BA3">
              <w:rPr>
                <w:noProof/>
                <w:webHidden/>
              </w:rPr>
              <w:t>56</w:t>
            </w:r>
            <w:r w:rsidR="00AB7141">
              <w:rPr>
                <w:noProof/>
                <w:webHidden/>
              </w:rPr>
              <w:fldChar w:fldCharType="end"/>
            </w:r>
          </w:hyperlink>
        </w:p>
        <w:p w14:paraId="4CD82C4D" w14:textId="2F1B6015"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75" w:history="1">
            <w:r w:rsidR="00AB7141" w:rsidRPr="003D6B90">
              <w:rPr>
                <w:rStyle w:val="Hyperlink"/>
                <w:noProof/>
              </w:rPr>
              <w:t>5.1</w:t>
            </w:r>
            <w:r w:rsidR="00AB7141">
              <w:rPr>
                <w:rFonts w:asciiTheme="minorHAnsi" w:eastAsiaTheme="minorEastAsia" w:hAnsiTheme="minorHAnsi" w:cstheme="minorBidi"/>
                <w:noProof/>
                <w:sz w:val="22"/>
                <w:szCs w:val="22"/>
              </w:rPr>
              <w:tab/>
            </w:r>
            <w:r w:rsidR="00AB7141" w:rsidRPr="003D6B90">
              <w:rPr>
                <w:rStyle w:val="Hyperlink"/>
                <w:noProof/>
              </w:rPr>
              <w:t>Implementasi</w:t>
            </w:r>
            <w:r w:rsidR="00AB7141">
              <w:rPr>
                <w:noProof/>
                <w:webHidden/>
              </w:rPr>
              <w:tab/>
            </w:r>
            <w:r w:rsidR="00AB7141">
              <w:rPr>
                <w:noProof/>
                <w:webHidden/>
              </w:rPr>
              <w:fldChar w:fldCharType="begin"/>
            </w:r>
            <w:r w:rsidR="00AB7141">
              <w:rPr>
                <w:noProof/>
                <w:webHidden/>
              </w:rPr>
              <w:instrText xml:space="preserve"> PAGEREF _Toc88092175 \h </w:instrText>
            </w:r>
            <w:r w:rsidR="00AB7141">
              <w:rPr>
                <w:noProof/>
                <w:webHidden/>
              </w:rPr>
            </w:r>
            <w:r w:rsidR="00AB7141">
              <w:rPr>
                <w:noProof/>
                <w:webHidden/>
              </w:rPr>
              <w:fldChar w:fldCharType="separate"/>
            </w:r>
            <w:r w:rsidR="00ED4BA3">
              <w:rPr>
                <w:noProof/>
                <w:webHidden/>
              </w:rPr>
              <w:t>56</w:t>
            </w:r>
            <w:r w:rsidR="00AB7141">
              <w:rPr>
                <w:noProof/>
                <w:webHidden/>
              </w:rPr>
              <w:fldChar w:fldCharType="end"/>
            </w:r>
          </w:hyperlink>
        </w:p>
        <w:p w14:paraId="1C28746B" w14:textId="158B6BA5"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76" w:history="1">
            <w:r w:rsidR="00AB7141" w:rsidRPr="003D6B90">
              <w:rPr>
                <w:rStyle w:val="Hyperlink"/>
                <w:noProof/>
              </w:rPr>
              <w:t>5.1.1</w:t>
            </w:r>
            <w:r w:rsidR="00AB7141">
              <w:rPr>
                <w:rFonts w:asciiTheme="minorHAnsi" w:eastAsiaTheme="minorEastAsia" w:hAnsiTheme="minorHAnsi" w:cstheme="minorBidi"/>
                <w:noProof/>
                <w:sz w:val="22"/>
                <w:szCs w:val="22"/>
              </w:rPr>
              <w:tab/>
            </w:r>
            <w:r w:rsidR="00AB7141" w:rsidRPr="003D6B90">
              <w:rPr>
                <w:rStyle w:val="Hyperlink"/>
                <w:noProof/>
              </w:rPr>
              <w:t>Implementasi Sistem</w:t>
            </w:r>
            <w:r w:rsidR="00AB7141">
              <w:rPr>
                <w:noProof/>
                <w:webHidden/>
              </w:rPr>
              <w:tab/>
            </w:r>
            <w:r w:rsidR="00AB7141">
              <w:rPr>
                <w:noProof/>
                <w:webHidden/>
              </w:rPr>
              <w:fldChar w:fldCharType="begin"/>
            </w:r>
            <w:r w:rsidR="00AB7141">
              <w:rPr>
                <w:noProof/>
                <w:webHidden/>
              </w:rPr>
              <w:instrText xml:space="preserve"> PAGEREF _Toc88092176 \h </w:instrText>
            </w:r>
            <w:r w:rsidR="00AB7141">
              <w:rPr>
                <w:noProof/>
                <w:webHidden/>
              </w:rPr>
            </w:r>
            <w:r w:rsidR="00AB7141">
              <w:rPr>
                <w:noProof/>
                <w:webHidden/>
              </w:rPr>
              <w:fldChar w:fldCharType="separate"/>
            </w:r>
            <w:r w:rsidR="00ED4BA3">
              <w:rPr>
                <w:noProof/>
                <w:webHidden/>
              </w:rPr>
              <w:t>56</w:t>
            </w:r>
            <w:r w:rsidR="00AB7141">
              <w:rPr>
                <w:noProof/>
                <w:webHidden/>
              </w:rPr>
              <w:fldChar w:fldCharType="end"/>
            </w:r>
          </w:hyperlink>
        </w:p>
        <w:p w14:paraId="5706FCAB" w14:textId="0638A6A8"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77" w:history="1">
            <w:r w:rsidR="00AB7141" w:rsidRPr="003D6B90">
              <w:rPr>
                <w:rStyle w:val="Hyperlink"/>
                <w:noProof/>
              </w:rPr>
              <w:t>5.1.2</w:t>
            </w:r>
            <w:r w:rsidR="00AB7141">
              <w:rPr>
                <w:rFonts w:asciiTheme="minorHAnsi" w:eastAsiaTheme="minorEastAsia" w:hAnsiTheme="minorHAnsi" w:cstheme="minorBidi"/>
                <w:noProof/>
                <w:sz w:val="22"/>
                <w:szCs w:val="22"/>
              </w:rPr>
              <w:tab/>
            </w:r>
            <w:r w:rsidR="00AB7141" w:rsidRPr="003D6B90">
              <w:rPr>
                <w:rStyle w:val="Hyperlink"/>
                <w:noProof/>
              </w:rPr>
              <w:t>Aplikasi Pendukung</w:t>
            </w:r>
            <w:r w:rsidR="00AB7141">
              <w:rPr>
                <w:noProof/>
                <w:webHidden/>
              </w:rPr>
              <w:tab/>
            </w:r>
            <w:r w:rsidR="00AB7141">
              <w:rPr>
                <w:noProof/>
                <w:webHidden/>
              </w:rPr>
              <w:fldChar w:fldCharType="begin"/>
            </w:r>
            <w:r w:rsidR="00AB7141">
              <w:rPr>
                <w:noProof/>
                <w:webHidden/>
              </w:rPr>
              <w:instrText xml:space="preserve"> PAGEREF _Toc88092177 \h </w:instrText>
            </w:r>
            <w:r w:rsidR="00AB7141">
              <w:rPr>
                <w:noProof/>
                <w:webHidden/>
              </w:rPr>
            </w:r>
            <w:r w:rsidR="00AB7141">
              <w:rPr>
                <w:noProof/>
                <w:webHidden/>
              </w:rPr>
              <w:fldChar w:fldCharType="separate"/>
            </w:r>
            <w:r w:rsidR="00ED4BA3">
              <w:rPr>
                <w:noProof/>
                <w:webHidden/>
              </w:rPr>
              <w:t>57</w:t>
            </w:r>
            <w:r w:rsidR="00AB7141">
              <w:rPr>
                <w:noProof/>
                <w:webHidden/>
              </w:rPr>
              <w:fldChar w:fldCharType="end"/>
            </w:r>
          </w:hyperlink>
        </w:p>
        <w:p w14:paraId="4218171E" w14:textId="02D873B9"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78" w:history="1">
            <w:r w:rsidR="00AB7141" w:rsidRPr="003D6B90">
              <w:rPr>
                <w:rStyle w:val="Hyperlink"/>
                <w:noProof/>
              </w:rPr>
              <w:t>5.2</w:t>
            </w:r>
            <w:r w:rsidR="00AB7141">
              <w:rPr>
                <w:rFonts w:asciiTheme="minorHAnsi" w:eastAsiaTheme="minorEastAsia" w:hAnsiTheme="minorHAnsi" w:cstheme="minorBidi"/>
                <w:noProof/>
                <w:sz w:val="22"/>
                <w:szCs w:val="22"/>
              </w:rPr>
              <w:tab/>
            </w:r>
            <w:r w:rsidR="00AB7141" w:rsidRPr="003D6B90">
              <w:rPr>
                <w:rStyle w:val="Hyperlink"/>
                <w:noProof/>
              </w:rPr>
              <w:t>Pengujian</w:t>
            </w:r>
            <w:r w:rsidR="00AB7141">
              <w:rPr>
                <w:noProof/>
                <w:webHidden/>
              </w:rPr>
              <w:tab/>
            </w:r>
            <w:r w:rsidR="00AB7141">
              <w:rPr>
                <w:noProof/>
                <w:webHidden/>
              </w:rPr>
              <w:fldChar w:fldCharType="begin"/>
            </w:r>
            <w:r w:rsidR="00AB7141">
              <w:rPr>
                <w:noProof/>
                <w:webHidden/>
              </w:rPr>
              <w:instrText xml:space="preserve"> PAGEREF _Toc88092178 \h </w:instrText>
            </w:r>
            <w:r w:rsidR="00AB7141">
              <w:rPr>
                <w:noProof/>
                <w:webHidden/>
              </w:rPr>
            </w:r>
            <w:r w:rsidR="00AB7141">
              <w:rPr>
                <w:noProof/>
                <w:webHidden/>
              </w:rPr>
              <w:fldChar w:fldCharType="separate"/>
            </w:r>
            <w:r w:rsidR="00ED4BA3">
              <w:rPr>
                <w:noProof/>
                <w:webHidden/>
              </w:rPr>
              <w:t>58</w:t>
            </w:r>
            <w:r w:rsidR="00AB7141">
              <w:rPr>
                <w:noProof/>
                <w:webHidden/>
              </w:rPr>
              <w:fldChar w:fldCharType="end"/>
            </w:r>
          </w:hyperlink>
        </w:p>
        <w:p w14:paraId="313BC26D" w14:textId="0F2AEA24"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79" w:history="1">
            <w:r w:rsidR="00AB7141" w:rsidRPr="003D6B90">
              <w:rPr>
                <w:rStyle w:val="Hyperlink"/>
                <w:noProof/>
              </w:rPr>
              <w:t>5.2.1</w:t>
            </w:r>
            <w:r w:rsidR="00AB7141">
              <w:rPr>
                <w:rFonts w:asciiTheme="minorHAnsi" w:eastAsiaTheme="minorEastAsia" w:hAnsiTheme="minorHAnsi" w:cstheme="minorBidi"/>
                <w:noProof/>
                <w:sz w:val="22"/>
                <w:szCs w:val="22"/>
              </w:rPr>
              <w:tab/>
            </w:r>
            <w:r w:rsidR="00AB7141" w:rsidRPr="003D6B90">
              <w:rPr>
                <w:rStyle w:val="Hyperlink"/>
                <w:noProof/>
              </w:rPr>
              <w:t>Test Ping</w:t>
            </w:r>
            <w:r w:rsidR="00AB7141">
              <w:rPr>
                <w:noProof/>
                <w:webHidden/>
              </w:rPr>
              <w:tab/>
            </w:r>
            <w:r w:rsidR="00AB7141">
              <w:rPr>
                <w:noProof/>
                <w:webHidden/>
              </w:rPr>
              <w:fldChar w:fldCharType="begin"/>
            </w:r>
            <w:r w:rsidR="00AB7141">
              <w:rPr>
                <w:noProof/>
                <w:webHidden/>
              </w:rPr>
              <w:instrText xml:space="preserve"> PAGEREF _Toc88092179 \h </w:instrText>
            </w:r>
            <w:r w:rsidR="00AB7141">
              <w:rPr>
                <w:noProof/>
                <w:webHidden/>
              </w:rPr>
            </w:r>
            <w:r w:rsidR="00AB7141">
              <w:rPr>
                <w:noProof/>
                <w:webHidden/>
              </w:rPr>
              <w:fldChar w:fldCharType="separate"/>
            </w:r>
            <w:r w:rsidR="00ED4BA3">
              <w:rPr>
                <w:noProof/>
                <w:webHidden/>
              </w:rPr>
              <w:t>58</w:t>
            </w:r>
            <w:r w:rsidR="00AB7141">
              <w:rPr>
                <w:noProof/>
                <w:webHidden/>
              </w:rPr>
              <w:fldChar w:fldCharType="end"/>
            </w:r>
          </w:hyperlink>
        </w:p>
        <w:p w14:paraId="5C9E91FC" w14:textId="6F4754EB"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80" w:history="1">
            <w:r w:rsidR="00AB7141" w:rsidRPr="003D6B90">
              <w:rPr>
                <w:rStyle w:val="Hyperlink"/>
                <w:noProof/>
              </w:rPr>
              <w:t>5.2.2</w:t>
            </w:r>
            <w:r w:rsidR="00AB7141">
              <w:rPr>
                <w:rFonts w:asciiTheme="minorHAnsi" w:eastAsiaTheme="minorEastAsia" w:hAnsiTheme="minorHAnsi" w:cstheme="minorBidi"/>
                <w:noProof/>
                <w:sz w:val="22"/>
                <w:szCs w:val="22"/>
              </w:rPr>
              <w:tab/>
            </w:r>
            <w:r w:rsidR="00AB7141" w:rsidRPr="003D6B90">
              <w:rPr>
                <w:rStyle w:val="Hyperlink"/>
                <w:noProof/>
              </w:rPr>
              <w:t>Data Throughput</w:t>
            </w:r>
            <w:r w:rsidR="00AB7141">
              <w:rPr>
                <w:noProof/>
                <w:webHidden/>
              </w:rPr>
              <w:tab/>
            </w:r>
            <w:r w:rsidR="00AB7141">
              <w:rPr>
                <w:noProof/>
                <w:webHidden/>
              </w:rPr>
              <w:fldChar w:fldCharType="begin"/>
            </w:r>
            <w:r w:rsidR="00AB7141">
              <w:rPr>
                <w:noProof/>
                <w:webHidden/>
              </w:rPr>
              <w:instrText xml:space="preserve"> PAGEREF _Toc88092180 \h </w:instrText>
            </w:r>
            <w:r w:rsidR="00AB7141">
              <w:rPr>
                <w:noProof/>
                <w:webHidden/>
              </w:rPr>
            </w:r>
            <w:r w:rsidR="00AB7141">
              <w:rPr>
                <w:noProof/>
                <w:webHidden/>
              </w:rPr>
              <w:fldChar w:fldCharType="separate"/>
            </w:r>
            <w:r w:rsidR="00ED4BA3">
              <w:rPr>
                <w:noProof/>
                <w:webHidden/>
              </w:rPr>
              <w:t>60</w:t>
            </w:r>
            <w:r w:rsidR="00AB7141">
              <w:rPr>
                <w:noProof/>
                <w:webHidden/>
              </w:rPr>
              <w:fldChar w:fldCharType="end"/>
            </w:r>
          </w:hyperlink>
        </w:p>
        <w:p w14:paraId="4A5347D7" w14:textId="18C3F77C"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81" w:history="1">
            <w:r w:rsidR="00AB7141" w:rsidRPr="003D6B90">
              <w:rPr>
                <w:rStyle w:val="Hyperlink"/>
                <w:noProof/>
              </w:rPr>
              <w:t>5.2.3</w:t>
            </w:r>
            <w:r w:rsidR="00AB7141">
              <w:rPr>
                <w:rFonts w:asciiTheme="minorHAnsi" w:eastAsiaTheme="minorEastAsia" w:hAnsiTheme="minorHAnsi" w:cstheme="minorBidi"/>
                <w:noProof/>
                <w:sz w:val="22"/>
                <w:szCs w:val="22"/>
              </w:rPr>
              <w:tab/>
            </w:r>
            <w:r w:rsidR="00AB7141" w:rsidRPr="003D6B90">
              <w:rPr>
                <w:rStyle w:val="Hyperlink"/>
                <w:noProof/>
              </w:rPr>
              <w:t>Data Packet Loss</w:t>
            </w:r>
            <w:r w:rsidR="00AB7141">
              <w:rPr>
                <w:noProof/>
                <w:webHidden/>
              </w:rPr>
              <w:tab/>
            </w:r>
            <w:r w:rsidR="00AB7141">
              <w:rPr>
                <w:noProof/>
                <w:webHidden/>
              </w:rPr>
              <w:fldChar w:fldCharType="begin"/>
            </w:r>
            <w:r w:rsidR="00AB7141">
              <w:rPr>
                <w:noProof/>
                <w:webHidden/>
              </w:rPr>
              <w:instrText xml:space="preserve"> PAGEREF _Toc88092181 \h </w:instrText>
            </w:r>
            <w:r w:rsidR="00AB7141">
              <w:rPr>
                <w:noProof/>
                <w:webHidden/>
              </w:rPr>
            </w:r>
            <w:r w:rsidR="00AB7141">
              <w:rPr>
                <w:noProof/>
                <w:webHidden/>
              </w:rPr>
              <w:fldChar w:fldCharType="separate"/>
            </w:r>
            <w:r w:rsidR="00ED4BA3">
              <w:rPr>
                <w:noProof/>
                <w:webHidden/>
              </w:rPr>
              <w:t>62</w:t>
            </w:r>
            <w:r w:rsidR="00AB7141">
              <w:rPr>
                <w:noProof/>
                <w:webHidden/>
              </w:rPr>
              <w:fldChar w:fldCharType="end"/>
            </w:r>
          </w:hyperlink>
        </w:p>
        <w:p w14:paraId="77F7CE08" w14:textId="4B27540D"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82" w:history="1">
            <w:r w:rsidR="00AB7141" w:rsidRPr="003D6B90">
              <w:rPr>
                <w:rStyle w:val="Hyperlink"/>
                <w:noProof/>
              </w:rPr>
              <w:t>5.2.4</w:t>
            </w:r>
            <w:r w:rsidR="00AB7141">
              <w:rPr>
                <w:rFonts w:asciiTheme="minorHAnsi" w:eastAsiaTheme="minorEastAsia" w:hAnsiTheme="minorHAnsi" w:cstheme="minorBidi"/>
                <w:noProof/>
                <w:sz w:val="22"/>
                <w:szCs w:val="22"/>
              </w:rPr>
              <w:tab/>
            </w:r>
            <w:r w:rsidR="00AB7141" w:rsidRPr="003D6B90">
              <w:rPr>
                <w:rStyle w:val="Hyperlink"/>
                <w:noProof/>
              </w:rPr>
              <w:t>Data Delay</w:t>
            </w:r>
            <w:r w:rsidR="00AB7141">
              <w:rPr>
                <w:noProof/>
                <w:webHidden/>
              </w:rPr>
              <w:tab/>
            </w:r>
            <w:r w:rsidR="00AB7141">
              <w:rPr>
                <w:noProof/>
                <w:webHidden/>
              </w:rPr>
              <w:fldChar w:fldCharType="begin"/>
            </w:r>
            <w:r w:rsidR="00AB7141">
              <w:rPr>
                <w:noProof/>
                <w:webHidden/>
              </w:rPr>
              <w:instrText xml:space="preserve"> PAGEREF _Toc88092182 \h </w:instrText>
            </w:r>
            <w:r w:rsidR="00AB7141">
              <w:rPr>
                <w:noProof/>
                <w:webHidden/>
              </w:rPr>
            </w:r>
            <w:r w:rsidR="00AB7141">
              <w:rPr>
                <w:noProof/>
                <w:webHidden/>
              </w:rPr>
              <w:fldChar w:fldCharType="separate"/>
            </w:r>
            <w:r w:rsidR="00ED4BA3">
              <w:rPr>
                <w:noProof/>
                <w:webHidden/>
              </w:rPr>
              <w:t>63</w:t>
            </w:r>
            <w:r w:rsidR="00AB7141">
              <w:rPr>
                <w:noProof/>
                <w:webHidden/>
              </w:rPr>
              <w:fldChar w:fldCharType="end"/>
            </w:r>
          </w:hyperlink>
        </w:p>
        <w:p w14:paraId="78A7FB52" w14:textId="0B71FDF3" w:rsidR="00AB7141" w:rsidRDefault="003D3850" w:rsidP="002039AE">
          <w:pPr>
            <w:pStyle w:val="TOC3"/>
            <w:tabs>
              <w:tab w:val="left" w:pos="1320"/>
              <w:tab w:val="right" w:leader="dot" w:pos="8211"/>
            </w:tabs>
            <w:spacing w:after="0" w:line="480" w:lineRule="auto"/>
            <w:rPr>
              <w:rFonts w:asciiTheme="minorHAnsi" w:eastAsiaTheme="minorEastAsia" w:hAnsiTheme="minorHAnsi" w:cstheme="minorBidi"/>
              <w:noProof/>
              <w:sz w:val="22"/>
              <w:szCs w:val="22"/>
            </w:rPr>
          </w:pPr>
          <w:hyperlink w:anchor="_Toc88092183" w:history="1">
            <w:r w:rsidR="00AB7141" w:rsidRPr="003D6B90">
              <w:rPr>
                <w:rStyle w:val="Hyperlink"/>
                <w:noProof/>
              </w:rPr>
              <w:t>5.2.5</w:t>
            </w:r>
            <w:r w:rsidR="00AB7141">
              <w:rPr>
                <w:rFonts w:asciiTheme="minorHAnsi" w:eastAsiaTheme="minorEastAsia" w:hAnsiTheme="minorHAnsi" w:cstheme="minorBidi"/>
                <w:noProof/>
                <w:sz w:val="22"/>
                <w:szCs w:val="22"/>
              </w:rPr>
              <w:tab/>
            </w:r>
            <w:r w:rsidR="00AB7141" w:rsidRPr="003D6B90">
              <w:rPr>
                <w:rStyle w:val="Hyperlink"/>
                <w:noProof/>
              </w:rPr>
              <w:t>Data Jitter</w:t>
            </w:r>
            <w:r w:rsidR="00AB7141">
              <w:rPr>
                <w:noProof/>
                <w:webHidden/>
              </w:rPr>
              <w:tab/>
            </w:r>
            <w:r w:rsidR="00AB7141">
              <w:rPr>
                <w:noProof/>
                <w:webHidden/>
              </w:rPr>
              <w:fldChar w:fldCharType="begin"/>
            </w:r>
            <w:r w:rsidR="00AB7141">
              <w:rPr>
                <w:noProof/>
                <w:webHidden/>
              </w:rPr>
              <w:instrText xml:space="preserve"> PAGEREF _Toc88092183 \h </w:instrText>
            </w:r>
            <w:r w:rsidR="00AB7141">
              <w:rPr>
                <w:noProof/>
                <w:webHidden/>
              </w:rPr>
            </w:r>
            <w:r w:rsidR="00AB7141">
              <w:rPr>
                <w:noProof/>
                <w:webHidden/>
              </w:rPr>
              <w:fldChar w:fldCharType="separate"/>
            </w:r>
            <w:r w:rsidR="00ED4BA3">
              <w:rPr>
                <w:noProof/>
                <w:webHidden/>
              </w:rPr>
              <w:t>65</w:t>
            </w:r>
            <w:r w:rsidR="00AB7141">
              <w:rPr>
                <w:noProof/>
                <w:webHidden/>
              </w:rPr>
              <w:fldChar w:fldCharType="end"/>
            </w:r>
          </w:hyperlink>
        </w:p>
        <w:p w14:paraId="5F6160B7" w14:textId="4A3527BB" w:rsidR="00AB7141" w:rsidRDefault="003D3850" w:rsidP="002039AE">
          <w:pPr>
            <w:pStyle w:val="TOC1"/>
            <w:tabs>
              <w:tab w:val="right" w:leader="dot" w:pos="8211"/>
            </w:tabs>
            <w:spacing w:after="0" w:line="480" w:lineRule="auto"/>
            <w:rPr>
              <w:rFonts w:asciiTheme="minorHAnsi" w:eastAsiaTheme="minorEastAsia" w:hAnsiTheme="minorHAnsi" w:cstheme="minorBidi"/>
              <w:noProof/>
              <w:sz w:val="22"/>
              <w:szCs w:val="22"/>
            </w:rPr>
          </w:pPr>
          <w:hyperlink w:anchor="_Toc88092184" w:history="1">
            <w:r w:rsidR="00AB7141" w:rsidRPr="003D6B90">
              <w:rPr>
                <w:rStyle w:val="Hyperlink"/>
                <w:noProof/>
              </w:rPr>
              <w:t>BAB VI PENUTUP</w:t>
            </w:r>
            <w:r w:rsidR="00AB7141">
              <w:rPr>
                <w:noProof/>
                <w:webHidden/>
              </w:rPr>
              <w:tab/>
            </w:r>
            <w:r w:rsidR="00AB7141">
              <w:rPr>
                <w:noProof/>
                <w:webHidden/>
              </w:rPr>
              <w:fldChar w:fldCharType="begin"/>
            </w:r>
            <w:r w:rsidR="00AB7141">
              <w:rPr>
                <w:noProof/>
                <w:webHidden/>
              </w:rPr>
              <w:instrText xml:space="preserve"> PAGEREF _Toc88092184 \h </w:instrText>
            </w:r>
            <w:r w:rsidR="00AB7141">
              <w:rPr>
                <w:noProof/>
                <w:webHidden/>
              </w:rPr>
            </w:r>
            <w:r w:rsidR="00AB7141">
              <w:rPr>
                <w:noProof/>
                <w:webHidden/>
              </w:rPr>
              <w:fldChar w:fldCharType="separate"/>
            </w:r>
            <w:r w:rsidR="00ED4BA3">
              <w:rPr>
                <w:noProof/>
                <w:webHidden/>
              </w:rPr>
              <w:t>68</w:t>
            </w:r>
            <w:r w:rsidR="00AB7141">
              <w:rPr>
                <w:noProof/>
                <w:webHidden/>
              </w:rPr>
              <w:fldChar w:fldCharType="end"/>
            </w:r>
          </w:hyperlink>
        </w:p>
        <w:p w14:paraId="35C823EC" w14:textId="7639B4EF"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85" w:history="1">
            <w:r w:rsidR="00AB7141" w:rsidRPr="003D6B90">
              <w:rPr>
                <w:rStyle w:val="Hyperlink"/>
                <w:noProof/>
              </w:rPr>
              <w:t>6.1</w:t>
            </w:r>
            <w:r w:rsidR="00AB7141">
              <w:rPr>
                <w:rFonts w:asciiTheme="minorHAnsi" w:eastAsiaTheme="minorEastAsia" w:hAnsiTheme="minorHAnsi" w:cstheme="minorBidi"/>
                <w:noProof/>
                <w:sz w:val="22"/>
                <w:szCs w:val="22"/>
              </w:rPr>
              <w:tab/>
            </w:r>
            <w:r w:rsidR="00AB7141" w:rsidRPr="003D6B90">
              <w:rPr>
                <w:rStyle w:val="Hyperlink"/>
                <w:noProof/>
              </w:rPr>
              <w:t>Kesimpulan</w:t>
            </w:r>
            <w:r w:rsidR="00AB7141">
              <w:rPr>
                <w:noProof/>
                <w:webHidden/>
              </w:rPr>
              <w:tab/>
            </w:r>
            <w:r w:rsidR="00AB7141">
              <w:rPr>
                <w:noProof/>
                <w:webHidden/>
              </w:rPr>
              <w:fldChar w:fldCharType="begin"/>
            </w:r>
            <w:r w:rsidR="00AB7141">
              <w:rPr>
                <w:noProof/>
                <w:webHidden/>
              </w:rPr>
              <w:instrText xml:space="preserve"> PAGEREF _Toc88092185 \h </w:instrText>
            </w:r>
            <w:r w:rsidR="00AB7141">
              <w:rPr>
                <w:noProof/>
                <w:webHidden/>
              </w:rPr>
            </w:r>
            <w:r w:rsidR="00AB7141">
              <w:rPr>
                <w:noProof/>
                <w:webHidden/>
              </w:rPr>
              <w:fldChar w:fldCharType="separate"/>
            </w:r>
            <w:r w:rsidR="00ED4BA3">
              <w:rPr>
                <w:noProof/>
                <w:webHidden/>
              </w:rPr>
              <w:t>68</w:t>
            </w:r>
            <w:r w:rsidR="00AB7141">
              <w:rPr>
                <w:noProof/>
                <w:webHidden/>
              </w:rPr>
              <w:fldChar w:fldCharType="end"/>
            </w:r>
          </w:hyperlink>
        </w:p>
        <w:p w14:paraId="5A16ED99" w14:textId="1C7F0408"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86" w:history="1">
            <w:r w:rsidR="00AB7141" w:rsidRPr="003D6B90">
              <w:rPr>
                <w:rStyle w:val="Hyperlink"/>
                <w:noProof/>
              </w:rPr>
              <w:t>6.2</w:t>
            </w:r>
            <w:r w:rsidR="00AB7141">
              <w:rPr>
                <w:rFonts w:asciiTheme="minorHAnsi" w:eastAsiaTheme="minorEastAsia" w:hAnsiTheme="minorHAnsi" w:cstheme="minorBidi"/>
                <w:noProof/>
                <w:sz w:val="22"/>
                <w:szCs w:val="22"/>
              </w:rPr>
              <w:tab/>
            </w:r>
            <w:r w:rsidR="00AB7141" w:rsidRPr="003D6B90">
              <w:rPr>
                <w:rStyle w:val="Hyperlink"/>
                <w:noProof/>
              </w:rPr>
              <w:t>Keterbatasan Sistem</w:t>
            </w:r>
            <w:r w:rsidR="00AB7141">
              <w:rPr>
                <w:noProof/>
                <w:webHidden/>
              </w:rPr>
              <w:tab/>
            </w:r>
            <w:r w:rsidR="00AB7141">
              <w:rPr>
                <w:noProof/>
                <w:webHidden/>
              </w:rPr>
              <w:fldChar w:fldCharType="begin"/>
            </w:r>
            <w:r w:rsidR="00AB7141">
              <w:rPr>
                <w:noProof/>
                <w:webHidden/>
              </w:rPr>
              <w:instrText xml:space="preserve"> PAGEREF _Toc88092186 \h </w:instrText>
            </w:r>
            <w:r w:rsidR="00AB7141">
              <w:rPr>
                <w:noProof/>
                <w:webHidden/>
              </w:rPr>
            </w:r>
            <w:r w:rsidR="00AB7141">
              <w:rPr>
                <w:noProof/>
                <w:webHidden/>
              </w:rPr>
              <w:fldChar w:fldCharType="separate"/>
            </w:r>
            <w:r w:rsidR="00ED4BA3">
              <w:rPr>
                <w:noProof/>
                <w:webHidden/>
              </w:rPr>
              <w:t>68</w:t>
            </w:r>
            <w:r w:rsidR="00AB7141">
              <w:rPr>
                <w:noProof/>
                <w:webHidden/>
              </w:rPr>
              <w:fldChar w:fldCharType="end"/>
            </w:r>
          </w:hyperlink>
        </w:p>
        <w:p w14:paraId="3CA5F0C2" w14:textId="44F73634" w:rsidR="00AB7141" w:rsidRDefault="003D3850" w:rsidP="002039AE">
          <w:pPr>
            <w:pStyle w:val="TOC2"/>
            <w:tabs>
              <w:tab w:val="left" w:pos="880"/>
              <w:tab w:val="right" w:leader="dot" w:pos="8211"/>
            </w:tabs>
            <w:spacing w:after="0" w:line="480" w:lineRule="auto"/>
            <w:rPr>
              <w:rFonts w:asciiTheme="minorHAnsi" w:eastAsiaTheme="minorEastAsia" w:hAnsiTheme="minorHAnsi" w:cstheme="minorBidi"/>
              <w:noProof/>
              <w:sz w:val="22"/>
              <w:szCs w:val="22"/>
            </w:rPr>
          </w:pPr>
          <w:hyperlink w:anchor="_Toc88092187" w:history="1">
            <w:r w:rsidR="00AB7141" w:rsidRPr="003D6B90">
              <w:rPr>
                <w:rStyle w:val="Hyperlink"/>
                <w:noProof/>
              </w:rPr>
              <w:t>6.3</w:t>
            </w:r>
            <w:r w:rsidR="00AB7141">
              <w:rPr>
                <w:rFonts w:asciiTheme="minorHAnsi" w:eastAsiaTheme="minorEastAsia" w:hAnsiTheme="minorHAnsi" w:cstheme="minorBidi"/>
                <w:noProof/>
                <w:sz w:val="22"/>
                <w:szCs w:val="22"/>
              </w:rPr>
              <w:tab/>
            </w:r>
            <w:r w:rsidR="00AB7141" w:rsidRPr="003D6B90">
              <w:rPr>
                <w:rStyle w:val="Hyperlink"/>
                <w:noProof/>
              </w:rPr>
              <w:t>Saran</w:t>
            </w:r>
            <w:r w:rsidR="00AB7141">
              <w:rPr>
                <w:noProof/>
                <w:webHidden/>
              </w:rPr>
              <w:tab/>
            </w:r>
            <w:r w:rsidR="00AB7141">
              <w:rPr>
                <w:noProof/>
                <w:webHidden/>
              </w:rPr>
              <w:fldChar w:fldCharType="begin"/>
            </w:r>
            <w:r w:rsidR="00AB7141">
              <w:rPr>
                <w:noProof/>
                <w:webHidden/>
              </w:rPr>
              <w:instrText xml:space="preserve"> PAGEREF _Toc88092187 \h </w:instrText>
            </w:r>
            <w:r w:rsidR="00AB7141">
              <w:rPr>
                <w:noProof/>
                <w:webHidden/>
              </w:rPr>
            </w:r>
            <w:r w:rsidR="00AB7141">
              <w:rPr>
                <w:noProof/>
                <w:webHidden/>
              </w:rPr>
              <w:fldChar w:fldCharType="separate"/>
            </w:r>
            <w:r w:rsidR="00ED4BA3">
              <w:rPr>
                <w:noProof/>
                <w:webHidden/>
              </w:rPr>
              <w:t>69</w:t>
            </w:r>
            <w:r w:rsidR="00AB7141">
              <w:rPr>
                <w:noProof/>
                <w:webHidden/>
              </w:rPr>
              <w:fldChar w:fldCharType="end"/>
            </w:r>
          </w:hyperlink>
        </w:p>
        <w:p w14:paraId="451204B7" w14:textId="3CF60D86" w:rsidR="00AB7141" w:rsidRDefault="003D3850">
          <w:pPr>
            <w:pStyle w:val="TOC1"/>
            <w:tabs>
              <w:tab w:val="right" w:leader="dot" w:pos="8211"/>
            </w:tabs>
            <w:rPr>
              <w:rFonts w:asciiTheme="minorHAnsi" w:eastAsiaTheme="minorEastAsia" w:hAnsiTheme="minorHAnsi" w:cstheme="minorBidi"/>
              <w:noProof/>
              <w:sz w:val="22"/>
              <w:szCs w:val="22"/>
            </w:rPr>
          </w:pPr>
          <w:hyperlink w:anchor="_Toc88092188" w:history="1">
            <w:r w:rsidR="00AB7141" w:rsidRPr="003D6B90">
              <w:rPr>
                <w:rStyle w:val="Hyperlink"/>
                <w:noProof/>
              </w:rPr>
              <w:t>DAFTAR PUSTAKA</w:t>
            </w:r>
            <w:r w:rsidR="00AB7141">
              <w:rPr>
                <w:noProof/>
                <w:webHidden/>
              </w:rPr>
              <w:tab/>
            </w:r>
            <w:r w:rsidR="00AB7141">
              <w:rPr>
                <w:noProof/>
                <w:webHidden/>
              </w:rPr>
              <w:fldChar w:fldCharType="begin"/>
            </w:r>
            <w:r w:rsidR="00AB7141">
              <w:rPr>
                <w:noProof/>
                <w:webHidden/>
              </w:rPr>
              <w:instrText xml:space="preserve"> PAGEREF _Toc88092188 \h </w:instrText>
            </w:r>
            <w:r w:rsidR="00AB7141">
              <w:rPr>
                <w:noProof/>
                <w:webHidden/>
              </w:rPr>
            </w:r>
            <w:r w:rsidR="00AB7141">
              <w:rPr>
                <w:noProof/>
                <w:webHidden/>
              </w:rPr>
              <w:fldChar w:fldCharType="separate"/>
            </w:r>
            <w:r w:rsidR="00ED4BA3">
              <w:rPr>
                <w:noProof/>
                <w:webHidden/>
              </w:rPr>
              <w:t>70</w:t>
            </w:r>
            <w:r w:rsidR="00AB7141">
              <w:rPr>
                <w:noProof/>
                <w:webHidden/>
              </w:rPr>
              <w:fldChar w:fldCharType="end"/>
            </w:r>
          </w:hyperlink>
        </w:p>
        <w:p w14:paraId="347FD536" w14:textId="3047C63C" w:rsidR="00AB7141" w:rsidRDefault="00AB7141">
          <w:r>
            <w:rPr>
              <w:b/>
              <w:bCs/>
              <w:noProof/>
            </w:rPr>
            <w:fldChar w:fldCharType="end"/>
          </w:r>
        </w:p>
      </w:sdtContent>
    </w:sdt>
    <w:p w14:paraId="20125931" w14:textId="50BB1B39" w:rsidR="004308F4" w:rsidRPr="004308F4" w:rsidRDefault="004308F4" w:rsidP="004308F4"/>
    <w:p w14:paraId="106E23CF" w14:textId="77777777" w:rsidR="004308F4" w:rsidRPr="004308F4" w:rsidRDefault="004308F4" w:rsidP="004308F4"/>
    <w:p w14:paraId="492DA297" w14:textId="77777777" w:rsidR="004308F4" w:rsidRPr="004308F4" w:rsidRDefault="004308F4" w:rsidP="004308F4"/>
    <w:p w14:paraId="3F91F6F5" w14:textId="77777777" w:rsidR="004308F4" w:rsidRPr="004308F4" w:rsidRDefault="004308F4" w:rsidP="004308F4"/>
    <w:p w14:paraId="0B2044AA" w14:textId="77777777" w:rsidR="004308F4" w:rsidRPr="004308F4" w:rsidRDefault="004308F4" w:rsidP="004308F4"/>
    <w:p w14:paraId="6F1FB5F7" w14:textId="77777777" w:rsidR="004308F4" w:rsidRPr="004308F4" w:rsidRDefault="004308F4" w:rsidP="004308F4"/>
    <w:p w14:paraId="18490522" w14:textId="77777777" w:rsidR="004308F4" w:rsidRPr="004308F4" w:rsidRDefault="004308F4" w:rsidP="004308F4"/>
    <w:p w14:paraId="48E26D2A" w14:textId="77777777" w:rsidR="004308F4" w:rsidRPr="004308F4" w:rsidRDefault="004308F4" w:rsidP="004308F4"/>
    <w:p w14:paraId="7DFA8B50" w14:textId="77777777" w:rsidR="004308F4" w:rsidRPr="004308F4" w:rsidRDefault="004308F4" w:rsidP="004308F4"/>
    <w:p w14:paraId="4073AA00" w14:textId="77777777" w:rsidR="004308F4" w:rsidRPr="004308F4" w:rsidRDefault="004308F4" w:rsidP="004308F4"/>
    <w:p w14:paraId="2A0793CF" w14:textId="77777777" w:rsidR="004308F4" w:rsidRPr="004308F4" w:rsidRDefault="004308F4" w:rsidP="004308F4"/>
    <w:p w14:paraId="3E58C46C" w14:textId="77777777" w:rsidR="004308F4" w:rsidRPr="004308F4" w:rsidRDefault="004308F4" w:rsidP="004308F4"/>
    <w:p w14:paraId="7B4F5F78" w14:textId="77777777" w:rsidR="004308F4" w:rsidRPr="004308F4" w:rsidRDefault="004308F4" w:rsidP="004308F4"/>
    <w:p w14:paraId="596B3222" w14:textId="77777777" w:rsidR="004308F4" w:rsidRPr="004308F4" w:rsidRDefault="004308F4" w:rsidP="004308F4"/>
    <w:p w14:paraId="41DB7280" w14:textId="77777777" w:rsidR="004308F4" w:rsidRPr="004308F4" w:rsidRDefault="004308F4" w:rsidP="004308F4"/>
    <w:p w14:paraId="7A9D50AE" w14:textId="77777777" w:rsidR="004308F4" w:rsidRPr="004308F4" w:rsidRDefault="004308F4" w:rsidP="004308F4"/>
    <w:p w14:paraId="09A13455" w14:textId="77777777" w:rsidR="002039AE" w:rsidRDefault="002039AE">
      <w:pPr>
        <w:rPr>
          <w:rFonts w:eastAsia="SimSun"/>
          <w:b/>
          <w:szCs w:val="32"/>
        </w:rPr>
      </w:pPr>
      <w:bookmarkStart w:id="19" w:name="_Toc88086181"/>
      <w:bookmarkStart w:id="20" w:name="_Toc88092122"/>
      <w:r>
        <w:br w:type="page"/>
      </w:r>
    </w:p>
    <w:p w14:paraId="02F4D459" w14:textId="38936547" w:rsidR="004308F4" w:rsidRDefault="004308F4" w:rsidP="004308F4">
      <w:pPr>
        <w:pStyle w:val="Style21"/>
      </w:pPr>
      <w:r>
        <w:lastRenderedPageBreak/>
        <w:t>DAFTAR GAMBAR</w:t>
      </w:r>
      <w:bookmarkEnd w:id="19"/>
      <w:bookmarkEnd w:id="20"/>
    </w:p>
    <w:p w14:paraId="56130B4F" w14:textId="77777777" w:rsidR="002039AE" w:rsidRDefault="002039AE" w:rsidP="002039AE">
      <w:pPr>
        <w:pStyle w:val="TableofFigures"/>
        <w:tabs>
          <w:tab w:val="right" w:leader="dot" w:pos="8211"/>
        </w:tabs>
        <w:spacing w:line="480" w:lineRule="auto"/>
      </w:pPr>
    </w:p>
    <w:p w14:paraId="396C089F" w14:textId="1D580DB8" w:rsidR="00FA11B6" w:rsidRDefault="00FA11B6" w:rsidP="002039AE">
      <w:pPr>
        <w:pStyle w:val="TableofFigures"/>
        <w:tabs>
          <w:tab w:val="right" w:leader="dot" w:pos="8211"/>
        </w:tabs>
        <w:spacing w:line="480" w:lineRule="auto"/>
        <w:rPr>
          <w:noProof/>
        </w:rPr>
      </w:pPr>
      <w:r>
        <w:fldChar w:fldCharType="begin"/>
      </w:r>
      <w:r>
        <w:instrText xml:space="preserve"> TOC \h \z \c "Gambar 2." </w:instrText>
      </w:r>
      <w:r>
        <w:fldChar w:fldCharType="separate"/>
      </w:r>
      <w:hyperlink w:anchor="_Toc88099975" w:history="1">
        <w:r w:rsidRPr="00AE0F25">
          <w:rPr>
            <w:rStyle w:val="Hyperlink"/>
            <w:noProof/>
          </w:rPr>
          <w:t xml:space="preserve">Gambar 2. 1 </w:t>
        </w:r>
        <w:r w:rsidRPr="00AE0F25">
          <w:rPr>
            <w:rStyle w:val="Hyperlink"/>
            <w:i/>
            <w:noProof/>
          </w:rPr>
          <w:t>Client - Server</w:t>
        </w:r>
        <w:r>
          <w:rPr>
            <w:noProof/>
            <w:webHidden/>
          </w:rPr>
          <w:tab/>
        </w:r>
        <w:r>
          <w:rPr>
            <w:noProof/>
            <w:webHidden/>
          </w:rPr>
          <w:fldChar w:fldCharType="begin"/>
        </w:r>
        <w:r>
          <w:rPr>
            <w:noProof/>
            <w:webHidden/>
          </w:rPr>
          <w:instrText xml:space="preserve"> PAGEREF _Toc88099975 \h </w:instrText>
        </w:r>
        <w:r>
          <w:rPr>
            <w:noProof/>
            <w:webHidden/>
          </w:rPr>
        </w:r>
        <w:r>
          <w:rPr>
            <w:noProof/>
            <w:webHidden/>
          </w:rPr>
          <w:fldChar w:fldCharType="separate"/>
        </w:r>
        <w:r>
          <w:rPr>
            <w:noProof/>
            <w:webHidden/>
          </w:rPr>
          <w:t>12</w:t>
        </w:r>
        <w:r>
          <w:rPr>
            <w:noProof/>
            <w:webHidden/>
          </w:rPr>
          <w:fldChar w:fldCharType="end"/>
        </w:r>
      </w:hyperlink>
    </w:p>
    <w:p w14:paraId="009396CE" w14:textId="303B7639" w:rsidR="00FA11B6" w:rsidRDefault="003D3850" w:rsidP="002039AE">
      <w:pPr>
        <w:pStyle w:val="TableofFigures"/>
        <w:tabs>
          <w:tab w:val="right" w:leader="dot" w:pos="8211"/>
        </w:tabs>
        <w:spacing w:line="480" w:lineRule="auto"/>
        <w:rPr>
          <w:noProof/>
        </w:rPr>
      </w:pPr>
      <w:hyperlink w:anchor="_Toc88099976" w:history="1">
        <w:r w:rsidR="00FA11B6" w:rsidRPr="00AE0F25">
          <w:rPr>
            <w:rStyle w:val="Hyperlink"/>
            <w:noProof/>
          </w:rPr>
          <w:t xml:space="preserve">Gambar 2. 2 </w:t>
        </w:r>
        <w:r w:rsidR="00FA11B6" w:rsidRPr="00AE0F25">
          <w:rPr>
            <w:rStyle w:val="Hyperlink"/>
            <w:i/>
            <w:noProof/>
          </w:rPr>
          <w:t>Peer-to-Peer</w:t>
        </w:r>
        <w:r w:rsidR="00FA11B6">
          <w:rPr>
            <w:noProof/>
            <w:webHidden/>
          </w:rPr>
          <w:tab/>
        </w:r>
        <w:r w:rsidR="00FA11B6">
          <w:rPr>
            <w:noProof/>
            <w:webHidden/>
          </w:rPr>
          <w:fldChar w:fldCharType="begin"/>
        </w:r>
        <w:r w:rsidR="00FA11B6">
          <w:rPr>
            <w:noProof/>
            <w:webHidden/>
          </w:rPr>
          <w:instrText xml:space="preserve"> PAGEREF _Toc88099976 \h </w:instrText>
        </w:r>
        <w:r w:rsidR="00FA11B6">
          <w:rPr>
            <w:noProof/>
            <w:webHidden/>
          </w:rPr>
        </w:r>
        <w:r w:rsidR="00FA11B6">
          <w:rPr>
            <w:noProof/>
            <w:webHidden/>
          </w:rPr>
          <w:fldChar w:fldCharType="separate"/>
        </w:r>
        <w:r w:rsidR="00FA11B6">
          <w:rPr>
            <w:noProof/>
            <w:webHidden/>
          </w:rPr>
          <w:t>13</w:t>
        </w:r>
        <w:r w:rsidR="00FA11B6">
          <w:rPr>
            <w:noProof/>
            <w:webHidden/>
          </w:rPr>
          <w:fldChar w:fldCharType="end"/>
        </w:r>
      </w:hyperlink>
    </w:p>
    <w:p w14:paraId="390D048C" w14:textId="275AE9CC" w:rsidR="00FA11B6" w:rsidRDefault="003D3850" w:rsidP="002039AE">
      <w:pPr>
        <w:pStyle w:val="TableofFigures"/>
        <w:tabs>
          <w:tab w:val="right" w:leader="dot" w:pos="8211"/>
        </w:tabs>
        <w:spacing w:line="480" w:lineRule="auto"/>
        <w:rPr>
          <w:noProof/>
        </w:rPr>
      </w:pPr>
      <w:hyperlink w:anchor="_Toc88099977" w:history="1">
        <w:r w:rsidR="00FA11B6" w:rsidRPr="00AE0F25">
          <w:rPr>
            <w:rStyle w:val="Hyperlink"/>
            <w:noProof/>
          </w:rPr>
          <w:t>Gambar 2. 3</w:t>
        </w:r>
        <w:r w:rsidR="00FA11B6" w:rsidRPr="00AE0F25">
          <w:rPr>
            <w:rStyle w:val="Hyperlink"/>
            <w:bCs/>
            <w:noProof/>
            <w:shd w:val="clear" w:color="auto" w:fill="FFFFFF"/>
          </w:rPr>
          <w:t xml:space="preserve"> Topologi </w:t>
        </w:r>
        <w:r w:rsidR="00FA11B6" w:rsidRPr="00AE0F25">
          <w:rPr>
            <w:rStyle w:val="Hyperlink"/>
            <w:bCs/>
            <w:i/>
            <w:noProof/>
            <w:shd w:val="clear" w:color="auto" w:fill="FFFFFF"/>
          </w:rPr>
          <w:t>Bus</w:t>
        </w:r>
        <w:r w:rsidR="00FA11B6">
          <w:rPr>
            <w:noProof/>
            <w:webHidden/>
          </w:rPr>
          <w:tab/>
        </w:r>
        <w:r w:rsidR="00FA11B6">
          <w:rPr>
            <w:noProof/>
            <w:webHidden/>
          </w:rPr>
          <w:fldChar w:fldCharType="begin"/>
        </w:r>
        <w:r w:rsidR="00FA11B6">
          <w:rPr>
            <w:noProof/>
            <w:webHidden/>
          </w:rPr>
          <w:instrText xml:space="preserve"> PAGEREF _Toc88099977 \h </w:instrText>
        </w:r>
        <w:r w:rsidR="00FA11B6">
          <w:rPr>
            <w:noProof/>
            <w:webHidden/>
          </w:rPr>
        </w:r>
        <w:r w:rsidR="00FA11B6">
          <w:rPr>
            <w:noProof/>
            <w:webHidden/>
          </w:rPr>
          <w:fldChar w:fldCharType="separate"/>
        </w:r>
        <w:r w:rsidR="00FA11B6">
          <w:rPr>
            <w:noProof/>
            <w:webHidden/>
          </w:rPr>
          <w:t>13</w:t>
        </w:r>
        <w:r w:rsidR="00FA11B6">
          <w:rPr>
            <w:noProof/>
            <w:webHidden/>
          </w:rPr>
          <w:fldChar w:fldCharType="end"/>
        </w:r>
      </w:hyperlink>
    </w:p>
    <w:p w14:paraId="4374530A" w14:textId="2828E062" w:rsidR="00FA11B6" w:rsidRDefault="003D3850" w:rsidP="002039AE">
      <w:pPr>
        <w:pStyle w:val="TableofFigures"/>
        <w:tabs>
          <w:tab w:val="right" w:leader="dot" w:pos="8211"/>
        </w:tabs>
        <w:spacing w:line="480" w:lineRule="auto"/>
        <w:rPr>
          <w:noProof/>
        </w:rPr>
      </w:pPr>
      <w:hyperlink w:anchor="_Toc88099978" w:history="1">
        <w:r w:rsidR="00FA11B6" w:rsidRPr="00AE0F25">
          <w:rPr>
            <w:rStyle w:val="Hyperlink"/>
            <w:noProof/>
          </w:rPr>
          <w:t>Gambar 2. 4</w:t>
        </w:r>
        <w:r w:rsidR="00FA11B6" w:rsidRPr="00AE0F25">
          <w:rPr>
            <w:rStyle w:val="Hyperlink"/>
            <w:bCs/>
            <w:noProof/>
            <w:shd w:val="clear" w:color="auto" w:fill="FFFFFF"/>
          </w:rPr>
          <w:t xml:space="preserve"> Topologi </w:t>
        </w:r>
        <w:r w:rsidR="00FA11B6" w:rsidRPr="00AE0F25">
          <w:rPr>
            <w:rStyle w:val="Hyperlink"/>
            <w:bCs/>
            <w:i/>
            <w:noProof/>
            <w:shd w:val="clear" w:color="auto" w:fill="FFFFFF"/>
          </w:rPr>
          <w:t>Ring</w:t>
        </w:r>
        <w:r w:rsidR="00FA11B6">
          <w:rPr>
            <w:noProof/>
            <w:webHidden/>
          </w:rPr>
          <w:tab/>
        </w:r>
        <w:r w:rsidR="00FA11B6">
          <w:rPr>
            <w:noProof/>
            <w:webHidden/>
          </w:rPr>
          <w:fldChar w:fldCharType="begin"/>
        </w:r>
        <w:r w:rsidR="00FA11B6">
          <w:rPr>
            <w:noProof/>
            <w:webHidden/>
          </w:rPr>
          <w:instrText xml:space="preserve"> PAGEREF _Toc88099978 \h </w:instrText>
        </w:r>
        <w:r w:rsidR="00FA11B6">
          <w:rPr>
            <w:noProof/>
            <w:webHidden/>
          </w:rPr>
        </w:r>
        <w:r w:rsidR="00FA11B6">
          <w:rPr>
            <w:noProof/>
            <w:webHidden/>
          </w:rPr>
          <w:fldChar w:fldCharType="separate"/>
        </w:r>
        <w:r w:rsidR="00FA11B6">
          <w:rPr>
            <w:noProof/>
            <w:webHidden/>
          </w:rPr>
          <w:t>14</w:t>
        </w:r>
        <w:r w:rsidR="00FA11B6">
          <w:rPr>
            <w:noProof/>
            <w:webHidden/>
          </w:rPr>
          <w:fldChar w:fldCharType="end"/>
        </w:r>
      </w:hyperlink>
    </w:p>
    <w:p w14:paraId="60A28651" w14:textId="438CFFBD" w:rsidR="00FA11B6" w:rsidRDefault="003D3850" w:rsidP="002039AE">
      <w:pPr>
        <w:pStyle w:val="TableofFigures"/>
        <w:tabs>
          <w:tab w:val="right" w:leader="dot" w:pos="8211"/>
        </w:tabs>
        <w:spacing w:line="480" w:lineRule="auto"/>
        <w:rPr>
          <w:noProof/>
        </w:rPr>
      </w:pPr>
      <w:hyperlink r:id="rId14" w:anchor="_Toc88099979" w:history="1">
        <w:r w:rsidR="00FA11B6" w:rsidRPr="00AE0F25">
          <w:rPr>
            <w:rStyle w:val="Hyperlink"/>
            <w:noProof/>
          </w:rPr>
          <w:t>Gambar 2. 5</w:t>
        </w:r>
        <w:r w:rsidR="00FA11B6" w:rsidRPr="00AE0F25">
          <w:rPr>
            <w:rStyle w:val="Hyperlink"/>
            <w:bCs/>
            <w:noProof/>
            <w:shd w:val="clear" w:color="auto" w:fill="FFFFFF"/>
          </w:rPr>
          <w:t xml:space="preserve"> Topologi </w:t>
        </w:r>
        <w:r w:rsidR="00FA11B6" w:rsidRPr="00AE0F25">
          <w:rPr>
            <w:rStyle w:val="Hyperlink"/>
            <w:bCs/>
            <w:i/>
            <w:noProof/>
            <w:shd w:val="clear" w:color="auto" w:fill="FFFFFF"/>
          </w:rPr>
          <w:t>Start</w:t>
        </w:r>
        <w:r w:rsidR="00FA11B6">
          <w:rPr>
            <w:noProof/>
            <w:webHidden/>
          </w:rPr>
          <w:tab/>
        </w:r>
        <w:r w:rsidR="00FA11B6">
          <w:rPr>
            <w:noProof/>
            <w:webHidden/>
          </w:rPr>
          <w:fldChar w:fldCharType="begin"/>
        </w:r>
        <w:r w:rsidR="00FA11B6">
          <w:rPr>
            <w:noProof/>
            <w:webHidden/>
          </w:rPr>
          <w:instrText xml:space="preserve"> PAGEREF _Toc88099979 \h </w:instrText>
        </w:r>
        <w:r w:rsidR="00FA11B6">
          <w:rPr>
            <w:noProof/>
            <w:webHidden/>
          </w:rPr>
        </w:r>
        <w:r w:rsidR="00FA11B6">
          <w:rPr>
            <w:noProof/>
            <w:webHidden/>
          </w:rPr>
          <w:fldChar w:fldCharType="separate"/>
        </w:r>
        <w:r w:rsidR="00FA11B6">
          <w:rPr>
            <w:noProof/>
            <w:webHidden/>
          </w:rPr>
          <w:t>14</w:t>
        </w:r>
        <w:r w:rsidR="00FA11B6">
          <w:rPr>
            <w:noProof/>
            <w:webHidden/>
          </w:rPr>
          <w:fldChar w:fldCharType="end"/>
        </w:r>
      </w:hyperlink>
    </w:p>
    <w:p w14:paraId="5607A98A" w14:textId="30C7CC56" w:rsidR="00FA11B6" w:rsidRDefault="003D3850" w:rsidP="002039AE">
      <w:pPr>
        <w:pStyle w:val="TableofFigures"/>
        <w:tabs>
          <w:tab w:val="right" w:leader="dot" w:pos="8211"/>
        </w:tabs>
        <w:spacing w:line="480" w:lineRule="auto"/>
        <w:rPr>
          <w:noProof/>
        </w:rPr>
      </w:pPr>
      <w:hyperlink w:anchor="_Toc88099980" w:history="1">
        <w:r w:rsidR="00FA11B6" w:rsidRPr="00AE0F25">
          <w:rPr>
            <w:rStyle w:val="Hyperlink"/>
            <w:noProof/>
          </w:rPr>
          <w:t>Gambar 2. 6</w:t>
        </w:r>
        <w:r w:rsidR="00FA11B6" w:rsidRPr="00AE0F25">
          <w:rPr>
            <w:rStyle w:val="Hyperlink"/>
            <w:bCs/>
            <w:noProof/>
            <w:shd w:val="clear" w:color="auto" w:fill="FFFFFF"/>
          </w:rPr>
          <w:t xml:space="preserve"> Topologi </w:t>
        </w:r>
        <w:r w:rsidR="00FA11B6" w:rsidRPr="00AE0F25">
          <w:rPr>
            <w:rStyle w:val="Hyperlink"/>
            <w:bCs/>
            <w:i/>
            <w:noProof/>
            <w:shd w:val="clear" w:color="auto" w:fill="FFFFFF"/>
          </w:rPr>
          <w:t>Tree</w:t>
        </w:r>
        <w:r w:rsidR="00FA11B6">
          <w:rPr>
            <w:noProof/>
            <w:webHidden/>
          </w:rPr>
          <w:tab/>
        </w:r>
        <w:r w:rsidR="00FA11B6">
          <w:rPr>
            <w:noProof/>
            <w:webHidden/>
          </w:rPr>
          <w:fldChar w:fldCharType="begin"/>
        </w:r>
        <w:r w:rsidR="00FA11B6">
          <w:rPr>
            <w:noProof/>
            <w:webHidden/>
          </w:rPr>
          <w:instrText xml:space="preserve"> PAGEREF _Toc88099980 \h </w:instrText>
        </w:r>
        <w:r w:rsidR="00FA11B6">
          <w:rPr>
            <w:noProof/>
            <w:webHidden/>
          </w:rPr>
        </w:r>
        <w:r w:rsidR="00FA11B6">
          <w:rPr>
            <w:noProof/>
            <w:webHidden/>
          </w:rPr>
          <w:fldChar w:fldCharType="separate"/>
        </w:r>
        <w:r w:rsidR="00FA11B6">
          <w:rPr>
            <w:noProof/>
            <w:webHidden/>
          </w:rPr>
          <w:t>15</w:t>
        </w:r>
        <w:r w:rsidR="00FA11B6">
          <w:rPr>
            <w:noProof/>
            <w:webHidden/>
          </w:rPr>
          <w:fldChar w:fldCharType="end"/>
        </w:r>
      </w:hyperlink>
    </w:p>
    <w:p w14:paraId="7F000459" w14:textId="1D060445" w:rsidR="00FA11B6" w:rsidRDefault="003D3850" w:rsidP="002039AE">
      <w:pPr>
        <w:pStyle w:val="TableofFigures"/>
        <w:tabs>
          <w:tab w:val="right" w:leader="dot" w:pos="8211"/>
        </w:tabs>
        <w:spacing w:line="480" w:lineRule="auto"/>
        <w:rPr>
          <w:noProof/>
        </w:rPr>
      </w:pPr>
      <w:hyperlink w:anchor="_Toc88099981" w:history="1">
        <w:r w:rsidR="00FA11B6" w:rsidRPr="00AE0F25">
          <w:rPr>
            <w:rStyle w:val="Hyperlink"/>
            <w:noProof/>
          </w:rPr>
          <w:t>Gambar 2. 7</w:t>
        </w:r>
        <w:r w:rsidR="00FA11B6" w:rsidRPr="00AE0F25">
          <w:rPr>
            <w:rStyle w:val="Hyperlink"/>
            <w:bCs/>
            <w:noProof/>
            <w:shd w:val="clear" w:color="auto" w:fill="FFFFFF"/>
          </w:rPr>
          <w:t xml:space="preserve"> Topologi </w:t>
        </w:r>
        <w:r w:rsidR="00FA11B6" w:rsidRPr="00AE0F25">
          <w:rPr>
            <w:rStyle w:val="Hyperlink"/>
            <w:bCs/>
            <w:i/>
            <w:noProof/>
            <w:shd w:val="clear" w:color="auto" w:fill="FFFFFF"/>
          </w:rPr>
          <w:t>Mes</w:t>
        </w:r>
        <w:r w:rsidR="00FA11B6">
          <w:rPr>
            <w:noProof/>
            <w:webHidden/>
          </w:rPr>
          <w:tab/>
        </w:r>
        <w:r w:rsidR="00FA11B6">
          <w:rPr>
            <w:noProof/>
            <w:webHidden/>
          </w:rPr>
          <w:fldChar w:fldCharType="begin"/>
        </w:r>
        <w:r w:rsidR="00FA11B6">
          <w:rPr>
            <w:noProof/>
            <w:webHidden/>
          </w:rPr>
          <w:instrText xml:space="preserve"> PAGEREF _Toc88099981 \h </w:instrText>
        </w:r>
        <w:r w:rsidR="00FA11B6">
          <w:rPr>
            <w:noProof/>
            <w:webHidden/>
          </w:rPr>
        </w:r>
        <w:r w:rsidR="00FA11B6">
          <w:rPr>
            <w:noProof/>
            <w:webHidden/>
          </w:rPr>
          <w:fldChar w:fldCharType="separate"/>
        </w:r>
        <w:r w:rsidR="00FA11B6">
          <w:rPr>
            <w:noProof/>
            <w:webHidden/>
          </w:rPr>
          <w:t>15</w:t>
        </w:r>
        <w:r w:rsidR="00FA11B6">
          <w:rPr>
            <w:noProof/>
            <w:webHidden/>
          </w:rPr>
          <w:fldChar w:fldCharType="end"/>
        </w:r>
      </w:hyperlink>
    </w:p>
    <w:p w14:paraId="3EB3B5C8" w14:textId="7C2273FB" w:rsidR="00FA11B6" w:rsidRDefault="003D3850" w:rsidP="002039AE">
      <w:pPr>
        <w:pStyle w:val="TableofFigures"/>
        <w:tabs>
          <w:tab w:val="right" w:leader="dot" w:pos="8211"/>
        </w:tabs>
        <w:spacing w:line="480" w:lineRule="auto"/>
        <w:rPr>
          <w:noProof/>
        </w:rPr>
      </w:pPr>
      <w:hyperlink w:anchor="_Toc88099982" w:history="1">
        <w:r w:rsidR="00FA11B6" w:rsidRPr="00AE0F25">
          <w:rPr>
            <w:rStyle w:val="Hyperlink"/>
            <w:noProof/>
          </w:rPr>
          <w:t>Gambar 2. 8</w:t>
        </w:r>
        <w:r w:rsidR="00FA11B6" w:rsidRPr="00AE0F25">
          <w:rPr>
            <w:rStyle w:val="Hyperlink"/>
            <w:bCs/>
            <w:i/>
            <w:noProof/>
            <w:shd w:val="clear" w:color="auto" w:fill="FFFFFF"/>
          </w:rPr>
          <w:t xml:space="preserve"> Routerboard </w:t>
        </w:r>
        <w:r w:rsidR="00FA11B6" w:rsidRPr="00AE0F25">
          <w:rPr>
            <w:rStyle w:val="Hyperlink"/>
            <w:bCs/>
            <w:noProof/>
            <w:shd w:val="clear" w:color="auto" w:fill="FFFFFF"/>
          </w:rPr>
          <w:t>Mikrotik</w:t>
        </w:r>
        <w:r w:rsidR="00FA11B6">
          <w:rPr>
            <w:noProof/>
            <w:webHidden/>
          </w:rPr>
          <w:tab/>
        </w:r>
        <w:r w:rsidR="00FA11B6">
          <w:rPr>
            <w:noProof/>
            <w:webHidden/>
          </w:rPr>
          <w:fldChar w:fldCharType="begin"/>
        </w:r>
        <w:r w:rsidR="00FA11B6">
          <w:rPr>
            <w:noProof/>
            <w:webHidden/>
          </w:rPr>
          <w:instrText xml:space="preserve"> PAGEREF _Toc88099982 \h </w:instrText>
        </w:r>
        <w:r w:rsidR="00FA11B6">
          <w:rPr>
            <w:noProof/>
            <w:webHidden/>
          </w:rPr>
        </w:r>
        <w:r w:rsidR="00FA11B6">
          <w:rPr>
            <w:noProof/>
            <w:webHidden/>
          </w:rPr>
          <w:fldChar w:fldCharType="separate"/>
        </w:r>
        <w:r w:rsidR="00FA11B6">
          <w:rPr>
            <w:noProof/>
            <w:webHidden/>
          </w:rPr>
          <w:t>17</w:t>
        </w:r>
        <w:r w:rsidR="00FA11B6">
          <w:rPr>
            <w:noProof/>
            <w:webHidden/>
          </w:rPr>
          <w:fldChar w:fldCharType="end"/>
        </w:r>
      </w:hyperlink>
    </w:p>
    <w:p w14:paraId="0F517F6B" w14:textId="5790FACC" w:rsidR="00FA11B6" w:rsidRDefault="003D3850" w:rsidP="002039AE">
      <w:pPr>
        <w:pStyle w:val="TableofFigures"/>
        <w:tabs>
          <w:tab w:val="right" w:leader="dot" w:pos="8211"/>
        </w:tabs>
        <w:spacing w:line="480" w:lineRule="auto"/>
        <w:rPr>
          <w:noProof/>
        </w:rPr>
      </w:pPr>
      <w:hyperlink w:anchor="_Toc88099983" w:history="1">
        <w:r w:rsidR="00FA11B6" w:rsidRPr="00AE0F25">
          <w:rPr>
            <w:rStyle w:val="Hyperlink"/>
            <w:noProof/>
          </w:rPr>
          <w:t>Gambar 2. 9</w:t>
        </w:r>
        <w:r w:rsidR="00FA11B6" w:rsidRPr="00AE0F25">
          <w:rPr>
            <w:rStyle w:val="Hyperlink"/>
            <w:noProof/>
            <w:shd w:val="clear" w:color="auto" w:fill="FFFFFF"/>
          </w:rPr>
          <w:t xml:space="preserve"> Model TCP/IP dibandingkan dengan Model OSI</w:t>
        </w:r>
        <w:r w:rsidR="00FA11B6">
          <w:rPr>
            <w:noProof/>
            <w:webHidden/>
          </w:rPr>
          <w:tab/>
        </w:r>
        <w:r w:rsidR="00FA11B6">
          <w:rPr>
            <w:noProof/>
            <w:webHidden/>
          </w:rPr>
          <w:fldChar w:fldCharType="begin"/>
        </w:r>
        <w:r w:rsidR="00FA11B6">
          <w:rPr>
            <w:noProof/>
            <w:webHidden/>
          </w:rPr>
          <w:instrText xml:space="preserve"> PAGEREF _Toc88099983 \h </w:instrText>
        </w:r>
        <w:r w:rsidR="00FA11B6">
          <w:rPr>
            <w:noProof/>
            <w:webHidden/>
          </w:rPr>
        </w:r>
        <w:r w:rsidR="00FA11B6">
          <w:rPr>
            <w:noProof/>
            <w:webHidden/>
          </w:rPr>
          <w:fldChar w:fldCharType="separate"/>
        </w:r>
        <w:r w:rsidR="00FA11B6">
          <w:rPr>
            <w:noProof/>
            <w:webHidden/>
          </w:rPr>
          <w:t>20</w:t>
        </w:r>
        <w:r w:rsidR="00FA11B6">
          <w:rPr>
            <w:noProof/>
            <w:webHidden/>
          </w:rPr>
          <w:fldChar w:fldCharType="end"/>
        </w:r>
      </w:hyperlink>
    </w:p>
    <w:p w14:paraId="4491E378" w14:textId="4912E524" w:rsidR="00FA11B6" w:rsidRDefault="003D3850" w:rsidP="002039AE">
      <w:pPr>
        <w:pStyle w:val="TableofFigures"/>
        <w:tabs>
          <w:tab w:val="right" w:leader="dot" w:pos="8211"/>
        </w:tabs>
        <w:spacing w:line="480" w:lineRule="auto"/>
        <w:rPr>
          <w:noProof/>
        </w:rPr>
      </w:pPr>
      <w:hyperlink w:anchor="_Toc88099984" w:history="1">
        <w:r w:rsidR="00FA11B6" w:rsidRPr="00AE0F25">
          <w:rPr>
            <w:rStyle w:val="Hyperlink"/>
            <w:noProof/>
          </w:rPr>
          <w:t>Gambar 2. 10</w:t>
        </w:r>
        <w:r w:rsidR="00FA11B6" w:rsidRPr="00AE0F25">
          <w:rPr>
            <w:rStyle w:val="Hyperlink"/>
            <w:bCs/>
            <w:noProof/>
          </w:rPr>
          <w:t xml:space="preserve"> Topologi Load Balancing</w:t>
        </w:r>
        <w:r w:rsidR="00FA11B6">
          <w:rPr>
            <w:noProof/>
            <w:webHidden/>
          </w:rPr>
          <w:tab/>
        </w:r>
        <w:r w:rsidR="00FA11B6">
          <w:rPr>
            <w:noProof/>
            <w:webHidden/>
          </w:rPr>
          <w:fldChar w:fldCharType="begin"/>
        </w:r>
        <w:r w:rsidR="00FA11B6">
          <w:rPr>
            <w:noProof/>
            <w:webHidden/>
          </w:rPr>
          <w:instrText xml:space="preserve"> PAGEREF _Toc88099984 \h </w:instrText>
        </w:r>
        <w:r w:rsidR="00FA11B6">
          <w:rPr>
            <w:noProof/>
            <w:webHidden/>
          </w:rPr>
        </w:r>
        <w:r w:rsidR="00FA11B6">
          <w:rPr>
            <w:noProof/>
            <w:webHidden/>
          </w:rPr>
          <w:fldChar w:fldCharType="separate"/>
        </w:r>
        <w:r w:rsidR="00FA11B6">
          <w:rPr>
            <w:noProof/>
            <w:webHidden/>
          </w:rPr>
          <w:t>26</w:t>
        </w:r>
        <w:r w:rsidR="00FA11B6">
          <w:rPr>
            <w:noProof/>
            <w:webHidden/>
          </w:rPr>
          <w:fldChar w:fldCharType="end"/>
        </w:r>
      </w:hyperlink>
    </w:p>
    <w:p w14:paraId="2BD043E4" w14:textId="55458449" w:rsidR="00FA11B6" w:rsidRDefault="003D3850" w:rsidP="002039AE">
      <w:pPr>
        <w:pStyle w:val="TableofFigures"/>
        <w:tabs>
          <w:tab w:val="right" w:leader="dot" w:pos="8211"/>
        </w:tabs>
        <w:spacing w:line="480" w:lineRule="auto"/>
        <w:rPr>
          <w:noProof/>
        </w:rPr>
      </w:pPr>
      <w:hyperlink w:anchor="_Toc88099985" w:history="1">
        <w:r w:rsidR="00FA11B6" w:rsidRPr="00AE0F25">
          <w:rPr>
            <w:rStyle w:val="Hyperlink"/>
            <w:noProof/>
          </w:rPr>
          <w:t>Gambar 2. 11</w:t>
        </w:r>
        <w:r w:rsidR="00FA11B6" w:rsidRPr="00AE0F25">
          <w:rPr>
            <w:rStyle w:val="Hyperlink"/>
            <w:noProof/>
            <w:shd w:val="clear" w:color="auto" w:fill="FFFFFF"/>
          </w:rPr>
          <w:t xml:space="preserve"> Diagram Alur Proses Mangle (Mikrotik, 2005)</w:t>
        </w:r>
        <w:r w:rsidR="00FA11B6">
          <w:rPr>
            <w:noProof/>
            <w:webHidden/>
          </w:rPr>
          <w:tab/>
        </w:r>
        <w:r w:rsidR="00FA11B6">
          <w:rPr>
            <w:noProof/>
            <w:webHidden/>
          </w:rPr>
          <w:fldChar w:fldCharType="begin"/>
        </w:r>
        <w:r w:rsidR="00FA11B6">
          <w:rPr>
            <w:noProof/>
            <w:webHidden/>
          </w:rPr>
          <w:instrText xml:space="preserve"> PAGEREF _Toc88099985 \h </w:instrText>
        </w:r>
        <w:r w:rsidR="00FA11B6">
          <w:rPr>
            <w:noProof/>
            <w:webHidden/>
          </w:rPr>
        </w:r>
        <w:r w:rsidR="00FA11B6">
          <w:rPr>
            <w:noProof/>
            <w:webHidden/>
          </w:rPr>
          <w:fldChar w:fldCharType="separate"/>
        </w:r>
        <w:r w:rsidR="00FA11B6">
          <w:rPr>
            <w:noProof/>
            <w:webHidden/>
          </w:rPr>
          <w:t>28</w:t>
        </w:r>
        <w:r w:rsidR="00FA11B6">
          <w:rPr>
            <w:noProof/>
            <w:webHidden/>
          </w:rPr>
          <w:fldChar w:fldCharType="end"/>
        </w:r>
      </w:hyperlink>
    </w:p>
    <w:p w14:paraId="6FC95EBD" w14:textId="155445A9" w:rsidR="00FA11B6" w:rsidRDefault="003D3850" w:rsidP="002039AE">
      <w:pPr>
        <w:pStyle w:val="TableofFigures"/>
        <w:tabs>
          <w:tab w:val="right" w:leader="dot" w:pos="8211"/>
        </w:tabs>
        <w:spacing w:line="480" w:lineRule="auto"/>
        <w:rPr>
          <w:noProof/>
        </w:rPr>
      </w:pPr>
      <w:hyperlink w:anchor="_Toc88099986" w:history="1">
        <w:r w:rsidR="00FA11B6" w:rsidRPr="00AE0F25">
          <w:rPr>
            <w:rStyle w:val="Hyperlink"/>
            <w:noProof/>
          </w:rPr>
          <w:t>Gambar 2. 12</w:t>
        </w:r>
        <w:r w:rsidR="00FA11B6" w:rsidRPr="00AE0F25">
          <w:rPr>
            <w:rStyle w:val="Hyperlink"/>
            <w:bCs/>
            <w:noProof/>
          </w:rPr>
          <w:t xml:space="preserve"> Cara Kerja PCQ</w:t>
        </w:r>
        <w:r w:rsidR="00FA11B6">
          <w:rPr>
            <w:noProof/>
            <w:webHidden/>
          </w:rPr>
          <w:tab/>
        </w:r>
        <w:r w:rsidR="00FA11B6">
          <w:rPr>
            <w:noProof/>
            <w:webHidden/>
          </w:rPr>
          <w:fldChar w:fldCharType="begin"/>
        </w:r>
        <w:r w:rsidR="00FA11B6">
          <w:rPr>
            <w:noProof/>
            <w:webHidden/>
          </w:rPr>
          <w:instrText xml:space="preserve"> PAGEREF _Toc88099986 \h </w:instrText>
        </w:r>
        <w:r w:rsidR="00FA11B6">
          <w:rPr>
            <w:noProof/>
            <w:webHidden/>
          </w:rPr>
        </w:r>
        <w:r w:rsidR="00FA11B6">
          <w:rPr>
            <w:noProof/>
            <w:webHidden/>
          </w:rPr>
          <w:fldChar w:fldCharType="separate"/>
        </w:r>
        <w:r w:rsidR="00FA11B6">
          <w:rPr>
            <w:noProof/>
            <w:webHidden/>
          </w:rPr>
          <w:t>29</w:t>
        </w:r>
        <w:r w:rsidR="00FA11B6">
          <w:rPr>
            <w:noProof/>
            <w:webHidden/>
          </w:rPr>
          <w:fldChar w:fldCharType="end"/>
        </w:r>
      </w:hyperlink>
    </w:p>
    <w:p w14:paraId="769E41F6" w14:textId="09611562" w:rsidR="00882587" w:rsidRDefault="003D3850" w:rsidP="002039AE">
      <w:pPr>
        <w:pStyle w:val="TableofFigures"/>
        <w:tabs>
          <w:tab w:val="right" w:leader="dot" w:pos="8211"/>
        </w:tabs>
        <w:spacing w:line="480" w:lineRule="auto"/>
        <w:rPr>
          <w:noProof/>
        </w:rPr>
      </w:pPr>
      <w:hyperlink w:anchor="_Toc88099987" w:history="1">
        <w:r w:rsidR="00FA11B6" w:rsidRPr="00AE0F25">
          <w:rPr>
            <w:rStyle w:val="Hyperlink"/>
            <w:noProof/>
          </w:rPr>
          <w:t>Gambar 2. 13</w:t>
        </w:r>
        <w:r w:rsidR="00FA11B6" w:rsidRPr="00AE0F25">
          <w:rPr>
            <w:rStyle w:val="Hyperlink"/>
            <w:bCs/>
            <w:noProof/>
          </w:rPr>
          <w:t xml:space="preserve"> Winbox</w:t>
        </w:r>
        <w:r w:rsidR="00FA11B6">
          <w:rPr>
            <w:noProof/>
            <w:webHidden/>
          </w:rPr>
          <w:tab/>
        </w:r>
        <w:r w:rsidR="00FA11B6">
          <w:rPr>
            <w:noProof/>
            <w:webHidden/>
          </w:rPr>
          <w:fldChar w:fldCharType="begin"/>
        </w:r>
        <w:r w:rsidR="00FA11B6">
          <w:rPr>
            <w:noProof/>
            <w:webHidden/>
          </w:rPr>
          <w:instrText xml:space="preserve"> PAGEREF _Toc88099987 \h </w:instrText>
        </w:r>
        <w:r w:rsidR="00FA11B6">
          <w:rPr>
            <w:noProof/>
            <w:webHidden/>
          </w:rPr>
        </w:r>
        <w:r w:rsidR="00FA11B6">
          <w:rPr>
            <w:noProof/>
            <w:webHidden/>
          </w:rPr>
          <w:fldChar w:fldCharType="separate"/>
        </w:r>
        <w:r w:rsidR="00FA11B6">
          <w:rPr>
            <w:noProof/>
            <w:webHidden/>
          </w:rPr>
          <w:t>33</w:t>
        </w:r>
        <w:r w:rsidR="00FA11B6">
          <w:rPr>
            <w:noProof/>
            <w:webHidden/>
          </w:rPr>
          <w:fldChar w:fldCharType="end"/>
        </w:r>
      </w:hyperlink>
      <w:r w:rsidR="00FA11B6">
        <w:fldChar w:fldCharType="end"/>
      </w:r>
      <w:r w:rsidR="00882587">
        <w:fldChar w:fldCharType="begin"/>
      </w:r>
      <w:r w:rsidR="00882587">
        <w:instrText xml:space="preserve"> TOC \h \z \c "Gambar 3." </w:instrText>
      </w:r>
      <w:r w:rsidR="00882587">
        <w:fldChar w:fldCharType="separate"/>
      </w:r>
    </w:p>
    <w:p w14:paraId="21A0BC6C" w14:textId="2643639F" w:rsidR="00ED4BA3" w:rsidRDefault="003D3850" w:rsidP="002039AE">
      <w:pPr>
        <w:pStyle w:val="TableofFigures"/>
        <w:tabs>
          <w:tab w:val="right" w:leader="dot" w:pos="8211"/>
        </w:tabs>
        <w:spacing w:line="480" w:lineRule="auto"/>
        <w:rPr>
          <w:noProof/>
        </w:rPr>
      </w:pPr>
      <w:hyperlink r:id="rId15" w:anchor="_Toc88100357" w:history="1">
        <w:r w:rsidR="00882587" w:rsidRPr="00423F9A">
          <w:rPr>
            <w:rStyle w:val="Hyperlink"/>
            <w:noProof/>
          </w:rPr>
          <w:t>Gambar 3. 1</w:t>
        </w:r>
        <w:r w:rsidR="00882587" w:rsidRPr="00423F9A">
          <w:rPr>
            <w:rStyle w:val="Hyperlink"/>
            <w:noProof/>
            <w:lang w:val="id-ID"/>
          </w:rPr>
          <w:t xml:space="preserve"> Kerangka Kerja Penelitian</w:t>
        </w:r>
        <w:r w:rsidR="00882587">
          <w:rPr>
            <w:noProof/>
            <w:webHidden/>
          </w:rPr>
          <w:tab/>
        </w:r>
        <w:r w:rsidR="00882587">
          <w:rPr>
            <w:noProof/>
            <w:webHidden/>
          </w:rPr>
          <w:fldChar w:fldCharType="begin"/>
        </w:r>
        <w:r w:rsidR="00882587">
          <w:rPr>
            <w:noProof/>
            <w:webHidden/>
          </w:rPr>
          <w:instrText xml:space="preserve"> PAGEREF _Toc88100357 \h </w:instrText>
        </w:r>
        <w:r w:rsidR="00882587">
          <w:rPr>
            <w:noProof/>
            <w:webHidden/>
          </w:rPr>
        </w:r>
        <w:r w:rsidR="00882587">
          <w:rPr>
            <w:noProof/>
            <w:webHidden/>
          </w:rPr>
          <w:fldChar w:fldCharType="separate"/>
        </w:r>
        <w:r w:rsidR="00882587">
          <w:rPr>
            <w:noProof/>
            <w:webHidden/>
          </w:rPr>
          <w:t>34</w:t>
        </w:r>
        <w:r w:rsidR="00882587">
          <w:rPr>
            <w:noProof/>
            <w:webHidden/>
          </w:rPr>
          <w:fldChar w:fldCharType="end"/>
        </w:r>
      </w:hyperlink>
      <w:r w:rsidR="00882587">
        <w:fldChar w:fldCharType="end"/>
      </w:r>
      <w:r w:rsidR="00ED4BA3">
        <w:fldChar w:fldCharType="begin"/>
      </w:r>
      <w:r w:rsidR="00ED4BA3">
        <w:instrText xml:space="preserve"> TOC \h \z \c "Gambar 4." </w:instrText>
      </w:r>
      <w:r w:rsidR="00ED4BA3">
        <w:fldChar w:fldCharType="separate"/>
      </w:r>
    </w:p>
    <w:p w14:paraId="2E6935D4" w14:textId="73D2406E"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3" w:history="1">
        <w:r w:rsidR="00ED4BA3" w:rsidRPr="005C3A91">
          <w:rPr>
            <w:rStyle w:val="Hyperlink"/>
            <w:noProof/>
          </w:rPr>
          <w:t>Gambar 4. 1 Topologi Jaringan Poltekkes Kemenkes Padang</w:t>
        </w:r>
        <w:r w:rsidR="00ED4BA3">
          <w:rPr>
            <w:noProof/>
            <w:webHidden/>
          </w:rPr>
          <w:tab/>
        </w:r>
        <w:r w:rsidR="00ED4BA3">
          <w:rPr>
            <w:noProof/>
            <w:webHidden/>
          </w:rPr>
          <w:fldChar w:fldCharType="begin"/>
        </w:r>
        <w:r w:rsidR="00ED4BA3">
          <w:rPr>
            <w:noProof/>
            <w:webHidden/>
          </w:rPr>
          <w:instrText xml:space="preserve"> PAGEREF _Toc88100773 \h </w:instrText>
        </w:r>
        <w:r w:rsidR="00ED4BA3">
          <w:rPr>
            <w:noProof/>
            <w:webHidden/>
          </w:rPr>
        </w:r>
        <w:r w:rsidR="00ED4BA3">
          <w:rPr>
            <w:noProof/>
            <w:webHidden/>
          </w:rPr>
          <w:fldChar w:fldCharType="separate"/>
        </w:r>
        <w:r w:rsidR="00ED4BA3">
          <w:rPr>
            <w:noProof/>
            <w:webHidden/>
          </w:rPr>
          <w:t>43</w:t>
        </w:r>
        <w:r w:rsidR="00ED4BA3">
          <w:rPr>
            <w:noProof/>
            <w:webHidden/>
          </w:rPr>
          <w:fldChar w:fldCharType="end"/>
        </w:r>
      </w:hyperlink>
    </w:p>
    <w:p w14:paraId="1542E182" w14:textId="2504E95F"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4" w:history="1">
        <w:r w:rsidR="00ED4BA3" w:rsidRPr="005C3A91">
          <w:rPr>
            <w:rStyle w:val="Hyperlink"/>
            <w:noProof/>
          </w:rPr>
          <w:t>Gambar 4. 2 Perancangan Topologi Menggunakan Dua ISP</w:t>
        </w:r>
        <w:r w:rsidR="00ED4BA3">
          <w:rPr>
            <w:noProof/>
            <w:webHidden/>
          </w:rPr>
          <w:tab/>
        </w:r>
        <w:r w:rsidR="00ED4BA3">
          <w:rPr>
            <w:noProof/>
            <w:webHidden/>
          </w:rPr>
          <w:fldChar w:fldCharType="begin"/>
        </w:r>
        <w:r w:rsidR="00ED4BA3">
          <w:rPr>
            <w:noProof/>
            <w:webHidden/>
          </w:rPr>
          <w:instrText xml:space="preserve"> PAGEREF _Toc88100774 \h </w:instrText>
        </w:r>
        <w:r w:rsidR="00ED4BA3">
          <w:rPr>
            <w:noProof/>
            <w:webHidden/>
          </w:rPr>
        </w:r>
        <w:r w:rsidR="00ED4BA3">
          <w:rPr>
            <w:noProof/>
            <w:webHidden/>
          </w:rPr>
          <w:fldChar w:fldCharType="separate"/>
        </w:r>
        <w:r w:rsidR="00ED4BA3">
          <w:rPr>
            <w:noProof/>
            <w:webHidden/>
          </w:rPr>
          <w:t>45</w:t>
        </w:r>
        <w:r w:rsidR="00ED4BA3">
          <w:rPr>
            <w:noProof/>
            <w:webHidden/>
          </w:rPr>
          <w:fldChar w:fldCharType="end"/>
        </w:r>
      </w:hyperlink>
    </w:p>
    <w:p w14:paraId="41D1E363" w14:textId="128ED1B5"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5" w:history="1">
        <w:r w:rsidR="00ED4BA3" w:rsidRPr="005C3A91">
          <w:rPr>
            <w:rStyle w:val="Hyperlink"/>
            <w:noProof/>
          </w:rPr>
          <w:t>Gambar 4. 3 Topologi Usulan Poltekkes Kemenkes Padang</w:t>
        </w:r>
        <w:r w:rsidR="00ED4BA3">
          <w:rPr>
            <w:noProof/>
            <w:webHidden/>
          </w:rPr>
          <w:tab/>
        </w:r>
        <w:r w:rsidR="00ED4BA3">
          <w:rPr>
            <w:noProof/>
            <w:webHidden/>
          </w:rPr>
          <w:fldChar w:fldCharType="begin"/>
        </w:r>
        <w:r w:rsidR="00ED4BA3">
          <w:rPr>
            <w:noProof/>
            <w:webHidden/>
          </w:rPr>
          <w:instrText xml:space="preserve"> PAGEREF _Toc88100775 \h </w:instrText>
        </w:r>
        <w:r w:rsidR="00ED4BA3">
          <w:rPr>
            <w:noProof/>
            <w:webHidden/>
          </w:rPr>
        </w:r>
        <w:r w:rsidR="00ED4BA3">
          <w:rPr>
            <w:noProof/>
            <w:webHidden/>
          </w:rPr>
          <w:fldChar w:fldCharType="separate"/>
        </w:r>
        <w:r w:rsidR="00ED4BA3">
          <w:rPr>
            <w:noProof/>
            <w:webHidden/>
          </w:rPr>
          <w:t>46</w:t>
        </w:r>
        <w:r w:rsidR="00ED4BA3">
          <w:rPr>
            <w:noProof/>
            <w:webHidden/>
          </w:rPr>
          <w:fldChar w:fldCharType="end"/>
        </w:r>
      </w:hyperlink>
    </w:p>
    <w:p w14:paraId="2C0D186B" w14:textId="63370098"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6" w:history="1">
        <w:r w:rsidR="00ED4BA3" w:rsidRPr="005C3A91">
          <w:rPr>
            <w:rStyle w:val="Hyperlink"/>
            <w:noProof/>
          </w:rPr>
          <w:t>Gambar 4. 4 Halaman Login Winbox</w:t>
        </w:r>
        <w:r w:rsidR="00ED4BA3">
          <w:rPr>
            <w:noProof/>
            <w:webHidden/>
          </w:rPr>
          <w:tab/>
        </w:r>
        <w:r w:rsidR="00ED4BA3">
          <w:rPr>
            <w:noProof/>
            <w:webHidden/>
          </w:rPr>
          <w:fldChar w:fldCharType="begin"/>
        </w:r>
        <w:r w:rsidR="00ED4BA3">
          <w:rPr>
            <w:noProof/>
            <w:webHidden/>
          </w:rPr>
          <w:instrText xml:space="preserve"> PAGEREF _Toc88100776 \h </w:instrText>
        </w:r>
        <w:r w:rsidR="00ED4BA3">
          <w:rPr>
            <w:noProof/>
            <w:webHidden/>
          </w:rPr>
        </w:r>
        <w:r w:rsidR="00ED4BA3">
          <w:rPr>
            <w:noProof/>
            <w:webHidden/>
          </w:rPr>
          <w:fldChar w:fldCharType="separate"/>
        </w:r>
        <w:r w:rsidR="00ED4BA3">
          <w:rPr>
            <w:noProof/>
            <w:webHidden/>
          </w:rPr>
          <w:t>47</w:t>
        </w:r>
        <w:r w:rsidR="00ED4BA3">
          <w:rPr>
            <w:noProof/>
            <w:webHidden/>
          </w:rPr>
          <w:fldChar w:fldCharType="end"/>
        </w:r>
      </w:hyperlink>
    </w:p>
    <w:p w14:paraId="0D6E9757" w14:textId="4DB1024E"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7" w:history="1">
        <w:r w:rsidR="00ED4BA3" w:rsidRPr="005C3A91">
          <w:rPr>
            <w:rStyle w:val="Hyperlink"/>
            <w:noProof/>
          </w:rPr>
          <w:t>Gambar 4. 5 Interface List</w:t>
        </w:r>
        <w:r w:rsidR="00ED4BA3">
          <w:rPr>
            <w:noProof/>
            <w:webHidden/>
          </w:rPr>
          <w:tab/>
        </w:r>
        <w:r w:rsidR="00ED4BA3">
          <w:rPr>
            <w:noProof/>
            <w:webHidden/>
          </w:rPr>
          <w:fldChar w:fldCharType="begin"/>
        </w:r>
        <w:r w:rsidR="00ED4BA3">
          <w:rPr>
            <w:noProof/>
            <w:webHidden/>
          </w:rPr>
          <w:instrText xml:space="preserve"> PAGEREF _Toc88100777 \h </w:instrText>
        </w:r>
        <w:r w:rsidR="00ED4BA3">
          <w:rPr>
            <w:noProof/>
            <w:webHidden/>
          </w:rPr>
        </w:r>
        <w:r w:rsidR="00ED4BA3">
          <w:rPr>
            <w:noProof/>
            <w:webHidden/>
          </w:rPr>
          <w:fldChar w:fldCharType="separate"/>
        </w:r>
        <w:r w:rsidR="00ED4BA3">
          <w:rPr>
            <w:noProof/>
            <w:webHidden/>
          </w:rPr>
          <w:t>47</w:t>
        </w:r>
        <w:r w:rsidR="00ED4BA3">
          <w:rPr>
            <w:noProof/>
            <w:webHidden/>
          </w:rPr>
          <w:fldChar w:fldCharType="end"/>
        </w:r>
      </w:hyperlink>
    </w:p>
    <w:p w14:paraId="66B0AF9B" w14:textId="36B2DD58"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8" w:history="1">
        <w:r w:rsidR="00ED4BA3" w:rsidRPr="005C3A91">
          <w:rPr>
            <w:rStyle w:val="Hyperlink"/>
            <w:noProof/>
          </w:rPr>
          <w:t xml:space="preserve">Gambar 4. 6 Memberikan IP Address Pada </w:t>
        </w:r>
        <w:r w:rsidR="00ED4BA3" w:rsidRPr="005C3A91">
          <w:rPr>
            <w:rStyle w:val="Hyperlink"/>
            <w:i/>
            <w:noProof/>
          </w:rPr>
          <w:t>Ethernet</w:t>
        </w:r>
        <w:r w:rsidR="00ED4BA3">
          <w:rPr>
            <w:noProof/>
            <w:webHidden/>
          </w:rPr>
          <w:tab/>
        </w:r>
        <w:r w:rsidR="00ED4BA3">
          <w:rPr>
            <w:noProof/>
            <w:webHidden/>
          </w:rPr>
          <w:fldChar w:fldCharType="begin"/>
        </w:r>
        <w:r w:rsidR="00ED4BA3">
          <w:rPr>
            <w:noProof/>
            <w:webHidden/>
          </w:rPr>
          <w:instrText xml:space="preserve"> PAGEREF _Toc88100778 \h </w:instrText>
        </w:r>
        <w:r w:rsidR="00ED4BA3">
          <w:rPr>
            <w:noProof/>
            <w:webHidden/>
          </w:rPr>
        </w:r>
        <w:r w:rsidR="00ED4BA3">
          <w:rPr>
            <w:noProof/>
            <w:webHidden/>
          </w:rPr>
          <w:fldChar w:fldCharType="separate"/>
        </w:r>
        <w:r w:rsidR="00ED4BA3">
          <w:rPr>
            <w:noProof/>
            <w:webHidden/>
          </w:rPr>
          <w:t>48</w:t>
        </w:r>
        <w:r w:rsidR="00ED4BA3">
          <w:rPr>
            <w:noProof/>
            <w:webHidden/>
          </w:rPr>
          <w:fldChar w:fldCharType="end"/>
        </w:r>
      </w:hyperlink>
    </w:p>
    <w:p w14:paraId="234DC6B2" w14:textId="1DF10653"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79" w:history="1">
        <w:r w:rsidR="00ED4BA3" w:rsidRPr="005C3A91">
          <w:rPr>
            <w:rStyle w:val="Hyperlink"/>
            <w:noProof/>
          </w:rPr>
          <w:t xml:space="preserve">Gambar 4. 7 Memberikan </w:t>
        </w:r>
        <w:r w:rsidR="00ED4BA3" w:rsidRPr="005C3A91">
          <w:rPr>
            <w:rStyle w:val="Hyperlink"/>
            <w:i/>
            <w:noProof/>
          </w:rPr>
          <w:t>Gateaway</w:t>
        </w:r>
        <w:r w:rsidR="00ED4BA3" w:rsidRPr="005C3A91">
          <w:rPr>
            <w:rStyle w:val="Hyperlink"/>
            <w:noProof/>
          </w:rPr>
          <w:t xml:space="preserve"> Pada </w:t>
        </w:r>
        <w:r w:rsidR="00ED4BA3" w:rsidRPr="005C3A91">
          <w:rPr>
            <w:rStyle w:val="Hyperlink"/>
            <w:i/>
            <w:noProof/>
          </w:rPr>
          <w:t>Routes</w:t>
        </w:r>
        <w:r w:rsidR="00ED4BA3">
          <w:rPr>
            <w:noProof/>
            <w:webHidden/>
          </w:rPr>
          <w:tab/>
        </w:r>
        <w:r w:rsidR="00ED4BA3">
          <w:rPr>
            <w:noProof/>
            <w:webHidden/>
          </w:rPr>
          <w:fldChar w:fldCharType="begin"/>
        </w:r>
        <w:r w:rsidR="00ED4BA3">
          <w:rPr>
            <w:noProof/>
            <w:webHidden/>
          </w:rPr>
          <w:instrText xml:space="preserve"> PAGEREF _Toc88100779 \h </w:instrText>
        </w:r>
        <w:r w:rsidR="00ED4BA3">
          <w:rPr>
            <w:noProof/>
            <w:webHidden/>
          </w:rPr>
        </w:r>
        <w:r w:rsidR="00ED4BA3">
          <w:rPr>
            <w:noProof/>
            <w:webHidden/>
          </w:rPr>
          <w:fldChar w:fldCharType="separate"/>
        </w:r>
        <w:r w:rsidR="00ED4BA3">
          <w:rPr>
            <w:noProof/>
            <w:webHidden/>
          </w:rPr>
          <w:t>49</w:t>
        </w:r>
        <w:r w:rsidR="00ED4BA3">
          <w:rPr>
            <w:noProof/>
            <w:webHidden/>
          </w:rPr>
          <w:fldChar w:fldCharType="end"/>
        </w:r>
      </w:hyperlink>
    </w:p>
    <w:p w14:paraId="79CC5807" w14:textId="4D33F735"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0" w:history="1">
        <w:r w:rsidR="00ED4BA3" w:rsidRPr="005C3A91">
          <w:rPr>
            <w:rStyle w:val="Hyperlink"/>
            <w:noProof/>
          </w:rPr>
          <w:t xml:space="preserve">Gambar 4. 8 DNS </w:t>
        </w:r>
        <w:r w:rsidR="00ED4BA3" w:rsidRPr="005C3A91">
          <w:rPr>
            <w:rStyle w:val="Hyperlink"/>
            <w:i/>
            <w:noProof/>
          </w:rPr>
          <w:t>Settings</w:t>
        </w:r>
        <w:r w:rsidR="00ED4BA3">
          <w:rPr>
            <w:noProof/>
            <w:webHidden/>
          </w:rPr>
          <w:tab/>
        </w:r>
        <w:r w:rsidR="00ED4BA3">
          <w:rPr>
            <w:noProof/>
            <w:webHidden/>
          </w:rPr>
          <w:fldChar w:fldCharType="begin"/>
        </w:r>
        <w:r w:rsidR="00ED4BA3">
          <w:rPr>
            <w:noProof/>
            <w:webHidden/>
          </w:rPr>
          <w:instrText xml:space="preserve"> PAGEREF _Toc88100780 \h </w:instrText>
        </w:r>
        <w:r w:rsidR="00ED4BA3">
          <w:rPr>
            <w:noProof/>
            <w:webHidden/>
          </w:rPr>
        </w:r>
        <w:r w:rsidR="00ED4BA3">
          <w:rPr>
            <w:noProof/>
            <w:webHidden/>
          </w:rPr>
          <w:fldChar w:fldCharType="separate"/>
        </w:r>
        <w:r w:rsidR="00ED4BA3">
          <w:rPr>
            <w:noProof/>
            <w:webHidden/>
          </w:rPr>
          <w:t>50</w:t>
        </w:r>
        <w:r w:rsidR="00ED4BA3">
          <w:rPr>
            <w:noProof/>
            <w:webHidden/>
          </w:rPr>
          <w:fldChar w:fldCharType="end"/>
        </w:r>
      </w:hyperlink>
    </w:p>
    <w:p w14:paraId="2F59FBAE" w14:textId="4B279612"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1" w:history="1">
        <w:r w:rsidR="00ED4BA3" w:rsidRPr="005C3A91">
          <w:rPr>
            <w:rStyle w:val="Hyperlink"/>
            <w:noProof/>
          </w:rPr>
          <w:t>Gambar 4. 9 Firewall NAT</w:t>
        </w:r>
        <w:r w:rsidR="00ED4BA3">
          <w:rPr>
            <w:noProof/>
            <w:webHidden/>
          </w:rPr>
          <w:tab/>
        </w:r>
        <w:r w:rsidR="00ED4BA3">
          <w:rPr>
            <w:noProof/>
            <w:webHidden/>
          </w:rPr>
          <w:fldChar w:fldCharType="begin"/>
        </w:r>
        <w:r w:rsidR="00ED4BA3">
          <w:rPr>
            <w:noProof/>
            <w:webHidden/>
          </w:rPr>
          <w:instrText xml:space="preserve"> PAGEREF _Toc88100781 \h </w:instrText>
        </w:r>
        <w:r w:rsidR="00ED4BA3">
          <w:rPr>
            <w:noProof/>
            <w:webHidden/>
          </w:rPr>
        </w:r>
        <w:r w:rsidR="00ED4BA3">
          <w:rPr>
            <w:noProof/>
            <w:webHidden/>
          </w:rPr>
          <w:fldChar w:fldCharType="separate"/>
        </w:r>
        <w:r w:rsidR="00ED4BA3">
          <w:rPr>
            <w:noProof/>
            <w:webHidden/>
          </w:rPr>
          <w:t>51</w:t>
        </w:r>
        <w:r w:rsidR="00ED4BA3">
          <w:rPr>
            <w:noProof/>
            <w:webHidden/>
          </w:rPr>
          <w:fldChar w:fldCharType="end"/>
        </w:r>
      </w:hyperlink>
    </w:p>
    <w:p w14:paraId="2A1914DC" w14:textId="32E813F0"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2" w:history="1">
        <w:r w:rsidR="00ED4BA3" w:rsidRPr="005C3A91">
          <w:rPr>
            <w:rStyle w:val="Hyperlink"/>
            <w:noProof/>
          </w:rPr>
          <w:t>Gambar 4. 10</w:t>
        </w:r>
        <w:r w:rsidR="00ED4BA3" w:rsidRPr="005C3A91">
          <w:rPr>
            <w:rStyle w:val="Hyperlink"/>
            <w:rFonts w:eastAsia="Times New Roman"/>
            <w:i/>
            <w:noProof/>
          </w:rPr>
          <w:t xml:space="preserve"> Connection Mark</w:t>
        </w:r>
        <w:r w:rsidR="00ED4BA3">
          <w:rPr>
            <w:noProof/>
            <w:webHidden/>
          </w:rPr>
          <w:tab/>
        </w:r>
        <w:r w:rsidR="00ED4BA3">
          <w:rPr>
            <w:noProof/>
            <w:webHidden/>
          </w:rPr>
          <w:fldChar w:fldCharType="begin"/>
        </w:r>
        <w:r w:rsidR="00ED4BA3">
          <w:rPr>
            <w:noProof/>
            <w:webHidden/>
          </w:rPr>
          <w:instrText xml:space="preserve"> PAGEREF _Toc88100782 \h </w:instrText>
        </w:r>
        <w:r w:rsidR="00ED4BA3">
          <w:rPr>
            <w:noProof/>
            <w:webHidden/>
          </w:rPr>
        </w:r>
        <w:r w:rsidR="00ED4BA3">
          <w:rPr>
            <w:noProof/>
            <w:webHidden/>
          </w:rPr>
          <w:fldChar w:fldCharType="separate"/>
        </w:r>
        <w:r w:rsidR="00ED4BA3">
          <w:rPr>
            <w:noProof/>
            <w:webHidden/>
          </w:rPr>
          <w:t>52</w:t>
        </w:r>
        <w:r w:rsidR="00ED4BA3">
          <w:rPr>
            <w:noProof/>
            <w:webHidden/>
          </w:rPr>
          <w:fldChar w:fldCharType="end"/>
        </w:r>
      </w:hyperlink>
    </w:p>
    <w:p w14:paraId="1F41FCD0" w14:textId="61BA9A3C"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3" w:history="1">
        <w:r w:rsidR="00ED4BA3" w:rsidRPr="005C3A91">
          <w:rPr>
            <w:rStyle w:val="Hyperlink"/>
            <w:noProof/>
          </w:rPr>
          <w:t>Gambar 4. 11</w:t>
        </w:r>
        <w:r w:rsidR="00ED4BA3" w:rsidRPr="005C3A91">
          <w:rPr>
            <w:rStyle w:val="Hyperlink"/>
            <w:rFonts w:eastAsia="Times New Roman"/>
            <w:i/>
            <w:noProof/>
          </w:rPr>
          <w:t xml:space="preserve"> Routing Mark</w:t>
        </w:r>
        <w:r w:rsidR="00ED4BA3">
          <w:rPr>
            <w:noProof/>
            <w:webHidden/>
          </w:rPr>
          <w:tab/>
        </w:r>
        <w:r w:rsidR="00ED4BA3">
          <w:rPr>
            <w:noProof/>
            <w:webHidden/>
          </w:rPr>
          <w:fldChar w:fldCharType="begin"/>
        </w:r>
        <w:r w:rsidR="00ED4BA3">
          <w:rPr>
            <w:noProof/>
            <w:webHidden/>
          </w:rPr>
          <w:instrText xml:space="preserve"> PAGEREF _Toc88100783 \h </w:instrText>
        </w:r>
        <w:r w:rsidR="00ED4BA3">
          <w:rPr>
            <w:noProof/>
            <w:webHidden/>
          </w:rPr>
        </w:r>
        <w:r w:rsidR="00ED4BA3">
          <w:rPr>
            <w:noProof/>
            <w:webHidden/>
          </w:rPr>
          <w:fldChar w:fldCharType="separate"/>
        </w:r>
        <w:r w:rsidR="00ED4BA3">
          <w:rPr>
            <w:noProof/>
            <w:webHidden/>
          </w:rPr>
          <w:t>53</w:t>
        </w:r>
        <w:r w:rsidR="00ED4BA3">
          <w:rPr>
            <w:noProof/>
            <w:webHidden/>
          </w:rPr>
          <w:fldChar w:fldCharType="end"/>
        </w:r>
      </w:hyperlink>
    </w:p>
    <w:p w14:paraId="418C7694" w14:textId="0D1CEB6F"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4" w:history="1">
        <w:r w:rsidR="00ED4BA3" w:rsidRPr="005C3A91">
          <w:rPr>
            <w:rStyle w:val="Hyperlink"/>
            <w:noProof/>
          </w:rPr>
          <w:t>Gambar 4. 12</w:t>
        </w:r>
        <w:r w:rsidR="00ED4BA3" w:rsidRPr="005C3A91">
          <w:rPr>
            <w:rStyle w:val="Hyperlink"/>
            <w:rFonts w:eastAsia="Times New Roman"/>
            <w:noProof/>
          </w:rPr>
          <w:t xml:space="preserve"> Pre-routing </w:t>
        </w:r>
        <w:r w:rsidR="00ED4BA3" w:rsidRPr="005C3A91">
          <w:rPr>
            <w:rStyle w:val="Hyperlink"/>
            <w:rFonts w:eastAsia="Times New Roman"/>
            <w:i/>
            <w:noProof/>
          </w:rPr>
          <w:t>Accept</w:t>
        </w:r>
        <w:r w:rsidR="00ED4BA3">
          <w:rPr>
            <w:noProof/>
            <w:webHidden/>
          </w:rPr>
          <w:tab/>
        </w:r>
        <w:r w:rsidR="00ED4BA3">
          <w:rPr>
            <w:noProof/>
            <w:webHidden/>
          </w:rPr>
          <w:fldChar w:fldCharType="begin"/>
        </w:r>
        <w:r w:rsidR="00ED4BA3">
          <w:rPr>
            <w:noProof/>
            <w:webHidden/>
          </w:rPr>
          <w:instrText xml:space="preserve"> PAGEREF _Toc88100784 \h </w:instrText>
        </w:r>
        <w:r w:rsidR="00ED4BA3">
          <w:rPr>
            <w:noProof/>
            <w:webHidden/>
          </w:rPr>
        </w:r>
        <w:r w:rsidR="00ED4BA3">
          <w:rPr>
            <w:noProof/>
            <w:webHidden/>
          </w:rPr>
          <w:fldChar w:fldCharType="separate"/>
        </w:r>
        <w:r w:rsidR="00ED4BA3">
          <w:rPr>
            <w:noProof/>
            <w:webHidden/>
          </w:rPr>
          <w:t>53</w:t>
        </w:r>
        <w:r w:rsidR="00ED4BA3">
          <w:rPr>
            <w:noProof/>
            <w:webHidden/>
          </w:rPr>
          <w:fldChar w:fldCharType="end"/>
        </w:r>
      </w:hyperlink>
    </w:p>
    <w:p w14:paraId="44ADDC63" w14:textId="6C0178C2"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5" w:history="1">
        <w:r w:rsidR="00ED4BA3" w:rsidRPr="005C3A91">
          <w:rPr>
            <w:rStyle w:val="Hyperlink"/>
            <w:noProof/>
          </w:rPr>
          <w:t>Gambar 4. 13</w:t>
        </w:r>
        <w:r w:rsidR="00ED4BA3" w:rsidRPr="005C3A91">
          <w:rPr>
            <w:rStyle w:val="Hyperlink"/>
            <w:rFonts w:eastAsia="Times New Roman"/>
            <w:noProof/>
          </w:rPr>
          <w:t xml:space="preserve"> Pre-Routing PCC</w:t>
        </w:r>
        <w:r w:rsidR="00ED4BA3">
          <w:rPr>
            <w:noProof/>
            <w:webHidden/>
          </w:rPr>
          <w:tab/>
        </w:r>
        <w:r w:rsidR="00ED4BA3">
          <w:rPr>
            <w:noProof/>
            <w:webHidden/>
          </w:rPr>
          <w:fldChar w:fldCharType="begin"/>
        </w:r>
        <w:r w:rsidR="00ED4BA3">
          <w:rPr>
            <w:noProof/>
            <w:webHidden/>
          </w:rPr>
          <w:instrText xml:space="preserve"> PAGEREF _Toc88100785 \h </w:instrText>
        </w:r>
        <w:r w:rsidR="00ED4BA3">
          <w:rPr>
            <w:noProof/>
            <w:webHidden/>
          </w:rPr>
        </w:r>
        <w:r w:rsidR="00ED4BA3">
          <w:rPr>
            <w:noProof/>
            <w:webHidden/>
          </w:rPr>
          <w:fldChar w:fldCharType="separate"/>
        </w:r>
        <w:r w:rsidR="00ED4BA3">
          <w:rPr>
            <w:noProof/>
            <w:webHidden/>
          </w:rPr>
          <w:t>54</w:t>
        </w:r>
        <w:r w:rsidR="00ED4BA3">
          <w:rPr>
            <w:noProof/>
            <w:webHidden/>
          </w:rPr>
          <w:fldChar w:fldCharType="end"/>
        </w:r>
      </w:hyperlink>
    </w:p>
    <w:p w14:paraId="5CECACE3" w14:textId="3F3721A9"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0786" w:history="1">
        <w:r w:rsidR="00ED4BA3" w:rsidRPr="005C3A91">
          <w:rPr>
            <w:rStyle w:val="Hyperlink"/>
            <w:noProof/>
          </w:rPr>
          <w:t>Gambar 4. 14</w:t>
        </w:r>
        <w:r w:rsidR="00ED4BA3" w:rsidRPr="005C3A91">
          <w:rPr>
            <w:rStyle w:val="Hyperlink"/>
            <w:rFonts w:eastAsia="Times New Roman"/>
            <w:noProof/>
          </w:rPr>
          <w:t xml:space="preserve"> Pre-Routing ke </w:t>
        </w:r>
        <w:r w:rsidR="00ED4BA3" w:rsidRPr="005C3A91">
          <w:rPr>
            <w:rStyle w:val="Hyperlink"/>
            <w:rFonts w:eastAsia="Times New Roman"/>
            <w:i/>
            <w:noProof/>
          </w:rPr>
          <w:t>Client</w:t>
        </w:r>
        <w:r w:rsidR="00ED4BA3">
          <w:rPr>
            <w:noProof/>
            <w:webHidden/>
          </w:rPr>
          <w:tab/>
        </w:r>
        <w:r w:rsidR="00ED4BA3">
          <w:rPr>
            <w:noProof/>
            <w:webHidden/>
          </w:rPr>
          <w:fldChar w:fldCharType="begin"/>
        </w:r>
        <w:r w:rsidR="00ED4BA3">
          <w:rPr>
            <w:noProof/>
            <w:webHidden/>
          </w:rPr>
          <w:instrText xml:space="preserve"> PAGEREF _Toc88100786 \h </w:instrText>
        </w:r>
        <w:r w:rsidR="00ED4BA3">
          <w:rPr>
            <w:noProof/>
            <w:webHidden/>
          </w:rPr>
        </w:r>
        <w:r w:rsidR="00ED4BA3">
          <w:rPr>
            <w:noProof/>
            <w:webHidden/>
          </w:rPr>
          <w:fldChar w:fldCharType="separate"/>
        </w:r>
        <w:r w:rsidR="00ED4BA3">
          <w:rPr>
            <w:noProof/>
            <w:webHidden/>
          </w:rPr>
          <w:t>54</w:t>
        </w:r>
        <w:r w:rsidR="00ED4BA3">
          <w:rPr>
            <w:noProof/>
            <w:webHidden/>
          </w:rPr>
          <w:fldChar w:fldCharType="end"/>
        </w:r>
      </w:hyperlink>
    </w:p>
    <w:p w14:paraId="1F83DE04" w14:textId="40BB88E6" w:rsidR="00ED4BA3" w:rsidRDefault="003D3850" w:rsidP="002039AE">
      <w:pPr>
        <w:pStyle w:val="TableofFigures"/>
        <w:tabs>
          <w:tab w:val="right" w:leader="dot" w:pos="8211"/>
        </w:tabs>
        <w:spacing w:line="480" w:lineRule="auto"/>
        <w:rPr>
          <w:noProof/>
        </w:rPr>
      </w:pPr>
      <w:hyperlink w:anchor="_Toc88100787" w:history="1">
        <w:r w:rsidR="00ED4BA3" w:rsidRPr="005C3A91">
          <w:rPr>
            <w:rStyle w:val="Hyperlink"/>
            <w:noProof/>
          </w:rPr>
          <w:t>Gambar 4. 15</w:t>
        </w:r>
        <w:r w:rsidR="00ED4BA3" w:rsidRPr="005C3A91">
          <w:rPr>
            <w:rStyle w:val="Hyperlink"/>
            <w:rFonts w:eastAsia="Times New Roman"/>
            <w:noProof/>
          </w:rPr>
          <w:t xml:space="preserve"> Konfigurasi </w:t>
        </w:r>
        <w:r w:rsidR="00ED4BA3" w:rsidRPr="005C3A91">
          <w:rPr>
            <w:rStyle w:val="Hyperlink"/>
            <w:rFonts w:eastAsia="Times New Roman"/>
            <w:i/>
            <w:noProof/>
          </w:rPr>
          <w:t>Failover</w:t>
        </w:r>
        <w:r w:rsidR="00ED4BA3">
          <w:rPr>
            <w:noProof/>
            <w:webHidden/>
          </w:rPr>
          <w:tab/>
        </w:r>
        <w:r w:rsidR="00ED4BA3">
          <w:rPr>
            <w:noProof/>
            <w:webHidden/>
          </w:rPr>
          <w:fldChar w:fldCharType="begin"/>
        </w:r>
        <w:r w:rsidR="00ED4BA3">
          <w:rPr>
            <w:noProof/>
            <w:webHidden/>
          </w:rPr>
          <w:instrText xml:space="preserve"> PAGEREF _Toc88100787 \h </w:instrText>
        </w:r>
        <w:r w:rsidR="00ED4BA3">
          <w:rPr>
            <w:noProof/>
            <w:webHidden/>
          </w:rPr>
        </w:r>
        <w:r w:rsidR="00ED4BA3">
          <w:rPr>
            <w:noProof/>
            <w:webHidden/>
          </w:rPr>
          <w:fldChar w:fldCharType="separate"/>
        </w:r>
        <w:r w:rsidR="00ED4BA3">
          <w:rPr>
            <w:noProof/>
            <w:webHidden/>
          </w:rPr>
          <w:t>55</w:t>
        </w:r>
        <w:r w:rsidR="00ED4BA3">
          <w:rPr>
            <w:noProof/>
            <w:webHidden/>
          </w:rPr>
          <w:fldChar w:fldCharType="end"/>
        </w:r>
      </w:hyperlink>
      <w:r w:rsidR="00ED4BA3">
        <w:fldChar w:fldCharType="end"/>
      </w:r>
      <w:r w:rsidR="00ED4BA3">
        <w:fldChar w:fldCharType="begin"/>
      </w:r>
      <w:r w:rsidR="00ED4BA3">
        <w:instrText xml:space="preserve"> TOC \h \z \c "Gambar 5." </w:instrText>
      </w:r>
      <w:r w:rsidR="00ED4BA3">
        <w:fldChar w:fldCharType="separate"/>
      </w:r>
    </w:p>
    <w:p w14:paraId="20E8EFEF" w14:textId="17DE8087"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154" w:history="1">
        <w:r w:rsidR="00ED4BA3" w:rsidRPr="00047AA4">
          <w:rPr>
            <w:rStyle w:val="Hyperlink"/>
            <w:noProof/>
          </w:rPr>
          <w:t xml:space="preserve">Gambar 5. 1 Tampilan </w:t>
        </w:r>
        <w:r w:rsidR="00ED4BA3" w:rsidRPr="00047AA4">
          <w:rPr>
            <w:rStyle w:val="Hyperlink"/>
            <w:i/>
            <w:noProof/>
          </w:rPr>
          <w:t xml:space="preserve">Software </w:t>
        </w:r>
        <w:r w:rsidR="00ED4BA3" w:rsidRPr="00047AA4">
          <w:rPr>
            <w:rStyle w:val="Hyperlink"/>
            <w:noProof/>
          </w:rPr>
          <w:t>Winbox</w:t>
        </w:r>
        <w:r w:rsidR="00ED4BA3">
          <w:rPr>
            <w:noProof/>
            <w:webHidden/>
          </w:rPr>
          <w:tab/>
        </w:r>
        <w:r w:rsidR="00ED4BA3">
          <w:rPr>
            <w:noProof/>
            <w:webHidden/>
          </w:rPr>
          <w:fldChar w:fldCharType="begin"/>
        </w:r>
        <w:r w:rsidR="00ED4BA3">
          <w:rPr>
            <w:noProof/>
            <w:webHidden/>
          </w:rPr>
          <w:instrText xml:space="preserve"> PAGEREF _Toc88101154 \h </w:instrText>
        </w:r>
        <w:r w:rsidR="00ED4BA3">
          <w:rPr>
            <w:noProof/>
            <w:webHidden/>
          </w:rPr>
        </w:r>
        <w:r w:rsidR="00ED4BA3">
          <w:rPr>
            <w:noProof/>
            <w:webHidden/>
          </w:rPr>
          <w:fldChar w:fldCharType="separate"/>
        </w:r>
        <w:r w:rsidR="00ED4BA3">
          <w:rPr>
            <w:noProof/>
            <w:webHidden/>
          </w:rPr>
          <w:t>58</w:t>
        </w:r>
        <w:r w:rsidR="00ED4BA3">
          <w:rPr>
            <w:noProof/>
            <w:webHidden/>
          </w:rPr>
          <w:fldChar w:fldCharType="end"/>
        </w:r>
      </w:hyperlink>
    </w:p>
    <w:p w14:paraId="23496B4F" w14:textId="316F4133"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r:id="rId16" w:anchor="_Toc88101155" w:history="1">
        <w:r w:rsidR="00ED4BA3" w:rsidRPr="00047AA4">
          <w:rPr>
            <w:rStyle w:val="Hyperlink"/>
            <w:noProof/>
          </w:rPr>
          <w:t xml:space="preserve">Gambar 5. 2 Pengujian </w:t>
        </w:r>
        <w:r w:rsidR="00ED4BA3" w:rsidRPr="00047AA4">
          <w:rPr>
            <w:rStyle w:val="Hyperlink"/>
            <w:i/>
            <w:noProof/>
          </w:rPr>
          <w:t>Test Ping Router</w:t>
        </w:r>
        <w:r w:rsidR="00ED4BA3">
          <w:rPr>
            <w:noProof/>
            <w:webHidden/>
          </w:rPr>
          <w:tab/>
        </w:r>
        <w:r w:rsidR="00ED4BA3">
          <w:rPr>
            <w:noProof/>
            <w:webHidden/>
          </w:rPr>
          <w:fldChar w:fldCharType="begin"/>
        </w:r>
        <w:r w:rsidR="00ED4BA3">
          <w:rPr>
            <w:noProof/>
            <w:webHidden/>
          </w:rPr>
          <w:instrText xml:space="preserve"> PAGEREF _Toc88101155 \h </w:instrText>
        </w:r>
        <w:r w:rsidR="00ED4BA3">
          <w:rPr>
            <w:noProof/>
            <w:webHidden/>
          </w:rPr>
        </w:r>
        <w:r w:rsidR="00ED4BA3">
          <w:rPr>
            <w:noProof/>
            <w:webHidden/>
          </w:rPr>
          <w:fldChar w:fldCharType="separate"/>
        </w:r>
        <w:r w:rsidR="00ED4BA3">
          <w:rPr>
            <w:noProof/>
            <w:webHidden/>
          </w:rPr>
          <w:t>59</w:t>
        </w:r>
        <w:r w:rsidR="00ED4BA3">
          <w:rPr>
            <w:noProof/>
            <w:webHidden/>
          </w:rPr>
          <w:fldChar w:fldCharType="end"/>
        </w:r>
      </w:hyperlink>
    </w:p>
    <w:p w14:paraId="52A6741D" w14:textId="3B603C37"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156" w:history="1">
        <w:r w:rsidR="00ED4BA3" w:rsidRPr="00047AA4">
          <w:rPr>
            <w:rStyle w:val="Hyperlink"/>
            <w:noProof/>
          </w:rPr>
          <w:t xml:space="preserve">Gambar 5. 3 Pengujian </w:t>
        </w:r>
        <w:r w:rsidR="00ED4BA3" w:rsidRPr="00047AA4">
          <w:rPr>
            <w:rStyle w:val="Hyperlink"/>
            <w:i/>
            <w:noProof/>
          </w:rPr>
          <w:t xml:space="preserve">Test Ping PC Client </w:t>
        </w:r>
        <w:r w:rsidR="00ED4BA3" w:rsidRPr="00047AA4">
          <w:rPr>
            <w:rStyle w:val="Hyperlink"/>
            <w:noProof/>
          </w:rPr>
          <w:t>1 Menuju Router</w:t>
        </w:r>
        <w:r w:rsidR="00ED4BA3">
          <w:rPr>
            <w:noProof/>
            <w:webHidden/>
          </w:rPr>
          <w:tab/>
        </w:r>
        <w:r w:rsidR="00ED4BA3">
          <w:rPr>
            <w:noProof/>
            <w:webHidden/>
          </w:rPr>
          <w:fldChar w:fldCharType="begin"/>
        </w:r>
        <w:r w:rsidR="00ED4BA3">
          <w:rPr>
            <w:noProof/>
            <w:webHidden/>
          </w:rPr>
          <w:instrText xml:space="preserve"> PAGEREF _Toc88101156 \h </w:instrText>
        </w:r>
        <w:r w:rsidR="00ED4BA3">
          <w:rPr>
            <w:noProof/>
            <w:webHidden/>
          </w:rPr>
        </w:r>
        <w:r w:rsidR="00ED4BA3">
          <w:rPr>
            <w:noProof/>
            <w:webHidden/>
          </w:rPr>
          <w:fldChar w:fldCharType="separate"/>
        </w:r>
        <w:r w:rsidR="00ED4BA3">
          <w:rPr>
            <w:noProof/>
            <w:webHidden/>
          </w:rPr>
          <w:t>59</w:t>
        </w:r>
        <w:r w:rsidR="00ED4BA3">
          <w:rPr>
            <w:noProof/>
            <w:webHidden/>
          </w:rPr>
          <w:fldChar w:fldCharType="end"/>
        </w:r>
      </w:hyperlink>
    </w:p>
    <w:p w14:paraId="56C16223" w14:textId="2DE1EECF" w:rsidR="00ED4BA3"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157" w:history="1">
        <w:r w:rsidR="00ED4BA3" w:rsidRPr="00047AA4">
          <w:rPr>
            <w:rStyle w:val="Hyperlink"/>
            <w:noProof/>
          </w:rPr>
          <w:t xml:space="preserve">Gambar 5. 4 Pengujian </w:t>
        </w:r>
        <w:r w:rsidR="00ED4BA3" w:rsidRPr="00047AA4">
          <w:rPr>
            <w:rStyle w:val="Hyperlink"/>
            <w:i/>
            <w:noProof/>
          </w:rPr>
          <w:t xml:space="preserve">Test Ping PC Client </w:t>
        </w:r>
        <w:r w:rsidR="00ED4BA3" w:rsidRPr="00047AA4">
          <w:rPr>
            <w:rStyle w:val="Hyperlink"/>
            <w:noProof/>
          </w:rPr>
          <w:t>2 Menuju Router</w:t>
        </w:r>
        <w:r w:rsidR="00ED4BA3">
          <w:rPr>
            <w:noProof/>
            <w:webHidden/>
          </w:rPr>
          <w:tab/>
        </w:r>
        <w:r w:rsidR="00ED4BA3">
          <w:rPr>
            <w:noProof/>
            <w:webHidden/>
          </w:rPr>
          <w:fldChar w:fldCharType="begin"/>
        </w:r>
        <w:r w:rsidR="00ED4BA3">
          <w:rPr>
            <w:noProof/>
            <w:webHidden/>
          </w:rPr>
          <w:instrText xml:space="preserve"> PAGEREF _Toc88101157 \h </w:instrText>
        </w:r>
        <w:r w:rsidR="00ED4BA3">
          <w:rPr>
            <w:noProof/>
            <w:webHidden/>
          </w:rPr>
        </w:r>
        <w:r w:rsidR="00ED4BA3">
          <w:rPr>
            <w:noProof/>
            <w:webHidden/>
          </w:rPr>
          <w:fldChar w:fldCharType="separate"/>
        </w:r>
        <w:r w:rsidR="00ED4BA3">
          <w:rPr>
            <w:noProof/>
            <w:webHidden/>
          </w:rPr>
          <w:t>60</w:t>
        </w:r>
        <w:r w:rsidR="00ED4BA3">
          <w:rPr>
            <w:noProof/>
            <w:webHidden/>
          </w:rPr>
          <w:fldChar w:fldCharType="end"/>
        </w:r>
      </w:hyperlink>
    </w:p>
    <w:p w14:paraId="4E19B61E" w14:textId="708189CC" w:rsidR="00ED4BA3" w:rsidRDefault="00ED4BA3" w:rsidP="002039AE">
      <w:pPr>
        <w:spacing w:line="480" w:lineRule="auto"/>
      </w:pPr>
      <w:r>
        <w:fldChar w:fldCharType="end"/>
      </w:r>
    </w:p>
    <w:p w14:paraId="34903DC3" w14:textId="513DA6F3" w:rsidR="00ED4BA3" w:rsidRDefault="00ED4BA3" w:rsidP="004308F4"/>
    <w:p w14:paraId="453A96FD" w14:textId="24CB137B" w:rsidR="00ED4BA3" w:rsidRDefault="00ED4BA3" w:rsidP="004308F4"/>
    <w:p w14:paraId="1DB7179F" w14:textId="6D0D8EA1" w:rsidR="00ED4BA3" w:rsidRDefault="00ED4BA3" w:rsidP="004308F4"/>
    <w:p w14:paraId="3C2599EB" w14:textId="77777777" w:rsidR="00ED4BA3" w:rsidRDefault="00ED4BA3" w:rsidP="004308F4"/>
    <w:p w14:paraId="756EBCC3" w14:textId="77777777" w:rsidR="002039AE" w:rsidRDefault="002039AE">
      <w:pPr>
        <w:rPr>
          <w:rFonts w:eastAsia="SimSun"/>
          <w:b/>
          <w:szCs w:val="32"/>
        </w:rPr>
      </w:pPr>
      <w:bookmarkStart w:id="21" w:name="_Toc88086182"/>
      <w:bookmarkStart w:id="22" w:name="_Toc88092123"/>
      <w:r>
        <w:br w:type="page"/>
      </w:r>
    </w:p>
    <w:p w14:paraId="5344CADA" w14:textId="33A5A9C5" w:rsidR="004308F4" w:rsidRPr="003376A4" w:rsidRDefault="004308F4" w:rsidP="004308F4">
      <w:pPr>
        <w:pStyle w:val="Style21"/>
      </w:pPr>
      <w:r w:rsidRPr="003376A4">
        <w:lastRenderedPageBreak/>
        <w:t>DAFTAR TABEL</w:t>
      </w:r>
      <w:bookmarkEnd w:id="21"/>
      <w:bookmarkEnd w:id="22"/>
    </w:p>
    <w:p w14:paraId="4B029A82" w14:textId="77777777" w:rsidR="002039AE" w:rsidRDefault="002039AE" w:rsidP="002039AE">
      <w:pPr>
        <w:pStyle w:val="TableofFigures"/>
        <w:tabs>
          <w:tab w:val="right" w:leader="dot" w:pos="8211"/>
        </w:tabs>
        <w:spacing w:line="480" w:lineRule="auto"/>
      </w:pPr>
    </w:p>
    <w:p w14:paraId="67A09CE3" w14:textId="725F3F0C" w:rsidR="006665EA" w:rsidRDefault="003D3850" w:rsidP="002039AE">
      <w:pPr>
        <w:pStyle w:val="TableofFigures"/>
        <w:tabs>
          <w:tab w:val="right" w:leader="dot" w:pos="8211"/>
        </w:tabs>
        <w:spacing w:line="480" w:lineRule="auto"/>
        <w:rPr>
          <w:noProof/>
        </w:rPr>
      </w:pPr>
      <w:r>
        <w:fldChar w:fldCharType="begin"/>
      </w:r>
      <w:r>
        <w:instrText xml:space="preserve"> TOC \h \z \c "Tabel 3." </w:instrText>
      </w:r>
      <w:r>
        <w:fldChar w:fldCharType="separate"/>
      </w:r>
      <w:hyperlink w:anchor="_Toc88101475" w:history="1">
        <w:r w:rsidR="006665EA" w:rsidRPr="008C5989">
          <w:rPr>
            <w:rStyle w:val="Hyperlink"/>
            <w:noProof/>
          </w:rPr>
          <w:t>Tabel 3. 1 Jadwal penelitian</w:t>
        </w:r>
        <w:r w:rsidR="006665EA">
          <w:rPr>
            <w:noProof/>
            <w:webHidden/>
          </w:rPr>
          <w:tab/>
        </w:r>
        <w:r w:rsidR="006665EA">
          <w:rPr>
            <w:noProof/>
            <w:webHidden/>
          </w:rPr>
          <w:fldChar w:fldCharType="begin"/>
        </w:r>
        <w:r w:rsidR="006665EA">
          <w:rPr>
            <w:noProof/>
            <w:webHidden/>
          </w:rPr>
          <w:instrText xml:space="preserve"> PAGEREF _Toc88101475 \h </w:instrText>
        </w:r>
        <w:r w:rsidR="006665EA">
          <w:rPr>
            <w:noProof/>
            <w:webHidden/>
          </w:rPr>
        </w:r>
        <w:r w:rsidR="006665EA">
          <w:rPr>
            <w:noProof/>
            <w:webHidden/>
          </w:rPr>
          <w:fldChar w:fldCharType="separate"/>
        </w:r>
        <w:r w:rsidR="006665EA">
          <w:rPr>
            <w:noProof/>
            <w:webHidden/>
          </w:rPr>
          <w:t>36</w:t>
        </w:r>
        <w:r w:rsidR="006665EA">
          <w:rPr>
            <w:noProof/>
            <w:webHidden/>
          </w:rPr>
          <w:fldChar w:fldCharType="end"/>
        </w:r>
      </w:hyperlink>
      <w:r>
        <w:rPr>
          <w:noProof/>
        </w:rPr>
        <w:fldChar w:fldCharType="end"/>
      </w:r>
      <w:r w:rsidR="006665EA">
        <w:fldChar w:fldCharType="begin"/>
      </w:r>
      <w:r w:rsidR="006665EA">
        <w:instrText xml:space="preserve"> TOC \h \z \c "Tabel 5." </w:instrText>
      </w:r>
      <w:r w:rsidR="006665EA">
        <w:fldChar w:fldCharType="separate"/>
      </w:r>
    </w:p>
    <w:p w14:paraId="17AFA4FB" w14:textId="7BCCA7D4" w:rsidR="006665EA"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650" w:history="1">
        <w:r w:rsidR="006665EA" w:rsidRPr="002948A9">
          <w:rPr>
            <w:rStyle w:val="Hyperlink"/>
            <w:noProof/>
          </w:rPr>
          <w:t xml:space="preserve">Tabel 5. 1 Hasil Perhitungan Rata-rata </w:t>
        </w:r>
        <w:r w:rsidR="006665EA" w:rsidRPr="002948A9">
          <w:rPr>
            <w:rStyle w:val="Hyperlink"/>
            <w:i/>
            <w:noProof/>
          </w:rPr>
          <w:t>Throughput</w:t>
        </w:r>
        <w:r w:rsidR="006665EA" w:rsidRPr="002948A9">
          <w:rPr>
            <w:rStyle w:val="Hyperlink"/>
            <w:noProof/>
          </w:rPr>
          <w:t xml:space="preserve"> dari 2 </w:t>
        </w:r>
        <w:r w:rsidR="006665EA" w:rsidRPr="002948A9">
          <w:rPr>
            <w:rStyle w:val="Hyperlink"/>
            <w:i/>
            <w:noProof/>
          </w:rPr>
          <w:t>Client</w:t>
        </w:r>
        <w:r w:rsidR="006665EA">
          <w:rPr>
            <w:noProof/>
            <w:webHidden/>
          </w:rPr>
          <w:tab/>
        </w:r>
        <w:r w:rsidR="006665EA">
          <w:rPr>
            <w:noProof/>
            <w:webHidden/>
          </w:rPr>
          <w:fldChar w:fldCharType="begin"/>
        </w:r>
        <w:r w:rsidR="006665EA">
          <w:rPr>
            <w:noProof/>
            <w:webHidden/>
          </w:rPr>
          <w:instrText xml:space="preserve"> PAGEREF _Toc88101650 \h </w:instrText>
        </w:r>
        <w:r w:rsidR="006665EA">
          <w:rPr>
            <w:noProof/>
            <w:webHidden/>
          </w:rPr>
        </w:r>
        <w:r w:rsidR="006665EA">
          <w:rPr>
            <w:noProof/>
            <w:webHidden/>
          </w:rPr>
          <w:fldChar w:fldCharType="separate"/>
        </w:r>
        <w:r w:rsidR="006665EA">
          <w:rPr>
            <w:noProof/>
            <w:webHidden/>
          </w:rPr>
          <w:t>61</w:t>
        </w:r>
        <w:r w:rsidR="006665EA">
          <w:rPr>
            <w:noProof/>
            <w:webHidden/>
          </w:rPr>
          <w:fldChar w:fldCharType="end"/>
        </w:r>
      </w:hyperlink>
    </w:p>
    <w:p w14:paraId="4858F5F8" w14:textId="55C97EF5" w:rsidR="006665EA"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651" w:history="1">
        <w:r w:rsidR="006665EA" w:rsidRPr="002948A9">
          <w:rPr>
            <w:rStyle w:val="Hyperlink"/>
            <w:noProof/>
          </w:rPr>
          <w:t xml:space="preserve">Tabel 5. 2 Hasil Perhitungan Rata-rata </w:t>
        </w:r>
        <w:r w:rsidR="006665EA" w:rsidRPr="002948A9">
          <w:rPr>
            <w:rStyle w:val="Hyperlink"/>
            <w:i/>
            <w:noProof/>
          </w:rPr>
          <w:t>Packet Loss</w:t>
        </w:r>
        <w:r w:rsidR="006665EA" w:rsidRPr="002948A9">
          <w:rPr>
            <w:rStyle w:val="Hyperlink"/>
            <w:noProof/>
          </w:rPr>
          <w:t xml:space="preserve"> dari 2 </w:t>
        </w:r>
        <w:r w:rsidR="006665EA" w:rsidRPr="002948A9">
          <w:rPr>
            <w:rStyle w:val="Hyperlink"/>
            <w:i/>
            <w:noProof/>
          </w:rPr>
          <w:t>Client</w:t>
        </w:r>
        <w:r w:rsidR="006665EA">
          <w:rPr>
            <w:noProof/>
            <w:webHidden/>
          </w:rPr>
          <w:tab/>
        </w:r>
        <w:r w:rsidR="006665EA">
          <w:rPr>
            <w:noProof/>
            <w:webHidden/>
          </w:rPr>
          <w:fldChar w:fldCharType="begin"/>
        </w:r>
        <w:r w:rsidR="006665EA">
          <w:rPr>
            <w:noProof/>
            <w:webHidden/>
          </w:rPr>
          <w:instrText xml:space="preserve"> PAGEREF _Toc88101651 \h </w:instrText>
        </w:r>
        <w:r w:rsidR="006665EA">
          <w:rPr>
            <w:noProof/>
            <w:webHidden/>
          </w:rPr>
        </w:r>
        <w:r w:rsidR="006665EA">
          <w:rPr>
            <w:noProof/>
            <w:webHidden/>
          </w:rPr>
          <w:fldChar w:fldCharType="separate"/>
        </w:r>
        <w:r w:rsidR="006665EA">
          <w:rPr>
            <w:noProof/>
            <w:webHidden/>
          </w:rPr>
          <w:t>62</w:t>
        </w:r>
        <w:r w:rsidR="006665EA">
          <w:rPr>
            <w:noProof/>
            <w:webHidden/>
          </w:rPr>
          <w:fldChar w:fldCharType="end"/>
        </w:r>
      </w:hyperlink>
    </w:p>
    <w:p w14:paraId="17E0FB32" w14:textId="6A75E1BA" w:rsidR="006665EA"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652" w:history="1">
        <w:r w:rsidR="006665EA" w:rsidRPr="002948A9">
          <w:rPr>
            <w:rStyle w:val="Hyperlink"/>
            <w:noProof/>
          </w:rPr>
          <w:t>Tabel 5. 3 Hasil Perhitungan Rata-rata Data</w:t>
        </w:r>
        <w:r w:rsidR="006665EA" w:rsidRPr="002948A9">
          <w:rPr>
            <w:rStyle w:val="Hyperlink"/>
            <w:i/>
            <w:noProof/>
          </w:rPr>
          <w:t xml:space="preserve"> Delay</w:t>
        </w:r>
        <w:r w:rsidR="006665EA" w:rsidRPr="002948A9">
          <w:rPr>
            <w:rStyle w:val="Hyperlink"/>
            <w:noProof/>
          </w:rPr>
          <w:t xml:space="preserve"> dari 2 </w:t>
        </w:r>
        <w:r w:rsidR="006665EA" w:rsidRPr="002948A9">
          <w:rPr>
            <w:rStyle w:val="Hyperlink"/>
            <w:i/>
            <w:noProof/>
          </w:rPr>
          <w:t>Client</w:t>
        </w:r>
        <w:r w:rsidR="006665EA">
          <w:rPr>
            <w:noProof/>
            <w:webHidden/>
          </w:rPr>
          <w:tab/>
        </w:r>
        <w:r w:rsidR="006665EA">
          <w:rPr>
            <w:noProof/>
            <w:webHidden/>
          </w:rPr>
          <w:fldChar w:fldCharType="begin"/>
        </w:r>
        <w:r w:rsidR="006665EA">
          <w:rPr>
            <w:noProof/>
            <w:webHidden/>
          </w:rPr>
          <w:instrText xml:space="preserve"> PAGEREF _Toc88101652 \h </w:instrText>
        </w:r>
        <w:r w:rsidR="006665EA">
          <w:rPr>
            <w:noProof/>
            <w:webHidden/>
          </w:rPr>
        </w:r>
        <w:r w:rsidR="006665EA">
          <w:rPr>
            <w:noProof/>
            <w:webHidden/>
          </w:rPr>
          <w:fldChar w:fldCharType="separate"/>
        </w:r>
        <w:r w:rsidR="006665EA">
          <w:rPr>
            <w:noProof/>
            <w:webHidden/>
          </w:rPr>
          <w:t>64</w:t>
        </w:r>
        <w:r w:rsidR="006665EA">
          <w:rPr>
            <w:noProof/>
            <w:webHidden/>
          </w:rPr>
          <w:fldChar w:fldCharType="end"/>
        </w:r>
      </w:hyperlink>
    </w:p>
    <w:p w14:paraId="2D11674F" w14:textId="2E64ED62" w:rsidR="006665EA" w:rsidRDefault="003D3850" w:rsidP="002039AE">
      <w:pPr>
        <w:pStyle w:val="TableofFigures"/>
        <w:tabs>
          <w:tab w:val="right" w:leader="dot" w:pos="8211"/>
        </w:tabs>
        <w:spacing w:line="480" w:lineRule="auto"/>
        <w:rPr>
          <w:rFonts w:asciiTheme="minorHAnsi" w:eastAsiaTheme="minorEastAsia" w:hAnsiTheme="minorHAnsi" w:cstheme="minorBidi"/>
          <w:noProof/>
          <w:sz w:val="22"/>
          <w:szCs w:val="22"/>
        </w:rPr>
      </w:pPr>
      <w:hyperlink w:anchor="_Toc88101653" w:history="1">
        <w:r w:rsidR="006665EA" w:rsidRPr="002948A9">
          <w:rPr>
            <w:rStyle w:val="Hyperlink"/>
            <w:noProof/>
          </w:rPr>
          <w:t>Tabel 5. 4 Hasil Perhitungan Rata-rata Data</w:t>
        </w:r>
        <w:r w:rsidR="006665EA" w:rsidRPr="002948A9">
          <w:rPr>
            <w:rStyle w:val="Hyperlink"/>
            <w:i/>
            <w:noProof/>
          </w:rPr>
          <w:t xml:space="preserve"> Jitter</w:t>
        </w:r>
        <w:r w:rsidR="006665EA" w:rsidRPr="002948A9">
          <w:rPr>
            <w:rStyle w:val="Hyperlink"/>
            <w:noProof/>
          </w:rPr>
          <w:t xml:space="preserve"> dari 2 </w:t>
        </w:r>
        <w:r w:rsidR="006665EA" w:rsidRPr="002948A9">
          <w:rPr>
            <w:rStyle w:val="Hyperlink"/>
            <w:i/>
            <w:noProof/>
          </w:rPr>
          <w:t>Client</w:t>
        </w:r>
        <w:r w:rsidR="006665EA">
          <w:rPr>
            <w:noProof/>
            <w:webHidden/>
          </w:rPr>
          <w:tab/>
        </w:r>
        <w:r w:rsidR="006665EA">
          <w:rPr>
            <w:noProof/>
            <w:webHidden/>
          </w:rPr>
          <w:fldChar w:fldCharType="begin"/>
        </w:r>
        <w:r w:rsidR="006665EA">
          <w:rPr>
            <w:noProof/>
            <w:webHidden/>
          </w:rPr>
          <w:instrText xml:space="preserve"> PAGEREF _Toc88101653 \h </w:instrText>
        </w:r>
        <w:r w:rsidR="006665EA">
          <w:rPr>
            <w:noProof/>
            <w:webHidden/>
          </w:rPr>
        </w:r>
        <w:r w:rsidR="006665EA">
          <w:rPr>
            <w:noProof/>
            <w:webHidden/>
          </w:rPr>
          <w:fldChar w:fldCharType="separate"/>
        </w:r>
        <w:r w:rsidR="006665EA">
          <w:rPr>
            <w:noProof/>
            <w:webHidden/>
          </w:rPr>
          <w:t>65</w:t>
        </w:r>
        <w:r w:rsidR="006665EA">
          <w:rPr>
            <w:noProof/>
            <w:webHidden/>
          </w:rPr>
          <w:fldChar w:fldCharType="end"/>
        </w:r>
      </w:hyperlink>
    </w:p>
    <w:p w14:paraId="3FAC6338" w14:textId="0985A892" w:rsidR="003376A4" w:rsidRPr="004308F4" w:rsidRDefault="006665EA" w:rsidP="002039AE">
      <w:pPr>
        <w:spacing w:line="480" w:lineRule="auto"/>
        <w:sectPr w:rsidR="003376A4" w:rsidRPr="004308F4" w:rsidSect="004308F4">
          <w:headerReference w:type="default" r:id="rId17"/>
          <w:footerReference w:type="default" r:id="rId18"/>
          <w:pgSz w:w="11907" w:h="16839" w:code="9"/>
          <w:pgMar w:top="1411" w:right="1411" w:bottom="1411" w:left="2275" w:header="706" w:footer="706" w:gutter="0"/>
          <w:pgNumType w:fmt="lowerRoman" w:start="2"/>
          <w:cols w:space="720"/>
          <w:docGrid w:linePitch="360"/>
        </w:sectPr>
      </w:pPr>
      <w:r>
        <w:fldChar w:fldCharType="end"/>
      </w:r>
    </w:p>
    <w:p w14:paraId="388683FA" w14:textId="3DEE3D7A" w:rsidR="00412C0A" w:rsidRDefault="00412C0A" w:rsidP="007B226D">
      <w:pPr>
        <w:pStyle w:val="Style21"/>
      </w:pPr>
      <w:bookmarkStart w:id="23" w:name="_Toc88086183"/>
      <w:bookmarkStart w:id="24" w:name="_Toc88092124"/>
      <w:bookmarkEnd w:id="2"/>
      <w:bookmarkEnd w:id="17"/>
      <w:r w:rsidRPr="007B226D">
        <w:lastRenderedPageBreak/>
        <w:t>BAB I</w:t>
      </w:r>
      <w:r w:rsidR="00527006" w:rsidRPr="007B226D">
        <w:br/>
      </w:r>
      <w:r w:rsidRPr="007B226D">
        <w:t>PENDAHULUAN</w:t>
      </w:r>
      <w:bookmarkEnd w:id="23"/>
      <w:bookmarkEnd w:id="24"/>
    </w:p>
    <w:p w14:paraId="77B93966" w14:textId="77777777" w:rsidR="002039AE" w:rsidRPr="007B226D" w:rsidRDefault="002039AE" w:rsidP="002039AE">
      <w:pPr>
        <w:pStyle w:val="Style21"/>
        <w:spacing w:before="0"/>
      </w:pPr>
    </w:p>
    <w:p w14:paraId="1B81E843" w14:textId="77777777" w:rsidR="00412C0A" w:rsidRPr="00010263" w:rsidRDefault="00412C0A" w:rsidP="00010263">
      <w:pPr>
        <w:pStyle w:val="subbab1"/>
      </w:pPr>
      <w:bookmarkStart w:id="25" w:name="_Toc88086184"/>
      <w:bookmarkStart w:id="26" w:name="_Toc88092125"/>
      <w:r w:rsidRPr="00010263">
        <w:t>Latar Belakang Masalah</w:t>
      </w:r>
      <w:bookmarkEnd w:id="25"/>
      <w:bookmarkEnd w:id="26"/>
    </w:p>
    <w:p w14:paraId="654BA90C" w14:textId="77777777" w:rsidR="00031A7A" w:rsidRPr="00031A7A" w:rsidRDefault="00412C0A" w:rsidP="00031A7A">
      <w:pPr>
        <w:spacing w:after="0" w:line="480" w:lineRule="auto"/>
        <w:ind w:left="360" w:firstLine="720"/>
        <w:jc w:val="both"/>
      </w:pPr>
      <w:r w:rsidRPr="00031A7A">
        <w:t xml:space="preserve">Pada penelitian yang dilakukan oleh Oktivasari, Prihatin Sanjaya, Rinaldi dengan judul Implementasi Sistem </w:t>
      </w:r>
      <w:r w:rsidRPr="00031A7A">
        <w:rPr>
          <w:i/>
        </w:rPr>
        <w:t>Load Balancing</w:t>
      </w:r>
      <w:r w:rsidRPr="00031A7A">
        <w:t xml:space="preserve"> Dua </w:t>
      </w:r>
      <w:r w:rsidRPr="00031A7A">
        <w:rPr>
          <w:i/>
        </w:rPr>
        <w:t>ISP</w:t>
      </w:r>
      <w:r w:rsidRPr="00031A7A">
        <w:t xml:space="preserve"> Menggunakan Mikrotik dengan Metode </w:t>
      </w:r>
      <w:r w:rsidRPr="00031A7A">
        <w:rPr>
          <w:i/>
        </w:rPr>
        <w:t>Per Connection Classfier</w:t>
      </w:r>
      <w:r w:rsidRPr="00031A7A">
        <w:t xml:space="preserve"> menjelaskan bahwa Jaringan komputer bukan merupakan sesuatu yang baru saat ini. Hampir di setiap instansi pendidikan terdapat jaringan komputer untuk memperlancar arus informasi di dalam instansi tersebut bahkan di perumahan dan perusahaan juga sudah menggunakannya. Internet yang sudah popular saat ini adalah suatu jaringan komputer raksasa yang merupakan jaringan komputer yang terhubung dan dapat saling berinteraksi.</w:t>
      </w:r>
    </w:p>
    <w:p w14:paraId="3DC2DD81" w14:textId="77777777" w:rsidR="00031A7A" w:rsidRPr="00031A7A" w:rsidRDefault="00412C0A" w:rsidP="00031A7A">
      <w:pPr>
        <w:spacing w:after="0" w:line="480" w:lineRule="auto"/>
        <w:ind w:left="360" w:firstLine="720"/>
        <w:jc w:val="both"/>
      </w:pPr>
      <w:r w:rsidRPr="00031A7A">
        <w:t xml:space="preserve">Para Ahli bahwa menggunakan dua atau lebih </w:t>
      </w:r>
      <w:r w:rsidRPr="00031A7A">
        <w:rPr>
          <w:i/>
        </w:rPr>
        <w:t xml:space="preserve">server </w:t>
      </w:r>
      <w:r w:rsidRPr="00031A7A">
        <w:t xml:space="preserve">dengan harga dan kualitas rata-rata seringkali jauh lebih efektif dan menguntungkan dari pada hanya menggunakan sebuah </w:t>
      </w:r>
      <w:r w:rsidRPr="00031A7A">
        <w:rPr>
          <w:i/>
        </w:rPr>
        <w:t xml:space="preserve">server </w:t>
      </w:r>
      <w:r w:rsidRPr="00031A7A">
        <w:t xml:space="preserve">mahal yang berkinerja tinggi. Namun solusi banyak </w:t>
      </w:r>
      <w:r w:rsidRPr="00031A7A">
        <w:rPr>
          <w:i/>
        </w:rPr>
        <w:t xml:space="preserve">server </w:t>
      </w:r>
      <w:r w:rsidRPr="00031A7A">
        <w:t xml:space="preserve">ternyata juga bukan tanpa masalah. Masalah utama yang dapat timbul adalah pembagian beban yang tidak merata. Untuk mengatasi hal tersebut, perlu diterapkan mekanisme </w:t>
      </w:r>
      <w:r w:rsidRPr="00031A7A">
        <w:rPr>
          <w:i/>
        </w:rPr>
        <w:t>load balancing</w:t>
      </w:r>
      <w:r w:rsidRPr="00031A7A">
        <w:t>.</w:t>
      </w:r>
    </w:p>
    <w:p w14:paraId="1D390F87" w14:textId="3908FD54" w:rsidR="00AA0F1E" w:rsidRDefault="00412C0A" w:rsidP="00AA0F1E">
      <w:pPr>
        <w:spacing w:after="0" w:line="480" w:lineRule="auto"/>
        <w:ind w:left="360" w:firstLine="720"/>
        <w:jc w:val="both"/>
      </w:pPr>
      <w:r w:rsidRPr="00031A7A">
        <w:rPr>
          <w:i/>
        </w:rPr>
        <w:t xml:space="preserve">Load Balancing </w:t>
      </w:r>
      <w:r w:rsidRPr="00031A7A">
        <w:t xml:space="preserve">merupakan teknik untuk mendistribusikan beban trafik pada dua atau lebih jalur koneksi secara seimbang, agar trafik dapat berjalan optimal, memaksimalkan </w:t>
      </w:r>
      <w:r w:rsidRPr="00031A7A">
        <w:rPr>
          <w:i/>
        </w:rPr>
        <w:t>throughput</w:t>
      </w:r>
      <w:r w:rsidRPr="00031A7A">
        <w:t xml:space="preserve">, memperkecil waktu tanggap dan menghindari </w:t>
      </w:r>
      <w:r w:rsidRPr="00031A7A">
        <w:rPr>
          <w:i/>
        </w:rPr>
        <w:t xml:space="preserve">overload </w:t>
      </w:r>
      <w:r w:rsidRPr="00031A7A">
        <w:t>pada salah satu jalur</w:t>
      </w:r>
      <w:r w:rsidRPr="00031A7A">
        <w:rPr>
          <w:spacing w:val="-2"/>
        </w:rPr>
        <w:t xml:space="preserve"> </w:t>
      </w:r>
      <w:r w:rsidRPr="00031A7A">
        <w:t xml:space="preserve">koneksi. Penggunaan </w:t>
      </w:r>
      <w:r w:rsidRPr="00031A7A">
        <w:rPr>
          <w:i/>
        </w:rPr>
        <w:t xml:space="preserve">bandwidth </w:t>
      </w:r>
      <w:r w:rsidRPr="00031A7A">
        <w:t xml:space="preserve">yang berbeda-beda akan menimbulkan akses Internet terganggu. Akibatnya, </w:t>
      </w:r>
      <w:r w:rsidR="00AA0F1E">
        <w:t xml:space="preserve">  </w:t>
      </w:r>
      <w:r w:rsidR="00AA0F1E" w:rsidRPr="00031A7A">
        <w:lastRenderedPageBreak/>
        <w:t>pengggunaan Internet menjadi tidak optimal. Hal semacam ini sering terjadi, salah satunya sebagaimana yang terjadi di k</w:t>
      </w:r>
      <w:r w:rsidR="00AA0F1E">
        <w:t xml:space="preserve">antor Poltekkes Kemenkes Padang </w:t>
      </w:r>
      <w:r w:rsidR="00AA0F1E" w:rsidRPr="00031A7A">
        <w:t>sering mengalami masalah jaringan down yang sangat berpengaruh pada terganggunya kinerja kantor dalam menjalankan fungsinya. Kinerja sebuah jaringan sangat dibutuhkan oleh user-user atau karyawan Poltekkes Kemenkes Padang dalam hal kestabilan koneksi suatu jaringan. Saat banyak pengiriman data oleh karyawan, maka perangkat jaringan akan terbebani karena harus melakukan banyak proses pengiriman data oleh karyawan. Poltekkes Kemenkes Padang menggunakan ISP</w:t>
      </w:r>
      <w:r w:rsidR="00AA0F1E" w:rsidRPr="00031A7A">
        <w:rPr>
          <w:i/>
        </w:rPr>
        <w:t xml:space="preserve"> </w:t>
      </w:r>
      <w:r w:rsidR="00AA0F1E" w:rsidRPr="00031A7A">
        <w:t xml:space="preserve">yaitu Indosat, sedangkan jaringan di menggunakan </w:t>
      </w:r>
      <w:r w:rsidR="00AA0F1E" w:rsidRPr="00031A7A">
        <w:rPr>
          <w:i/>
        </w:rPr>
        <w:t>IP Address</w:t>
      </w:r>
      <w:r w:rsidR="00AA0F1E" w:rsidRPr="00031A7A">
        <w:t xml:space="preserve"> yang disediakan oleh Indosat. Namun apabila ISP Indosa mengalami </w:t>
      </w:r>
      <w:r w:rsidR="00AA0F1E" w:rsidRPr="00031A7A">
        <w:rPr>
          <w:i/>
        </w:rPr>
        <w:t>down</w:t>
      </w:r>
      <w:r w:rsidR="00AA0F1E" w:rsidRPr="00031A7A">
        <w:t xml:space="preserve"> atau gangguan, maka tidak </w:t>
      </w:r>
      <w:r w:rsidR="00AA0F1E">
        <w:t>ada tersedia jaringan cadangan.</w:t>
      </w:r>
    </w:p>
    <w:p w14:paraId="31155EBF" w14:textId="77777777" w:rsidR="00AA0F1E" w:rsidRDefault="00AA0F1E" w:rsidP="00AA0F1E">
      <w:pPr>
        <w:spacing w:after="0" w:line="480" w:lineRule="auto"/>
        <w:ind w:left="360" w:firstLine="720"/>
        <w:jc w:val="both"/>
      </w:pPr>
      <w:r w:rsidRPr="00031A7A">
        <w:t xml:space="preserve">Dari permasalahan yang terjadi diatas terdapat beberapa kerugian yang dialami oleh Poltekkes Kemenkes Padang yaitu waktu kerja karyawan menjadi tidak efisien ketika koneksi internet mengalami </w:t>
      </w:r>
      <w:r w:rsidRPr="00031A7A">
        <w:rPr>
          <w:i/>
        </w:rPr>
        <w:t>down</w:t>
      </w:r>
      <w:r w:rsidRPr="00031A7A">
        <w:t xml:space="preserve"> atau </w:t>
      </w:r>
      <w:r w:rsidRPr="00031A7A">
        <w:rPr>
          <w:i/>
        </w:rPr>
        <w:t>overload</w:t>
      </w:r>
      <w:r w:rsidRPr="00031A7A">
        <w:t xml:space="preserve"> karna beban </w:t>
      </w:r>
      <w:r w:rsidRPr="00031A7A">
        <w:rPr>
          <w:i/>
        </w:rPr>
        <w:t>traffic</w:t>
      </w:r>
      <w:r w:rsidRPr="00031A7A">
        <w:t xml:space="preserve"> hanya berpusat pada salah satu ISP. Untuk mengatasi masalahan dan untuk meningkatkan kualitas jaringan disebuah perusahaan adalah dengan cara membagi – bagi beban </w:t>
      </w:r>
      <w:r w:rsidRPr="00031A7A">
        <w:rPr>
          <w:i/>
        </w:rPr>
        <w:t>traffic</w:t>
      </w:r>
      <w:r w:rsidRPr="00031A7A">
        <w:t xml:space="preserve"> yang datang ke perangkat jaringan, sehingga tidak bertumpu pada salah satu </w:t>
      </w:r>
      <w:r w:rsidRPr="00031A7A">
        <w:rPr>
          <w:i/>
        </w:rPr>
        <w:t>ISP</w:t>
      </w:r>
      <w:r w:rsidRPr="00031A7A">
        <w:t>, maka dapat diperoleh keuntungan seperti men</w:t>
      </w:r>
      <w:r>
        <w:t xml:space="preserve">jamin internet menjadi stabil. </w:t>
      </w:r>
    </w:p>
    <w:p w14:paraId="08830F3E" w14:textId="3C626FA2" w:rsidR="00AA0F1E" w:rsidRDefault="00AA0F1E" w:rsidP="00AA0F1E">
      <w:pPr>
        <w:spacing w:after="0" w:line="480" w:lineRule="auto"/>
        <w:ind w:left="360" w:firstLine="720"/>
        <w:jc w:val="both"/>
        <w:rPr>
          <w:b/>
        </w:rPr>
      </w:pPr>
      <w:r w:rsidRPr="00031A7A">
        <w:rPr>
          <w:i/>
        </w:rPr>
        <w:t>Load Balancing</w:t>
      </w:r>
      <w:r w:rsidRPr="00031A7A">
        <w:t xml:space="preserve"> dan </w:t>
      </w:r>
      <w:r w:rsidRPr="00031A7A">
        <w:rPr>
          <w:i/>
        </w:rPr>
        <w:t>Failover</w:t>
      </w:r>
      <w:r w:rsidRPr="00031A7A">
        <w:t xml:space="preserve"> yaitu mengabungkan dua buah teknik (</w:t>
      </w:r>
      <w:r w:rsidRPr="00031A7A">
        <w:rPr>
          <w:i/>
        </w:rPr>
        <w:t xml:space="preserve">Load Balancing </w:t>
      </w:r>
      <w:r w:rsidRPr="00031A7A">
        <w:t>dan</w:t>
      </w:r>
      <w:r w:rsidRPr="00031A7A">
        <w:rPr>
          <w:i/>
        </w:rPr>
        <w:t xml:space="preserve"> Failover</w:t>
      </w:r>
      <w:r w:rsidRPr="00031A7A">
        <w:t xml:space="preserve">) yang mampu digunakan sebagai </w:t>
      </w:r>
      <w:r w:rsidRPr="00031A7A">
        <w:rPr>
          <w:i/>
        </w:rPr>
        <w:t>internet gateway</w:t>
      </w:r>
      <w:r w:rsidRPr="00031A7A">
        <w:t xml:space="preserve">. Dengan teknologi </w:t>
      </w:r>
      <w:r w:rsidRPr="00031A7A">
        <w:rPr>
          <w:i/>
        </w:rPr>
        <w:t>Load Balancing</w:t>
      </w:r>
      <w:r w:rsidRPr="00031A7A">
        <w:t xml:space="preserve"> maka dapat diperoleh keuntungan seperti menjamin reabilitas servis, availabilitas dan skalabilitas suatu jaringan (Suryanto, Prasetyo and Hikmah, 2018).</w:t>
      </w:r>
      <w:r>
        <w:t xml:space="preserve"> </w:t>
      </w:r>
      <w:r w:rsidRPr="00031A7A">
        <w:t xml:space="preserve">Oleh karena itu timbul solusi untuk </w:t>
      </w:r>
      <w:r w:rsidRPr="00031A7A">
        <w:lastRenderedPageBreak/>
        <w:t xml:space="preserve">menggunakan </w:t>
      </w:r>
      <w:r w:rsidRPr="00031A7A">
        <w:rPr>
          <w:spacing w:val="3"/>
        </w:rPr>
        <w:t xml:space="preserve">dua </w:t>
      </w:r>
      <w:r w:rsidRPr="00031A7A">
        <w:t xml:space="preserve">ISP dan menjadikan mikrotik tersebut sebagai </w:t>
      </w:r>
      <w:r w:rsidRPr="00031A7A">
        <w:rPr>
          <w:i/>
        </w:rPr>
        <w:t xml:space="preserve">load balancer </w:t>
      </w:r>
      <w:r w:rsidRPr="00031A7A">
        <w:t>dan</w:t>
      </w:r>
      <w:r w:rsidRPr="00031A7A">
        <w:rPr>
          <w:i/>
        </w:rPr>
        <w:t xml:space="preserve"> failover</w:t>
      </w:r>
      <w:r w:rsidRPr="00031A7A">
        <w:t xml:space="preserve">. Dan diharapkan juga Mikrotik dapat mengoptimalkan pembagian </w:t>
      </w:r>
      <w:r w:rsidRPr="00031A7A">
        <w:rPr>
          <w:i/>
        </w:rPr>
        <w:t xml:space="preserve">bandwidth </w:t>
      </w:r>
      <w:r w:rsidRPr="00031A7A">
        <w:t xml:space="preserve">pada setiap </w:t>
      </w:r>
      <w:r w:rsidRPr="00031A7A">
        <w:rPr>
          <w:i/>
        </w:rPr>
        <w:t xml:space="preserve">client </w:t>
      </w:r>
      <w:r w:rsidRPr="00031A7A">
        <w:t xml:space="preserve">yang ingin mengakses internet. Mekanismenya </w:t>
      </w:r>
      <w:r w:rsidRPr="00031A7A">
        <w:rPr>
          <w:spacing w:val="-3"/>
        </w:rPr>
        <w:t xml:space="preserve">yaitu </w:t>
      </w:r>
      <w:r w:rsidRPr="00031A7A">
        <w:t xml:space="preserve">mikrotik akan menandai paket yang ingin mengakses internet, lalu menyetarakan beban pada kedua ISP dan akan memilih jalur ISP mana </w:t>
      </w:r>
      <w:r w:rsidRPr="00031A7A">
        <w:rPr>
          <w:spacing w:val="-3"/>
        </w:rPr>
        <w:t xml:space="preserve">yang </w:t>
      </w:r>
      <w:r w:rsidRPr="00031A7A">
        <w:t xml:space="preserve">akan dilewatinya. Dalam tugas akhir ini penulis mengambil judul </w:t>
      </w:r>
      <w:r w:rsidRPr="00031A7A">
        <w:rPr>
          <w:b/>
        </w:rPr>
        <w:t xml:space="preserve">“ANALISA DAN IMPLEMENTASI LOAD BALANCING DAN FAILOVER TO DEVICE MIKROTIK ROUTER MENGGUNAKAN METODE </w:t>
      </w:r>
      <w:r w:rsidRPr="00031A7A">
        <w:rPr>
          <w:b/>
          <w:i/>
        </w:rPr>
        <w:t>PCC</w:t>
      </w:r>
      <w:r w:rsidRPr="00031A7A">
        <w:rPr>
          <w:b/>
        </w:rPr>
        <w:t xml:space="preserve"> (</w:t>
      </w:r>
      <w:r w:rsidRPr="00031A7A">
        <w:rPr>
          <w:b/>
          <w:i/>
        </w:rPr>
        <w:t>PER CONNECTION CLASSIFIER</w:t>
      </w:r>
      <w:r w:rsidRPr="00031A7A">
        <w:rPr>
          <w:b/>
        </w:rPr>
        <w:t>) PADA KANTOR POLTEKKES KEMENKES PADANG”.</w:t>
      </w:r>
    </w:p>
    <w:p w14:paraId="27618141" w14:textId="77777777" w:rsidR="002039AE" w:rsidRPr="00031A7A" w:rsidRDefault="002039AE" w:rsidP="00AA0F1E">
      <w:pPr>
        <w:spacing w:after="0" w:line="480" w:lineRule="auto"/>
        <w:ind w:left="360" w:firstLine="720"/>
        <w:jc w:val="both"/>
      </w:pPr>
    </w:p>
    <w:p w14:paraId="26EC7F50" w14:textId="77777777" w:rsidR="00AA0F1E" w:rsidRPr="00031A7A" w:rsidRDefault="00AA0F1E" w:rsidP="00AA0F1E">
      <w:pPr>
        <w:pStyle w:val="subbab1"/>
      </w:pPr>
      <w:bookmarkStart w:id="27" w:name="_Toc88086185"/>
      <w:bookmarkStart w:id="28" w:name="_Toc88092126"/>
      <w:r w:rsidRPr="00031A7A">
        <w:t>Perumusan Masalah</w:t>
      </w:r>
      <w:bookmarkEnd w:id="27"/>
      <w:bookmarkEnd w:id="28"/>
    </w:p>
    <w:p w14:paraId="59DCE5F8" w14:textId="77777777" w:rsidR="00AA0F1E" w:rsidRPr="00031A7A" w:rsidRDefault="00AA0F1E" w:rsidP="00AA0F1E">
      <w:pPr>
        <w:spacing w:line="480" w:lineRule="auto"/>
        <w:ind w:left="360" w:firstLine="720"/>
        <w:jc w:val="both"/>
      </w:pPr>
      <w:r w:rsidRPr="00031A7A">
        <w:t>Berdasarkan pada latar belakang diatas, permasalahan yang akan dibahas adalah:</w:t>
      </w:r>
    </w:p>
    <w:p w14:paraId="0A6F46FE" w14:textId="77777777" w:rsidR="00AA0F1E" w:rsidRPr="00031A7A" w:rsidRDefault="00AA0F1E" w:rsidP="00AA0F1E">
      <w:pPr>
        <w:pStyle w:val="ListParagraph"/>
        <w:widowControl w:val="0"/>
        <w:numPr>
          <w:ilvl w:val="2"/>
          <w:numId w:val="10"/>
        </w:numPr>
        <w:tabs>
          <w:tab w:val="left" w:pos="667"/>
          <w:tab w:val="left" w:pos="668"/>
        </w:tabs>
        <w:autoSpaceDE w:val="0"/>
        <w:autoSpaceDN w:val="0"/>
        <w:spacing w:after="0" w:line="480" w:lineRule="auto"/>
        <w:jc w:val="both"/>
      </w:pPr>
      <w:r w:rsidRPr="00031A7A">
        <w:t xml:space="preserve">Bagaimana merancang dan mengimplimentasikan jaringan </w:t>
      </w:r>
      <w:r w:rsidRPr="00031A7A">
        <w:rPr>
          <w:i/>
        </w:rPr>
        <w:t xml:space="preserve">load balancing </w:t>
      </w:r>
      <w:r w:rsidRPr="00031A7A">
        <w:t>menggunakan metode PCC (</w:t>
      </w:r>
      <w:r w:rsidRPr="00031A7A">
        <w:rPr>
          <w:i/>
        </w:rPr>
        <w:t>peer connection classifier</w:t>
      </w:r>
      <w:r w:rsidRPr="00031A7A">
        <w:t>) pada kantor Poltekkes Kemenkes Padang ?</w:t>
      </w:r>
    </w:p>
    <w:p w14:paraId="6A034754" w14:textId="77777777" w:rsidR="00AA0F1E" w:rsidRPr="00031A7A" w:rsidRDefault="00AA0F1E" w:rsidP="00AA0F1E">
      <w:pPr>
        <w:widowControl w:val="0"/>
        <w:numPr>
          <w:ilvl w:val="2"/>
          <w:numId w:val="10"/>
        </w:numPr>
        <w:tabs>
          <w:tab w:val="left" w:pos="1065"/>
          <w:tab w:val="left" w:pos="1066"/>
        </w:tabs>
        <w:autoSpaceDE w:val="0"/>
        <w:autoSpaceDN w:val="0"/>
        <w:spacing w:after="0" w:line="480" w:lineRule="auto"/>
        <w:ind w:right="18"/>
        <w:jc w:val="both"/>
      </w:pPr>
      <w:r w:rsidRPr="00031A7A">
        <w:t>Bagaimana metode PCC (</w:t>
      </w:r>
      <w:r w:rsidRPr="00031A7A">
        <w:rPr>
          <w:i/>
        </w:rPr>
        <w:t>peer connection classifier</w:t>
      </w:r>
      <w:r w:rsidRPr="00031A7A">
        <w:t>) melakukan pembagian penyebaran data</w:t>
      </w:r>
      <w:r w:rsidRPr="00031A7A">
        <w:rPr>
          <w:i/>
        </w:rPr>
        <w:t xml:space="preserve"> </w:t>
      </w:r>
      <w:r w:rsidRPr="00031A7A">
        <w:rPr>
          <w:spacing w:val="-3"/>
        </w:rPr>
        <w:t>pada setiap masing-masing ISP</w:t>
      </w:r>
      <w:r w:rsidRPr="00031A7A">
        <w:t xml:space="preserve"> di kantor Poltekkes Kemenkes Padang ?</w:t>
      </w:r>
    </w:p>
    <w:p w14:paraId="1AD43F2E" w14:textId="77777777" w:rsidR="00AA0F1E" w:rsidRPr="00031A7A" w:rsidRDefault="00AA0F1E" w:rsidP="00AA0F1E">
      <w:pPr>
        <w:widowControl w:val="0"/>
        <w:numPr>
          <w:ilvl w:val="2"/>
          <w:numId w:val="10"/>
        </w:numPr>
        <w:tabs>
          <w:tab w:val="left" w:pos="1065"/>
          <w:tab w:val="left" w:pos="1066"/>
        </w:tabs>
        <w:autoSpaceDE w:val="0"/>
        <w:autoSpaceDN w:val="0"/>
        <w:spacing w:after="0" w:line="480" w:lineRule="auto"/>
        <w:jc w:val="both"/>
      </w:pPr>
      <w:r w:rsidRPr="00031A7A">
        <w:t xml:space="preserve">Bagaimana penggunaan teknik </w:t>
      </w:r>
      <w:r w:rsidRPr="00031A7A">
        <w:rPr>
          <w:i/>
        </w:rPr>
        <w:t xml:space="preserve">failover </w:t>
      </w:r>
      <w:r w:rsidRPr="00031A7A">
        <w:t>jika salah satu jalur</w:t>
      </w:r>
      <w:r w:rsidRPr="00031A7A">
        <w:rPr>
          <w:spacing w:val="22"/>
        </w:rPr>
        <w:t xml:space="preserve"> </w:t>
      </w:r>
      <w:r w:rsidRPr="00031A7A">
        <w:t xml:space="preserve">koneksi terjadi masalah seperti </w:t>
      </w:r>
      <w:r w:rsidRPr="00031A7A">
        <w:rPr>
          <w:i/>
        </w:rPr>
        <w:t>down</w:t>
      </w:r>
      <w:r w:rsidRPr="00031A7A">
        <w:t xml:space="preserve"> atau mati di kantor Poltekkes Kemenkes Padang ?</w:t>
      </w:r>
    </w:p>
    <w:p w14:paraId="5B887D22" w14:textId="77777777" w:rsidR="00AA0F1E" w:rsidRPr="00031A7A" w:rsidRDefault="00AA0F1E" w:rsidP="00AA0F1E">
      <w:pPr>
        <w:pStyle w:val="subbab1"/>
      </w:pPr>
      <w:bookmarkStart w:id="29" w:name="_Toc88086186"/>
      <w:bookmarkStart w:id="30" w:name="_Toc88092127"/>
      <w:r w:rsidRPr="00031A7A">
        <w:lastRenderedPageBreak/>
        <w:t>Hipotesa</w:t>
      </w:r>
      <w:bookmarkEnd w:id="29"/>
      <w:bookmarkEnd w:id="30"/>
    </w:p>
    <w:p w14:paraId="582E77C9" w14:textId="1E356EC0" w:rsidR="00412C0A" w:rsidRPr="00031A7A" w:rsidRDefault="00AA0F1E" w:rsidP="00AA0F1E">
      <w:pPr>
        <w:spacing w:after="0" w:line="480" w:lineRule="auto"/>
        <w:ind w:left="360" w:firstLine="720"/>
        <w:jc w:val="both"/>
      </w:pPr>
      <w:r w:rsidRPr="00031A7A">
        <w:tab/>
        <w:t>Dari masalah yang telah dirumuskan diatas dapat ditarik beberapa hipotesa yaitu:</w:t>
      </w:r>
      <w:r w:rsidR="00412C0A" w:rsidRPr="00031A7A">
        <w:t xml:space="preserve">Diharapkan dengan </w:t>
      </w:r>
      <w:r w:rsidR="00412C0A" w:rsidRPr="00031A7A">
        <w:rPr>
          <w:i/>
        </w:rPr>
        <w:t>Load Balancing</w:t>
      </w:r>
      <w:r w:rsidR="00412C0A" w:rsidRPr="00031A7A">
        <w:t xml:space="preserve"> mampu menyetarakan </w:t>
      </w:r>
      <w:r w:rsidR="00412C0A" w:rsidRPr="00031A7A">
        <w:rPr>
          <w:i/>
        </w:rPr>
        <w:t>bandwitch</w:t>
      </w:r>
      <w:r w:rsidR="00412C0A" w:rsidRPr="00031A7A">
        <w:t xml:space="preserve"> dari dua ISP guna kestabilan jaringan .</w:t>
      </w:r>
    </w:p>
    <w:p w14:paraId="09B64E89" w14:textId="77777777" w:rsidR="00412C0A" w:rsidRPr="00031A7A" w:rsidRDefault="00412C0A" w:rsidP="009B11B6">
      <w:pPr>
        <w:pStyle w:val="ListParagraph"/>
        <w:numPr>
          <w:ilvl w:val="0"/>
          <w:numId w:val="11"/>
        </w:numPr>
        <w:spacing w:line="480" w:lineRule="auto"/>
        <w:jc w:val="both"/>
      </w:pPr>
      <w:r w:rsidRPr="00031A7A">
        <w:t>Diharapkan dengan metode PCC (</w:t>
      </w:r>
      <w:r w:rsidRPr="00031A7A">
        <w:rPr>
          <w:i/>
        </w:rPr>
        <w:t>peer connection classifier</w:t>
      </w:r>
      <w:r w:rsidRPr="00031A7A">
        <w:t xml:space="preserve">) </w:t>
      </w:r>
      <w:r w:rsidRPr="00031A7A">
        <w:rPr>
          <w:color w:val="222222"/>
          <w:shd w:val="clear" w:color="auto" w:fill="FFFFFF"/>
        </w:rPr>
        <w:t>dapat membagi penyebaran paket data yang merata pada masing-masing ISP</w:t>
      </w:r>
      <w:r w:rsidRPr="00031A7A">
        <w:t>.</w:t>
      </w:r>
    </w:p>
    <w:p w14:paraId="20253E53" w14:textId="77777777" w:rsidR="00A9762F" w:rsidRPr="00031A7A" w:rsidRDefault="00412C0A" w:rsidP="009B11B6">
      <w:pPr>
        <w:pStyle w:val="ListParagraph"/>
        <w:numPr>
          <w:ilvl w:val="0"/>
          <w:numId w:val="11"/>
        </w:numPr>
        <w:spacing w:line="480" w:lineRule="auto"/>
        <w:jc w:val="both"/>
      </w:pPr>
      <w:r w:rsidRPr="00031A7A">
        <w:rPr>
          <w:color w:val="222222"/>
          <w:shd w:val="clear" w:color="auto" w:fill="FFFFFF"/>
        </w:rPr>
        <w:t xml:space="preserve">Diharapkan dengan menggunakan </w:t>
      </w:r>
      <w:r w:rsidRPr="00031A7A">
        <w:rPr>
          <w:i/>
          <w:color w:val="222222"/>
          <w:shd w:val="clear" w:color="auto" w:fill="FFFFFF"/>
        </w:rPr>
        <w:t xml:space="preserve">Failover </w:t>
      </w:r>
      <w:r w:rsidRPr="00031A7A">
        <w:t>mampu dapat membackup apabila salah satu dari ISP terputus atau mati.</w:t>
      </w:r>
    </w:p>
    <w:p w14:paraId="03B3A716" w14:textId="5100A0CA" w:rsidR="00412C0A" w:rsidRPr="00031A7A" w:rsidRDefault="00412C0A" w:rsidP="00010263">
      <w:pPr>
        <w:pStyle w:val="subbab1"/>
      </w:pPr>
      <w:bookmarkStart w:id="31" w:name="_Toc88086187"/>
      <w:bookmarkStart w:id="32" w:name="_Toc88092128"/>
      <w:r w:rsidRPr="00031A7A">
        <w:t>Batasan Masalah</w:t>
      </w:r>
      <w:bookmarkEnd w:id="31"/>
      <w:bookmarkEnd w:id="32"/>
    </w:p>
    <w:p w14:paraId="488765E2" w14:textId="0E09366C" w:rsidR="00AA0F1E" w:rsidRDefault="00412C0A" w:rsidP="00AA0F1E">
      <w:pPr>
        <w:spacing w:line="480" w:lineRule="auto"/>
        <w:ind w:left="360" w:firstLine="720"/>
        <w:jc w:val="both"/>
      </w:pPr>
      <w:r w:rsidRPr="00031A7A">
        <w:t xml:space="preserve">Penelitian ini akan menganalisa </w:t>
      </w:r>
      <w:r w:rsidRPr="00031A7A">
        <w:rPr>
          <w:spacing w:val="2"/>
        </w:rPr>
        <w:t xml:space="preserve">dan </w:t>
      </w:r>
      <w:r w:rsidRPr="00031A7A">
        <w:t xml:space="preserve">merancang LAN dengan menggunakan Mikrotik RB750 sebagai </w:t>
      </w:r>
      <w:r w:rsidRPr="00031A7A">
        <w:rPr>
          <w:i/>
        </w:rPr>
        <w:t xml:space="preserve">Load Balancer </w:t>
      </w:r>
      <w:r w:rsidRPr="00031A7A">
        <w:t>dan</w:t>
      </w:r>
      <w:r w:rsidRPr="00031A7A">
        <w:rPr>
          <w:i/>
        </w:rPr>
        <w:t xml:space="preserve"> Failover</w:t>
      </w:r>
      <w:r w:rsidRPr="00031A7A">
        <w:t>. Setelah melakukan tahapan analisa, penulis akan menentukan</w:t>
      </w:r>
      <w:r w:rsidRPr="00031A7A">
        <w:rPr>
          <w:spacing w:val="-10"/>
        </w:rPr>
        <w:t xml:space="preserve"> </w:t>
      </w:r>
      <w:r w:rsidRPr="00031A7A">
        <w:t xml:space="preserve">metode </w:t>
      </w:r>
      <w:r w:rsidRPr="00031A7A">
        <w:rPr>
          <w:i/>
        </w:rPr>
        <w:t xml:space="preserve">load balancing </w:t>
      </w:r>
      <w:r w:rsidRPr="00031A7A">
        <w:t xml:space="preserve">dan </w:t>
      </w:r>
      <w:r w:rsidRPr="00031A7A">
        <w:rPr>
          <w:i/>
        </w:rPr>
        <w:t>failover</w:t>
      </w:r>
      <w:r w:rsidRPr="00031A7A">
        <w:t xml:space="preserve"> yang tepat dengan menggunakan Mikrotik </w:t>
      </w:r>
      <w:r w:rsidRPr="00031A7A">
        <w:rPr>
          <w:i/>
        </w:rPr>
        <w:t>RouterOS</w:t>
      </w:r>
      <w:r w:rsidRPr="00031A7A">
        <w:t xml:space="preserve">. Jumlah koneksi internet yang akan di </w:t>
      </w:r>
      <w:r w:rsidRPr="00031A7A">
        <w:rPr>
          <w:i/>
        </w:rPr>
        <w:t xml:space="preserve">load balancing </w:t>
      </w:r>
      <w:r w:rsidRPr="00031A7A">
        <w:t xml:space="preserve">menggunakan 2 ISP dari </w:t>
      </w:r>
      <w:r w:rsidRPr="00031A7A">
        <w:rPr>
          <w:i/>
        </w:rPr>
        <w:t xml:space="preserve">provider </w:t>
      </w:r>
      <w:r w:rsidRPr="00031A7A">
        <w:rPr>
          <w:spacing w:val="-3"/>
        </w:rPr>
        <w:t>yang</w:t>
      </w:r>
      <w:r w:rsidRPr="00031A7A">
        <w:rPr>
          <w:spacing w:val="9"/>
        </w:rPr>
        <w:t xml:space="preserve"> </w:t>
      </w:r>
      <w:r w:rsidRPr="00031A7A">
        <w:t xml:space="preserve">berbeda. Kemudan melakukan </w:t>
      </w:r>
      <w:r w:rsidRPr="00031A7A">
        <w:rPr>
          <w:i/>
        </w:rPr>
        <w:t xml:space="preserve">monitoring </w:t>
      </w:r>
      <w:r w:rsidRPr="00031A7A">
        <w:t xml:space="preserve">dan </w:t>
      </w:r>
      <w:r w:rsidRPr="00031A7A">
        <w:rPr>
          <w:i/>
        </w:rPr>
        <w:t xml:space="preserve">mengcapture traffic </w:t>
      </w:r>
      <w:r w:rsidRPr="00031A7A">
        <w:t>pada LAN</w:t>
      </w:r>
      <w:r w:rsidRPr="00031A7A">
        <w:rPr>
          <w:spacing w:val="31"/>
        </w:rPr>
        <w:t xml:space="preserve"> </w:t>
      </w:r>
      <w:r w:rsidRPr="00031A7A">
        <w:t xml:space="preserve">tersebut. Optimasi jaringan dilihat dari </w:t>
      </w:r>
      <w:r w:rsidRPr="00031A7A">
        <w:rPr>
          <w:i/>
        </w:rPr>
        <w:t xml:space="preserve">monitoring traffic </w:t>
      </w:r>
      <w:r w:rsidRPr="00031A7A">
        <w:t>jaringan dari penggunaan jalur koneksi internet agar tidak ada salah satu  koneksi yang mengalami</w:t>
      </w:r>
      <w:r w:rsidRPr="00031A7A">
        <w:rPr>
          <w:spacing w:val="8"/>
        </w:rPr>
        <w:t xml:space="preserve"> </w:t>
      </w:r>
      <w:r w:rsidRPr="00031A7A">
        <w:rPr>
          <w:i/>
        </w:rPr>
        <w:t xml:space="preserve">overload </w:t>
      </w:r>
      <w:r w:rsidRPr="00031A7A">
        <w:t>dan membackup jaringan apabila salah satu ISP terputus atau mati</w:t>
      </w:r>
      <w:r w:rsidR="00A9762F" w:rsidRPr="00031A7A">
        <w:rPr>
          <w:i/>
        </w:rPr>
        <w:t>.</w:t>
      </w:r>
    </w:p>
    <w:p w14:paraId="591AE57F" w14:textId="77777777" w:rsidR="00AA0F1E" w:rsidRPr="00031A7A" w:rsidRDefault="00AA0F1E" w:rsidP="00AA0F1E">
      <w:pPr>
        <w:pStyle w:val="subbab1"/>
        <w:rPr>
          <w:i/>
        </w:rPr>
      </w:pPr>
      <w:bookmarkStart w:id="33" w:name="_Toc88086188"/>
      <w:bookmarkStart w:id="34" w:name="_Toc88092129"/>
      <w:r w:rsidRPr="00031A7A">
        <w:t>Tujuan Penelitian</w:t>
      </w:r>
      <w:bookmarkEnd w:id="33"/>
      <w:bookmarkEnd w:id="34"/>
    </w:p>
    <w:p w14:paraId="77E3215C" w14:textId="77777777" w:rsidR="00AA0F1E" w:rsidRPr="00031A7A" w:rsidRDefault="00AA0F1E" w:rsidP="00AA0F1E">
      <w:pPr>
        <w:spacing w:line="480" w:lineRule="auto"/>
        <w:ind w:firstLine="709"/>
        <w:jc w:val="both"/>
      </w:pPr>
      <w:r w:rsidRPr="00031A7A">
        <w:t>Tujuan penelitian ini adalah :</w:t>
      </w:r>
    </w:p>
    <w:p w14:paraId="5F83B9A9" w14:textId="77777777" w:rsidR="00AA0F1E" w:rsidRPr="00031A7A" w:rsidRDefault="00AA0F1E" w:rsidP="00AA0F1E">
      <w:pPr>
        <w:pStyle w:val="ListParagraph"/>
        <w:numPr>
          <w:ilvl w:val="0"/>
          <w:numId w:val="8"/>
        </w:numPr>
        <w:spacing w:after="0" w:line="480" w:lineRule="auto"/>
        <w:jc w:val="both"/>
      </w:pPr>
      <w:r w:rsidRPr="00031A7A">
        <w:lastRenderedPageBreak/>
        <w:t>Merancang dan mengimplementasikan jaringan load balancing menggunakan metode peer connection classifier pada kantor Poltekkes Kemenkes Padang .</w:t>
      </w:r>
    </w:p>
    <w:p w14:paraId="2341959D" w14:textId="74BF573A" w:rsidR="00AA0F1E" w:rsidRDefault="00AA0F1E" w:rsidP="00AA0F1E">
      <w:pPr>
        <w:pStyle w:val="ListParagraph"/>
        <w:numPr>
          <w:ilvl w:val="0"/>
          <w:numId w:val="8"/>
        </w:numPr>
        <w:spacing w:after="0" w:line="480" w:lineRule="auto"/>
        <w:jc w:val="both"/>
      </w:pPr>
      <w:r w:rsidRPr="00031A7A">
        <w:t xml:space="preserve">Menganalisa dan menguji kinerja </w:t>
      </w:r>
      <w:r w:rsidRPr="00031A7A">
        <w:rPr>
          <w:i/>
        </w:rPr>
        <w:t xml:space="preserve">load balancing </w:t>
      </w:r>
      <w:r w:rsidRPr="00031A7A">
        <w:t>menggunakan metode PCC (</w:t>
      </w:r>
      <w:r w:rsidRPr="00031A7A">
        <w:rPr>
          <w:i/>
        </w:rPr>
        <w:t xml:space="preserve">peer connection classifier) </w:t>
      </w:r>
      <w:r w:rsidRPr="00031A7A">
        <w:t>pada kantor Poltekkes Kemenkes</w:t>
      </w:r>
      <w:r>
        <w:t xml:space="preserve"> Padang</w:t>
      </w:r>
      <w:r w:rsidRPr="00031A7A">
        <w:t>.</w:t>
      </w:r>
    </w:p>
    <w:p w14:paraId="7EC7BD6D" w14:textId="77777777" w:rsidR="00AA0F1E" w:rsidRPr="00031A7A" w:rsidRDefault="00AA0F1E" w:rsidP="00AA0F1E">
      <w:pPr>
        <w:pStyle w:val="ListParagraph"/>
        <w:numPr>
          <w:ilvl w:val="0"/>
          <w:numId w:val="8"/>
        </w:numPr>
        <w:spacing w:after="0" w:line="480" w:lineRule="auto"/>
        <w:jc w:val="both"/>
      </w:pPr>
      <w:r w:rsidRPr="00031A7A">
        <w:t xml:space="preserve">Mengimplementasikan fitur </w:t>
      </w:r>
      <w:r w:rsidRPr="00031A7A">
        <w:rPr>
          <w:i/>
        </w:rPr>
        <w:t xml:space="preserve">load balancing </w:t>
      </w:r>
      <w:r w:rsidRPr="00031A7A">
        <w:t xml:space="preserve">pada mikrotik </w:t>
      </w:r>
      <w:r w:rsidRPr="00031A7A">
        <w:rPr>
          <w:i/>
        </w:rPr>
        <w:t>RouterOS</w:t>
      </w:r>
      <w:r w:rsidRPr="00031A7A">
        <w:t xml:space="preserve"> agar dapat lebih efektif dalam meratakan  beban </w:t>
      </w:r>
      <w:r w:rsidRPr="00031A7A">
        <w:rPr>
          <w:i/>
        </w:rPr>
        <w:t xml:space="preserve">traffic </w:t>
      </w:r>
      <w:r w:rsidRPr="00031A7A">
        <w:t>pada kedua jalur koneksi</w:t>
      </w:r>
      <w:r w:rsidRPr="00031A7A">
        <w:rPr>
          <w:spacing w:val="7"/>
        </w:rPr>
        <w:t xml:space="preserve"> </w:t>
      </w:r>
      <w:r w:rsidRPr="00031A7A">
        <w:t>internet di kantor Poltekkes Kemenkes Padang .</w:t>
      </w:r>
    </w:p>
    <w:p w14:paraId="4FBAECE4" w14:textId="394E7AC2" w:rsidR="00AA0F1E" w:rsidRDefault="00AA0F1E" w:rsidP="00AA0F1E">
      <w:pPr>
        <w:pStyle w:val="ListParagraph"/>
        <w:numPr>
          <w:ilvl w:val="0"/>
          <w:numId w:val="8"/>
        </w:numPr>
        <w:spacing w:after="0" w:line="480" w:lineRule="auto"/>
        <w:jc w:val="both"/>
      </w:pPr>
      <w:r w:rsidRPr="00031A7A">
        <w:t>Membackup apabila salah satu ISP mengalami gangguan atau down sehingga tidak menggangu kinerja karyawan di kantor Poltekkes Kemenkes Padang .</w:t>
      </w:r>
    </w:p>
    <w:p w14:paraId="12C83F11" w14:textId="77777777" w:rsidR="002039AE" w:rsidRPr="00031A7A" w:rsidRDefault="002039AE" w:rsidP="002039AE">
      <w:pPr>
        <w:pStyle w:val="ListParagraph"/>
        <w:spacing w:after="0" w:line="480" w:lineRule="auto"/>
        <w:ind w:left="1069"/>
        <w:jc w:val="both"/>
      </w:pPr>
    </w:p>
    <w:p w14:paraId="511ECF0D" w14:textId="77777777" w:rsidR="00AA0F1E" w:rsidRPr="00031A7A" w:rsidRDefault="00AA0F1E" w:rsidP="00AA0F1E">
      <w:pPr>
        <w:pStyle w:val="subbab1"/>
      </w:pPr>
      <w:bookmarkStart w:id="35" w:name="_Toc88086189"/>
      <w:bookmarkStart w:id="36" w:name="_Toc88092130"/>
      <w:r w:rsidRPr="00031A7A">
        <w:t>Manfaat Penelitian</w:t>
      </w:r>
      <w:bookmarkEnd w:id="35"/>
      <w:bookmarkEnd w:id="36"/>
    </w:p>
    <w:p w14:paraId="25FA18F7" w14:textId="77777777" w:rsidR="00AA0F1E" w:rsidRPr="00031A7A" w:rsidRDefault="00AA0F1E" w:rsidP="00AA0F1E">
      <w:pPr>
        <w:spacing w:line="480" w:lineRule="auto"/>
        <w:ind w:firstLine="709"/>
        <w:jc w:val="both"/>
      </w:pPr>
      <w:r w:rsidRPr="00031A7A">
        <w:t>Adapun manfaat dari penelitian yang penulis lakukan adalah :</w:t>
      </w:r>
    </w:p>
    <w:p w14:paraId="069C7D26" w14:textId="77777777" w:rsidR="00AA0F1E" w:rsidRPr="00031A7A" w:rsidRDefault="00AA0F1E" w:rsidP="00AA0F1E">
      <w:pPr>
        <w:pStyle w:val="ListParagraph"/>
        <w:numPr>
          <w:ilvl w:val="0"/>
          <w:numId w:val="9"/>
        </w:numPr>
        <w:spacing w:after="0" w:line="480" w:lineRule="auto"/>
        <w:jc w:val="both"/>
      </w:pPr>
      <w:r w:rsidRPr="00031A7A">
        <w:t>Apabila terjadi gangguan pada kantor Poltekkes Kemenkes Padang di salah satu ISP akan mudah untuk dibackup.</w:t>
      </w:r>
    </w:p>
    <w:p w14:paraId="3C79BDDF" w14:textId="77777777" w:rsidR="00AA0F1E" w:rsidRPr="00031A7A" w:rsidRDefault="00AA0F1E" w:rsidP="00AA0F1E">
      <w:pPr>
        <w:pStyle w:val="ListParagraph"/>
        <w:numPr>
          <w:ilvl w:val="0"/>
          <w:numId w:val="9"/>
        </w:numPr>
        <w:spacing w:after="0" w:line="480" w:lineRule="auto"/>
        <w:jc w:val="both"/>
      </w:pPr>
      <w:r w:rsidRPr="00031A7A">
        <w:t>Pergantian ISP lebih efisien pada kantor Poltekkes Kemenkes Padang tidak dilakukan secara manual.</w:t>
      </w:r>
    </w:p>
    <w:p w14:paraId="2575EE27" w14:textId="77777777" w:rsidR="00AA0F1E" w:rsidRPr="00031A7A" w:rsidRDefault="00AA0F1E" w:rsidP="00AA0F1E">
      <w:pPr>
        <w:pStyle w:val="ListParagraph"/>
        <w:numPr>
          <w:ilvl w:val="0"/>
          <w:numId w:val="9"/>
        </w:numPr>
        <w:spacing w:after="0" w:line="480" w:lineRule="auto"/>
        <w:jc w:val="both"/>
      </w:pPr>
      <w:r w:rsidRPr="00031A7A">
        <w:t>Kinerja karyawan pada kantor Poltekkes Kemenkes Padang .semakin cepat dengan adanya load balancing dan tidak perlu khawatir akan adanya gangguan atau down pada salah satu isp karena dibackup oleh isp cadangan.</w:t>
      </w:r>
    </w:p>
    <w:p w14:paraId="383E155A" w14:textId="6E83DD35" w:rsidR="00AA0F1E" w:rsidRDefault="00AA0F1E" w:rsidP="00AA0F1E">
      <w:pPr>
        <w:pStyle w:val="ListParagraph"/>
        <w:widowControl w:val="0"/>
        <w:numPr>
          <w:ilvl w:val="0"/>
          <w:numId w:val="9"/>
        </w:numPr>
        <w:tabs>
          <w:tab w:val="left" w:pos="1582"/>
        </w:tabs>
        <w:autoSpaceDE w:val="0"/>
        <w:autoSpaceDN w:val="0"/>
        <w:spacing w:after="0" w:line="480" w:lineRule="auto"/>
        <w:jc w:val="both"/>
      </w:pPr>
      <w:r w:rsidRPr="00031A7A">
        <w:t>Dapat</w:t>
      </w:r>
      <w:r w:rsidRPr="00031A7A">
        <w:rPr>
          <w:spacing w:val="30"/>
        </w:rPr>
        <w:t xml:space="preserve"> </w:t>
      </w:r>
      <w:r w:rsidRPr="00031A7A">
        <w:t>mengoptimalkan</w:t>
      </w:r>
      <w:r w:rsidRPr="00031A7A">
        <w:rPr>
          <w:spacing w:val="33"/>
        </w:rPr>
        <w:t xml:space="preserve"> </w:t>
      </w:r>
      <w:r w:rsidRPr="00031A7A">
        <w:t>penggunaan</w:t>
      </w:r>
      <w:r w:rsidRPr="00031A7A">
        <w:rPr>
          <w:spacing w:val="34"/>
        </w:rPr>
        <w:t xml:space="preserve"> </w:t>
      </w:r>
      <w:r w:rsidRPr="00031A7A">
        <w:rPr>
          <w:i/>
        </w:rPr>
        <w:t>bandwidth</w:t>
      </w:r>
      <w:r w:rsidRPr="00031A7A">
        <w:rPr>
          <w:i/>
          <w:spacing w:val="32"/>
        </w:rPr>
        <w:t xml:space="preserve"> </w:t>
      </w:r>
      <w:r w:rsidRPr="00031A7A">
        <w:t>sehingga</w:t>
      </w:r>
      <w:r w:rsidRPr="00031A7A">
        <w:rPr>
          <w:spacing w:val="29"/>
        </w:rPr>
        <w:t xml:space="preserve"> </w:t>
      </w:r>
      <w:r w:rsidRPr="00031A7A">
        <w:t>tidak</w:t>
      </w:r>
      <w:r w:rsidRPr="00031A7A">
        <w:rPr>
          <w:spacing w:val="33"/>
        </w:rPr>
        <w:t xml:space="preserve"> </w:t>
      </w:r>
      <w:r w:rsidRPr="00031A7A">
        <w:t xml:space="preserve">ada </w:t>
      </w:r>
      <w:r w:rsidRPr="00031A7A">
        <w:rPr>
          <w:i/>
        </w:rPr>
        <w:lastRenderedPageBreak/>
        <w:t xml:space="preserve">bandwidth </w:t>
      </w:r>
      <w:r w:rsidRPr="00031A7A">
        <w:t>yang terbuang secara percuma.</w:t>
      </w:r>
    </w:p>
    <w:p w14:paraId="53CA2F84" w14:textId="77777777" w:rsidR="002039AE" w:rsidRPr="00010263" w:rsidRDefault="002039AE" w:rsidP="002039AE">
      <w:pPr>
        <w:pStyle w:val="ListParagraph"/>
        <w:widowControl w:val="0"/>
        <w:tabs>
          <w:tab w:val="left" w:pos="1582"/>
        </w:tabs>
        <w:autoSpaceDE w:val="0"/>
        <w:autoSpaceDN w:val="0"/>
        <w:spacing w:after="0" w:line="480" w:lineRule="auto"/>
        <w:ind w:left="1069"/>
        <w:jc w:val="both"/>
      </w:pPr>
    </w:p>
    <w:p w14:paraId="40C5E69A" w14:textId="77777777" w:rsidR="00AA0F1E" w:rsidRPr="00031A7A" w:rsidRDefault="00AA0F1E" w:rsidP="00AA0F1E">
      <w:pPr>
        <w:pStyle w:val="subbab1"/>
      </w:pPr>
      <w:bookmarkStart w:id="37" w:name="_Toc88086190"/>
      <w:bookmarkStart w:id="38" w:name="_Toc88092131"/>
      <w:r w:rsidRPr="00031A7A">
        <w:t>Gambaran Umum Object Penelitian</w:t>
      </w:r>
      <w:bookmarkEnd w:id="37"/>
      <w:bookmarkEnd w:id="38"/>
    </w:p>
    <w:p w14:paraId="032C71AC" w14:textId="77777777" w:rsidR="00AA0F1E" w:rsidRPr="00010263" w:rsidRDefault="00AA0F1E" w:rsidP="00AA0F1E">
      <w:pPr>
        <w:pStyle w:val="subabbab1"/>
      </w:pPr>
      <w:bookmarkStart w:id="39" w:name="_Toc88086191"/>
      <w:bookmarkStart w:id="40" w:name="_Toc88092132"/>
      <w:r w:rsidRPr="00010263">
        <w:t>Sekilas Poltekkes Kemenkes Padang</w:t>
      </w:r>
      <w:bookmarkEnd w:id="39"/>
      <w:bookmarkEnd w:id="40"/>
    </w:p>
    <w:p w14:paraId="5F87C17E" w14:textId="39D9A907" w:rsidR="00FB015A" w:rsidRDefault="00AA0F1E" w:rsidP="00AA0F1E">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bCs/>
          <w:color w:val="202122"/>
        </w:rPr>
        <w:t>Politeknik Kesehatan Kementerian Kesehatan Padang</w:t>
      </w:r>
      <w:r w:rsidRPr="00031A7A">
        <w:rPr>
          <w:rFonts w:ascii="Times New Roman" w:hAnsi="Times New Roman"/>
          <w:color w:val="202122"/>
        </w:rPr>
        <w:t> atau yang biasa disingkat </w:t>
      </w:r>
      <w:r w:rsidRPr="00031A7A">
        <w:rPr>
          <w:rFonts w:ascii="Times New Roman" w:hAnsi="Times New Roman"/>
          <w:bCs/>
          <w:color w:val="202122"/>
        </w:rPr>
        <w:t>Poltekkes Kemenkes Padang</w:t>
      </w:r>
      <w:r w:rsidRPr="00031A7A">
        <w:rPr>
          <w:rFonts w:ascii="Times New Roman" w:hAnsi="Times New Roman"/>
          <w:color w:val="202122"/>
        </w:rPr>
        <w:t> adalah sebuah institusi pendidikan kedinasan tenaga profesional di bidang kesehatan di bawah naungan Kementerian Kesehatan Republik Indonesia. Poltekkes Padang</w:t>
      </w:r>
      <w:r w:rsidR="00412C0A" w:rsidRPr="00031A7A">
        <w:rPr>
          <w:rFonts w:ascii="Times New Roman" w:hAnsi="Times New Roman"/>
          <w:color w:val="202122"/>
        </w:rPr>
        <w:t>merupakan satu dari 38 Poltekkes yang ada di Indonesia. Politeknik Kesehatan Padang ini berlokasi di Simpang Pondok Kopi, kecamatan Nanggalo, kota Padang.</w:t>
      </w:r>
    </w:p>
    <w:p w14:paraId="097D19E0" w14:textId="32925050" w:rsidR="00FB015A" w:rsidRDefault="00412C0A" w:rsidP="00FB015A">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Politeknik Kesehatan Kemenkes Padang pada awalnya, tahun 2002 didirikan dari gabungan 6 Akademi kesehatan di Provinsi Sumatra Barat, yaitu AKL, Akper Padang dan Solok, AKZI, Akbid Padang dan Bukittinggi. Tahun 2004 Akademi Kesehatan Gigi Bukittinggi juga bergabung dengan Politeknik Kesehatan Padang, yang berad</w:t>
      </w:r>
      <w:r w:rsidR="00FB015A">
        <w:rPr>
          <w:rFonts w:ascii="Times New Roman" w:hAnsi="Times New Roman"/>
          <w:color w:val="202122"/>
        </w:rPr>
        <w:t>a di bawah Jurusan Keperawatan.</w:t>
      </w:r>
      <w:r w:rsidR="00AA0F1E">
        <w:rPr>
          <w:rFonts w:ascii="Times New Roman" w:hAnsi="Times New Roman"/>
          <w:color w:val="202122"/>
        </w:rPr>
        <w:t xml:space="preserve"> </w:t>
      </w:r>
      <w:r w:rsidRPr="00031A7A">
        <w:rPr>
          <w:rFonts w:ascii="Times New Roman" w:hAnsi="Times New Roman"/>
          <w:color w:val="202122"/>
        </w:rPr>
        <w:t xml:space="preserve">Akademi Keseharan Lingkungan ( AKL ) Padang resmi berdiri pada tanggal 07 Agustus 1982 dengan Akademi Penelik Kesehatan Teknologi Sanitasi ( APK-TS ) setingkat sarjana muda dengan gelar jurusan Bachelor of Science ( BSc ) berdasarkan keputusan Menteri Kesehatan Nomor: 018/Kep/Diklat/1982 tanggal 14 Maret 1982. Tahun 1987/1988 APK Padang menyelenggarakan Pendidikan Diploma 3 Sanita dan Kesehatan Lingkungan sesuai dengan SK Menkes Nomor: 867/Menkes/SK/XI/1986. Kemudian tanggal 3 Januari 1992 dengan Keputusan Menkes RI Nomor: </w:t>
      </w:r>
      <w:r w:rsidRPr="00031A7A">
        <w:rPr>
          <w:rFonts w:ascii="Times New Roman" w:hAnsi="Times New Roman"/>
          <w:color w:val="202122"/>
        </w:rPr>
        <w:lastRenderedPageBreak/>
        <w:t>14/Menkes/SK/I/1992 keluar SK pembentukan dan pengesahan APK Padang menjadi Pendidikan Ahli Madya Sanitasi dan Kesehatan Lingkungan (PAMSKL), Selanjutnya berdasarkan SK Menkes RI Nomor 232/Menkes?SK?IV/1997 PAMSKL menjadi Akademi Kesehatan Lingkungan Padang (PAMSKL), selanjutnya berdasarkan SK Menkes RI Nomor 232/Menkes/SK/IV/1997 PAMSKL menjadi Akade</w:t>
      </w:r>
      <w:r w:rsidR="00FB015A">
        <w:rPr>
          <w:rFonts w:ascii="Times New Roman" w:hAnsi="Times New Roman"/>
          <w:color w:val="202122"/>
        </w:rPr>
        <w:t>mi Kesehatan Lingkungan Padang.</w:t>
      </w:r>
    </w:p>
    <w:p w14:paraId="2D113491" w14:textId="107DF420" w:rsidR="00FB015A" w:rsidRDefault="00412C0A" w:rsidP="00AA0F1E">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Akademi Keperawatan Padang berawal dari program cepat (crash Program) membantu para medis peraat umum tahun 1981 dengan program reguler dimulai setelah keluar SK Menkes RI Nomor 131/Kep/Diklat/1983 tanggal 09 Agustus 1983 maka secara resmi berdiri Akademi perawatan (AKPER) padang tanggal 10 September 1983 mulai 1987 AKPER Padang melaksanakan program diploma III Keperawatan berdasarkan SK Menkes Nomor 867/Menkes/SK/XI/1986. Kemudian Keluar S K Menkes RI Nomor: 14/Menkes/SK/1992 sebagai pengesahaan kelembagaan institusi pendidikan sehingga berubah nama menjadi ahli Madia Keperawatan (PAM Keperawatan) padang, selanjutnya tanggal 10 April 1997 berdasarkan SK Menkes RI Nomor 233/Menkes/SK/IV/1997 berubah menjadi Akademi Kepera</w:t>
      </w:r>
      <w:r w:rsidR="00FB015A">
        <w:rPr>
          <w:rFonts w:ascii="Times New Roman" w:hAnsi="Times New Roman"/>
          <w:color w:val="202122"/>
        </w:rPr>
        <w:t>watan (AKPER) Depkes RI Padang.</w:t>
      </w:r>
    </w:p>
    <w:p w14:paraId="0D137D72" w14:textId="77777777" w:rsidR="00FB015A" w:rsidRDefault="00412C0A" w:rsidP="00FB015A">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 xml:space="preserve">Akademi Gizi Padang berdiri tahun 1983 sebagai Akademi Gizi ke-3 di Indonesia berdasarkan SK Menkes RI No. 72/Kep/Diklat/83 tanggal 30 April 1983, kemudian diperbarui dengan SK Menkes RI No. 1967/Kep/XI/1987 tanggal 27 Juni 1987 yang menyelenggarakan pendidikan Diploma III Gizi. Selanjutnya berdasarkan SK Menkes RI No. </w:t>
      </w:r>
      <w:r w:rsidRPr="00031A7A">
        <w:rPr>
          <w:rFonts w:ascii="Times New Roman" w:hAnsi="Times New Roman"/>
          <w:color w:val="202122"/>
        </w:rPr>
        <w:lastRenderedPageBreak/>
        <w:t>234/Menkes/SK/VI/1997 tanggal 10 April 1997 dari Pendidikan Ahli Madya Gizi (PAM Gizi) Depkes RI Padang menjadi Akadem</w:t>
      </w:r>
      <w:r w:rsidR="00FB015A">
        <w:rPr>
          <w:rFonts w:ascii="Times New Roman" w:hAnsi="Times New Roman"/>
          <w:color w:val="202122"/>
        </w:rPr>
        <w:t>i Gizi (AKZI) Depkes RI Padang.</w:t>
      </w:r>
    </w:p>
    <w:p w14:paraId="2F1BC749" w14:textId="77777777" w:rsidR="00FB015A" w:rsidRDefault="00412C0A" w:rsidP="00FB015A">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Akademi Kebidanan (AKBID) Padang berawal dari Program Pendidikan Bidan (PPB) tahun 1989 resmi berdiri setelah keluar SK Menteri Kesehatan RI No. 00.05.1.1.1800 tanggal 3 Juli 1999 dengan nama Akademi Kebi</w:t>
      </w:r>
      <w:r w:rsidR="00FB015A">
        <w:rPr>
          <w:rFonts w:ascii="Times New Roman" w:hAnsi="Times New Roman"/>
          <w:color w:val="202122"/>
        </w:rPr>
        <w:t>danan (AKBID) Depkes RI Padang.</w:t>
      </w:r>
    </w:p>
    <w:p w14:paraId="4AD6BA1B" w14:textId="4B0B3888" w:rsidR="00FB015A" w:rsidRDefault="00412C0A" w:rsidP="00AA0F1E">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 xml:space="preserve">Akademi Kebidanan (AKBID) Depkes RI Bukittinggi berawal dari Sekolah Bidan yang melaksanakan pendidikan bidan yang tertua di Sumatra Tengah yang semula dilaksanakan oleh Rumah Sakit Umum Kota Bukittinggi, yang selanjutnya berubah menjadi sekolah Perawat Kesehatan. Sesuai dengan perkembangan zaman dan kemajuan teknologi pada tahun ajaran 1998/1999 mulai melaksanakan Program Akademi Kebidanan Swadana dengan SK </w:t>
      </w:r>
      <w:r w:rsidR="00FB015A">
        <w:rPr>
          <w:rFonts w:ascii="Times New Roman" w:hAnsi="Times New Roman"/>
          <w:color w:val="202122"/>
        </w:rPr>
        <w:t>Menkes No. HK. 00.06.1.3.02135.</w:t>
      </w:r>
    </w:p>
    <w:p w14:paraId="13D17DC1" w14:textId="77777777" w:rsidR="00FB015A" w:rsidRDefault="00412C0A" w:rsidP="00FB015A">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kademi Keperawatan (AKPER) Depkes RI Solok semula merupakan Sekolah perawat Kesehatan (ASPEKKA) dengan SK No. 54/KP/DiklatKes/1983 tanggal 9 April 1983 kemudian dengan keluarnya SK Menkes No. 439/Menkes/IX/90 tanggal 17 September 1990 tentang alih SPK Pemda Solok menjadi SPK Depkes RI Solok. Selanjutnya dengan keluarnya SK Menkes No. HK.00.06.1.3.1509 tertanggal 29 Mei 1999 terntang konversi SPK Depkes RI Solok</w:t>
      </w:r>
      <w:r w:rsidR="00FB015A">
        <w:rPr>
          <w:rFonts w:ascii="Times New Roman" w:hAnsi="Times New Roman"/>
          <w:color w:val="202122"/>
        </w:rPr>
        <w:t xml:space="preserve"> Menjadi AKPER Depkes RI Solok.</w:t>
      </w:r>
    </w:p>
    <w:p w14:paraId="628222A4" w14:textId="77777777" w:rsidR="00FB015A" w:rsidRDefault="00412C0A" w:rsidP="00FB015A">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 xml:space="preserve">Akademi Kesehatan Gigi (AKG) Depkes RI Bukittinggi berawal dari Sekolah Pengatur Rawat Gigi Depkes RI Bukittinggi yang dikonversi </w:t>
      </w:r>
      <w:r w:rsidRPr="00031A7A">
        <w:rPr>
          <w:rFonts w:ascii="Times New Roman" w:hAnsi="Times New Roman"/>
          <w:color w:val="202122"/>
        </w:rPr>
        <w:lastRenderedPageBreak/>
        <w:t xml:space="preserve">sesuai dengan Surat Keputusan Menteri Kesehatan RI No: HK.00.06.1.1.04278 tanggal 13 November 2001. Pada awal tahun 2005 mulai melaksanakan program kesehatan gigi di bawah Jurusan Keperawatan Politeknik Kesehatan Depkes Padang. Sesuai dengan surat Keputusan Menteri Kesehatan RI No: HK.00.06.1.42.02225 tanggal 1 Juli 2004, dan pada tahun 2009 Program Studi Kesehatan Gigi </w:t>
      </w:r>
      <w:r w:rsidR="00FB015A">
        <w:rPr>
          <w:rFonts w:ascii="Times New Roman" w:hAnsi="Times New Roman"/>
          <w:color w:val="202122"/>
        </w:rPr>
        <w:t>menjadi Jurusan Kesehatan Gigi.</w:t>
      </w:r>
    </w:p>
    <w:p w14:paraId="14BFD470" w14:textId="321FCC87" w:rsidR="00BB7E8C" w:rsidRDefault="00412C0A" w:rsidP="00AA0F1E">
      <w:pPr>
        <w:pStyle w:val="NormalWeb"/>
        <w:shd w:val="clear" w:color="auto" w:fill="FFFFFF"/>
        <w:spacing w:before="120" w:beforeAutospacing="0" w:after="120" w:afterAutospacing="0" w:line="480" w:lineRule="auto"/>
        <w:ind w:left="720" w:firstLine="720"/>
        <w:jc w:val="both"/>
        <w:rPr>
          <w:rFonts w:ascii="Times New Roman" w:hAnsi="Times New Roman"/>
          <w:color w:val="202122"/>
        </w:rPr>
      </w:pPr>
      <w:r w:rsidRPr="00031A7A">
        <w:rPr>
          <w:rFonts w:ascii="Times New Roman" w:hAnsi="Times New Roman"/>
          <w:color w:val="202122"/>
        </w:rPr>
        <w:t>Diawali dengan pembentukan panitia persiapan (Ad-Hoc) Poltekkes Padang sesuai dengan surat keputusan Kepala Pusdiknakes Depkes RI No. HK. 00.06.2.1.3745 tanggal 8 Oktober 2001, selanjutnya keluar surat keputusan Menteri Kesehatan No. 298 dan 1207/ Menkes-Kesos/SK/IV/2001 tanggal 16 April 2001 tentang organisasi dan tata kerja Politeknik Kesehatan, maka bergabunglah 6 (enam) Akademi Kesehatan di lingkungan Departemen Kesehatan Provinsi Sumatra Barat menjadi Politeknik Kesehatan Depkes Padang Departemen Kesehatan dan Kesejahteraan Sosial RI yang merupakan unit pelaksanaan teknis di lingkungan Departemen Kesehatan RI yang berada di Bawah Badan Pengembangan dan Pemberdayaan Sumber daya Manusia Kesehatan.</w:t>
      </w:r>
    </w:p>
    <w:p w14:paraId="49D8DE36" w14:textId="5AB60A8E" w:rsidR="00412C0A" w:rsidRPr="00BB7E8C" w:rsidRDefault="00412C0A" w:rsidP="00BB7E8C">
      <w:pPr>
        <w:pStyle w:val="subabbab1"/>
        <w:rPr>
          <w:color w:val="202122"/>
        </w:rPr>
      </w:pPr>
      <w:bookmarkStart w:id="41" w:name="_Toc88086192"/>
      <w:bookmarkStart w:id="42" w:name="_Toc88092133"/>
      <w:r w:rsidRPr="00BB7E8C">
        <w:t>Visi dan Misi</w:t>
      </w:r>
      <w:bookmarkEnd w:id="41"/>
      <w:bookmarkEnd w:id="42"/>
    </w:p>
    <w:p w14:paraId="3E35E6EF" w14:textId="77777777" w:rsidR="00FB015A" w:rsidRDefault="00412C0A" w:rsidP="009B11B6">
      <w:pPr>
        <w:pStyle w:val="ListParagraph"/>
        <w:numPr>
          <w:ilvl w:val="0"/>
          <w:numId w:val="34"/>
        </w:numPr>
        <w:spacing w:line="480" w:lineRule="auto"/>
        <w:jc w:val="both"/>
        <w:rPr>
          <w:b/>
        </w:rPr>
      </w:pPr>
      <w:r w:rsidRPr="00031A7A">
        <w:rPr>
          <w:b/>
        </w:rPr>
        <w:t>Visi Poltekkes Kemenkes Padang</w:t>
      </w:r>
    </w:p>
    <w:p w14:paraId="76E8029C" w14:textId="7E55D76A" w:rsidR="00412C0A" w:rsidRPr="00FB015A" w:rsidRDefault="00412C0A" w:rsidP="00FB015A">
      <w:pPr>
        <w:pStyle w:val="ListParagraph"/>
        <w:spacing w:line="480" w:lineRule="auto"/>
        <w:ind w:firstLine="720"/>
        <w:jc w:val="both"/>
        <w:rPr>
          <w:b/>
        </w:rPr>
      </w:pPr>
      <w:r w:rsidRPr="00FB015A">
        <w:t>“Menjadi Institusi Pendidikan Tinggi Kesehatan yang berkelanjutan berdaya saing, inovatif, prestatif dan bertaqwa kepada Tuhan Yang Maha Esa 2024</w:t>
      </w:r>
      <w:r w:rsidRPr="00FB015A">
        <w:rPr>
          <w:b/>
        </w:rPr>
        <w:t>”.</w:t>
      </w:r>
    </w:p>
    <w:p w14:paraId="3DB9243E" w14:textId="77777777" w:rsidR="00412C0A" w:rsidRPr="00031A7A" w:rsidRDefault="00412C0A" w:rsidP="009B11B6">
      <w:pPr>
        <w:pStyle w:val="ListParagraph"/>
        <w:numPr>
          <w:ilvl w:val="0"/>
          <w:numId w:val="34"/>
        </w:numPr>
        <w:spacing w:line="480" w:lineRule="auto"/>
        <w:jc w:val="both"/>
      </w:pPr>
      <w:r w:rsidRPr="00031A7A">
        <w:rPr>
          <w:b/>
        </w:rPr>
        <w:t>Misi Poltekkes Kemenkes Padang</w:t>
      </w:r>
    </w:p>
    <w:p w14:paraId="02B024E3" w14:textId="77777777" w:rsidR="00412C0A" w:rsidRPr="00031A7A" w:rsidRDefault="00412C0A" w:rsidP="009B11B6">
      <w:pPr>
        <w:pStyle w:val="ListParagraph"/>
        <w:numPr>
          <w:ilvl w:val="0"/>
          <w:numId w:val="35"/>
        </w:numPr>
        <w:spacing w:line="480" w:lineRule="auto"/>
        <w:jc w:val="both"/>
      </w:pPr>
      <w:r w:rsidRPr="00031A7A">
        <w:lastRenderedPageBreak/>
        <w:t>Menyelenggarakan Pendidikan Vokasi dan Profesi berlandaskan Ketaqwaan kepada Tuhan Yang maha Esa</w:t>
      </w:r>
    </w:p>
    <w:p w14:paraId="3A83BB15" w14:textId="191B0DBA" w:rsidR="00412C0A" w:rsidRPr="00031A7A" w:rsidRDefault="00412C0A" w:rsidP="009B11B6">
      <w:pPr>
        <w:pStyle w:val="ListParagraph"/>
        <w:numPr>
          <w:ilvl w:val="0"/>
          <w:numId w:val="35"/>
        </w:numPr>
        <w:spacing w:line="480" w:lineRule="auto"/>
        <w:jc w:val="both"/>
      </w:pPr>
      <w:r w:rsidRPr="00031A7A">
        <w:t>Menyelenggarakan penelitian terapan yang berdaya saing untuk menunjang pembangunan dan pengembangan IP TEKS kesehatan</w:t>
      </w:r>
    </w:p>
    <w:p w14:paraId="6AACEB52" w14:textId="77777777" w:rsidR="00412C0A" w:rsidRPr="00031A7A" w:rsidRDefault="00412C0A" w:rsidP="009B11B6">
      <w:pPr>
        <w:pStyle w:val="ListParagraph"/>
        <w:numPr>
          <w:ilvl w:val="0"/>
          <w:numId w:val="35"/>
        </w:numPr>
        <w:spacing w:line="480" w:lineRule="auto"/>
        <w:jc w:val="both"/>
      </w:pPr>
      <w:r w:rsidRPr="00031A7A">
        <w:t>Menyelenggarakan Pengabdian Masyarakat dalam Memecahkan Masalah Kesehatan Masyarakat</w:t>
      </w:r>
    </w:p>
    <w:p w14:paraId="06CC9FB4" w14:textId="77777777" w:rsidR="00412C0A" w:rsidRPr="00031A7A" w:rsidRDefault="00412C0A" w:rsidP="009B11B6">
      <w:pPr>
        <w:pStyle w:val="ListParagraph"/>
        <w:numPr>
          <w:ilvl w:val="0"/>
          <w:numId w:val="35"/>
        </w:numPr>
        <w:spacing w:line="480" w:lineRule="auto"/>
        <w:jc w:val="both"/>
      </w:pPr>
      <w:r w:rsidRPr="00031A7A">
        <w:t>Mengembangkan Tata Kelola Organisasi yang Baik (good governance) dalam Memberikan Pelayanan yangPrima</w:t>
      </w:r>
    </w:p>
    <w:p w14:paraId="731779FB" w14:textId="77777777" w:rsidR="00412C0A" w:rsidRPr="00031A7A" w:rsidRDefault="00412C0A" w:rsidP="009B11B6">
      <w:pPr>
        <w:pStyle w:val="ListParagraph"/>
        <w:numPr>
          <w:ilvl w:val="0"/>
          <w:numId w:val="35"/>
        </w:numPr>
        <w:spacing w:line="480" w:lineRule="auto"/>
        <w:jc w:val="both"/>
      </w:pPr>
      <w:r w:rsidRPr="00031A7A">
        <w:t>Menjalin Kerjasama yang Berdaya Guna dan Berkelanjutan dengan Lembaga Pendidikan Tinggi, Pemerintah dan Swasta ditingkat Daerah, Nasional dan Internasional</w:t>
      </w:r>
    </w:p>
    <w:p w14:paraId="4785F75A" w14:textId="77777777" w:rsidR="007014E3" w:rsidRDefault="007014E3" w:rsidP="00075F13">
      <w:pPr>
        <w:pStyle w:val="BabSkripsi0"/>
        <w:rPr>
          <w:noProof/>
        </w:rPr>
        <w:sectPr w:rsidR="007014E3" w:rsidSect="002039AE">
          <w:headerReference w:type="default" r:id="rId19"/>
          <w:footerReference w:type="default" r:id="rId20"/>
          <w:headerReference w:type="first" r:id="rId21"/>
          <w:footerReference w:type="first" r:id="rId22"/>
          <w:pgSz w:w="11907" w:h="16840" w:code="9"/>
          <w:pgMar w:top="1701" w:right="1701" w:bottom="1701" w:left="2268" w:header="709" w:footer="709" w:gutter="0"/>
          <w:pgNumType w:start="1"/>
          <w:cols w:space="708"/>
          <w:titlePg/>
          <w:docGrid w:linePitch="360"/>
        </w:sectPr>
      </w:pPr>
    </w:p>
    <w:p w14:paraId="6DCAAC5C" w14:textId="77777777" w:rsidR="00BB7E8C" w:rsidRDefault="008B2388" w:rsidP="007A2056">
      <w:pPr>
        <w:pStyle w:val="Style21"/>
      </w:pPr>
      <w:bookmarkStart w:id="43" w:name="_Toc88086193"/>
      <w:bookmarkStart w:id="44" w:name="_Toc88092134"/>
      <w:r w:rsidRPr="00031A7A">
        <w:rPr>
          <w:noProof/>
        </w:rPr>
        <w:lastRenderedPageBreak/>
        <w:t>BAB II</w:t>
      </w:r>
      <w:r w:rsidR="00527006" w:rsidRPr="00031A7A">
        <w:rPr>
          <w:noProof/>
        </w:rPr>
        <w:br/>
      </w:r>
      <w:r w:rsidR="00FD4DD3" w:rsidRPr="00031A7A">
        <w:rPr>
          <w:noProof/>
        </w:rPr>
        <w:t>LANDASAN TEORI</w:t>
      </w:r>
      <w:bookmarkEnd w:id="43"/>
      <w:bookmarkEnd w:id="44"/>
      <w:r w:rsidR="00075F13" w:rsidRPr="00031A7A">
        <w:rPr>
          <w:noProof/>
        </w:rPr>
        <w:br/>
      </w:r>
    </w:p>
    <w:p w14:paraId="0806566C" w14:textId="7CCA0910" w:rsidR="004976A7" w:rsidRPr="00BB7E8C" w:rsidRDefault="00FD4DD3" w:rsidP="00BB7E8C">
      <w:pPr>
        <w:pStyle w:val="subbbab2"/>
      </w:pPr>
      <w:bookmarkStart w:id="45" w:name="_Toc88086194"/>
      <w:bookmarkStart w:id="46" w:name="_Toc88092135"/>
      <w:r w:rsidRPr="00BB7E8C">
        <w:t>Jaringan Komputer</w:t>
      </w:r>
      <w:bookmarkEnd w:id="45"/>
      <w:bookmarkEnd w:id="46"/>
    </w:p>
    <w:p w14:paraId="388F8FF0" w14:textId="76115EA9" w:rsidR="00FD4DD3" w:rsidRPr="00031A7A" w:rsidRDefault="00FD4DD3" w:rsidP="008E10B5">
      <w:pPr>
        <w:pStyle w:val="tititk"/>
      </w:pPr>
      <w:bookmarkStart w:id="47" w:name="_Toc88086195"/>
      <w:bookmarkStart w:id="48" w:name="_Toc88092136"/>
      <w:r w:rsidRPr="00031A7A">
        <w:t>Pengertian Jaringan Komputer</w:t>
      </w:r>
      <w:bookmarkEnd w:id="47"/>
      <w:bookmarkEnd w:id="48"/>
    </w:p>
    <w:p w14:paraId="4186343F" w14:textId="77777777" w:rsidR="00FB015A" w:rsidRDefault="00FD4DD3" w:rsidP="00FB015A">
      <w:pPr>
        <w:spacing w:line="480" w:lineRule="auto"/>
        <w:ind w:left="709" w:firstLine="720"/>
        <w:jc w:val="both"/>
      </w:pPr>
      <w:r w:rsidRPr="00031A7A">
        <w:t xml:space="preserve">Jaringan komputer merupakan suatu kesatuan komputer yang terdiri dari minimal dua komputer atau lebih yang saling berhubungan yang mana dapat melakukan komunikasi data. Berbagai data yang dapat dioperasikan dalam komunikasi tersebut dapat berupa data </w:t>
      </w:r>
      <w:r w:rsidRPr="00031A7A">
        <w:rPr>
          <w:i/>
        </w:rPr>
        <w:t>text</w:t>
      </w:r>
      <w:r w:rsidRPr="00031A7A">
        <w:t xml:space="preserve">, gambar, suara dan </w:t>
      </w:r>
      <w:r w:rsidRPr="00031A7A">
        <w:rPr>
          <w:i/>
        </w:rPr>
        <w:t>video</w:t>
      </w:r>
      <w:r w:rsidRPr="00031A7A">
        <w:t xml:space="preserve">. </w:t>
      </w:r>
      <w:r w:rsidRPr="00031A7A">
        <w:fldChar w:fldCharType="begin" w:fldLock="1"/>
      </w:r>
      <w:r w:rsidRPr="00031A7A">
        <w:instrText>ADDIN CSL_CITATION {"citationItems":[{"id":"ITEM-1","itemData":{"ISSN":"2301-8402","abstract":"Internet, a global network worldwide. Data, Information, Privacy and even has become an integral part in the internet. Access the Internet, almost as well as exploring the world of information. In today's world, the Internet is no longer a need for additional but become a staple for entrepreneurs, students, and various parties. And the problem is found in the village of Lower Kawangkoan Amurang Region II, is nothing but a place to stay the writer. By using the method of data collection surrounding Library Studies, Observation / Field Studies, and direct interviews and Systems Development Method Using NDLC that has been applied to the local community, it has built up an Internet network by combining LAN (Local Area Network) and WLAN (Wireless Local Area Network) networks are sufficient.","author":[{"dropping-particle":"","family":"Wongkar","given":"Stefen","non-dropping-particle":"","parse-names":false,"suffix":""},{"dropping-particle":"","family":"Sinsuw","given":"Alicia","non-dropping-particle":"","parse-names":false,"suffix":""},{"dropping-particle":"","family":"Najoan","given":"Xaverius","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Ratulangi","given":"Universitas Sam","non-dropping-particle":"","parse-names":false,"suffix":""}],"container-title":"E-Journal Teknik Elektro Dan Komputer","id":"ITEM-1","issue":"6","issued":{"date-parts":[["2015"]]},"page":"62-68","title":"Analisa Implementasi Jaringan Internet Dengan Menggabungkan Jaringan LAN Dan WLAN Di Desa Kawangkoan Bawah Wilayah Amurang II","type":"article-journal","volume":"4"},"uris":["http://www.mendeley.com/documents/?uuid=83c7c161-09b4-47c9-afce-4e8858d7a564"]}],"mendeley":{"formattedCitation":"(Wongkar et al. 2015)","plainTextFormattedCitation":"(Wongkar et al. 2015)","previouslyFormattedCitation":"(Wongkar et al. 2015)"},"properties":{"noteIndex":0},"schema":"https://github.com/citation-style-language/schema/raw/master/csl-citation.json"}</w:instrText>
      </w:r>
      <w:r w:rsidRPr="00031A7A">
        <w:fldChar w:fldCharType="separate"/>
      </w:r>
      <w:r w:rsidRPr="00031A7A">
        <w:rPr>
          <w:noProof/>
        </w:rPr>
        <w:t>(Wongkar et al. 2015)</w:t>
      </w:r>
      <w:r w:rsidRPr="00031A7A">
        <w:fldChar w:fldCharType="end"/>
      </w:r>
    </w:p>
    <w:p w14:paraId="24C36795" w14:textId="77777777" w:rsidR="00310A72" w:rsidRDefault="00FD4DD3" w:rsidP="00310A72">
      <w:pPr>
        <w:spacing w:line="480" w:lineRule="auto"/>
        <w:ind w:left="709" w:firstLine="720"/>
        <w:jc w:val="both"/>
      </w:pPr>
      <w:r w:rsidRPr="00031A7A">
        <w:t xml:space="preserve">Gabungan dari beberapa komputer dapat disebut dengan jaringan komputer jika sekumpulan konputer tersebut dihubungkan dengan suatu media baik itu media kabel maupun nirkabel yang dapat memfasilitasi komputer-komputer tersebut untuk saling berkomunikasi. </w:t>
      </w:r>
      <w:r w:rsidRPr="00031A7A">
        <w:fldChar w:fldCharType="begin" w:fldLock="1"/>
      </w:r>
      <w:r w:rsidRPr="00031A7A">
        <w:instrText>ADDIN CSL_CITATION {"citationItems":[{"id":"ITEM-1","itemData":{"ISSN":"2301-8402","abstract":"Internet, a global network worldwide. Data, Information, Privacy and even has become an integral part in the internet. Access the Internet, almost as well as exploring the world of information. In today's world, the Internet is no longer a need for additional but become a staple for entrepreneurs, students, and various parties. And the problem is found in the village of Lower Kawangkoan Amurang Region II, is nothing but a place to stay the writer. By using the method of data collection surrounding Library Studies, Observation / Field Studies, and direct interviews and Systems Development Method Using NDLC that has been applied to the local community, it has built up an Internet network by combining LAN (Local Area Network) and WLAN (Wireless Local Area Network) networks are sufficient.","author":[{"dropping-particle":"","family":"Wongkar","given":"Stefen","non-dropping-particle":"","parse-names":false,"suffix":""},{"dropping-particle":"","family":"Sinsuw","given":"Alicia","non-dropping-particle":"","parse-names":false,"suffix":""},{"dropping-particle":"","family":"Najoan","given":"Xaverius","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Ratulangi","given":"Universitas Sam","non-dropping-particle":"","parse-names":false,"suffix":""}],"container-title":"E-Journal Teknik Elektro Dan Komputer","id":"ITEM-1","issue":"6","issued":{"date-parts":[["2015"]]},"page":"62-68","title":"Analisa Implementasi Jaringan Internet Dengan Menggabungkan Jaringan LAN Dan WLAN Di Desa Kawangkoan Bawah Wilayah Amurang II","type":"article-journal","volume":"4"},"uris":["http://www.mendeley.com/documents/?uuid=83c7c161-09b4-47c9-afce-4e8858d7a564"]}],"mendeley":{"formattedCitation":"(Wongkar et al. 2015)","plainTextFormattedCitation":"(Wongkar et al. 2015)","previouslyFormattedCitation":"(Wongkar et al. 2015)"},"properties":{"noteIndex":0},"schema":"https://github.com/citation-style-language/schema/raw/master/csl-citation.json"}</w:instrText>
      </w:r>
      <w:r w:rsidRPr="00031A7A">
        <w:fldChar w:fldCharType="separate"/>
      </w:r>
      <w:r w:rsidRPr="00031A7A">
        <w:rPr>
          <w:noProof/>
        </w:rPr>
        <w:t>(Wongkar et al. 2015)</w:t>
      </w:r>
      <w:r w:rsidRPr="00031A7A">
        <w:fldChar w:fldCharType="end"/>
      </w:r>
    </w:p>
    <w:p w14:paraId="61028102" w14:textId="7B772495" w:rsidR="00FD4DD3" w:rsidRPr="00310A72" w:rsidRDefault="00FD4DD3" w:rsidP="00310A72">
      <w:pPr>
        <w:pStyle w:val="subbbab2"/>
      </w:pPr>
      <w:bookmarkStart w:id="49" w:name="_Toc88086196"/>
      <w:bookmarkStart w:id="50" w:name="_Toc88092137"/>
      <w:r w:rsidRPr="00310A72">
        <w:rPr>
          <w:noProof/>
        </w:rPr>
        <w:t>Arsitektur Jaringan Komputer</w:t>
      </w:r>
      <w:bookmarkEnd w:id="49"/>
      <w:bookmarkEnd w:id="50"/>
      <w:r w:rsidRPr="00310A72">
        <w:rPr>
          <w:noProof/>
        </w:rPr>
        <w:t xml:space="preserve"> </w:t>
      </w:r>
    </w:p>
    <w:p w14:paraId="3BD6E380" w14:textId="4F8E2430" w:rsidR="001E7D48" w:rsidRDefault="00FD4DD3" w:rsidP="001E7D48">
      <w:pPr>
        <w:spacing w:after="0" w:line="480" w:lineRule="auto"/>
        <w:ind w:left="720" w:firstLine="720"/>
        <w:jc w:val="both"/>
        <w:rPr>
          <w:bCs/>
          <w:iCs/>
          <w:noProof/>
        </w:rPr>
      </w:pPr>
      <w:r w:rsidRPr="00031A7A">
        <w:rPr>
          <w:bCs/>
          <w:noProof/>
        </w:rPr>
        <w:t xml:space="preserve">Arsitektur jaringan komputer merupakan komponen – komponen jaringan komputer yang saling terhubung untuk bisa saling mengirimkan data, sumber daya dan komunikasi melalui kabel maupun </w:t>
      </w:r>
      <w:r w:rsidRPr="00031A7A">
        <w:rPr>
          <w:bCs/>
          <w:i/>
          <w:iCs/>
          <w:noProof/>
        </w:rPr>
        <w:t>wireless.</w:t>
      </w:r>
    </w:p>
    <w:p w14:paraId="510D66F0" w14:textId="77777777" w:rsidR="00FD4DD3" w:rsidRPr="00031A7A" w:rsidRDefault="00FD4DD3" w:rsidP="009B11B6">
      <w:pPr>
        <w:pStyle w:val="ListParagraph"/>
        <w:numPr>
          <w:ilvl w:val="2"/>
          <w:numId w:val="13"/>
        </w:numPr>
        <w:spacing w:after="0" w:line="480" w:lineRule="auto"/>
        <w:jc w:val="both"/>
        <w:rPr>
          <w:bCs/>
          <w:noProof/>
          <w:vanish/>
        </w:rPr>
      </w:pPr>
    </w:p>
    <w:p w14:paraId="0A32EF5D" w14:textId="238DE2EF" w:rsidR="00FD4DD3" w:rsidRPr="00310A72" w:rsidRDefault="00FD4DD3" w:rsidP="00310A72">
      <w:pPr>
        <w:pStyle w:val="22"/>
        <w:rPr>
          <w:bCs/>
          <w:sz w:val="28"/>
        </w:rPr>
      </w:pPr>
      <w:bookmarkStart w:id="51" w:name="_Toc88086197"/>
      <w:bookmarkStart w:id="52" w:name="_Toc88092138"/>
      <w:r w:rsidRPr="00310A72">
        <w:t>Arsitektur Jaringan Komputer Berdasarkan Geografis</w:t>
      </w:r>
      <w:bookmarkEnd w:id="51"/>
      <w:bookmarkEnd w:id="52"/>
    </w:p>
    <w:p w14:paraId="1C5B1FFF" w14:textId="17BA5DE2" w:rsidR="008B1D62" w:rsidRPr="00031A7A" w:rsidRDefault="00FD4DD3" w:rsidP="00202253">
      <w:pPr>
        <w:spacing w:after="0" w:line="480" w:lineRule="auto"/>
        <w:ind w:left="720" w:firstLine="720"/>
        <w:jc w:val="both"/>
        <w:rPr>
          <w:bCs/>
          <w:noProof/>
        </w:rPr>
      </w:pPr>
      <w:r w:rsidRPr="00031A7A">
        <w:rPr>
          <w:bCs/>
          <w:noProof/>
        </w:rPr>
        <w:t xml:space="preserve">Berdasarkan geografisnya arsitektur jaringan memiliki 3 jenis, yaitu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r w:rsidRPr="00031A7A">
        <w:rPr>
          <w:bCs/>
          <w:noProof/>
        </w:rPr>
        <w:t>:</w:t>
      </w:r>
    </w:p>
    <w:p w14:paraId="1033C96F" w14:textId="61C8EC30" w:rsidR="00202253" w:rsidRPr="00031A7A" w:rsidRDefault="00FD4DD3" w:rsidP="009B11B6">
      <w:pPr>
        <w:pStyle w:val="ListParagraph"/>
        <w:numPr>
          <w:ilvl w:val="0"/>
          <w:numId w:val="41"/>
        </w:numPr>
        <w:spacing w:after="0" w:line="480" w:lineRule="auto"/>
        <w:jc w:val="both"/>
        <w:rPr>
          <w:bCs/>
          <w:noProof/>
        </w:rPr>
      </w:pPr>
      <w:r w:rsidRPr="00031A7A">
        <w:rPr>
          <w:bCs/>
          <w:i/>
          <w:iCs/>
          <w:noProof/>
        </w:rPr>
        <w:t>Local Area Network</w:t>
      </w:r>
      <w:r w:rsidRPr="00031A7A">
        <w:rPr>
          <w:bCs/>
          <w:noProof/>
        </w:rPr>
        <w:t xml:space="preserve"> (LAN)</w:t>
      </w:r>
    </w:p>
    <w:p w14:paraId="29BE534D" w14:textId="6C5B66E3" w:rsidR="001E7D48" w:rsidRDefault="00FD4DD3" w:rsidP="00310A72">
      <w:pPr>
        <w:spacing w:after="0" w:line="480" w:lineRule="auto"/>
        <w:ind w:left="720"/>
        <w:jc w:val="both"/>
        <w:rPr>
          <w:bCs/>
          <w:noProof/>
        </w:rPr>
      </w:pPr>
      <w:r w:rsidRPr="00031A7A">
        <w:rPr>
          <w:bCs/>
          <w:i/>
          <w:iCs/>
          <w:noProof/>
        </w:rPr>
        <w:t>Local area network</w:t>
      </w:r>
      <w:r w:rsidRPr="00031A7A">
        <w:rPr>
          <w:bCs/>
          <w:noProof/>
        </w:rPr>
        <w:t xml:space="preserve"> (LAN) merupakan jaringan komputer yang terhubung antara server dan client dapat saling menukar data dengan skala terbatas.</w:t>
      </w:r>
    </w:p>
    <w:p w14:paraId="1B90F691" w14:textId="77777777" w:rsidR="00E0720A" w:rsidRPr="001E7D48" w:rsidRDefault="00E0720A" w:rsidP="00E0720A">
      <w:pPr>
        <w:pStyle w:val="ListParagraph"/>
        <w:numPr>
          <w:ilvl w:val="0"/>
          <w:numId w:val="41"/>
        </w:numPr>
        <w:spacing w:after="0" w:line="480" w:lineRule="auto"/>
        <w:jc w:val="both"/>
        <w:rPr>
          <w:bCs/>
          <w:noProof/>
        </w:rPr>
      </w:pPr>
      <w:r w:rsidRPr="001E7D48">
        <w:rPr>
          <w:bCs/>
          <w:i/>
          <w:iCs/>
          <w:noProof/>
        </w:rPr>
        <w:lastRenderedPageBreak/>
        <w:t>Metropolitan Area Network</w:t>
      </w:r>
      <w:r w:rsidRPr="001E7D48">
        <w:rPr>
          <w:bCs/>
          <w:noProof/>
        </w:rPr>
        <w:t xml:space="preserve"> (MAN)</w:t>
      </w:r>
    </w:p>
    <w:p w14:paraId="234FD4C5" w14:textId="77777777" w:rsidR="00E0720A" w:rsidRPr="001E7D48" w:rsidRDefault="00E0720A" w:rsidP="00E0720A">
      <w:pPr>
        <w:spacing w:after="0" w:line="480" w:lineRule="auto"/>
        <w:ind w:left="720"/>
        <w:jc w:val="both"/>
        <w:rPr>
          <w:bCs/>
          <w:noProof/>
        </w:rPr>
      </w:pPr>
      <w:r w:rsidRPr="001E7D48">
        <w:rPr>
          <w:bCs/>
          <w:i/>
          <w:iCs/>
          <w:noProof/>
        </w:rPr>
        <w:t>Metropolitan Area Network</w:t>
      </w:r>
      <w:r w:rsidRPr="001E7D48">
        <w:rPr>
          <w:bCs/>
          <w:noProof/>
        </w:rPr>
        <w:t xml:space="preserve"> (MAN) merupakan jaringan komputer yang menghubung kan dari suatu kota dengan kecepatan transfer yang tinggi.</w:t>
      </w:r>
    </w:p>
    <w:p w14:paraId="48A256F8" w14:textId="77777777" w:rsidR="00E0720A" w:rsidRPr="00310A72" w:rsidRDefault="00E0720A" w:rsidP="00E0720A">
      <w:pPr>
        <w:pStyle w:val="ListParagraph"/>
        <w:numPr>
          <w:ilvl w:val="0"/>
          <w:numId w:val="41"/>
        </w:numPr>
        <w:spacing w:after="0" w:line="480" w:lineRule="auto"/>
        <w:jc w:val="both"/>
        <w:rPr>
          <w:bCs/>
          <w:noProof/>
        </w:rPr>
      </w:pPr>
      <w:r w:rsidRPr="00310A72">
        <w:rPr>
          <w:bCs/>
          <w:i/>
          <w:iCs/>
          <w:noProof/>
        </w:rPr>
        <w:t>Wide Area Network</w:t>
      </w:r>
      <w:r w:rsidRPr="00310A72">
        <w:rPr>
          <w:bCs/>
          <w:noProof/>
        </w:rPr>
        <w:t xml:space="preserve"> (WAN)</w:t>
      </w:r>
    </w:p>
    <w:p w14:paraId="16EF33ED" w14:textId="77777777" w:rsidR="00E0720A" w:rsidRDefault="00E0720A" w:rsidP="00E0720A">
      <w:pPr>
        <w:spacing w:after="0" w:line="480" w:lineRule="auto"/>
        <w:ind w:left="720"/>
        <w:jc w:val="both"/>
        <w:rPr>
          <w:bCs/>
          <w:noProof/>
        </w:rPr>
      </w:pPr>
      <w:r w:rsidRPr="00310A72">
        <w:rPr>
          <w:bCs/>
          <w:i/>
          <w:iCs/>
          <w:noProof/>
        </w:rPr>
        <w:t>Wide Area Network</w:t>
      </w:r>
      <w:r w:rsidRPr="00310A72">
        <w:rPr>
          <w:bCs/>
          <w:noProof/>
        </w:rPr>
        <w:t xml:space="preserve"> (MAN) merupakan jaringan komputer yang terhubung dengan skala area yang besar.</w:t>
      </w:r>
    </w:p>
    <w:p w14:paraId="71A7B7AD" w14:textId="77777777" w:rsidR="00E0720A" w:rsidRPr="00310A72" w:rsidRDefault="00E0720A" w:rsidP="00E0720A">
      <w:pPr>
        <w:spacing w:after="0" w:line="480" w:lineRule="auto"/>
        <w:ind w:left="720"/>
        <w:jc w:val="both"/>
        <w:rPr>
          <w:bCs/>
          <w:noProof/>
        </w:rPr>
      </w:pPr>
    </w:p>
    <w:p w14:paraId="4A3E6AF9" w14:textId="77777777" w:rsidR="00E0720A" w:rsidRPr="00310A72" w:rsidRDefault="00E0720A" w:rsidP="00E0720A">
      <w:pPr>
        <w:pStyle w:val="22"/>
        <w:rPr>
          <w:bCs/>
          <w:noProof/>
          <w:sz w:val="28"/>
        </w:rPr>
      </w:pPr>
      <w:bookmarkStart w:id="53" w:name="_Toc88086198"/>
      <w:bookmarkStart w:id="54" w:name="_Toc88092139"/>
      <w:r w:rsidRPr="00310A72">
        <w:t>Arsitektur Jaringan Komputer Berdasarkan Fungsi</w:t>
      </w:r>
      <w:bookmarkEnd w:id="53"/>
      <w:bookmarkEnd w:id="54"/>
    </w:p>
    <w:p w14:paraId="579AA780" w14:textId="77777777" w:rsidR="00E0720A" w:rsidRPr="00031A7A" w:rsidRDefault="00E0720A" w:rsidP="00E0720A">
      <w:pPr>
        <w:spacing w:after="0" w:line="480" w:lineRule="auto"/>
        <w:ind w:left="720" w:firstLine="720"/>
        <w:jc w:val="both"/>
        <w:rPr>
          <w:bCs/>
          <w:noProof/>
        </w:rPr>
      </w:pPr>
      <w:r w:rsidRPr="00031A7A">
        <w:rPr>
          <w:bCs/>
          <w:noProof/>
        </w:rPr>
        <w:t xml:space="preserve">Terdapat 2 jenis arsitektur jaingan komputer berdasarkan fungsi nya sebagai berikut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r w:rsidRPr="00031A7A">
        <w:rPr>
          <w:bCs/>
          <w:noProof/>
        </w:rPr>
        <w:t>:</w:t>
      </w:r>
    </w:p>
    <w:p w14:paraId="6318B98E" w14:textId="77777777" w:rsidR="00E0720A" w:rsidRPr="00031A7A" w:rsidRDefault="00E0720A" w:rsidP="00E0720A">
      <w:pPr>
        <w:pStyle w:val="ListParagraph"/>
        <w:numPr>
          <w:ilvl w:val="0"/>
          <w:numId w:val="15"/>
        </w:numPr>
        <w:spacing w:after="0" w:line="480" w:lineRule="auto"/>
        <w:ind w:left="1134"/>
        <w:jc w:val="both"/>
        <w:rPr>
          <w:bCs/>
          <w:i/>
          <w:iCs/>
          <w:noProof/>
        </w:rPr>
      </w:pPr>
      <w:r w:rsidRPr="00031A7A">
        <w:rPr>
          <w:bCs/>
          <w:i/>
          <w:iCs/>
          <w:noProof/>
        </w:rPr>
        <w:t>Client – Server</w:t>
      </w:r>
    </w:p>
    <w:p w14:paraId="4693778B" w14:textId="77777777" w:rsidR="00E0720A" w:rsidRPr="00031A7A" w:rsidRDefault="00E0720A" w:rsidP="00BC5BAF">
      <w:pPr>
        <w:spacing w:after="0" w:line="480" w:lineRule="auto"/>
        <w:ind w:left="1134"/>
        <w:jc w:val="both"/>
        <w:rPr>
          <w:bCs/>
          <w:noProof/>
        </w:rPr>
      </w:pPr>
      <w:r w:rsidRPr="00031A7A">
        <w:rPr>
          <w:bCs/>
          <w:i/>
          <w:iCs/>
          <w:noProof/>
        </w:rPr>
        <w:t xml:space="preserve">Client – server </w:t>
      </w:r>
      <w:r w:rsidRPr="00031A7A">
        <w:rPr>
          <w:bCs/>
          <w:noProof/>
        </w:rPr>
        <w:t xml:space="preserve">merupakan sistem yang terhubung antara </w:t>
      </w:r>
      <w:r w:rsidRPr="00031A7A">
        <w:rPr>
          <w:bCs/>
          <w:i/>
          <w:iCs/>
          <w:noProof/>
        </w:rPr>
        <w:t>server</w:t>
      </w:r>
      <w:r w:rsidRPr="00031A7A">
        <w:rPr>
          <w:bCs/>
          <w:noProof/>
        </w:rPr>
        <w:t xml:space="preserve"> yang dapat mengirim dan bisa diakses oleh </w:t>
      </w:r>
      <w:r w:rsidRPr="00031A7A">
        <w:rPr>
          <w:bCs/>
          <w:i/>
          <w:iCs/>
          <w:noProof/>
        </w:rPr>
        <w:t>client</w:t>
      </w:r>
      <w:r w:rsidRPr="00031A7A">
        <w:rPr>
          <w:bCs/>
          <w:noProof/>
        </w:rPr>
        <w:t>.</w:t>
      </w:r>
    </w:p>
    <w:p w14:paraId="240063D1" w14:textId="03D36BF9" w:rsidR="00BC5BAF" w:rsidRDefault="00E0720A" w:rsidP="00BC5BAF">
      <w:pPr>
        <w:keepNext/>
        <w:spacing w:after="0" w:line="480" w:lineRule="auto"/>
        <w:jc w:val="center"/>
      </w:pPr>
      <w:r w:rsidRPr="00031A7A">
        <w:rPr>
          <w:noProof/>
        </w:rPr>
        <w:drawing>
          <wp:inline distT="0" distB="0" distL="0" distR="0" wp14:anchorId="0AE3CD2A" wp14:editId="6042775B">
            <wp:extent cx="3190875" cy="9334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0875" cy="933450"/>
                    </a:xfrm>
                    <a:prstGeom prst="rect">
                      <a:avLst/>
                    </a:prstGeom>
                    <a:noFill/>
                    <a:ln>
                      <a:noFill/>
                    </a:ln>
                  </pic:spPr>
                </pic:pic>
              </a:graphicData>
            </a:graphic>
          </wp:inline>
        </w:drawing>
      </w:r>
    </w:p>
    <w:p w14:paraId="60E1D465" w14:textId="1206509C" w:rsidR="00BC5BAF" w:rsidRPr="00BC5BAF" w:rsidRDefault="00BC5BAF" w:rsidP="00BC5BAF">
      <w:pPr>
        <w:pStyle w:val="ListParagraph"/>
        <w:spacing w:after="0" w:line="480" w:lineRule="auto"/>
        <w:ind w:left="1134" w:firstLine="272"/>
        <w:rPr>
          <w:bCs/>
          <w:noProof/>
        </w:rPr>
      </w:pPr>
      <w:r w:rsidRPr="00031A7A">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225DEC1C" w14:textId="55AE87F3" w:rsidR="00E0720A" w:rsidRPr="00031A7A" w:rsidRDefault="00BC5BAF" w:rsidP="00BC5BAF">
      <w:pPr>
        <w:pStyle w:val="gambar2"/>
        <w:rPr>
          <w:bCs/>
          <w:noProof/>
        </w:rPr>
      </w:pPr>
      <w:bookmarkStart w:id="55" w:name="_Toc88099975"/>
      <w:r>
        <w:t xml:space="preserve">Gambar 2. </w:t>
      </w:r>
      <w:r w:rsidR="003D3850">
        <w:fldChar w:fldCharType="begin"/>
      </w:r>
      <w:r w:rsidR="003D3850">
        <w:instrText xml:space="preserve"> SEQ Gambar_2. \* ARABIC </w:instrText>
      </w:r>
      <w:r w:rsidR="003D3850">
        <w:fldChar w:fldCharType="separate"/>
      </w:r>
      <w:r w:rsidR="00FA11B6">
        <w:rPr>
          <w:noProof/>
        </w:rPr>
        <w:t>1</w:t>
      </w:r>
      <w:r w:rsidR="003D3850">
        <w:rPr>
          <w:noProof/>
        </w:rPr>
        <w:fldChar w:fldCharType="end"/>
      </w:r>
      <w:r>
        <w:t xml:space="preserve"> </w:t>
      </w:r>
      <w:r w:rsidRPr="00BC5BAF">
        <w:rPr>
          <w:i/>
        </w:rPr>
        <w:t>Client - Server</w:t>
      </w:r>
      <w:bookmarkEnd w:id="55"/>
    </w:p>
    <w:p w14:paraId="343791C9" w14:textId="77777777" w:rsidR="00E0720A" w:rsidRPr="00031A7A" w:rsidRDefault="00E0720A" w:rsidP="00E0720A">
      <w:pPr>
        <w:pStyle w:val="ListParagraph"/>
        <w:numPr>
          <w:ilvl w:val="0"/>
          <w:numId w:val="15"/>
        </w:numPr>
        <w:spacing w:after="0" w:line="480" w:lineRule="auto"/>
        <w:ind w:left="1134"/>
        <w:jc w:val="both"/>
        <w:rPr>
          <w:bCs/>
          <w:i/>
          <w:iCs/>
          <w:noProof/>
        </w:rPr>
      </w:pPr>
      <w:r w:rsidRPr="00031A7A">
        <w:rPr>
          <w:bCs/>
          <w:i/>
          <w:iCs/>
          <w:noProof/>
        </w:rPr>
        <w:t>Peer-to-Peer</w:t>
      </w:r>
    </w:p>
    <w:p w14:paraId="125B9C62" w14:textId="27E72034" w:rsidR="00E0720A" w:rsidRDefault="00E0720A" w:rsidP="00BC5BAF">
      <w:pPr>
        <w:spacing w:line="480" w:lineRule="auto"/>
        <w:ind w:left="1134"/>
        <w:jc w:val="both"/>
        <w:rPr>
          <w:bCs/>
          <w:i/>
          <w:iCs/>
          <w:noProof/>
        </w:rPr>
      </w:pPr>
      <w:r w:rsidRPr="00031A7A">
        <w:rPr>
          <w:bCs/>
          <w:i/>
          <w:iCs/>
          <w:noProof/>
        </w:rPr>
        <w:t xml:space="preserve">Peer-to-peer </w:t>
      </w:r>
      <w:r w:rsidRPr="00031A7A">
        <w:rPr>
          <w:bCs/>
          <w:noProof/>
        </w:rPr>
        <w:t xml:space="preserve">merupakan jaringan komputer dimana memiliki fungsi yang sama dan tidak memiliki akses </w:t>
      </w:r>
      <w:r w:rsidRPr="00031A7A">
        <w:rPr>
          <w:bCs/>
          <w:i/>
          <w:iCs/>
          <w:noProof/>
        </w:rPr>
        <w:t>server</w:t>
      </w:r>
      <w:r w:rsidRPr="00031A7A">
        <w:rPr>
          <w:bCs/>
          <w:noProof/>
        </w:rPr>
        <w:t xml:space="preserve"> dan </w:t>
      </w:r>
      <w:r>
        <w:rPr>
          <w:bCs/>
          <w:i/>
          <w:iCs/>
          <w:noProof/>
        </w:rPr>
        <w:t>client.</w:t>
      </w:r>
    </w:p>
    <w:p w14:paraId="68CB457A" w14:textId="59354A50" w:rsidR="00E0720A" w:rsidRDefault="00E0720A" w:rsidP="00E0720A">
      <w:pPr>
        <w:spacing w:line="480" w:lineRule="auto"/>
        <w:ind w:left="774" w:firstLine="360"/>
        <w:jc w:val="both"/>
        <w:rPr>
          <w:bCs/>
          <w:i/>
          <w:iCs/>
          <w:noProof/>
        </w:rPr>
      </w:pPr>
    </w:p>
    <w:p w14:paraId="692CDAF9" w14:textId="0F979C1D" w:rsidR="00BC5BAF" w:rsidRDefault="00E0720A" w:rsidP="00BC5BAF">
      <w:pPr>
        <w:keepNext/>
        <w:spacing w:after="0" w:line="480" w:lineRule="auto"/>
        <w:jc w:val="center"/>
      </w:pPr>
      <w:r w:rsidRPr="00031A7A">
        <w:rPr>
          <w:noProof/>
        </w:rPr>
        <w:lastRenderedPageBreak/>
        <w:drawing>
          <wp:inline distT="0" distB="0" distL="0" distR="0" wp14:anchorId="70D1B818" wp14:editId="38906E73">
            <wp:extent cx="2647950" cy="2057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7950" cy="2057400"/>
                    </a:xfrm>
                    <a:prstGeom prst="rect">
                      <a:avLst/>
                    </a:prstGeom>
                    <a:noFill/>
                    <a:ln>
                      <a:noFill/>
                    </a:ln>
                  </pic:spPr>
                </pic:pic>
              </a:graphicData>
            </a:graphic>
          </wp:inline>
        </w:drawing>
      </w:r>
    </w:p>
    <w:p w14:paraId="464CC57F" w14:textId="6D62ADB3" w:rsidR="00BC5BAF" w:rsidRPr="00BC5BAF" w:rsidRDefault="00BC5BAF" w:rsidP="00BC5BAF">
      <w:pPr>
        <w:spacing w:after="0" w:line="480" w:lineRule="auto"/>
        <w:ind w:firstLine="720"/>
        <w:rPr>
          <w:bCs/>
          <w:noProof/>
        </w:rPr>
      </w:pPr>
      <w:r w:rsidRPr="00BC5BAF">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3AF3CD48" w14:textId="5FED1D4E" w:rsidR="00E0720A" w:rsidRDefault="00BC5BAF" w:rsidP="00BC5BAF">
      <w:pPr>
        <w:pStyle w:val="gambar2"/>
        <w:rPr>
          <w:i/>
          <w:noProof/>
        </w:rPr>
      </w:pPr>
      <w:bookmarkStart w:id="56" w:name="_Toc88099976"/>
      <w:r>
        <w:t xml:space="preserve">Gambar 2. </w:t>
      </w:r>
      <w:r w:rsidR="003D3850">
        <w:fldChar w:fldCharType="begin"/>
      </w:r>
      <w:r w:rsidR="003D3850">
        <w:instrText xml:space="preserve"> SEQ Gambar_2. \* ARABIC </w:instrText>
      </w:r>
      <w:r w:rsidR="003D3850">
        <w:fldChar w:fldCharType="separate"/>
      </w:r>
      <w:r w:rsidR="00FA11B6">
        <w:rPr>
          <w:noProof/>
        </w:rPr>
        <w:t>2</w:t>
      </w:r>
      <w:r w:rsidR="003D3850">
        <w:rPr>
          <w:noProof/>
        </w:rPr>
        <w:fldChar w:fldCharType="end"/>
      </w:r>
      <w:r w:rsidRPr="00BC5BAF">
        <w:rPr>
          <w:noProof/>
        </w:rPr>
        <w:t xml:space="preserve"> </w:t>
      </w:r>
      <w:r w:rsidRPr="00031A7A">
        <w:rPr>
          <w:i/>
          <w:noProof/>
        </w:rPr>
        <w:t>Peer-to-Peer</w:t>
      </w:r>
      <w:bookmarkEnd w:id="56"/>
    </w:p>
    <w:p w14:paraId="26D2CCAD" w14:textId="77777777" w:rsidR="00BC5BAF" w:rsidRPr="00031A7A" w:rsidRDefault="00BC5BAF" w:rsidP="00BC5BAF">
      <w:pPr>
        <w:pStyle w:val="gambar2"/>
        <w:rPr>
          <w:bCs/>
          <w:noProof/>
        </w:rPr>
      </w:pPr>
    </w:p>
    <w:p w14:paraId="740803D5" w14:textId="77777777" w:rsidR="00E0720A" w:rsidRPr="00310A72" w:rsidRDefault="00E0720A" w:rsidP="00E0720A">
      <w:pPr>
        <w:pStyle w:val="22"/>
        <w:rPr>
          <w:i/>
          <w:iCs/>
          <w:noProof/>
          <w:sz w:val="28"/>
        </w:rPr>
      </w:pPr>
      <w:bookmarkStart w:id="57" w:name="_Toc88086199"/>
      <w:bookmarkStart w:id="58" w:name="_Toc88092140"/>
      <w:r w:rsidRPr="00310A72">
        <w:t xml:space="preserve">Arsitektur Jaringan Komputer Berdasarkan </w:t>
      </w:r>
      <w:r w:rsidRPr="00310A72">
        <w:rPr>
          <w:bCs/>
          <w:shd w:val="clear" w:color="auto" w:fill="FFFFFF"/>
        </w:rPr>
        <w:t>Topologi</w:t>
      </w:r>
      <w:bookmarkEnd w:id="57"/>
      <w:bookmarkEnd w:id="58"/>
    </w:p>
    <w:p w14:paraId="7287E761" w14:textId="77777777" w:rsidR="00E0720A" w:rsidRPr="00031A7A" w:rsidRDefault="00E0720A" w:rsidP="00E0720A">
      <w:pPr>
        <w:spacing w:line="480" w:lineRule="auto"/>
        <w:ind w:left="720" w:firstLine="720"/>
        <w:jc w:val="both"/>
        <w:rPr>
          <w:shd w:val="clear" w:color="auto" w:fill="FFFFFF"/>
        </w:rPr>
      </w:pPr>
      <w:r w:rsidRPr="00031A7A">
        <w:rPr>
          <w:shd w:val="clear" w:color="auto" w:fill="FFFFFF"/>
        </w:rPr>
        <w:t xml:space="preserve">Ada beberapa jenis topologi jaringan yang terdapat didalam sebuah arsitektur jaringan komputer, yaitu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r w:rsidRPr="00031A7A">
        <w:rPr>
          <w:shd w:val="clear" w:color="auto" w:fill="FFFFFF"/>
        </w:rPr>
        <w:t>:</w:t>
      </w:r>
    </w:p>
    <w:p w14:paraId="62C46EBF" w14:textId="77777777" w:rsidR="00E0720A" w:rsidRPr="00BC5BAF" w:rsidRDefault="00E0720A" w:rsidP="00BC5BAF">
      <w:pPr>
        <w:pStyle w:val="ListParagraph"/>
        <w:numPr>
          <w:ilvl w:val="0"/>
          <w:numId w:val="98"/>
        </w:numPr>
        <w:spacing w:line="480" w:lineRule="auto"/>
        <w:jc w:val="both"/>
        <w:rPr>
          <w:shd w:val="clear" w:color="auto" w:fill="FFFFFF"/>
        </w:rPr>
      </w:pPr>
      <w:r w:rsidRPr="00BC5BAF">
        <w:rPr>
          <w:shd w:val="clear" w:color="auto" w:fill="FFFFFF"/>
        </w:rPr>
        <w:t xml:space="preserve">Topolog </w:t>
      </w:r>
      <w:r w:rsidRPr="00BC5BAF">
        <w:rPr>
          <w:i/>
          <w:iCs/>
          <w:shd w:val="clear" w:color="auto" w:fill="FFFFFF"/>
        </w:rPr>
        <w:t>Bus</w:t>
      </w:r>
    </w:p>
    <w:p w14:paraId="24D96EA1" w14:textId="77777777" w:rsidR="00E0720A" w:rsidRPr="00031A7A" w:rsidRDefault="00E0720A" w:rsidP="000D0D9F">
      <w:pPr>
        <w:spacing w:line="480" w:lineRule="auto"/>
        <w:ind w:left="774"/>
        <w:jc w:val="both"/>
        <w:rPr>
          <w:noProof/>
        </w:rPr>
      </w:pPr>
      <w:r w:rsidRPr="00031A7A">
        <w:rPr>
          <w:shd w:val="clear" w:color="auto" w:fill="FFFFFF"/>
        </w:rPr>
        <w:t xml:space="preserve">Topologi </w:t>
      </w:r>
      <w:r w:rsidRPr="00031A7A">
        <w:rPr>
          <w:i/>
          <w:iCs/>
          <w:shd w:val="clear" w:color="auto" w:fill="FFFFFF"/>
        </w:rPr>
        <w:t>Bus</w:t>
      </w:r>
      <w:r w:rsidRPr="00031A7A">
        <w:rPr>
          <w:shd w:val="clear" w:color="auto" w:fill="FFFFFF"/>
        </w:rPr>
        <w:t xml:space="preserve"> merupakan topologi jaringan komputer yang menggunakan sebuah kabel </w:t>
      </w:r>
      <w:r w:rsidRPr="00031A7A">
        <w:rPr>
          <w:i/>
          <w:iCs/>
          <w:shd w:val="clear" w:color="auto" w:fill="FFFFFF"/>
        </w:rPr>
        <w:t>backbone</w:t>
      </w:r>
      <w:r w:rsidRPr="00031A7A">
        <w:rPr>
          <w:shd w:val="clear" w:color="auto" w:fill="FFFFFF"/>
        </w:rPr>
        <w:t xml:space="preserve"> untuk menghubungkan node lainnya kedalam </w:t>
      </w:r>
      <w:r w:rsidRPr="00031A7A">
        <w:rPr>
          <w:i/>
          <w:iCs/>
          <w:shd w:val="clear" w:color="auto" w:fill="FFFFFF"/>
        </w:rPr>
        <w:t>network</w:t>
      </w:r>
      <w:r w:rsidRPr="00031A7A">
        <w:rPr>
          <w:shd w:val="clear" w:color="auto" w:fill="FFFFFF"/>
        </w:rPr>
        <w:t>.</w:t>
      </w:r>
      <w:r w:rsidRPr="00031A7A">
        <w:rPr>
          <w:noProof/>
        </w:rPr>
        <w:t xml:space="preserve"> </w:t>
      </w:r>
    </w:p>
    <w:p w14:paraId="0D1EF895" w14:textId="589FF36E" w:rsidR="00BC5BAF" w:rsidRDefault="00E0720A" w:rsidP="00BC5BAF">
      <w:pPr>
        <w:keepNext/>
        <w:spacing w:after="0" w:line="480" w:lineRule="auto"/>
        <w:jc w:val="center"/>
      </w:pPr>
      <w:r w:rsidRPr="00031A7A">
        <w:rPr>
          <w:noProof/>
        </w:rPr>
        <w:drawing>
          <wp:inline distT="0" distB="0" distL="0" distR="0" wp14:anchorId="17EA03D4" wp14:editId="07A18B86">
            <wp:extent cx="2971800" cy="20985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8337" cy="2110221"/>
                    </a:xfrm>
                    <a:prstGeom prst="rect">
                      <a:avLst/>
                    </a:prstGeom>
                    <a:noFill/>
                    <a:ln>
                      <a:noFill/>
                    </a:ln>
                  </pic:spPr>
                </pic:pic>
              </a:graphicData>
            </a:graphic>
          </wp:inline>
        </w:drawing>
      </w:r>
    </w:p>
    <w:p w14:paraId="0B4A9F80" w14:textId="1E4DF1CC" w:rsidR="00BC5BAF" w:rsidRDefault="00BC5BAF" w:rsidP="00BC5BAF">
      <w:pPr>
        <w:spacing w:after="0" w:line="480" w:lineRule="auto"/>
        <w:ind w:firstLine="720"/>
      </w:pPr>
      <w:r w:rsidRPr="00BC5BAF">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60F41AAA" w14:textId="592DEA69" w:rsidR="00BC5BAF" w:rsidRPr="00BC5BAF" w:rsidRDefault="00BC5BAF" w:rsidP="00BC5BAF">
      <w:pPr>
        <w:pStyle w:val="gambar2"/>
        <w:rPr>
          <w:bCs/>
          <w:noProof/>
        </w:rPr>
      </w:pPr>
      <w:bookmarkStart w:id="59" w:name="_Toc88099977"/>
      <w:r>
        <w:t xml:space="preserve">Gambar 2. </w:t>
      </w:r>
      <w:r w:rsidR="003D3850">
        <w:fldChar w:fldCharType="begin"/>
      </w:r>
      <w:r w:rsidR="003D3850">
        <w:instrText xml:space="preserve"> SEQ Gambar_2. \* ARABIC </w:instrText>
      </w:r>
      <w:r w:rsidR="003D3850">
        <w:fldChar w:fldCharType="separate"/>
      </w:r>
      <w:r w:rsidR="00FA11B6">
        <w:rPr>
          <w:noProof/>
        </w:rPr>
        <w:t>3</w:t>
      </w:r>
      <w:r w:rsidR="003D3850">
        <w:rPr>
          <w:noProof/>
        </w:rPr>
        <w:fldChar w:fldCharType="end"/>
      </w:r>
      <w:r w:rsidRPr="00BC5BAF">
        <w:rPr>
          <w:bCs/>
          <w:shd w:val="clear" w:color="auto" w:fill="FFFFFF"/>
        </w:rPr>
        <w:t xml:space="preserve"> </w:t>
      </w:r>
      <w:r w:rsidRPr="00031A7A">
        <w:rPr>
          <w:bCs/>
          <w:shd w:val="clear" w:color="auto" w:fill="FFFFFF"/>
        </w:rPr>
        <w:t xml:space="preserve">Topologi </w:t>
      </w:r>
      <w:r w:rsidRPr="00031A7A">
        <w:rPr>
          <w:bCs/>
          <w:i/>
          <w:shd w:val="clear" w:color="auto" w:fill="FFFFFF"/>
        </w:rPr>
        <w:t>Bus</w:t>
      </w:r>
      <w:bookmarkEnd w:id="59"/>
    </w:p>
    <w:p w14:paraId="6D34F28E" w14:textId="77777777" w:rsidR="00BC5BAF" w:rsidRPr="00BC5BAF" w:rsidRDefault="00BC5BAF" w:rsidP="00BC5BAF">
      <w:pPr>
        <w:pStyle w:val="ListParagraph"/>
        <w:spacing w:after="0" w:line="480" w:lineRule="auto"/>
        <w:ind w:left="1134" w:firstLine="272"/>
      </w:pPr>
    </w:p>
    <w:p w14:paraId="545F648B" w14:textId="77777777" w:rsidR="00E0720A" w:rsidRPr="00BC5BAF" w:rsidRDefault="00E0720A" w:rsidP="00BC5BAF">
      <w:pPr>
        <w:pStyle w:val="ListParagraph"/>
        <w:numPr>
          <w:ilvl w:val="0"/>
          <w:numId w:val="98"/>
        </w:numPr>
        <w:spacing w:after="0" w:line="480" w:lineRule="auto"/>
        <w:jc w:val="both"/>
        <w:rPr>
          <w:shd w:val="clear" w:color="auto" w:fill="FFFFFF"/>
        </w:rPr>
      </w:pPr>
      <w:r w:rsidRPr="00BC5BAF">
        <w:rPr>
          <w:shd w:val="clear" w:color="auto" w:fill="FFFFFF"/>
        </w:rPr>
        <w:lastRenderedPageBreak/>
        <w:t xml:space="preserve">Topologi </w:t>
      </w:r>
      <w:r w:rsidRPr="00BC5BAF">
        <w:rPr>
          <w:i/>
          <w:iCs/>
          <w:shd w:val="clear" w:color="auto" w:fill="FFFFFF"/>
        </w:rPr>
        <w:t>Ring</w:t>
      </w:r>
    </w:p>
    <w:p w14:paraId="6AA111D8" w14:textId="77777777" w:rsidR="00E0720A" w:rsidRPr="00031A7A" w:rsidRDefault="00E0720A" w:rsidP="000D0D9F">
      <w:pPr>
        <w:spacing w:line="480" w:lineRule="auto"/>
        <w:ind w:left="774"/>
        <w:jc w:val="both"/>
        <w:rPr>
          <w:noProof/>
        </w:rPr>
      </w:pPr>
      <w:r w:rsidRPr="00031A7A">
        <w:rPr>
          <w:shd w:val="clear" w:color="auto" w:fill="FFFFFF"/>
        </w:rPr>
        <w:t xml:space="preserve">Topologi </w:t>
      </w:r>
      <w:r w:rsidRPr="00031A7A">
        <w:rPr>
          <w:i/>
          <w:iCs/>
          <w:shd w:val="clear" w:color="auto" w:fill="FFFFFF"/>
        </w:rPr>
        <w:t>Ring</w:t>
      </w:r>
      <w:r w:rsidRPr="00031A7A">
        <w:rPr>
          <w:shd w:val="clear" w:color="auto" w:fill="FFFFFF"/>
        </w:rPr>
        <w:t xml:space="preserve"> merupakan topologi jaringan   yang berupa berbentuk lingkaran tertutup yang berisi node-node. Setiap komputer yang saling tersambung membentuk lingkaran.</w:t>
      </w:r>
      <w:r w:rsidRPr="00031A7A">
        <w:rPr>
          <w:noProof/>
        </w:rPr>
        <w:t xml:space="preserve"> </w:t>
      </w:r>
    </w:p>
    <w:p w14:paraId="013DE708" w14:textId="3EF821D9" w:rsidR="00BC5BAF" w:rsidRDefault="00E0720A" w:rsidP="00BC5BAF">
      <w:pPr>
        <w:pStyle w:val="ListParagraph"/>
        <w:keepNext/>
        <w:spacing w:after="0" w:line="480" w:lineRule="auto"/>
        <w:ind w:left="1134" w:firstLine="272"/>
        <w:jc w:val="center"/>
      </w:pPr>
      <w:r w:rsidRPr="00031A7A">
        <w:rPr>
          <w:noProof/>
        </w:rPr>
        <w:drawing>
          <wp:inline distT="0" distB="0" distL="0" distR="0" wp14:anchorId="2F6C6A12" wp14:editId="7F442F5D">
            <wp:extent cx="2118360" cy="163451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37409" cy="1649209"/>
                    </a:xfrm>
                    <a:prstGeom prst="rect">
                      <a:avLst/>
                    </a:prstGeom>
                    <a:noFill/>
                    <a:ln>
                      <a:noFill/>
                    </a:ln>
                  </pic:spPr>
                </pic:pic>
              </a:graphicData>
            </a:graphic>
          </wp:inline>
        </w:drawing>
      </w:r>
    </w:p>
    <w:p w14:paraId="503766C3" w14:textId="3126AA4F" w:rsidR="00BC5BAF" w:rsidRPr="00BC5BAF" w:rsidRDefault="00BC5BAF" w:rsidP="00BC5BAF">
      <w:pPr>
        <w:spacing w:after="0" w:line="480" w:lineRule="auto"/>
        <w:ind w:firstLine="720"/>
        <w:rPr>
          <w:bCs/>
          <w:noProof/>
        </w:rPr>
      </w:pPr>
      <w:r w:rsidRPr="00BC5BAF">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5E389286" w14:textId="36705456" w:rsidR="00BC5BAF" w:rsidRPr="00BC5BAF" w:rsidRDefault="00BC5BAF" w:rsidP="00FA11B6">
      <w:pPr>
        <w:pStyle w:val="gambar2"/>
      </w:pPr>
      <w:bookmarkStart w:id="60" w:name="_Toc88099978"/>
      <w:r>
        <w:t xml:space="preserve">Gambar 2. </w:t>
      </w:r>
      <w:r w:rsidR="003D3850">
        <w:fldChar w:fldCharType="begin"/>
      </w:r>
      <w:r w:rsidR="003D3850">
        <w:instrText xml:space="preserve"> SEQ Gambar_2. \* ARABIC </w:instrText>
      </w:r>
      <w:r w:rsidR="003D3850">
        <w:fldChar w:fldCharType="separate"/>
      </w:r>
      <w:r w:rsidR="00FA11B6">
        <w:rPr>
          <w:noProof/>
        </w:rPr>
        <w:t>4</w:t>
      </w:r>
      <w:r w:rsidR="003D3850">
        <w:rPr>
          <w:noProof/>
        </w:rPr>
        <w:fldChar w:fldCharType="end"/>
      </w:r>
      <w:r w:rsidRPr="00BC5BAF">
        <w:rPr>
          <w:bCs/>
          <w:shd w:val="clear" w:color="auto" w:fill="FFFFFF"/>
        </w:rPr>
        <w:t xml:space="preserve"> </w:t>
      </w:r>
      <w:r w:rsidRPr="00031A7A">
        <w:rPr>
          <w:bCs/>
          <w:shd w:val="clear" w:color="auto" w:fill="FFFFFF"/>
        </w:rPr>
        <w:t xml:space="preserve">Topologi </w:t>
      </w:r>
      <w:r w:rsidRPr="00031A7A">
        <w:rPr>
          <w:bCs/>
          <w:i/>
          <w:shd w:val="clear" w:color="auto" w:fill="FFFFFF"/>
        </w:rPr>
        <w:t>Ring</w:t>
      </w:r>
      <w:bookmarkEnd w:id="60"/>
    </w:p>
    <w:p w14:paraId="5785F64A" w14:textId="77777777" w:rsidR="00E0720A" w:rsidRPr="00BC5BAF" w:rsidRDefault="00E0720A" w:rsidP="00BC5BAF">
      <w:pPr>
        <w:pStyle w:val="ListParagraph"/>
        <w:numPr>
          <w:ilvl w:val="0"/>
          <w:numId w:val="98"/>
        </w:numPr>
        <w:spacing w:after="0" w:line="480" w:lineRule="auto"/>
        <w:jc w:val="both"/>
        <w:rPr>
          <w:shd w:val="clear" w:color="auto" w:fill="FFFFFF"/>
        </w:rPr>
      </w:pPr>
      <w:r w:rsidRPr="00BC5BAF">
        <w:rPr>
          <w:shd w:val="clear" w:color="auto" w:fill="FFFFFF"/>
        </w:rPr>
        <w:t xml:space="preserve">Topologi </w:t>
      </w:r>
      <w:r w:rsidRPr="00BC5BAF">
        <w:rPr>
          <w:i/>
          <w:iCs/>
          <w:shd w:val="clear" w:color="auto" w:fill="FFFFFF"/>
        </w:rPr>
        <w:t>Start</w:t>
      </w:r>
    </w:p>
    <w:p w14:paraId="49466041" w14:textId="77777777" w:rsidR="00E0720A" w:rsidRPr="00031A7A" w:rsidRDefault="00E0720A" w:rsidP="000D0D9F">
      <w:pPr>
        <w:spacing w:line="480" w:lineRule="auto"/>
        <w:ind w:left="774"/>
        <w:jc w:val="both"/>
        <w:rPr>
          <w:noProof/>
        </w:rPr>
      </w:pPr>
      <w:r w:rsidRPr="00031A7A">
        <w:rPr>
          <w:shd w:val="clear" w:color="auto" w:fill="FFFFFF"/>
        </w:rPr>
        <w:t xml:space="preserve">Topologi </w:t>
      </w:r>
      <w:r w:rsidRPr="00031A7A">
        <w:rPr>
          <w:i/>
          <w:iCs/>
          <w:shd w:val="clear" w:color="auto" w:fill="FFFFFF"/>
        </w:rPr>
        <w:t>start</w:t>
      </w:r>
      <w:r w:rsidRPr="00031A7A">
        <w:rPr>
          <w:shd w:val="clear" w:color="auto" w:fill="FFFFFF"/>
        </w:rPr>
        <w:t xml:space="preserve"> adalah topologi jaringan komputer yang menggunakan </w:t>
      </w:r>
      <w:r w:rsidRPr="00031A7A">
        <w:rPr>
          <w:i/>
          <w:iCs/>
          <w:shd w:val="clear" w:color="auto" w:fill="FFFFFF"/>
        </w:rPr>
        <w:t>concentrator</w:t>
      </w:r>
      <w:r w:rsidRPr="00031A7A">
        <w:rPr>
          <w:shd w:val="clear" w:color="auto" w:fill="FFFFFF"/>
        </w:rPr>
        <w:t xml:space="preserve"> (hub/switch) yang berfungsi sebagai pengatur paket data.</w:t>
      </w:r>
      <w:r w:rsidRPr="00031A7A">
        <w:rPr>
          <w:noProof/>
        </w:rPr>
        <w:t xml:space="preserve"> </w:t>
      </w:r>
    </w:p>
    <w:p w14:paraId="2BE7829E" w14:textId="6DCCC273" w:rsidR="00E0720A" w:rsidRPr="00031A7A" w:rsidRDefault="00E0720A" w:rsidP="00E0720A">
      <w:pPr>
        <w:pStyle w:val="ListParagraph"/>
        <w:spacing w:line="480" w:lineRule="auto"/>
        <w:ind w:left="1134" w:firstLine="720"/>
        <w:jc w:val="both"/>
        <w:rPr>
          <w:shd w:val="clear" w:color="auto" w:fill="FFFFFF"/>
        </w:rPr>
      </w:pPr>
      <w:r w:rsidRPr="00031A7A">
        <w:rPr>
          <w:noProof/>
        </w:rPr>
        <w:drawing>
          <wp:anchor distT="0" distB="0" distL="114300" distR="114300" simplePos="0" relativeHeight="251710464" behindDoc="1" locked="0" layoutInCell="1" allowOverlap="1" wp14:anchorId="17DF73F6" wp14:editId="3710A6FE">
            <wp:simplePos x="0" y="0"/>
            <wp:positionH relativeFrom="margin">
              <wp:align>center</wp:align>
            </wp:positionH>
            <wp:positionV relativeFrom="paragraph">
              <wp:posOffset>5715</wp:posOffset>
            </wp:positionV>
            <wp:extent cx="2035175" cy="1562100"/>
            <wp:effectExtent l="0" t="0" r="3175" b="0"/>
            <wp:wrapTight wrapText="bothSides">
              <wp:wrapPolygon edited="0">
                <wp:start x="0" y="0"/>
                <wp:lineTo x="0" y="21337"/>
                <wp:lineTo x="21432" y="21337"/>
                <wp:lineTo x="2143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5175" cy="1562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8ABB8A" w14:textId="77777777" w:rsidR="00E0720A" w:rsidRPr="00031A7A" w:rsidRDefault="00E0720A" w:rsidP="00E0720A">
      <w:pPr>
        <w:spacing w:line="480" w:lineRule="auto"/>
        <w:rPr>
          <w:b/>
          <w:bCs/>
          <w:shd w:val="clear" w:color="auto" w:fill="FFFFFF"/>
        </w:rPr>
      </w:pPr>
    </w:p>
    <w:p w14:paraId="44499CA9" w14:textId="786AB5EE" w:rsidR="00E0720A" w:rsidRDefault="00E0720A" w:rsidP="00E0720A">
      <w:pPr>
        <w:spacing w:line="480" w:lineRule="auto"/>
        <w:rPr>
          <w:b/>
          <w:bCs/>
          <w:shd w:val="clear" w:color="auto" w:fill="FFFFFF"/>
        </w:rPr>
      </w:pPr>
    </w:p>
    <w:p w14:paraId="30D2643F" w14:textId="77777777" w:rsidR="00FA11B6" w:rsidRDefault="00FA11B6" w:rsidP="00E0720A">
      <w:pPr>
        <w:spacing w:line="480" w:lineRule="auto"/>
        <w:rPr>
          <w:b/>
          <w:bCs/>
          <w:shd w:val="clear" w:color="auto" w:fill="FFFFFF"/>
        </w:rPr>
      </w:pPr>
    </w:p>
    <w:p w14:paraId="0E36213D" w14:textId="77777777" w:rsidR="00FA11B6" w:rsidRPr="00031A7A" w:rsidRDefault="00FA11B6" w:rsidP="00FA11B6">
      <w:pPr>
        <w:pStyle w:val="ListParagraph"/>
        <w:spacing w:after="0" w:line="480" w:lineRule="auto"/>
        <w:ind w:left="1134" w:firstLine="272"/>
        <w:rPr>
          <w:bCs/>
          <w:noProof/>
        </w:rPr>
      </w:pPr>
      <w:r w:rsidRPr="00031A7A">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24388873" w14:textId="4CB773E1" w:rsidR="00BC5BAF" w:rsidRPr="00FA11B6" w:rsidRDefault="00FA11B6" w:rsidP="00FA11B6">
      <w:pPr>
        <w:spacing w:line="480" w:lineRule="auto"/>
        <w:rPr>
          <w:b/>
          <w:bCs/>
          <w:shd w:val="clear" w:color="auto" w:fill="FFFFFF"/>
        </w:rPr>
      </w:pPr>
      <w:r>
        <w:rPr>
          <w:noProof/>
        </w:rPr>
        <mc:AlternateContent>
          <mc:Choice Requires="wps">
            <w:drawing>
              <wp:anchor distT="0" distB="0" distL="114300" distR="114300" simplePos="0" relativeHeight="251714560" behindDoc="1" locked="0" layoutInCell="1" allowOverlap="1" wp14:anchorId="6349E291" wp14:editId="38EFE8C7">
                <wp:simplePos x="0" y="0"/>
                <wp:positionH relativeFrom="column">
                  <wp:posOffset>1826895</wp:posOffset>
                </wp:positionH>
                <wp:positionV relativeFrom="paragraph">
                  <wp:posOffset>10160</wp:posOffset>
                </wp:positionV>
                <wp:extent cx="2035175" cy="210820"/>
                <wp:effectExtent l="0" t="0" r="3175" b="0"/>
                <wp:wrapTight wrapText="bothSides">
                  <wp:wrapPolygon edited="0">
                    <wp:start x="0" y="0"/>
                    <wp:lineTo x="0" y="19518"/>
                    <wp:lineTo x="21432" y="19518"/>
                    <wp:lineTo x="21432" y="0"/>
                    <wp:lineTo x="0" y="0"/>
                  </wp:wrapPolygon>
                </wp:wrapTight>
                <wp:docPr id="64" name="Text Box 64"/>
                <wp:cNvGraphicFramePr/>
                <a:graphic xmlns:a="http://schemas.openxmlformats.org/drawingml/2006/main">
                  <a:graphicData uri="http://schemas.microsoft.com/office/word/2010/wordprocessingShape">
                    <wps:wsp>
                      <wps:cNvSpPr txBox="1"/>
                      <wps:spPr>
                        <a:xfrm>
                          <a:off x="0" y="0"/>
                          <a:ext cx="2035175" cy="210820"/>
                        </a:xfrm>
                        <a:prstGeom prst="rect">
                          <a:avLst/>
                        </a:prstGeom>
                        <a:solidFill>
                          <a:prstClr val="white"/>
                        </a:solidFill>
                        <a:ln>
                          <a:noFill/>
                        </a:ln>
                      </wps:spPr>
                      <wps:txbx>
                        <w:txbxContent>
                          <w:p w14:paraId="2625E29D" w14:textId="19201CC6" w:rsidR="000D0D9F" w:rsidRPr="00DB3EFE" w:rsidRDefault="000D0D9F" w:rsidP="00FA11B6">
                            <w:pPr>
                              <w:pStyle w:val="gambar2"/>
                              <w:jc w:val="left"/>
                              <w:rPr>
                                <w:noProof/>
                                <w:szCs w:val="24"/>
                              </w:rPr>
                            </w:pPr>
                            <w:bookmarkStart w:id="61" w:name="_Toc88099979"/>
                            <w:r>
                              <w:t xml:space="preserve">Gambar 2. </w:t>
                            </w:r>
                            <w:r w:rsidR="003D3850">
                              <w:fldChar w:fldCharType="begin"/>
                            </w:r>
                            <w:r w:rsidR="003D3850">
                              <w:instrText xml:space="preserve"> SEQ Gambar_2. \* ARABIC </w:instrText>
                            </w:r>
                            <w:r w:rsidR="003D3850">
                              <w:fldChar w:fldCharType="separate"/>
                            </w:r>
                            <w:r>
                              <w:rPr>
                                <w:noProof/>
                              </w:rPr>
                              <w:t>5</w:t>
                            </w:r>
                            <w:r w:rsidR="003D3850">
                              <w:rPr>
                                <w:noProof/>
                              </w:rPr>
                              <w:fldChar w:fldCharType="end"/>
                            </w:r>
                            <w:r w:rsidRPr="00FA11B6">
                              <w:rPr>
                                <w:bCs/>
                                <w:shd w:val="clear" w:color="auto" w:fill="FFFFFF"/>
                              </w:rPr>
                              <w:t xml:space="preserve"> </w:t>
                            </w:r>
                            <w:r w:rsidRPr="00031A7A">
                              <w:rPr>
                                <w:bCs/>
                                <w:shd w:val="clear" w:color="auto" w:fill="FFFFFF"/>
                              </w:rPr>
                              <w:t xml:space="preserve">Topologi </w:t>
                            </w:r>
                            <w:r w:rsidRPr="00031A7A">
                              <w:rPr>
                                <w:bCs/>
                                <w:i/>
                                <w:shd w:val="clear" w:color="auto" w:fill="FFFFFF"/>
                              </w:rPr>
                              <w:t>Star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349E291" id="_x0000_t202" coordsize="21600,21600" o:spt="202" path="m,l,21600r21600,l21600,xe">
                <v:stroke joinstyle="miter"/>
                <v:path gradientshapeok="t" o:connecttype="rect"/>
              </v:shapetype>
              <v:shape id="Text Box 64" o:spid="_x0000_s1026" type="#_x0000_t202" style="position:absolute;margin-left:143.85pt;margin-top:.8pt;width:160.25pt;height:16.6pt;z-index:-25160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" stroked="f">
                <v:textbox inset="0,0,0,0">
                  <w:txbxContent>
                    <w:p w14:paraId="2625E29D" w14:textId="19201CC6" w:rsidR="000D0D9F" w:rsidRPr="00DB3EFE" w:rsidRDefault="000D0D9F" w:rsidP="00FA11B6">
                      <w:pPr>
                        <w:pStyle w:val="gambar2"/>
                        <w:jc w:val="left"/>
                        <w:rPr>
                          <w:noProof/>
                          <w:szCs w:val="24"/>
                        </w:rPr>
                      </w:pPr>
                      <w:bookmarkStart w:id="62" w:name="_Toc88099979"/>
                      <w:r>
                        <w:t xml:space="preserve">Gambar 2. </w:t>
                      </w:r>
                      <w:r w:rsidR="003D3850">
                        <w:fldChar w:fldCharType="begin"/>
                      </w:r>
                      <w:r w:rsidR="003D3850">
                        <w:instrText xml:space="preserve"> SEQ Gambar_2. \* ARABIC </w:instrText>
                      </w:r>
                      <w:r w:rsidR="003D3850">
                        <w:fldChar w:fldCharType="separate"/>
                      </w:r>
                      <w:r>
                        <w:rPr>
                          <w:noProof/>
                        </w:rPr>
                        <w:t>5</w:t>
                      </w:r>
                      <w:r w:rsidR="003D3850">
                        <w:rPr>
                          <w:noProof/>
                        </w:rPr>
                        <w:fldChar w:fldCharType="end"/>
                      </w:r>
                      <w:r w:rsidRPr="00FA11B6">
                        <w:rPr>
                          <w:bCs/>
                          <w:shd w:val="clear" w:color="auto" w:fill="FFFFFF"/>
                        </w:rPr>
                        <w:t xml:space="preserve"> </w:t>
                      </w:r>
                      <w:r w:rsidRPr="00031A7A">
                        <w:rPr>
                          <w:bCs/>
                          <w:shd w:val="clear" w:color="auto" w:fill="FFFFFF"/>
                        </w:rPr>
                        <w:t xml:space="preserve">Topologi </w:t>
                      </w:r>
                      <w:r w:rsidRPr="00031A7A">
                        <w:rPr>
                          <w:bCs/>
                          <w:i/>
                          <w:shd w:val="clear" w:color="auto" w:fill="FFFFFF"/>
                        </w:rPr>
                        <w:t>Start</w:t>
                      </w:r>
                      <w:bookmarkEnd w:id="62"/>
                    </w:p>
                  </w:txbxContent>
                </v:textbox>
                <w10:wrap type="tight"/>
              </v:shape>
            </w:pict>
          </mc:Fallback>
        </mc:AlternateContent>
      </w:r>
    </w:p>
    <w:p w14:paraId="61072D09" w14:textId="6DB77D6D" w:rsidR="00BC5BAF" w:rsidRDefault="00BC5BAF" w:rsidP="00E0720A">
      <w:pPr>
        <w:spacing w:line="480" w:lineRule="auto"/>
        <w:jc w:val="center"/>
        <w:rPr>
          <w:b/>
          <w:bCs/>
          <w:i/>
          <w:iCs/>
          <w:shd w:val="clear" w:color="auto" w:fill="FFFFFF"/>
        </w:rPr>
      </w:pPr>
    </w:p>
    <w:p w14:paraId="370889AF" w14:textId="77777777" w:rsidR="00FA11B6" w:rsidRDefault="00FA11B6" w:rsidP="00E0720A">
      <w:pPr>
        <w:spacing w:line="480" w:lineRule="auto"/>
        <w:jc w:val="center"/>
        <w:rPr>
          <w:b/>
          <w:bCs/>
          <w:i/>
          <w:iCs/>
          <w:shd w:val="clear" w:color="auto" w:fill="FFFFFF"/>
        </w:rPr>
      </w:pPr>
    </w:p>
    <w:p w14:paraId="14EA134C" w14:textId="2CE8AACD" w:rsidR="00BC5BAF" w:rsidRPr="00BC5BAF" w:rsidRDefault="00E0720A" w:rsidP="00BC5BAF">
      <w:pPr>
        <w:pStyle w:val="ListParagraph"/>
        <w:numPr>
          <w:ilvl w:val="0"/>
          <w:numId w:val="98"/>
        </w:numPr>
        <w:spacing w:after="0" w:line="480" w:lineRule="auto"/>
        <w:jc w:val="both"/>
        <w:rPr>
          <w:shd w:val="clear" w:color="auto" w:fill="FFFFFF"/>
        </w:rPr>
      </w:pPr>
      <w:r w:rsidRPr="00BC5BAF">
        <w:rPr>
          <w:shd w:val="clear" w:color="auto" w:fill="FFFFFF"/>
        </w:rPr>
        <w:lastRenderedPageBreak/>
        <w:t xml:space="preserve">Topologi </w:t>
      </w:r>
      <w:r w:rsidRPr="00BC5BAF">
        <w:rPr>
          <w:i/>
          <w:iCs/>
          <w:shd w:val="clear" w:color="auto" w:fill="FFFFFF"/>
        </w:rPr>
        <w:t>Tree</w:t>
      </w:r>
    </w:p>
    <w:p w14:paraId="62F6BBFB" w14:textId="77777777" w:rsidR="00E0720A" w:rsidRPr="00031A7A" w:rsidRDefault="00E0720A" w:rsidP="000D0D9F">
      <w:pPr>
        <w:spacing w:line="480" w:lineRule="auto"/>
        <w:ind w:left="774"/>
        <w:jc w:val="both"/>
        <w:rPr>
          <w:shd w:val="clear" w:color="auto" w:fill="FFFFFF"/>
        </w:rPr>
      </w:pPr>
      <w:r w:rsidRPr="00031A7A">
        <w:rPr>
          <w:shd w:val="clear" w:color="auto" w:fill="FFFFFF"/>
        </w:rPr>
        <w:t xml:space="preserve">Topologi </w:t>
      </w:r>
      <w:r w:rsidRPr="00031A7A">
        <w:rPr>
          <w:i/>
          <w:iCs/>
          <w:shd w:val="clear" w:color="auto" w:fill="FFFFFF"/>
        </w:rPr>
        <w:t>tree</w:t>
      </w:r>
      <w:r w:rsidRPr="00031A7A">
        <w:rPr>
          <w:shd w:val="clear" w:color="auto" w:fill="FFFFFF"/>
        </w:rPr>
        <w:t xml:space="preserve"> adalah jaingan yang terdiri dari beberapa topologi star pada sebuah bus. Menggunkan hub sebagai penghubung langsung dengan topologi tree dan setiap hub berfungsi sebagai root dalam peralatan network.</w:t>
      </w:r>
    </w:p>
    <w:p w14:paraId="4FE71D3A" w14:textId="63CAB4AE" w:rsidR="00FA11B6" w:rsidRDefault="00E0720A" w:rsidP="00FA11B6">
      <w:pPr>
        <w:pStyle w:val="ListParagraph"/>
        <w:keepNext/>
        <w:spacing w:after="0" w:line="480" w:lineRule="auto"/>
        <w:ind w:left="1134" w:firstLine="272"/>
        <w:jc w:val="center"/>
      </w:pPr>
      <w:r w:rsidRPr="00031A7A">
        <w:rPr>
          <w:noProof/>
        </w:rPr>
        <w:drawing>
          <wp:inline distT="0" distB="0" distL="0" distR="0" wp14:anchorId="2861B4A4" wp14:editId="475BC966">
            <wp:extent cx="2800985" cy="22478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2736" cy="2249217"/>
                    </a:xfrm>
                    <a:prstGeom prst="rect">
                      <a:avLst/>
                    </a:prstGeom>
                    <a:noFill/>
                    <a:ln>
                      <a:noFill/>
                    </a:ln>
                  </pic:spPr>
                </pic:pic>
              </a:graphicData>
            </a:graphic>
          </wp:inline>
        </w:drawing>
      </w:r>
    </w:p>
    <w:p w14:paraId="72826ABF" w14:textId="62A67B0C" w:rsidR="00FA11B6" w:rsidRPr="00FA11B6" w:rsidRDefault="00FA11B6" w:rsidP="00FA11B6">
      <w:pPr>
        <w:pStyle w:val="ListParagraph"/>
        <w:spacing w:after="0" w:line="480" w:lineRule="auto"/>
        <w:ind w:left="1134" w:firstLine="272"/>
        <w:rPr>
          <w:bCs/>
          <w:noProof/>
        </w:rPr>
      </w:pPr>
      <w:r w:rsidRPr="00031A7A">
        <w:rPr>
          <w:bCs/>
          <w:noProof/>
        </w:rPr>
        <w:t xml:space="preserve">Sumber : </w:t>
      </w:r>
      <w:r w:rsidRPr="00031A7A">
        <w:fldChar w:fldCharType="begin" w:fldLock="1"/>
      </w:r>
      <w:r w:rsidRPr="00031A7A">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fldChar w:fldCharType="separate"/>
      </w:r>
      <w:r w:rsidRPr="00031A7A">
        <w:rPr>
          <w:noProof/>
        </w:rPr>
        <w:t>(Alfurqon 2018)</w:t>
      </w:r>
      <w:r w:rsidRPr="00031A7A">
        <w:fldChar w:fldCharType="end"/>
      </w:r>
    </w:p>
    <w:p w14:paraId="2E967E4D" w14:textId="646AC3C8" w:rsidR="00E0720A" w:rsidRDefault="00FA11B6" w:rsidP="00FA11B6">
      <w:pPr>
        <w:pStyle w:val="gambar2"/>
        <w:rPr>
          <w:bCs/>
          <w:i/>
          <w:shd w:val="clear" w:color="auto" w:fill="FFFFFF"/>
        </w:rPr>
      </w:pPr>
      <w:bookmarkStart w:id="63" w:name="_Toc88099980"/>
      <w:r>
        <w:t xml:space="preserve">Gambar 2. </w:t>
      </w:r>
      <w:r w:rsidR="003D3850">
        <w:fldChar w:fldCharType="begin"/>
      </w:r>
      <w:r w:rsidR="003D3850">
        <w:instrText xml:space="preserve"> SEQ Gambar_2. \* ARABIC </w:instrText>
      </w:r>
      <w:r w:rsidR="003D3850">
        <w:fldChar w:fldCharType="separate"/>
      </w:r>
      <w:r>
        <w:rPr>
          <w:noProof/>
        </w:rPr>
        <w:t>6</w:t>
      </w:r>
      <w:r w:rsidR="003D3850">
        <w:rPr>
          <w:noProof/>
        </w:rPr>
        <w:fldChar w:fldCharType="end"/>
      </w:r>
      <w:r w:rsidRPr="00FA11B6">
        <w:rPr>
          <w:bCs/>
          <w:shd w:val="clear" w:color="auto" w:fill="FFFFFF"/>
        </w:rPr>
        <w:t xml:space="preserve"> </w:t>
      </w:r>
      <w:r w:rsidRPr="00031A7A">
        <w:rPr>
          <w:bCs/>
          <w:shd w:val="clear" w:color="auto" w:fill="FFFFFF"/>
        </w:rPr>
        <w:t xml:space="preserve">Topologi </w:t>
      </w:r>
      <w:r w:rsidRPr="00031A7A">
        <w:rPr>
          <w:bCs/>
          <w:i/>
          <w:shd w:val="clear" w:color="auto" w:fill="FFFFFF"/>
        </w:rPr>
        <w:t>Tree</w:t>
      </w:r>
      <w:bookmarkEnd w:id="63"/>
    </w:p>
    <w:p w14:paraId="49F20EB4" w14:textId="77777777" w:rsidR="00FA11B6" w:rsidRPr="00031A7A" w:rsidRDefault="00FA11B6" w:rsidP="00FA11B6">
      <w:pPr>
        <w:pStyle w:val="gambar2"/>
        <w:rPr>
          <w:bCs/>
          <w:noProof/>
        </w:rPr>
      </w:pPr>
    </w:p>
    <w:p w14:paraId="4A596B6A" w14:textId="77777777" w:rsidR="00E0720A" w:rsidRPr="00BC5BAF" w:rsidRDefault="00E0720A" w:rsidP="00BC5BAF">
      <w:pPr>
        <w:pStyle w:val="ListParagraph"/>
        <w:numPr>
          <w:ilvl w:val="0"/>
          <w:numId w:val="98"/>
        </w:numPr>
        <w:spacing w:after="0" w:line="480" w:lineRule="auto"/>
        <w:jc w:val="both"/>
        <w:rPr>
          <w:shd w:val="clear" w:color="auto" w:fill="FFFFFF"/>
        </w:rPr>
      </w:pPr>
      <w:r w:rsidRPr="00BC5BAF">
        <w:rPr>
          <w:shd w:val="clear" w:color="auto" w:fill="FFFFFF"/>
        </w:rPr>
        <w:t xml:space="preserve">Topologi </w:t>
      </w:r>
      <w:r w:rsidRPr="00BC5BAF">
        <w:rPr>
          <w:i/>
          <w:iCs/>
          <w:shd w:val="clear" w:color="auto" w:fill="FFFFFF"/>
        </w:rPr>
        <w:t>Mash</w:t>
      </w:r>
    </w:p>
    <w:p w14:paraId="637A9726" w14:textId="77777777" w:rsidR="00E0720A" w:rsidRPr="00031A7A" w:rsidRDefault="00E0720A" w:rsidP="000D0D9F">
      <w:pPr>
        <w:spacing w:line="480" w:lineRule="auto"/>
        <w:ind w:left="774"/>
        <w:jc w:val="both"/>
        <w:rPr>
          <w:shd w:val="clear" w:color="auto" w:fill="FFFFFF"/>
        </w:rPr>
      </w:pPr>
      <w:r w:rsidRPr="00031A7A">
        <w:rPr>
          <w:shd w:val="clear" w:color="auto" w:fill="FFFFFF"/>
        </w:rPr>
        <w:t xml:space="preserve">Topologi </w:t>
      </w:r>
      <w:r w:rsidRPr="00031A7A">
        <w:rPr>
          <w:i/>
          <w:iCs/>
          <w:shd w:val="clear" w:color="auto" w:fill="FFFFFF"/>
        </w:rPr>
        <w:t>mesh</w:t>
      </w:r>
      <w:r w:rsidRPr="00031A7A">
        <w:rPr>
          <w:shd w:val="clear" w:color="auto" w:fill="FFFFFF"/>
        </w:rPr>
        <w:t xml:space="preserve"> merupakan topologi yang memungkinkan node yang satu terhubung atau lebih ke node lain dalam jaringan tanpa ada suatu pola tertentu.</w:t>
      </w:r>
    </w:p>
    <w:p w14:paraId="262D6B4A" w14:textId="7630E24F" w:rsidR="00FA11B6" w:rsidRDefault="00E0720A" w:rsidP="00FA11B6">
      <w:pPr>
        <w:pStyle w:val="ListParagraph"/>
        <w:keepNext/>
        <w:spacing w:after="0" w:line="480" w:lineRule="auto"/>
        <w:ind w:left="1134" w:firstLine="272"/>
        <w:jc w:val="center"/>
      </w:pPr>
      <w:r w:rsidRPr="00031A7A">
        <w:rPr>
          <w:noProof/>
        </w:rPr>
        <w:drawing>
          <wp:inline distT="0" distB="0" distL="0" distR="0" wp14:anchorId="274A3562" wp14:editId="64EEB695">
            <wp:extent cx="2553856" cy="1933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7475" cy="1936315"/>
                    </a:xfrm>
                    <a:prstGeom prst="rect">
                      <a:avLst/>
                    </a:prstGeom>
                    <a:noFill/>
                    <a:ln>
                      <a:noFill/>
                    </a:ln>
                  </pic:spPr>
                </pic:pic>
              </a:graphicData>
            </a:graphic>
          </wp:inline>
        </w:drawing>
      </w:r>
    </w:p>
    <w:p w14:paraId="1BAA9960" w14:textId="77777777" w:rsidR="00FA11B6" w:rsidRPr="00031A7A" w:rsidRDefault="00FA11B6" w:rsidP="00FA11B6">
      <w:pPr>
        <w:pStyle w:val="ListParagraph"/>
        <w:spacing w:after="0" w:line="480" w:lineRule="auto"/>
        <w:ind w:left="1134" w:firstLine="272"/>
        <w:rPr>
          <w:bCs/>
          <w:noProof/>
        </w:rPr>
      </w:pPr>
      <w:r w:rsidRPr="00031A7A">
        <w:rPr>
          <w:bCs/>
          <w:noProof/>
        </w:rPr>
        <w:t xml:space="preserve">Sumber : </w:t>
      </w:r>
      <w:r w:rsidRPr="00031A7A">
        <w:rPr>
          <w:bCs/>
          <w:noProof/>
        </w:rPr>
        <w:fldChar w:fldCharType="begin" w:fldLock="1"/>
      </w:r>
      <w:r w:rsidRPr="00031A7A">
        <w:rPr>
          <w:bCs/>
          <w:noProof/>
        </w:rPr>
        <w:instrText>ADDIN CSL_CITATION {"citationItems":[{"id":"ITEM-1","itemData":{"abstract":"Saat ini teknologi berkembang dengan pesat dan telah mulai masuk kedalam semua aspek bidang, salah satunya adalah perkembangan teknologi jaringan di bidang pendidikan. Namun, belum semua perkembangan teknologi jaringan tersebut telah diterapkan di SMK Negeri 1 Kota Jambi, sehingga muncul permasalahan yang terjadi di lingkungan laboratorium tentang bagaimana bisa menganalisis dan memanfaatkan teknologi jaringan untuk membantu proses belajar mengajar di ruang laboratorium. Teknologi jaringan yang akan diterapkan nantinya dapat membantu dalam melakukan share data ataupun perangkat didalam satu ruang laboratorium. Oleh karena itu penulis memberikan solusi dengan menganalisis kebutuhan dalam melakukan perancangan jaringan local area network dengan menggunakan topologi star. Untuk perancangan jaringan local area network ini hanya berupa desain bentuk ruang dengan jumlah komputer yang telah disambungkan dengan jaringan. Dimana hasil yang diperoleh dari penelitian ini berupa analisis dan perancangan jaringan local area network pada laboratorium SMK Negeri 1 Kota Jambi yang sekiranya nanti dapat diimplementasikan lebih lanjut sehingga mampu untuk diterapkan dalam membantu proses belajar mengajar di ruang laboratorium SMK Negeri 1 Kota Jambi.","author":[{"dropping-particle":"","family":"Alfurqon","given":"Dian","non-dropping-particle":"","parse-names":false,"suffix":""}],"container-title":"Jurnal Manajemen Sistem Informasi","id":"ITEM-1","issue":"3","issued":{"date-parts":[["2018"]]},"page":"1149-1163","title":"Analisis Dan Perancangan Jaringan Local Area Network Pada Laboratorium Smk Negeri 1 Kota Jambi","type":"article-journal","volume":"3"},"uris":["http://www.mendeley.com/documents/?uuid=16b4989a-8f68-43ef-b062-089d9d362442"]}],"mendeley":{"formattedCitation":"(Alfurqon 2018)","plainTextFormattedCitation":"(Alfurqon 2018)","previouslyFormattedCitation":"(Alfurqon 2018)"},"properties":{"noteIndex":0},"schema":"https://github.com/citation-style-language/schema/raw/master/csl-citation.json"}</w:instrText>
      </w:r>
      <w:r w:rsidRPr="00031A7A">
        <w:rPr>
          <w:bCs/>
          <w:noProof/>
        </w:rPr>
        <w:fldChar w:fldCharType="separate"/>
      </w:r>
      <w:r w:rsidRPr="00031A7A">
        <w:rPr>
          <w:bCs/>
          <w:noProof/>
        </w:rPr>
        <w:t>(Alfurqon 2018)</w:t>
      </w:r>
      <w:r w:rsidRPr="00031A7A">
        <w:rPr>
          <w:bCs/>
          <w:noProof/>
        </w:rPr>
        <w:fldChar w:fldCharType="end"/>
      </w:r>
    </w:p>
    <w:p w14:paraId="71057E3E" w14:textId="7E2090FA" w:rsidR="00E0720A" w:rsidRPr="00031A7A" w:rsidRDefault="00FA11B6" w:rsidP="00FA11B6">
      <w:pPr>
        <w:pStyle w:val="gambar2"/>
        <w:rPr>
          <w:bCs/>
          <w:noProof/>
        </w:rPr>
      </w:pPr>
      <w:bookmarkStart w:id="64" w:name="_Toc88099981"/>
      <w:r>
        <w:t xml:space="preserve">Gambar 2. </w:t>
      </w:r>
      <w:r w:rsidR="003D3850">
        <w:fldChar w:fldCharType="begin"/>
      </w:r>
      <w:r w:rsidR="003D3850">
        <w:instrText xml:space="preserve"> SEQ Gambar_2. \* ARABIC </w:instrText>
      </w:r>
      <w:r w:rsidR="003D3850">
        <w:fldChar w:fldCharType="separate"/>
      </w:r>
      <w:r>
        <w:rPr>
          <w:noProof/>
        </w:rPr>
        <w:t>7</w:t>
      </w:r>
      <w:r w:rsidR="003D3850">
        <w:rPr>
          <w:noProof/>
        </w:rPr>
        <w:fldChar w:fldCharType="end"/>
      </w:r>
      <w:r w:rsidRPr="00FA11B6">
        <w:rPr>
          <w:bCs/>
          <w:shd w:val="clear" w:color="auto" w:fill="FFFFFF"/>
        </w:rPr>
        <w:t xml:space="preserve"> </w:t>
      </w:r>
      <w:r w:rsidRPr="00031A7A">
        <w:rPr>
          <w:bCs/>
          <w:shd w:val="clear" w:color="auto" w:fill="FFFFFF"/>
        </w:rPr>
        <w:t xml:space="preserve">Topologi </w:t>
      </w:r>
      <w:r>
        <w:rPr>
          <w:bCs/>
          <w:i/>
          <w:shd w:val="clear" w:color="auto" w:fill="FFFFFF"/>
        </w:rPr>
        <w:t>Mes</w:t>
      </w:r>
      <w:bookmarkEnd w:id="64"/>
    </w:p>
    <w:p w14:paraId="6789C053" w14:textId="77777777" w:rsidR="00E0720A" w:rsidRPr="00031A7A" w:rsidRDefault="00E0720A" w:rsidP="00E0720A">
      <w:pPr>
        <w:pStyle w:val="subbbab2"/>
        <w:rPr>
          <w:shd w:val="clear" w:color="auto" w:fill="FFFFFF"/>
        </w:rPr>
      </w:pPr>
      <w:bookmarkStart w:id="65" w:name="_Toc88086200"/>
      <w:bookmarkStart w:id="66" w:name="_Toc88092141"/>
      <w:r w:rsidRPr="00031A7A">
        <w:rPr>
          <w:shd w:val="clear" w:color="auto" w:fill="FFFFFF"/>
        </w:rPr>
        <w:lastRenderedPageBreak/>
        <w:t>Server Internet Service Provider (ISP)</w:t>
      </w:r>
      <w:bookmarkEnd w:id="65"/>
      <w:bookmarkEnd w:id="66"/>
      <w:r w:rsidRPr="00031A7A">
        <w:rPr>
          <w:shd w:val="clear" w:color="auto" w:fill="FFFFFF"/>
        </w:rPr>
        <w:t xml:space="preserve"> </w:t>
      </w:r>
    </w:p>
    <w:p w14:paraId="2AA40C2A" w14:textId="77777777" w:rsidR="00E0720A" w:rsidRDefault="00E0720A" w:rsidP="00E0720A">
      <w:pPr>
        <w:spacing w:line="480" w:lineRule="auto"/>
        <w:ind w:left="360" w:firstLine="720"/>
        <w:jc w:val="both"/>
      </w:pPr>
      <w:r w:rsidRPr="00031A7A">
        <w:t>Internet Service Provider (ISP) merupakan perusahaan atau badan usaha yang menjual koneksi internet atau sejenisnya kepada pelanggan. ISP sangat identik dengan jaringan telepon, karena ISP menjual koneksi atau access internet melalui jaringan telepon. Seperti salah satunya adalah Telkomnet instant dari Telkom. Perkembangan teknologi ISP tidak hanya dengan menggunakan jaringan telepon tetapi dapat menggunakan teknologi lain seperti fiber optic, wireless. ISP juga mempunyai jaringan secara domestic maupun internasional sehingga pelanggan atau pengguna dari sambungan yang disediakan oleh ISP dapat terhubung ke jaringan internet global. Jaringan berupa media transmisi yang dapat mengalirkan data yang menggunakan kabel dan radio frequency. (Rf) (Wijaya, A.,2016)</w:t>
      </w:r>
    </w:p>
    <w:p w14:paraId="72738331" w14:textId="77777777" w:rsidR="00E0720A" w:rsidRPr="00BB7E8C" w:rsidRDefault="00E0720A" w:rsidP="00E0720A">
      <w:pPr>
        <w:pStyle w:val="subbbab2"/>
        <w:rPr>
          <w:sz w:val="28"/>
          <w:shd w:val="clear" w:color="auto" w:fill="FFFFFF"/>
        </w:rPr>
      </w:pPr>
      <w:bookmarkStart w:id="67" w:name="_Toc88086201"/>
      <w:bookmarkStart w:id="68" w:name="_Toc88092142"/>
      <w:r w:rsidRPr="00BB7E8C">
        <w:rPr>
          <w:shd w:val="clear" w:color="auto" w:fill="FFFFFF"/>
        </w:rPr>
        <w:t>Mikrotik</w:t>
      </w:r>
      <w:bookmarkEnd w:id="67"/>
      <w:bookmarkEnd w:id="68"/>
    </w:p>
    <w:p w14:paraId="572EF397" w14:textId="6DDBCD42" w:rsidR="00E0720A" w:rsidRPr="00031A7A" w:rsidRDefault="00E0720A" w:rsidP="00E0720A">
      <w:pPr>
        <w:spacing w:line="480" w:lineRule="auto"/>
        <w:ind w:left="360" w:firstLine="720"/>
        <w:jc w:val="both"/>
      </w:pPr>
      <w:r w:rsidRPr="00031A7A">
        <w:t>Mikrotik merupakan sistem operasi jaringan internet yang digunakan untuk keperluan firewall. Mikrotik dapat mengubah router jaringan internet yang memiliki berbagai fitur dan tools, baik untuk jaringan kabel maupun wireless. Miktotik OS berbasis Linux yang diperuntukkan sebagai network router, didesain untuk memberikan kemudahan bagi penggunanya. Administrasi nya biasa dilakukan melalui Windows Application (Winbox) (Wijaya, A., 2016). Penggunaan aplikasi winbox sebagai user interface dalam memanajemen jaringan internet yang mudah dipahami dan digunakan. Berdasarkan fungsi dan proses penggunaannya Router Mikrotik dapat di bedakan menjadi dua yaitu perangkat lunak (</w:t>
      </w:r>
      <w:r w:rsidRPr="00031A7A">
        <w:rPr>
          <w:i/>
          <w:iCs/>
        </w:rPr>
        <w:t>software</w:t>
      </w:r>
      <w:r w:rsidRPr="00031A7A">
        <w:t>) dan perangkat keras (</w:t>
      </w:r>
      <w:r w:rsidRPr="00031A7A">
        <w:rPr>
          <w:i/>
          <w:iCs/>
        </w:rPr>
        <w:t>hardware</w:t>
      </w:r>
      <w:r w:rsidRPr="00031A7A">
        <w:t xml:space="preserve">). Di sebuah routerboard seperti sebuah komputer mini yang mana sudah terintegrasi ke dalam satu board yang tertanam seperti prosesor,RAM (Random Access Memory), ROM (Read Only </w:t>
      </w:r>
      <w:r w:rsidRPr="00031A7A">
        <w:lastRenderedPageBreak/>
        <w:t>Memory), dan Memori Flash. Penggunaan mikrotik routerboard pada perangkat software menggunakan aplikasi winbox yang bisa dioperasikan pada komputer sehingga dapat membagi koneksi internet pada user. Adapun fitur-ditur yang dimiliki oleh mikrotik yaitu : Routing, Hotspot, Point to Point Tunneling Protocol, DNS server, DHCP server, Firewall dan Nat, Manajemen Bandwidth, Konfigurasi Keamanan (Ardianto, F., &amp; Eliza, E., 2016).</w:t>
      </w:r>
    </w:p>
    <w:p w14:paraId="3F43CE82" w14:textId="77777777" w:rsidR="00E0720A" w:rsidRPr="00031A7A" w:rsidRDefault="00E0720A" w:rsidP="00E0720A">
      <w:pPr>
        <w:spacing w:line="480" w:lineRule="auto"/>
        <w:ind w:firstLine="720"/>
        <w:jc w:val="both"/>
      </w:pPr>
      <w:r w:rsidRPr="00031A7A">
        <w:t xml:space="preserve">Mikrotik memiliki beberapa fungsi tertentu sebagai  berikut (Mikrotik, 2013) :  </w:t>
      </w:r>
    </w:p>
    <w:p w14:paraId="27562539" w14:textId="77777777" w:rsidR="00E0720A" w:rsidRPr="00031A7A" w:rsidRDefault="00E0720A" w:rsidP="00E0720A">
      <w:pPr>
        <w:pStyle w:val="ListParagraph"/>
        <w:numPr>
          <w:ilvl w:val="0"/>
          <w:numId w:val="20"/>
        </w:numPr>
        <w:spacing w:line="480" w:lineRule="auto"/>
        <w:ind w:left="993"/>
        <w:jc w:val="both"/>
      </w:pPr>
      <w:r w:rsidRPr="00031A7A">
        <w:t xml:space="preserve">Pengaturan koneksi internet dapat dilakukan secara terpusat dan memudahkan untuk pengelolaannya.  </w:t>
      </w:r>
    </w:p>
    <w:p w14:paraId="2EDEC6F0" w14:textId="77777777" w:rsidR="00E0720A" w:rsidRPr="00031A7A" w:rsidRDefault="00E0720A" w:rsidP="00E0720A">
      <w:pPr>
        <w:pStyle w:val="ListParagraph"/>
        <w:numPr>
          <w:ilvl w:val="0"/>
          <w:numId w:val="20"/>
        </w:numPr>
        <w:spacing w:line="480" w:lineRule="auto"/>
        <w:ind w:left="993"/>
        <w:jc w:val="both"/>
      </w:pPr>
      <w:r w:rsidRPr="00031A7A">
        <w:t xml:space="preserve">Konfigurasi LAN bisa digunakan dengan menggunakan perangkat keras Personal Computer (PC) Mikrotik Router OS dengan hardware requirements yang sangat rendah.  </w:t>
      </w:r>
    </w:p>
    <w:p w14:paraId="3382A6C0" w14:textId="77777777" w:rsidR="00E0720A" w:rsidRPr="00031A7A" w:rsidRDefault="00E0720A" w:rsidP="00E0720A">
      <w:pPr>
        <w:pStyle w:val="ListParagraph"/>
        <w:numPr>
          <w:ilvl w:val="0"/>
          <w:numId w:val="20"/>
        </w:numPr>
        <w:spacing w:line="480" w:lineRule="auto"/>
        <w:ind w:left="993"/>
        <w:jc w:val="both"/>
      </w:pPr>
      <w:r w:rsidRPr="00031A7A">
        <w:t xml:space="preserve">Blocking situs-situs terlarang dengan menggunakan proxy di mikrotik.  </w:t>
      </w:r>
    </w:p>
    <w:p w14:paraId="3643EB1E" w14:textId="77777777" w:rsidR="00E0720A" w:rsidRPr="00031A7A" w:rsidRDefault="00E0720A" w:rsidP="00E0720A">
      <w:pPr>
        <w:pStyle w:val="ListParagraph"/>
        <w:numPr>
          <w:ilvl w:val="0"/>
          <w:numId w:val="20"/>
        </w:numPr>
        <w:spacing w:line="480" w:lineRule="auto"/>
        <w:ind w:left="993"/>
        <w:jc w:val="both"/>
      </w:pPr>
      <w:r w:rsidRPr="00031A7A">
        <w:t xml:space="preserve">Pembuatan PPPoE Server.  </w:t>
      </w:r>
    </w:p>
    <w:p w14:paraId="669FAFCB" w14:textId="77777777" w:rsidR="00E0720A" w:rsidRPr="00031A7A" w:rsidRDefault="00E0720A" w:rsidP="00E0720A">
      <w:pPr>
        <w:pStyle w:val="ListParagraph"/>
        <w:numPr>
          <w:ilvl w:val="0"/>
          <w:numId w:val="20"/>
        </w:numPr>
        <w:spacing w:line="480" w:lineRule="auto"/>
        <w:ind w:left="993"/>
        <w:jc w:val="both"/>
      </w:pPr>
      <w:r w:rsidRPr="00031A7A">
        <w:t xml:space="preserve">Billing Hotspot.  </w:t>
      </w:r>
    </w:p>
    <w:p w14:paraId="1727ED0B" w14:textId="77777777" w:rsidR="00E0720A" w:rsidRPr="00031A7A" w:rsidRDefault="00E0720A" w:rsidP="00E0720A">
      <w:pPr>
        <w:pStyle w:val="ListParagraph"/>
        <w:numPr>
          <w:ilvl w:val="0"/>
          <w:numId w:val="20"/>
        </w:numPr>
        <w:spacing w:line="480" w:lineRule="auto"/>
        <w:ind w:left="993"/>
        <w:jc w:val="both"/>
      </w:pPr>
      <w:r w:rsidRPr="00031A7A">
        <w:t>Memisahkan bandwith traffic internasional dan local, dan lainnya.</w:t>
      </w:r>
    </w:p>
    <w:p w14:paraId="4CC71E5C" w14:textId="6BC9996D" w:rsidR="00FA11B6" w:rsidRDefault="00FD4DD3" w:rsidP="00FA11B6">
      <w:pPr>
        <w:pStyle w:val="ListParagraph"/>
        <w:keepNext/>
        <w:spacing w:after="0" w:line="480" w:lineRule="auto"/>
        <w:ind w:left="1134" w:firstLine="272"/>
        <w:jc w:val="center"/>
      </w:pPr>
      <w:r w:rsidRPr="00031A7A">
        <w:rPr>
          <w:noProof/>
        </w:rPr>
        <w:drawing>
          <wp:inline distT="0" distB="0" distL="0" distR="0" wp14:anchorId="0A85A913" wp14:editId="750054A3">
            <wp:extent cx="3790950" cy="175846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06706" cy="1765770"/>
                    </a:xfrm>
                    <a:prstGeom prst="rect">
                      <a:avLst/>
                    </a:prstGeom>
                  </pic:spPr>
                </pic:pic>
              </a:graphicData>
            </a:graphic>
          </wp:inline>
        </w:drawing>
      </w:r>
    </w:p>
    <w:p w14:paraId="77D04016" w14:textId="77777777" w:rsidR="00FA11B6" w:rsidRPr="00031A7A" w:rsidRDefault="00FA11B6" w:rsidP="00FA11B6">
      <w:pPr>
        <w:spacing w:after="0" w:line="480" w:lineRule="auto"/>
        <w:ind w:firstLine="720"/>
        <w:rPr>
          <w:bCs/>
          <w:noProof/>
        </w:rPr>
      </w:pPr>
      <w:r w:rsidRPr="00031A7A">
        <w:rPr>
          <w:bCs/>
          <w:noProof/>
        </w:rPr>
        <w:t>Sumber : (</w:t>
      </w:r>
      <w:r w:rsidRPr="00031A7A">
        <w:t>Wijaya, A., 2016)</w:t>
      </w:r>
    </w:p>
    <w:p w14:paraId="011C99C3" w14:textId="0F9999C0" w:rsidR="00FD4DD3" w:rsidRPr="00031A7A" w:rsidRDefault="00FA11B6" w:rsidP="00FA11B6">
      <w:pPr>
        <w:pStyle w:val="gambar2"/>
        <w:rPr>
          <w:bCs/>
          <w:noProof/>
        </w:rPr>
      </w:pPr>
      <w:bookmarkStart w:id="69" w:name="_Toc88099982"/>
      <w:r>
        <w:t xml:space="preserve">Gambar 2. </w:t>
      </w:r>
      <w:r w:rsidR="003D3850">
        <w:fldChar w:fldCharType="begin"/>
      </w:r>
      <w:r w:rsidR="003D3850">
        <w:instrText xml:space="preserve"> SEQ Gambar_2. \* ARABIC </w:instrText>
      </w:r>
      <w:r w:rsidR="003D3850">
        <w:fldChar w:fldCharType="separate"/>
      </w:r>
      <w:r>
        <w:rPr>
          <w:noProof/>
        </w:rPr>
        <w:t>8</w:t>
      </w:r>
      <w:r w:rsidR="003D3850">
        <w:rPr>
          <w:noProof/>
        </w:rPr>
        <w:fldChar w:fldCharType="end"/>
      </w:r>
      <w:r w:rsidRPr="00FA11B6">
        <w:rPr>
          <w:bCs/>
          <w:i/>
          <w:shd w:val="clear" w:color="auto" w:fill="FFFFFF"/>
        </w:rPr>
        <w:t xml:space="preserve"> </w:t>
      </w:r>
      <w:r w:rsidRPr="00031A7A">
        <w:rPr>
          <w:bCs/>
          <w:i/>
          <w:shd w:val="clear" w:color="auto" w:fill="FFFFFF"/>
        </w:rPr>
        <w:t xml:space="preserve">Routerboard </w:t>
      </w:r>
      <w:r>
        <w:rPr>
          <w:bCs/>
          <w:shd w:val="clear" w:color="auto" w:fill="FFFFFF"/>
        </w:rPr>
        <w:t>Mikrotik</w:t>
      </w:r>
      <w:bookmarkEnd w:id="69"/>
    </w:p>
    <w:p w14:paraId="06FB6357" w14:textId="75D918F1" w:rsidR="00FD4DD3" w:rsidRPr="00BB7E8C" w:rsidRDefault="00FD4DD3" w:rsidP="00BB7E8C">
      <w:pPr>
        <w:pStyle w:val="subbbab2"/>
        <w:rPr>
          <w:bCs/>
          <w:sz w:val="28"/>
          <w:shd w:val="clear" w:color="auto" w:fill="FFFFFF"/>
        </w:rPr>
      </w:pPr>
      <w:bookmarkStart w:id="70" w:name="_Toc88086202"/>
      <w:bookmarkStart w:id="71" w:name="_Toc88092143"/>
      <w:r w:rsidRPr="00BB7E8C">
        <w:rPr>
          <w:shd w:val="clear" w:color="auto" w:fill="FFFFFF"/>
        </w:rPr>
        <w:lastRenderedPageBreak/>
        <w:t>Routing</w:t>
      </w:r>
      <w:bookmarkEnd w:id="70"/>
      <w:bookmarkEnd w:id="71"/>
    </w:p>
    <w:p w14:paraId="751EAD7C" w14:textId="77777777" w:rsidR="00FD4DD3" w:rsidRPr="00031A7A" w:rsidRDefault="00FD4DD3" w:rsidP="008B1D62">
      <w:pPr>
        <w:spacing w:after="240" w:line="480" w:lineRule="auto"/>
        <w:ind w:left="360" w:firstLine="720"/>
        <w:jc w:val="both"/>
      </w:pPr>
      <w:r w:rsidRPr="00031A7A">
        <w:t xml:space="preserve">Routing ialah sebuah sistem yang bisa digunakan untuk mengarahkan dan menentukan jalur yang akan dilewati oleh paket dari satu device ke device yang berada di jaringan lain (Wijaya, A.,2016). Proses routing cukup sederhana yang dilakukan oleh host. Jika host tujuan terletak di jaringan yang sama atau akan terhubung langsung. IP datagram dikirim langsung ke tujuan. Ketika routing host menuju jaringan yang berbeda pada internet,  IP datagram dikirim ke </w:t>
      </w:r>
      <w:r w:rsidRPr="00031A7A">
        <w:rPr>
          <w:i/>
          <w:iCs/>
        </w:rPr>
        <w:t>default</w:t>
      </w:r>
      <w:r w:rsidRPr="00031A7A">
        <w:t xml:space="preserve"> router. Kemudian router ini yang akan mengatur pengiriman IP selanjutnya, hingga sampai ke tujuannya, dalam suatu pada tabel routing terhadap : IP address next hop router (gateway),  IP address tujuan, flag yang menyatakan jenis routing. Dalam proses meneruskan paket ke tujuan, IP router akan melakukan hal-hal berikut </w:t>
      </w:r>
      <w:r w:rsidRPr="00031A7A">
        <w:rPr>
          <w:bCs/>
          <w:noProof/>
        </w:rPr>
        <w:t>:</w:t>
      </w:r>
    </w:p>
    <w:p w14:paraId="34F266AF" w14:textId="77777777" w:rsidR="00FD4DD3" w:rsidRPr="00031A7A" w:rsidRDefault="00FD4DD3" w:rsidP="009B11B6">
      <w:pPr>
        <w:pStyle w:val="ListParagraph"/>
        <w:numPr>
          <w:ilvl w:val="0"/>
          <w:numId w:val="21"/>
        </w:numPr>
        <w:spacing w:after="240" w:line="480" w:lineRule="auto"/>
        <w:jc w:val="both"/>
      </w:pPr>
      <w:r w:rsidRPr="00031A7A">
        <w:t xml:space="preserve">Mencari di table routing, entry yang berhubungan dengan IP address tujuan. Pada saat ditemukannya, paket kemudian akan dikirim ke next hop router atau </w:t>
      </w:r>
      <w:r w:rsidRPr="00031A7A">
        <w:rPr>
          <w:i/>
          <w:iCs/>
        </w:rPr>
        <w:t>interface</w:t>
      </w:r>
      <w:r w:rsidRPr="00031A7A">
        <w:t xml:space="preserve"> yang terhubung langsung dengannya. </w:t>
      </w:r>
    </w:p>
    <w:p w14:paraId="525A0C22" w14:textId="5AFA6038" w:rsidR="00FD4DD3" w:rsidRPr="00031A7A" w:rsidRDefault="00FD4DD3" w:rsidP="009B11B6">
      <w:pPr>
        <w:pStyle w:val="ListParagraph"/>
        <w:numPr>
          <w:ilvl w:val="0"/>
          <w:numId w:val="21"/>
        </w:numPr>
        <w:spacing w:after="240" w:line="480" w:lineRule="auto"/>
        <w:jc w:val="both"/>
      </w:pPr>
      <w:r w:rsidRPr="00031A7A">
        <w:t>Mencari di table routing, entry yang cocok dengan alamat jaringan dari tujuan jaringan. Pada saat ditemukannya, paket yang dikirim ke next hop router tersebut.</w:t>
      </w:r>
    </w:p>
    <w:p w14:paraId="3D59AF95" w14:textId="77777777" w:rsidR="00BB7E8C" w:rsidRDefault="00FD4DD3" w:rsidP="009B11B6">
      <w:pPr>
        <w:pStyle w:val="ListParagraph"/>
        <w:numPr>
          <w:ilvl w:val="0"/>
          <w:numId w:val="21"/>
        </w:numPr>
        <w:spacing w:after="240" w:line="480" w:lineRule="auto"/>
        <w:jc w:val="both"/>
      </w:pPr>
      <w:r w:rsidRPr="00031A7A">
        <w:t xml:space="preserve">Mencari table routing, entry data yang bertanda default, Pada saat ditemukannya paket dikirim ke router tersebut. </w:t>
      </w:r>
    </w:p>
    <w:p w14:paraId="333C9227" w14:textId="3E96E19A" w:rsidR="00FD4DD3" w:rsidRPr="00BB7E8C" w:rsidRDefault="00FD4DD3" w:rsidP="00BB7E8C">
      <w:pPr>
        <w:pStyle w:val="subbbab2"/>
        <w:rPr>
          <w:sz w:val="28"/>
        </w:rPr>
      </w:pPr>
      <w:bookmarkStart w:id="72" w:name="_Toc88086203"/>
      <w:bookmarkStart w:id="73" w:name="_Toc88092144"/>
      <w:r w:rsidRPr="00BB7E8C">
        <w:t>Network Address Translation</w:t>
      </w:r>
      <w:bookmarkEnd w:id="72"/>
      <w:bookmarkEnd w:id="73"/>
      <w:r w:rsidRPr="00BB7E8C">
        <w:t xml:space="preserve"> </w:t>
      </w:r>
    </w:p>
    <w:p w14:paraId="35BFB916" w14:textId="77777777" w:rsidR="00FD4DD3" w:rsidRPr="00031A7A" w:rsidRDefault="00FD4DD3" w:rsidP="00BB7E8C">
      <w:pPr>
        <w:spacing w:line="480" w:lineRule="auto"/>
        <w:ind w:left="360" w:firstLine="720"/>
        <w:jc w:val="both"/>
      </w:pPr>
      <w:r w:rsidRPr="00031A7A">
        <w:t xml:space="preserve">Network Address Translation (NAT) merupakan metode yang digunakan untuk menghubungkan satu atau lebih komputer ke dalam jaringan internet dengan hanya menggunakan satu alamat IP (Zamzami, N. F, 2013). NAT terdiri dari 3 jenis yaiutu: </w:t>
      </w:r>
    </w:p>
    <w:p w14:paraId="172C4F72" w14:textId="636DF584" w:rsidR="00FD4DD3" w:rsidRPr="00031A7A" w:rsidRDefault="00FD4DD3" w:rsidP="009B11B6">
      <w:pPr>
        <w:pStyle w:val="ListParagraph"/>
        <w:numPr>
          <w:ilvl w:val="0"/>
          <w:numId w:val="22"/>
        </w:numPr>
        <w:spacing w:line="480" w:lineRule="auto"/>
        <w:jc w:val="both"/>
      </w:pPr>
      <w:r w:rsidRPr="00031A7A">
        <w:lastRenderedPageBreak/>
        <w:t xml:space="preserve">Source NAT atau SNAT digunakan untuk mengubah </w:t>
      </w:r>
      <w:r w:rsidRPr="00031A7A">
        <w:rPr>
          <w:i/>
          <w:iCs/>
        </w:rPr>
        <w:t>source address</w:t>
      </w:r>
      <w:r w:rsidRPr="00031A7A">
        <w:t xml:space="preserve"> dari suatu paket data. Sebagai contoh dalam penggunaan SNAT adalah pada </w:t>
      </w:r>
      <w:r w:rsidRPr="00031A7A">
        <w:rPr>
          <w:i/>
          <w:iCs/>
        </w:rPr>
        <w:t>gateway</w:t>
      </w:r>
      <w:r w:rsidRPr="00031A7A">
        <w:t xml:space="preserve"> internet, dimana ketika pada suatu host (pc) dalam LAN akan melakukan koneksi internet, yang terlihat dari internet adalah hanya IP publiknya saja. </w:t>
      </w:r>
    </w:p>
    <w:p w14:paraId="19F082B6" w14:textId="77777777" w:rsidR="00FD4DD3" w:rsidRPr="00031A7A" w:rsidRDefault="00FD4DD3" w:rsidP="009B11B6">
      <w:pPr>
        <w:pStyle w:val="ListParagraph"/>
        <w:numPr>
          <w:ilvl w:val="0"/>
          <w:numId w:val="22"/>
        </w:numPr>
        <w:spacing w:line="480" w:lineRule="auto"/>
        <w:jc w:val="both"/>
      </w:pPr>
      <w:r w:rsidRPr="00031A7A">
        <w:t xml:space="preserve">Destination NAT atau DNAT Dipergunakan jika ingin meneruskan (redirect) paket dari IP public melalui firewall kedalam suatu host. </w:t>
      </w:r>
    </w:p>
    <w:p w14:paraId="66FAD0B0" w14:textId="77777777" w:rsidR="00BB7E8C" w:rsidRDefault="00FD4DD3" w:rsidP="009B11B6">
      <w:pPr>
        <w:pStyle w:val="ListParagraph"/>
        <w:numPr>
          <w:ilvl w:val="0"/>
          <w:numId w:val="22"/>
        </w:numPr>
        <w:spacing w:line="480" w:lineRule="auto"/>
        <w:jc w:val="both"/>
      </w:pPr>
      <w:r w:rsidRPr="00031A7A">
        <w:t>Bidirectional NAT atau yang disebut Masquerade sama dengan SNAT, akan tetapi MASQUERADE biasanya dipergunakan jika menggunakan IP publik yang dinamis semacam koneksi ADSL, sedangkan SNAT biasa digunakan untuk IP statik seperti layanan dedicated.</w:t>
      </w:r>
    </w:p>
    <w:p w14:paraId="5540CAF0" w14:textId="6593824E" w:rsidR="00FD4DD3" w:rsidRPr="00BB7E8C" w:rsidRDefault="00FD4DD3" w:rsidP="00BB7E8C">
      <w:pPr>
        <w:pStyle w:val="subbbab2"/>
        <w:rPr>
          <w:sz w:val="28"/>
        </w:rPr>
      </w:pPr>
      <w:bookmarkStart w:id="74" w:name="_Toc88086204"/>
      <w:bookmarkStart w:id="75" w:name="_Toc88092145"/>
      <w:r w:rsidRPr="00BB7E8C">
        <w:t>TCP/IP</w:t>
      </w:r>
      <w:bookmarkEnd w:id="74"/>
      <w:bookmarkEnd w:id="75"/>
    </w:p>
    <w:p w14:paraId="31B64982" w14:textId="0EBE90A9" w:rsidR="00FD4DD3" w:rsidRPr="00031A7A" w:rsidRDefault="00FD4DD3" w:rsidP="00E0720A">
      <w:pPr>
        <w:spacing w:line="480" w:lineRule="auto"/>
        <w:ind w:left="360" w:firstLine="720"/>
        <w:jc w:val="both"/>
      </w:pPr>
      <w:r w:rsidRPr="00031A7A">
        <w:t xml:space="preserve">Model TCP/IP merupakan standar komunikasi data yang digunakan dalam proses tukar-menukar data dari satu komputer ke komputer lain. TCP/IP merupakan jaringan terbuka yang bersifat independen terhadap mekanisme transport pada jaringan fisik yang digunakan, sehingga dapat digunakan di mana saja. Protokol ini menggunakan skema pengalamatan yang sederhana yang disebut sebagai alamat IP (IP Address) yang mengizinkan banyak komputer untuk dapat saling berhubungan satu sama lainnya di Internet. Protokol ini juga bersifat routable yang berarti protokol ini cocok untuk menghubungkan sistem-sistem berbeda untuk membentuk jaringan yang heterogen. Pada model TCP/IP terdapat empat lapisan yang memiliki fungsionalitas masing-masing, yaitu : Physical Layer, Network Access, Internet Layer, Transport Layer, Application Layer. </w:t>
      </w:r>
      <w:r w:rsidRPr="00031A7A">
        <w:fldChar w:fldCharType="begin" w:fldLock="1"/>
      </w:r>
      <w:r w:rsidRPr="00031A7A">
        <w:instrText>ADDIN CSL_CITATION {"citationItems":[{"id":"ITEM-1","itemData":{"DOI":"10.12962/j23373539.v5i2.16345","ISSN":"2301-9271","abstract":"Surabaya akan menerapkan Intelligent Transport System (ITS), yaitu sistem transportasi yang cerdas, di mana komunikasi data menjadi poin utama karena ITS berbasis pada internet. ITS menggunakan protokol TCP/IP. TCP mengoptimalkan pengiriman data yang akurat daripada ketepatan waktu. Sehingga terkadang menimbulkan keterlambatan yang panjang karena data akan ditransmisikan ulang atau menunggu pesan out-of-order. Keterlambatan transmisi data ini harus ditekan seminim mungkin agar kontinuitas pengiriman data tetap terjaga dengan baik. Analisis dibutuhkan untuk mengetahui seberapa lama keterlambatan dalam transmisi data dari provider seluler 3G. Pengukuran diambil dari beberapa provider seluler, sehingga dapat dibandingkan performansi dari masing-masing provider. Parameter yang dianalisis yaitu delay. Pengukuran dilakukan di dalam kendaraan bergerak (kereta api komuter) selama 7 hari, dengan setiap harinya terdapat 4 kali jadwal pemberangkatan. Dari hasil pengukuran pada 4 provider, didapatkan bahwa saat delay kurang dari 5000 ms nilai CDF pada provider A sebesar 75%, provider B dengan nilai CDF 81%, provider C dengan nilai CDF 90% dan provider D dengan nilai CDF 77%. Dari keempat provider, nilai CDF yang paling tinggi adalah provider C sebesar 90%. Sehingga dapat digunakan sebagai pertimbangan sistem komunikasi nirkabel bergerak pada penerapan Intelligent Transport System (ITS) untuk aplikasi mengetahui posisi kendaraan pada angkutan masal cepat, karena nilai delay toleransi sebesar 5 detik","author":[{"dropping-particle":"","family":"Hidayati","given":"Nurul","non-dropping-particle":"","parse-names":false,"suffix":""},{"dropping-particle":"","family":"Suwadi","given":"Suwadi","non-dropping-particle":"","parse-names":false,"suffix":""}],"container-title":"Jurnal Teknik ITS","id":"ITEM-1","issue":"2","issued":{"date-parts":[["2017"]]},"title":"Analisis Kinerja TCP/IP untuk Jaringan Nirkabel Bergerak 3G di Surabaya","type":"article-journal","volume":"5"},"uris":["http://www.mendeley.com/documents/?uuid=48537b6b-2de1-4cf7-85af-908f5c3815be"]}],"mendeley":{"formattedCitation":"(Hidayati and Suwadi 2017)","plainTextFormattedCitation":"(Hidayati and Suwadi 2017)","previouslyFormattedCitation":"(Hidayati and Suwadi 2017)"},"properties":{"noteIndex":0},"schema":"https://github.com/citation-style-language/schema/raw/master/csl-citation.json"}</w:instrText>
      </w:r>
      <w:r w:rsidRPr="00031A7A">
        <w:fldChar w:fldCharType="separate"/>
      </w:r>
      <w:r w:rsidRPr="00031A7A">
        <w:rPr>
          <w:noProof/>
        </w:rPr>
        <w:t>(Hidayati and Suwadi 2017)</w:t>
      </w:r>
      <w:r w:rsidRPr="00031A7A">
        <w:fldChar w:fldCharType="end"/>
      </w:r>
    </w:p>
    <w:p w14:paraId="22745A18" w14:textId="47B5DC7B" w:rsidR="00FA11B6" w:rsidRDefault="00FD4DD3" w:rsidP="00FA11B6">
      <w:pPr>
        <w:pStyle w:val="ListParagraph"/>
        <w:keepNext/>
        <w:spacing w:after="0" w:line="480" w:lineRule="auto"/>
        <w:ind w:left="1134" w:firstLine="272"/>
        <w:jc w:val="center"/>
      </w:pPr>
      <w:r w:rsidRPr="00031A7A">
        <w:rPr>
          <w:noProof/>
        </w:rPr>
        <w:lastRenderedPageBreak/>
        <w:drawing>
          <wp:inline distT="0" distB="0" distL="0" distR="0" wp14:anchorId="482E51AA" wp14:editId="33FFD43B">
            <wp:extent cx="3943350" cy="2019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3350" cy="2019300"/>
                    </a:xfrm>
                    <a:prstGeom prst="rect">
                      <a:avLst/>
                    </a:prstGeom>
                  </pic:spPr>
                </pic:pic>
              </a:graphicData>
            </a:graphic>
          </wp:inline>
        </w:drawing>
      </w:r>
    </w:p>
    <w:p w14:paraId="26D82550" w14:textId="2D846F53" w:rsidR="00FA11B6" w:rsidRPr="00FA11B6" w:rsidRDefault="00FA11B6" w:rsidP="00FA11B6">
      <w:pPr>
        <w:spacing w:after="0" w:line="480" w:lineRule="auto"/>
        <w:ind w:firstLine="720"/>
        <w:rPr>
          <w:bCs/>
          <w:noProof/>
        </w:rPr>
      </w:pPr>
      <w:r w:rsidRPr="00031A7A">
        <w:rPr>
          <w:bCs/>
          <w:noProof/>
        </w:rPr>
        <w:t xml:space="preserve">Sumber : </w:t>
      </w:r>
      <w:r w:rsidRPr="00031A7A">
        <w:fldChar w:fldCharType="begin" w:fldLock="1"/>
      </w:r>
      <w:r w:rsidRPr="00031A7A">
        <w:instrText>ADDIN CSL_CITATION {"citationItems":[{"id":"ITEM-1","itemData":{"DOI":"10.12962/j23373539.v5i2.16345","ISSN":"2301-9271","abstract":"Surabaya akan menerapkan Intelligent Transport System (ITS), yaitu sistem transportasi yang cerdas, di mana komunikasi data menjadi poin utama karena ITS berbasis pada internet. ITS menggunakan protokol TCP/IP. TCP mengoptimalkan pengiriman data yang akurat daripada ketepatan waktu. Sehingga terkadang menimbulkan keterlambatan yang panjang karena data akan ditransmisikan ulang atau menunggu pesan out-of-order. Keterlambatan transmisi data ini harus ditekan seminim mungkin agar kontinuitas pengiriman data tetap terjaga dengan baik. Analisis dibutuhkan untuk mengetahui seberapa lama keterlambatan dalam transmisi data dari provider seluler 3G. Pengukuran diambil dari beberapa provider seluler, sehingga dapat dibandingkan performansi dari masing-masing provider. Parameter yang dianalisis yaitu delay. Pengukuran dilakukan di dalam kendaraan bergerak (kereta api komuter) selama 7 hari, dengan setiap harinya terdapat 4 kali jadwal pemberangkatan. Dari hasil pengukuran pada 4 provider, didapatkan bahwa saat delay kurang dari 5000 ms nilai CDF pada provider A sebesar 75%, provider B dengan nilai CDF 81%, provider C dengan nilai CDF 90% dan provider D dengan nilai CDF 77%. Dari keempat provider, nilai CDF yang paling tinggi adalah provider C sebesar 90%. Sehingga dapat digunakan sebagai pertimbangan sistem komunikasi nirkabel bergerak pada penerapan Intelligent Transport System (ITS) untuk aplikasi mengetahui posisi kendaraan pada angkutan masal cepat, karena nilai delay toleransi sebesar 5 detik","author":[{"dropping-particle":"","family":"Hidayati","given":"Nurul","non-dropping-particle":"","parse-names":false,"suffix":""},{"dropping-particle":"","family":"Suwadi","given":"Suwadi","non-dropping-particle":"","parse-names":false,"suffix":""}],"container-title":"Jurnal Teknik ITS","id":"ITEM-1","issue":"2","issued":{"date-parts":[["2017"]]},"title":"Analisis Kinerja TCP/IP untuk Jaringan Nirkabel Bergerak 3G di Surabaya","type":"article-journal","volume":"5"},"uris":["http://www.mendeley.com/documents/?uuid=48537b6b-2de1-4cf7-85af-908f5c3815be"]}],"mendeley":{"formattedCitation":"(Hidayati and Suwadi 2017)","plainTextFormattedCitation":"(Hidayati and Suwadi 2017)","previouslyFormattedCitation":"(Hidayati and Suwadi 2017)"},"properties":{"noteIndex":0},"schema":"https://github.com/citation-style-language/schema/raw/master/csl-citation.json"}</w:instrText>
      </w:r>
      <w:r w:rsidRPr="00031A7A">
        <w:fldChar w:fldCharType="separate"/>
      </w:r>
      <w:r w:rsidRPr="00031A7A">
        <w:rPr>
          <w:noProof/>
        </w:rPr>
        <w:t>(Hidayati and Suwadi 2017)</w:t>
      </w:r>
      <w:r w:rsidRPr="00031A7A">
        <w:fldChar w:fldCharType="end"/>
      </w:r>
    </w:p>
    <w:p w14:paraId="392EBE6B" w14:textId="43592E41" w:rsidR="00FD4DD3" w:rsidRDefault="00FA11B6" w:rsidP="00FA11B6">
      <w:pPr>
        <w:pStyle w:val="gambar2"/>
        <w:rPr>
          <w:shd w:val="clear" w:color="auto" w:fill="FFFFFF"/>
        </w:rPr>
      </w:pPr>
      <w:bookmarkStart w:id="76" w:name="_Toc88099983"/>
      <w:r>
        <w:t xml:space="preserve">Gambar 2. </w:t>
      </w:r>
      <w:r w:rsidR="003D3850">
        <w:fldChar w:fldCharType="begin"/>
      </w:r>
      <w:r w:rsidR="003D3850">
        <w:instrText xml:space="preserve"> SEQ Gambar_2. \* ARABIC </w:instrText>
      </w:r>
      <w:r w:rsidR="003D3850">
        <w:fldChar w:fldCharType="separate"/>
      </w:r>
      <w:r>
        <w:rPr>
          <w:noProof/>
        </w:rPr>
        <w:t>9</w:t>
      </w:r>
      <w:r w:rsidR="003D3850">
        <w:rPr>
          <w:noProof/>
        </w:rPr>
        <w:fldChar w:fldCharType="end"/>
      </w:r>
      <w:r w:rsidRPr="00FA11B6">
        <w:rPr>
          <w:shd w:val="clear" w:color="auto" w:fill="FFFFFF"/>
        </w:rPr>
        <w:t xml:space="preserve"> </w:t>
      </w:r>
      <w:r w:rsidRPr="00031A7A">
        <w:rPr>
          <w:shd w:val="clear" w:color="auto" w:fill="FFFFFF"/>
        </w:rPr>
        <w:t>Model TCP/IP dibandingkan dengan Model OSI</w:t>
      </w:r>
      <w:bookmarkEnd w:id="76"/>
    </w:p>
    <w:p w14:paraId="790C2C83" w14:textId="77777777" w:rsidR="00FA11B6" w:rsidRPr="00031A7A" w:rsidRDefault="00FA11B6" w:rsidP="00FA11B6">
      <w:pPr>
        <w:pStyle w:val="gambar2"/>
        <w:rPr>
          <w:noProof/>
        </w:rPr>
      </w:pPr>
    </w:p>
    <w:p w14:paraId="7E1ABE6A" w14:textId="25FCE32D" w:rsidR="00FD4DD3" w:rsidRPr="00BB7E8C" w:rsidRDefault="00FD4DD3" w:rsidP="00BB7E8C">
      <w:pPr>
        <w:pStyle w:val="subbbab2"/>
        <w:rPr>
          <w:bCs/>
          <w:shd w:val="clear" w:color="auto" w:fill="FFFFFF"/>
        </w:rPr>
      </w:pPr>
      <w:bookmarkStart w:id="77" w:name="_Toc88086205"/>
      <w:bookmarkStart w:id="78" w:name="_Toc88092146"/>
      <w:r w:rsidRPr="00BB7E8C">
        <w:t>Bandwidth</w:t>
      </w:r>
      <w:bookmarkEnd w:id="77"/>
      <w:bookmarkEnd w:id="78"/>
    </w:p>
    <w:p w14:paraId="53CC298D" w14:textId="77777777" w:rsidR="00164AA8" w:rsidRDefault="00FD4DD3" w:rsidP="00164AA8">
      <w:pPr>
        <w:spacing w:line="480" w:lineRule="auto"/>
        <w:ind w:firstLine="720"/>
        <w:jc w:val="both"/>
        <w:rPr>
          <w:shd w:val="clear" w:color="auto" w:fill="FFFFFF"/>
        </w:rPr>
      </w:pPr>
      <w:r w:rsidRPr="00031A7A">
        <w:rPr>
          <w:shd w:val="clear" w:color="auto" w:fill="FFFFFF"/>
        </w:rPr>
        <w:t>Bandwidth adalah suatu nilai konsumsi transfer data yang dihitung dalam bit/detik atay yang biasanya di sebut dengan bit per second (bps), antara server dan client dalam waktu tertentu. Atau bisa didefinisikan sebagai lebar cakupan frekuensi yang dipakai oleh sinyal dalam medium transmisi (Sora N, 2015). Menurut Mujiono (2012), Bandwidth dibagi menjadi 2 yaitu bandwidth</w:t>
      </w:r>
      <w:r w:rsidR="00164AA8">
        <w:rPr>
          <w:shd w:val="clear" w:color="auto" w:fill="FFFFFF"/>
        </w:rPr>
        <w:t xml:space="preserve"> analog dan bandwidth digital.</w:t>
      </w:r>
    </w:p>
    <w:p w14:paraId="7EBF2288" w14:textId="77777777" w:rsidR="00310A72" w:rsidRDefault="00FD4DD3" w:rsidP="00310A72">
      <w:pPr>
        <w:spacing w:line="480" w:lineRule="auto"/>
        <w:ind w:firstLine="720"/>
        <w:jc w:val="both"/>
      </w:pPr>
      <w:r w:rsidRPr="00031A7A">
        <w:t xml:space="preserve">Sedangkan menurut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rPr>
          <w:noProof/>
        </w:rPr>
        <w:t>(Didi Susianto 2016)</w:t>
      </w:r>
      <w:r w:rsidRPr="00031A7A">
        <w:fldChar w:fldCharType="end"/>
      </w:r>
      <w:r w:rsidRPr="00031A7A">
        <w:t xml:space="preserve"> Bandwidth adalah besaran yang menunjukkan seberapa banyak data yang dapat dilewatkan dalam koneksi melalui sebuah network. Istilah ini berasal dari bidang teknik listrik, di mana bandwidth yang menunjuk kan total jarak atau berkisar antara tertinggi dan terendah sinyal pada saluran komunikasi (band). Banyak orang awam yang kadang menyamakan arti dari istilah Bandwidth dan Data Transfer, yang biasa digunakan dalam internet, khususnya pada paket-paket web hosting. Bandwidth sendiri menunjukkan volume data yang dapat di transfer per unit waktu.Sedangkan Data Transfer adalah ukuran lalu lintas data dari website. Lebih mudah kalau dikatakan bahwa bandwidth adalah rate dari data transfer. Di dalam jaringan komputer, bandwidth sering digunakan sebagai suatu sinonim untuk </w:t>
      </w:r>
      <w:r w:rsidRPr="00031A7A">
        <w:lastRenderedPageBreak/>
        <w:t xml:space="preserve">data transfer rate yaitu jumlah data yang dapat dibawa dari sebuah titik ke titik lain dalam jangka waktu tertentu (pada umumnya dalam detik). Jenis bandwidth ini biasanya diukur dalam bps(bits per second). Ada kalanya juga di nyatakan dalam Bps (bytes persecond). Secara umum, koneksi dengan bandwidth yang besar/tinggi memungkinkan pengiriman informasi yang besar seperti Pengirimang bar/images dalam video. </w:t>
      </w:r>
    </w:p>
    <w:p w14:paraId="0FFDEF0D" w14:textId="04B0692A" w:rsidR="00FD4DD3" w:rsidRPr="00310A72" w:rsidRDefault="00FD4DD3" w:rsidP="00310A72">
      <w:pPr>
        <w:pStyle w:val="28"/>
        <w:rPr>
          <w:sz w:val="28"/>
        </w:rPr>
      </w:pPr>
      <w:bookmarkStart w:id="79" w:name="_Toc88086206"/>
      <w:bookmarkStart w:id="80" w:name="_Toc88092147"/>
      <w:r w:rsidRPr="00310A72">
        <w:t>Jenis - jenis bandwidth</w:t>
      </w:r>
      <w:bookmarkEnd w:id="79"/>
      <w:bookmarkEnd w:id="80"/>
      <w:r w:rsidRPr="00310A72">
        <w:t xml:space="preserve"> </w:t>
      </w:r>
    </w:p>
    <w:p w14:paraId="1BC86F9C" w14:textId="77777777" w:rsidR="00FD4DD3" w:rsidRPr="00031A7A" w:rsidRDefault="00FD4DD3" w:rsidP="00202253">
      <w:pPr>
        <w:spacing w:line="480" w:lineRule="auto"/>
        <w:ind w:left="360" w:firstLine="720"/>
        <w:jc w:val="both"/>
      </w:pPr>
      <w:r w:rsidRPr="00031A7A">
        <w:t xml:space="preserve">Jenis - jenis bandwidth Terdapat dua jenis bandwidth yaitu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rPr>
          <w:noProof/>
        </w:rPr>
        <w:t>(Didi Susianto 2016)</w:t>
      </w:r>
      <w:r w:rsidRPr="00031A7A">
        <w:fldChar w:fldCharType="end"/>
      </w:r>
      <w:r w:rsidRPr="00031A7A">
        <w:t xml:space="preserve">: </w:t>
      </w:r>
    </w:p>
    <w:p w14:paraId="736E7BC0" w14:textId="77777777" w:rsidR="00FD4DD3" w:rsidRPr="00031A7A" w:rsidRDefault="00FD4DD3" w:rsidP="009B11B6">
      <w:pPr>
        <w:pStyle w:val="ListParagraph"/>
        <w:numPr>
          <w:ilvl w:val="0"/>
          <w:numId w:val="23"/>
        </w:numPr>
        <w:spacing w:line="480" w:lineRule="auto"/>
        <w:jc w:val="both"/>
      </w:pPr>
      <w:r w:rsidRPr="00031A7A">
        <w:t xml:space="preserve">Digital Bandwidth Digital Bandwidth adalah jumlah atau volume data yang dapat di kirimkan melalui sebuah saluran komunikasi dalam satuan bits persecond tanpa distorsi. </w:t>
      </w:r>
    </w:p>
    <w:p w14:paraId="0DD8B833" w14:textId="7686750A" w:rsidR="00BB7E8C" w:rsidRDefault="00FD4DD3" w:rsidP="003C1E5E">
      <w:pPr>
        <w:pStyle w:val="ListParagraph"/>
        <w:numPr>
          <w:ilvl w:val="0"/>
          <w:numId w:val="23"/>
        </w:numPr>
        <w:spacing w:line="480" w:lineRule="auto"/>
        <w:jc w:val="both"/>
      </w:pPr>
      <w:r w:rsidRPr="00031A7A">
        <w:t>Analog Bandwith Analog Bandwidth adalah perbedaan antara frekuensi terendah dengan frekuensi tertinggi dalam sebuah rentang frekuensi yang diukur dalam satuan Hertz (Hz) atau siklus per detik, yang menentukan berapa banyak informasi yang bisa di transimisikan dalam satu saat.</w:t>
      </w:r>
    </w:p>
    <w:p w14:paraId="22A857B8" w14:textId="7AD6A74C" w:rsidR="00FD4DD3" w:rsidRPr="00BB7E8C" w:rsidRDefault="00FD4DD3" w:rsidP="00AA40DD">
      <w:pPr>
        <w:pStyle w:val="28"/>
        <w:rPr>
          <w:shd w:val="clear" w:color="auto" w:fill="FFFFFF"/>
        </w:rPr>
      </w:pPr>
      <w:bookmarkStart w:id="81" w:name="_Toc88086207"/>
      <w:bookmarkStart w:id="82" w:name="_Toc88092148"/>
      <w:r w:rsidRPr="00BB7E8C">
        <w:t>Manajemen Bandwidth</w:t>
      </w:r>
      <w:bookmarkEnd w:id="81"/>
      <w:bookmarkEnd w:id="82"/>
      <w:r w:rsidRPr="00BB7E8C">
        <w:t xml:space="preserve"> </w:t>
      </w:r>
    </w:p>
    <w:p w14:paraId="425342CB" w14:textId="77777777" w:rsidR="000F649F" w:rsidRPr="00031A7A" w:rsidRDefault="00FD4DD3" w:rsidP="00202253">
      <w:pPr>
        <w:spacing w:line="480" w:lineRule="auto"/>
        <w:ind w:left="360" w:firstLine="720"/>
        <w:jc w:val="both"/>
      </w:pPr>
      <w:r w:rsidRPr="00031A7A">
        <w:t xml:space="preserve">Bandwidth management dapat diartikan sebagai proses mengukur dan mengendalikan pertukaran informasi dalam jaringan komputer, sehingga dapat menghindari hal-hal yang tidak diinginkan yang berakibat pada network congestion dan penurunan kemampuan jaringan. Sebuah manajemen bandwidth yang baik harus dapat membuat dan menjaga aturan tentang ketersediaan koneksi (dalam hal ini internet). Minimal bandwidth diartikan sebagai bandwidth yang ditetapkan untuk suatu class dalam suatu jaringan. Saat lalu lintas tinggi, class yang </w:t>
      </w:r>
      <w:r w:rsidRPr="00031A7A">
        <w:lastRenderedPageBreak/>
        <w:t xml:space="preserve">diberi dengan bandwidth minimal ini akan tetap mendapat jatahnya. Maximal bandwidth dapat diartikan batasan bandiwdth yang dapat dipakai oleh suatu class. Saat lalu lintas cenderung rendah, sebuah class dapat memakai bandwidth maksimal. Sebuah class juga dapat memprioritaskan trafik terhadap jaringan tertentu (Septiawan, 2013). Menurut Mujahidin (2011), OS Mikrotik Sebagai Manajemen Bandwidth dengan Menerapkan Metode Per Connection Queue mengatakan manajemen bandwidth yaitu “Manajemen berasal dari kata “to manage” yang berarti mengatur, mengurus atau mengelola. Berdasarkan definisi tersebut maka </w:t>
      </w:r>
    </w:p>
    <w:p w14:paraId="6AA69C75" w14:textId="1F44F812" w:rsidR="000F649F" w:rsidRPr="00031A7A" w:rsidRDefault="00FD4DD3" w:rsidP="00E0720A">
      <w:pPr>
        <w:spacing w:line="480" w:lineRule="auto"/>
        <w:ind w:left="360" w:firstLine="720"/>
        <w:jc w:val="both"/>
      </w:pPr>
      <w:r w:rsidRPr="00031A7A">
        <w:t xml:space="preserve">Manajemen Bandwidth dapat diartikan sebagai suatu kegiatan mengatur agar datayang lewat tidak melebihi kapasitas maksimal di dalam sebuah jaringan komputer yang terhubung dengan internet”. Semakin banyak pengguna dan pengakses komunikasi data, maka akan semakin rumit dan kompleks pula jalur komunikasi tersebut, hal ini akan mempengaruhi kualitas dari pelayanan Internet Service Provider (ISP). Menurut Towidjojo (2014), Untuk proses manajemen bandwidth dapat dilakukan dengan beberapa tipe queue, yaitu simple queue dan queue tree.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rPr>
          <w:noProof/>
        </w:rPr>
        <w:t>(Didi Susianto 2016)</w:t>
      </w:r>
      <w:r w:rsidRPr="00031A7A">
        <w:fldChar w:fldCharType="end"/>
      </w:r>
    </w:p>
    <w:p w14:paraId="0CBD04FF" w14:textId="77777777" w:rsidR="000F649F" w:rsidRPr="00031A7A" w:rsidRDefault="00FD4DD3" w:rsidP="009B11B6">
      <w:pPr>
        <w:pStyle w:val="ListParagraph"/>
        <w:numPr>
          <w:ilvl w:val="0"/>
          <w:numId w:val="43"/>
        </w:numPr>
        <w:spacing w:line="480" w:lineRule="auto"/>
        <w:jc w:val="both"/>
      </w:pPr>
      <w:r w:rsidRPr="00031A7A">
        <w:t xml:space="preserve">Simple Queue Simple Queue merupakan menu pada RouterOS untuk melakukan manajemen bandwidth untuk skenario jaringan yang sederhana. Untuk menggunakan Simple Queue, pekerjaan packet classification dan marking packet tidak wajib dilakukan. Meskipun demikian, Simple Queue sebenarnya juga bisa melakukan manajemen bandwidth terhadap packet-packet yang sudah di marking. </w:t>
      </w:r>
    </w:p>
    <w:p w14:paraId="7F583BE7" w14:textId="77777777" w:rsidR="000F649F" w:rsidRPr="00031A7A" w:rsidRDefault="00FD4DD3" w:rsidP="009B11B6">
      <w:pPr>
        <w:pStyle w:val="ListParagraph"/>
        <w:numPr>
          <w:ilvl w:val="0"/>
          <w:numId w:val="43"/>
        </w:numPr>
        <w:spacing w:line="480" w:lineRule="auto"/>
        <w:jc w:val="both"/>
      </w:pPr>
      <w:r w:rsidRPr="00031A7A">
        <w:t xml:space="preserve">Queue Tree Queue Tree adalah konfigurasi queue yang bersifat one way (satu arah), ini berarti sebuah konfigurasi queue hanya akan mampu melakukan </w:t>
      </w:r>
      <w:r w:rsidRPr="00031A7A">
        <w:lastRenderedPageBreak/>
        <w:t>queue terhadap satu arah jenis traffic. Jika sebuah konfigurasi queue pada Queue Tree ditujukan untuk melakukan queue terhadap</w:t>
      </w:r>
      <w:r w:rsidR="008B1D62" w:rsidRPr="00031A7A">
        <w:t xml:space="preserve"> </w:t>
      </w:r>
      <w:r w:rsidRPr="00031A7A">
        <w:t xml:space="preserve">bandwidth download, maka konfigurasi tersebut tidak akan melakukan queue untuk bandwidth upload, demikian pula sebaliknya. Sehingga untuk melakukan queue terhadap traffic upload dan download dari sebuah komputer client, kita harus membuat 2 (dua) konfigurasi queue. </w:t>
      </w:r>
    </w:p>
    <w:p w14:paraId="0B9BE1F0" w14:textId="77777777" w:rsidR="000F649F" w:rsidRPr="00031A7A" w:rsidRDefault="00FD4DD3" w:rsidP="000F649F">
      <w:pPr>
        <w:spacing w:line="480" w:lineRule="auto"/>
        <w:ind w:left="720" w:firstLine="360"/>
        <w:jc w:val="both"/>
      </w:pPr>
      <w:r w:rsidRPr="00031A7A">
        <w:t xml:space="preserve">Menurut Towidjojo (2014), Pada saat akan menerapkan queue pada jaringan, dikenal dua rate atau alokasi bandwidth yang akan didapat oleh setiap user, yaitu : </w:t>
      </w:r>
    </w:p>
    <w:p w14:paraId="0CAC8737" w14:textId="77777777" w:rsidR="00E0720A" w:rsidRDefault="00FD4DD3" w:rsidP="003C1E5E">
      <w:pPr>
        <w:pStyle w:val="ListParagraph"/>
        <w:numPr>
          <w:ilvl w:val="0"/>
          <w:numId w:val="44"/>
        </w:numPr>
        <w:spacing w:line="480" w:lineRule="auto"/>
        <w:jc w:val="both"/>
      </w:pPr>
      <w:r w:rsidRPr="00031A7A">
        <w:t xml:space="preserve">Committed Information Rate (CIR), merupakan alokasi bandwidth terendah yang bisa didapatkan oleh sebuah user jika traffic jaringan sangat sibuk. Seburuk apapun keadaan dari jaringan tersebut, komputer user tidak akan mendapatkan alokasi bandwidth di bawah dari CIR. </w:t>
      </w:r>
    </w:p>
    <w:p w14:paraId="09EB7CF3" w14:textId="0B927559" w:rsidR="000F649F" w:rsidRPr="00031A7A" w:rsidRDefault="00FD4DD3" w:rsidP="003C1E5E">
      <w:pPr>
        <w:pStyle w:val="ListParagraph"/>
        <w:numPr>
          <w:ilvl w:val="0"/>
          <w:numId w:val="44"/>
        </w:numPr>
        <w:spacing w:line="480" w:lineRule="auto"/>
        <w:jc w:val="both"/>
      </w:pPr>
      <w:r w:rsidRPr="00031A7A">
        <w:t>Maximum Information Rate (MIR), merupakan alokasi bandwidth maksimum yang bisa didapatkan komputer user. MIR biasanya akan didapatkan seorang user jika ada alokasi bandwidth yang tidak digunakan lagi oleh user lain.</w:t>
      </w:r>
    </w:p>
    <w:p w14:paraId="24A8560C" w14:textId="32BCA3FA" w:rsidR="00FD4DD3" w:rsidRPr="00031A7A" w:rsidRDefault="00FD4DD3" w:rsidP="00510F07">
      <w:pPr>
        <w:pStyle w:val="subbbab2"/>
      </w:pPr>
      <w:bookmarkStart w:id="83" w:name="_Toc88086208"/>
      <w:bookmarkStart w:id="84" w:name="_Toc88092149"/>
      <w:r w:rsidRPr="00031A7A">
        <w:rPr>
          <w:shd w:val="clear" w:color="auto" w:fill="FFFFFF"/>
        </w:rPr>
        <w:t>IP Address</w:t>
      </w:r>
      <w:bookmarkEnd w:id="83"/>
      <w:bookmarkEnd w:id="84"/>
    </w:p>
    <w:p w14:paraId="57357F72" w14:textId="77777777" w:rsidR="000F649F" w:rsidRPr="00031A7A" w:rsidRDefault="00FD4DD3" w:rsidP="000F649F">
      <w:pPr>
        <w:spacing w:line="480" w:lineRule="auto"/>
        <w:ind w:left="360" w:firstLine="720"/>
        <w:jc w:val="both"/>
      </w:pPr>
      <w:r w:rsidRPr="00031A7A">
        <w:t xml:space="preserve">Alamat IP (IP Address) adalah alamat yang diberikan pada jaringan komputer dan peralatan jaringan yang menggunakan protokol TCP/IP. TCP/IP (Transmission Control Protocol/Internet Protocol) adalah sekelompok protokol yang mengatur komunikasi data komputer di internet menurut Arifin (2011:50). Menurut Winarno (2010:61-62) bahwa setiap komputer yang terhubung ke internet setidaknya harus memiliki sebuah alamat IP pada setiap perangkat yang terhubung ke internet dan alamat IP itu sendiri harus unik karena tidak boleh ada </w:t>
      </w:r>
      <w:r w:rsidRPr="00031A7A">
        <w:lastRenderedPageBreak/>
        <w:t xml:space="preserve">komputer/server/perangkat jaringan lainnya yang menggunakan alamat IP yang sama di internet. Alamat IP versi 4 (IPv4) merupakan deretan bilangan biner sepanjang 32 bit yang digunakan untuk memberikan tanda pengenal pada perangkat di jaringan. </w:t>
      </w:r>
    </w:p>
    <w:p w14:paraId="68F9DAD5" w14:textId="454A874D" w:rsidR="00FD4DD3" w:rsidRPr="00031A7A" w:rsidRDefault="00FD4DD3" w:rsidP="000F649F">
      <w:pPr>
        <w:spacing w:line="480" w:lineRule="auto"/>
        <w:ind w:left="360" w:firstLine="720"/>
        <w:jc w:val="both"/>
      </w:pPr>
      <w:r w:rsidRPr="00031A7A">
        <w:t xml:space="preserve">Menurut Arifin (2011:50) alamat IP berupa bilangan 32 bit yang dipisahkan oleh tanda pemisah berupa titik setiap 8 bitnya. Biasanya dalam pemakaian, alamat IP ditulis dalam empat buah bilangan desimal yang masing-masing dipisahkan oleh titik. Contoh alamat IP dapat dilihat berikut ini: </w:t>
      </w:r>
    </w:p>
    <w:p w14:paraId="544CFA5D" w14:textId="77777777" w:rsidR="00FD4DD3" w:rsidRPr="00031A7A" w:rsidRDefault="00FD4DD3" w:rsidP="00031A7A">
      <w:pPr>
        <w:spacing w:line="480" w:lineRule="auto"/>
        <w:ind w:firstLine="360"/>
        <w:jc w:val="both"/>
      </w:pPr>
      <w:r w:rsidRPr="00031A7A">
        <w:t xml:space="preserve">Bilangan Biner: </w:t>
      </w:r>
    </w:p>
    <w:p w14:paraId="282DAB96" w14:textId="77777777" w:rsidR="00FD4DD3" w:rsidRPr="00031A7A" w:rsidRDefault="00FD4DD3" w:rsidP="009B11B6">
      <w:pPr>
        <w:pStyle w:val="ListParagraph"/>
        <w:numPr>
          <w:ilvl w:val="0"/>
          <w:numId w:val="18"/>
        </w:numPr>
        <w:spacing w:line="480" w:lineRule="auto"/>
        <w:jc w:val="both"/>
      </w:pPr>
      <w:r w:rsidRPr="00031A7A">
        <w:t xml:space="preserve">11000000.10101000.00000000.00000001 </w:t>
      </w:r>
    </w:p>
    <w:p w14:paraId="7B1C5F3F" w14:textId="77777777" w:rsidR="00FD4DD3" w:rsidRPr="00031A7A" w:rsidRDefault="00FD4DD3" w:rsidP="009B11B6">
      <w:pPr>
        <w:pStyle w:val="ListParagraph"/>
        <w:numPr>
          <w:ilvl w:val="0"/>
          <w:numId w:val="18"/>
        </w:numPr>
        <w:spacing w:line="480" w:lineRule="auto"/>
        <w:jc w:val="both"/>
      </w:pPr>
      <w:r w:rsidRPr="00031A7A">
        <w:t xml:space="preserve">11000000.10101000.00000001.01100101 </w:t>
      </w:r>
    </w:p>
    <w:p w14:paraId="0A7EF837" w14:textId="77777777" w:rsidR="00FD4DD3" w:rsidRPr="00031A7A" w:rsidRDefault="00FD4DD3" w:rsidP="009B11B6">
      <w:pPr>
        <w:pStyle w:val="ListParagraph"/>
        <w:numPr>
          <w:ilvl w:val="0"/>
          <w:numId w:val="18"/>
        </w:numPr>
        <w:spacing w:line="480" w:lineRule="auto"/>
        <w:jc w:val="both"/>
      </w:pPr>
      <w:r w:rsidRPr="00031A7A">
        <w:t xml:space="preserve">11000000.10101000.00000001.01100110 </w:t>
      </w:r>
    </w:p>
    <w:p w14:paraId="44050110" w14:textId="77777777" w:rsidR="00FD4DD3" w:rsidRPr="00031A7A" w:rsidRDefault="00FD4DD3" w:rsidP="009B11B6">
      <w:pPr>
        <w:pStyle w:val="ListParagraph"/>
        <w:numPr>
          <w:ilvl w:val="0"/>
          <w:numId w:val="18"/>
        </w:numPr>
        <w:spacing w:line="480" w:lineRule="auto"/>
        <w:jc w:val="both"/>
      </w:pPr>
      <w:r w:rsidRPr="00031A7A">
        <w:t xml:space="preserve">11000000.10101000.00000001.01100111 </w:t>
      </w:r>
    </w:p>
    <w:p w14:paraId="0F06ADAA" w14:textId="1FC9DCE9" w:rsidR="00FD4DD3" w:rsidRPr="00031A7A" w:rsidRDefault="00FD4DD3" w:rsidP="00164AA8">
      <w:pPr>
        <w:spacing w:line="480" w:lineRule="auto"/>
        <w:ind w:firstLine="360"/>
        <w:jc w:val="both"/>
      </w:pPr>
      <w:r w:rsidRPr="00031A7A">
        <w:t xml:space="preserve">Bilangan Desimal: </w:t>
      </w:r>
    </w:p>
    <w:p w14:paraId="0E4106FC" w14:textId="77777777" w:rsidR="00FD4DD3" w:rsidRPr="00031A7A" w:rsidRDefault="00FD4DD3" w:rsidP="009B11B6">
      <w:pPr>
        <w:pStyle w:val="ListParagraph"/>
        <w:numPr>
          <w:ilvl w:val="0"/>
          <w:numId w:val="19"/>
        </w:numPr>
        <w:spacing w:line="480" w:lineRule="auto"/>
        <w:jc w:val="both"/>
      </w:pPr>
      <w:r w:rsidRPr="00031A7A">
        <w:t xml:space="preserve">192.168.0.1 </w:t>
      </w:r>
    </w:p>
    <w:p w14:paraId="6FB5BC2C" w14:textId="77777777" w:rsidR="00FD4DD3" w:rsidRPr="00031A7A" w:rsidRDefault="00FD4DD3" w:rsidP="009B11B6">
      <w:pPr>
        <w:pStyle w:val="ListParagraph"/>
        <w:numPr>
          <w:ilvl w:val="0"/>
          <w:numId w:val="19"/>
        </w:numPr>
        <w:spacing w:line="480" w:lineRule="auto"/>
        <w:jc w:val="both"/>
      </w:pPr>
      <w:r w:rsidRPr="00031A7A">
        <w:t>192.168.1.101 1</w:t>
      </w:r>
    </w:p>
    <w:p w14:paraId="2A00E0E4" w14:textId="77777777" w:rsidR="00FD4DD3" w:rsidRPr="00031A7A" w:rsidRDefault="00FD4DD3" w:rsidP="009B11B6">
      <w:pPr>
        <w:pStyle w:val="ListParagraph"/>
        <w:numPr>
          <w:ilvl w:val="0"/>
          <w:numId w:val="19"/>
        </w:numPr>
        <w:spacing w:line="480" w:lineRule="auto"/>
        <w:jc w:val="both"/>
      </w:pPr>
      <w:r w:rsidRPr="00031A7A">
        <w:t xml:space="preserve">92.168.1.102 </w:t>
      </w:r>
    </w:p>
    <w:p w14:paraId="7EB46D87" w14:textId="77777777" w:rsidR="00164AA8" w:rsidRDefault="00FD4DD3" w:rsidP="009B11B6">
      <w:pPr>
        <w:pStyle w:val="ListParagraph"/>
        <w:numPr>
          <w:ilvl w:val="0"/>
          <w:numId w:val="19"/>
        </w:numPr>
        <w:spacing w:line="480" w:lineRule="auto"/>
        <w:jc w:val="both"/>
      </w:pPr>
      <w:r w:rsidRPr="00031A7A">
        <w:t xml:space="preserve">192.168.1.103 </w:t>
      </w:r>
    </w:p>
    <w:p w14:paraId="0761160E" w14:textId="77777777" w:rsidR="00510F07" w:rsidRDefault="00FD4DD3" w:rsidP="00510F07">
      <w:pPr>
        <w:spacing w:line="480" w:lineRule="auto"/>
        <w:ind w:left="360" w:firstLine="720"/>
        <w:jc w:val="both"/>
      </w:pPr>
      <w:r w:rsidRPr="00164AA8">
        <w:t>Alamat IP merupakan pasangan dari identitas jaringan (network id) dan identitas komputer atau perangkat lain (host id) yang terhubung dalam suatu jaringan komputer. Alamat IP ini digunakan untuk mengirim dan menerima paket data dari dan ke perangkat yang terhubung dalam suatu jaringan komputer.</w:t>
      </w:r>
    </w:p>
    <w:p w14:paraId="0B2FD1A9" w14:textId="1CB92F87" w:rsidR="00FD4DD3" w:rsidRPr="00510F07" w:rsidRDefault="00FD4DD3" w:rsidP="00510F07">
      <w:pPr>
        <w:pStyle w:val="subbbab2"/>
      </w:pPr>
      <w:bookmarkStart w:id="85" w:name="_Toc88086209"/>
      <w:bookmarkStart w:id="86" w:name="_Toc88092150"/>
      <w:r w:rsidRPr="00510F07">
        <w:lastRenderedPageBreak/>
        <w:t>Load Balancing</w:t>
      </w:r>
      <w:bookmarkEnd w:id="85"/>
      <w:bookmarkEnd w:id="86"/>
      <w:r w:rsidRPr="00510F07">
        <w:t xml:space="preserve"> </w:t>
      </w:r>
    </w:p>
    <w:p w14:paraId="6042A1B3" w14:textId="77777777" w:rsidR="000F649F" w:rsidRPr="00031A7A" w:rsidRDefault="00FD4DD3" w:rsidP="000F649F">
      <w:pPr>
        <w:spacing w:line="480" w:lineRule="auto"/>
        <w:ind w:left="360" w:firstLine="720"/>
        <w:jc w:val="both"/>
      </w:pPr>
      <w:r w:rsidRPr="00031A7A">
        <w:t xml:space="preserve">Load Balancing adalah teknik untuk mendistribusikan sebuah beban trafik yang terdapat pada dua atau lebih jalur koneksi secara seimbang, agar trafik dapat berjalan optimal, memaksimalkan throughput, memperkecil waktu tanggap dan menghindari overload pada salah satu jalur koneksi tersebut masih terhubung. (Dewobroto, 2009). Load balancing bisa diartikan sebagai salah satu teknik untuk mendistribusikan beban kerja secara merata pada dua atau lebih komputer, network links, CPU, hard drive atau sumber daya lainnya, untuk mendapatkan pemanfaatan sumber daya yang optimal, memaksimalkan throughput, meminimalkan waktu respon dan menghindari overload. Menggunakan beberapa komponen dengan load balancing dapat meningkatkan kehandalan melalui redudansi. </w:t>
      </w:r>
    </w:p>
    <w:p w14:paraId="448AF598" w14:textId="2C7CA083" w:rsidR="00FD4DD3" w:rsidRPr="00031A7A" w:rsidRDefault="00FD4DD3" w:rsidP="00E0720A">
      <w:pPr>
        <w:spacing w:line="480" w:lineRule="auto"/>
        <w:ind w:left="360" w:firstLine="720"/>
        <w:jc w:val="both"/>
      </w:pPr>
      <w:r w:rsidRPr="00031A7A">
        <w:t xml:space="preserve">Layanan yang terdapat pada load balancing yang biasanya diberikan oleh program khusus atau perangkat. Ketika mempunyai banyak link maka optimalisasi utilisasi sumber daya throughput, atau responde time akan semakin baik dikarenakan mempunyai lebih dari satu link yang bisa saling mem-backup pada saat network down dan menjadi cepat pada saat network normal jika memerlukan realibilitas tinggi yang memerlukan 100% koneksi sehingga uptime dan yang menginginkan koneksi upstream yang berbeda dan dibuat saling mem-backup. Dalam jaringan komputer, load balancing lebih mengarah kepada pengkombinasian beberapa antarmuka ethernet ke dalam satu jalur sehingga dapat diutilisasi secara bersamaan dengan menghasilkan koneksi yang lebih cepat. </w:t>
      </w:r>
    </w:p>
    <w:p w14:paraId="1DB01055" w14:textId="5B68824B" w:rsidR="00FA11B6" w:rsidRDefault="00FD4DD3" w:rsidP="00FA11B6">
      <w:pPr>
        <w:keepNext/>
        <w:spacing w:after="0" w:line="480" w:lineRule="auto"/>
        <w:jc w:val="center"/>
      </w:pPr>
      <w:r w:rsidRPr="00031A7A">
        <w:rPr>
          <w:noProof/>
        </w:rPr>
        <w:lastRenderedPageBreak/>
        <w:drawing>
          <wp:inline distT="0" distB="0" distL="0" distR="0" wp14:anchorId="787D9D5E" wp14:editId="060B195C">
            <wp:extent cx="2562225" cy="223252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567056" cy="2236736"/>
                    </a:xfrm>
                    <a:prstGeom prst="rect">
                      <a:avLst/>
                    </a:prstGeom>
                  </pic:spPr>
                </pic:pic>
              </a:graphicData>
            </a:graphic>
          </wp:inline>
        </w:drawing>
      </w:r>
    </w:p>
    <w:p w14:paraId="2821A767" w14:textId="77777777" w:rsidR="00FA11B6" w:rsidRPr="00FA11B6" w:rsidRDefault="00FA11B6" w:rsidP="00FA11B6">
      <w:pPr>
        <w:spacing w:after="0" w:line="480" w:lineRule="auto"/>
        <w:ind w:firstLine="720"/>
        <w:rPr>
          <w:bCs/>
          <w:noProof/>
        </w:rPr>
      </w:pPr>
      <w:r w:rsidRPr="00FA11B6">
        <w:rPr>
          <w:bCs/>
          <w:noProof/>
        </w:rPr>
        <w:t xml:space="preserve">Sumber : </w:t>
      </w:r>
      <w:r w:rsidRPr="00031A7A">
        <w:fldChar w:fldCharType="begin" w:fldLock="1"/>
      </w:r>
      <w:r w:rsidRPr="00031A7A">
        <w:instrText>ADDIN CSL_CITATION {"citationItems":[{"id":"ITEM-1","itemData":{"abstract":"Semakin maraknya aplikasi Internet dan games online hanya menggunakan sebuah ISP saat ini dirasakan sudah tidak mencukupi lagi, sehingga untuk memenuhi kebutuhan akses Internet dan games online para pelanggannya ditambahkanlah sebuah link ISP baru, dengan menerapkan konsep multihomed gateway yaitu dengan menggunakan jaringan ISP Speedy dan jaringan ISP lokal Winet. Dengan bertambahnya jumlah jaringan ISP yang digunakan maka dibutuhkannya suatu metode untuk memaksimalkan penggunaan yang disebut dengan load balancing dan failover, yaitu suatu metoda pembagian beban secara seimbang antara pembagian bandwidth lokal maupun internasional sesuai dengan kebutuhan yang kita inginkan dan juga suatu metode berpindahnya suatu ISP ke ISP lain secara otomatis apabila suatu ISP tersebut mengalamin kegagalan koneksi. Dengan diterapkannya metoda load balancing ini diharapkan lebih mempermudah client dalam menggunakan fasilitas internet karena mereka dapat menggunakan PC/komputer manapun untuk mereka dapat bermain game ataupun hanya sekedar browsing-browsing karena sebelumnya hal tersebut diterapkan secara terpisah.","author":[{"dropping-particle":"","family":"Zamzami","given":"Nurul Fadilah","non-dropping-particle":"","parse-names":false,"suffix":""}],"container-title":"Implementasi load balancing dan failover menggunakan mikrotik router os berdasarkan multihomed gateway pada warung internet ”diga”","id":"ITEM-1","issued":{"date-parts":[["2005"]]},"page":"12","title":"Implementasi load balancing dan failover menggunakan mikrotik router os berdasarkan multihomed gateway pada warung internet ”diga”","type":"article-journal"},"uris":["http://www.mendeley.com/documents/?uuid=e3289b50-4818-4138-9804-0f89ba67f16d"]}],"mendeley":{"formattedCitation":"(Zamzami 2005)","plainTextFormattedCitation":"(Zamzami 2005)","previouslyFormattedCitation":"(Zamzami 2005)"},"properties":{"noteIndex":0},"schema":"https://github.com/citation-style-language/schema/raw/master/csl-citation.json"}</w:instrText>
      </w:r>
      <w:r w:rsidRPr="00031A7A">
        <w:fldChar w:fldCharType="separate"/>
      </w:r>
      <w:r w:rsidRPr="00031A7A">
        <w:rPr>
          <w:noProof/>
        </w:rPr>
        <w:t>(Zamzami 2005)</w:t>
      </w:r>
      <w:r w:rsidRPr="00031A7A">
        <w:fldChar w:fldCharType="end"/>
      </w:r>
    </w:p>
    <w:p w14:paraId="21FCA0B6" w14:textId="444204EE" w:rsidR="00FD4DD3" w:rsidRPr="00031A7A" w:rsidRDefault="00FA11B6" w:rsidP="00FA11B6">
      <w:pPr>
        <w:pStyle w:val="gambar2"/>
        <w:rPr>
          <w:bCs/>
          <w:noProof/>
        </w:rPr>
      </w:pPr>
      <w:bookmarkStart w:id="87" w:name="_Toc88099984"/>
      <w:r>
        <w:t xml:space="preserve">Gambar 2. </w:t>
      </w:r>
      <w:r w:rsidR="003D3850">
        <w:fldChar w:fldCharType="begin"/>
      </w:r>
      <w:r w:rsidR="003D3850">
        <w:instrText xml:space="preserve"> SEQ Gambar_2. \* ARABIC </w:instrText>
      </w:r>
      <w:r w:rsidR="003D3850">
        <w:fldChar w:fldCharType="separate"/>
      </w:r>
      <w:r>
        <w:rPr>
          <w:noProof/>
        </w:rPr>
        <w:t>10</w:t>
      </w:r>
      <w:r w:rsidR="003D3850">
        <w:rPr>
          <w:noProof/>
        </w:rPr>
        <w:fldChar w:fldCharType="end"/>
      </w:r>
      <w:r w:rsidRPr="00FA11B6">
        <w:rPr>
          <w:bCs/>
        </w:rPr>
        <w:t xml:space="preserve"> </w:t>
      </w:r>
      <w:r w:rsidRPr="00031A7A">
        <w:rPr>
          <w:bCs/>
        </w:rPr>
        <w:t>Topologi Load Balancing</w:t>
      </w:r>
      <w:bookmarkEnd w:id="87"/>
    </w:p>
    <w:p w14:paraId="1C9D066F" w14:textId="77777777" w:rsidR="000F649F" w:rsidRPr="00031A7A" w:rsidRDefault="00FD4DD3" w:rsidP="00510F07">
      <w:pPr>
        <w:spacing w:line="480" w:lineRule="auto"/>
        <w:ind w:left="284" w:firstLine="720"/>
        <w:jc w:val="both"/>
      </w:pPr>
      <w:r w:rsidRPr="00031A7A">
        <w:t>Dengan konsep yang sederhana, sebuah load balancer diletakkan di antara client dan server seperti terlihat pada Gambar 2.10 Load balancer akan menampung trafik yang datang dan membaginya ke dalam request-request individual lalu menentukan server mana yang menerima request tersebut.</w:t>
      </w:r>
    </w:p>
    <w:p w14:paraId="3EDC613F" w14:textId="3A02E878" w:rsidR="00FD4DD3" w:rsidRPr="00031A7A" w:rsidRDefault="00FD4DD3" w:rsidP="000F649F">
      <w:pPr>
        <w:spacing w:line="480" w:lineRule="auto"/>
        <w:ind w:left="284" w:firstLine="720"/>
        <w:rPr>
          <w:b/>
          <w:bCs/>
        </w:rPr>
      </w:pPr>
      <w:r w:rsidRPr="00031A7A">
        <w:t xml:space="preserve">Beberapa keuntungan dari penerapan Load Balancing antara lain (Sagala, 2010): </w:t>
      </w:r>
    </w:p>
    <w:p w14:paraId="39EC7E1A" w14:textId="77777777" w:rsidR="00E0720A" w:rsidRDefault="00FD4DD3" w:rsidP="003C1E5E">
      <w:pPr>
        <w:pStyle w:val="ListParagraph"/>
        <w:numPr>
          <w:ilvl w:val="0"/>
          <w:numId w:val="16"/>
        </w:numPr>
        <w:spacing w:line="480" w:lineRule="auto"/>
        <w:jc w:val="both"/>
      </w:pPr>
      <w:r w:rsidRPr="00031A7A">
        <w:t xml:space="preserve">Scalability : Ketika beban sistem meningkat, kita dapat melakukan perubahan terhadap sistem agar dapat mengatasi beban sesuai dengan kebutuhan. </w:t>
      </w:r>
    </w:p>
    <w:p w14:paraId="31134306" w14:textId="07CC0BC7" w:rsidR="00FD4DD3" w:rsidRPr="00031A7A" w:rsidRDefault="00FD4DD3" w:rsidP="003C1E5E">
      <w:pPr>
        <w:pStyle w:val="ListParagraph"/>
        <w:numPr>
          <w:ilvl w:val="0"/>
          <w:numId w:val="16"/>
        </w:numPr>
        <w:spacing w:line="480" w:lineRule="auto"/>
        <w:jc w:val="both"/>
      </w:pPr>
      <w:r w:rsidRPr="00031A7A">
        <w:t xml:space="preserve">High Availability : Load balancer secara terus-menerus melakukan pemantauan terhadap server. Jika terdapat server yang mati, maka load balancer akan menghentikan request ke server tersebut dan mengalikannya ke server yang lain. </w:t>
      </w:r>
    </w:p>
    <w:p w14:paraId="3C03D18F" w14:textId="7D1D2BA3" w:rsidR="00E0720A" w:rsidRPr="00E0720A" w:rsidRDefault="00FD4DD3" w:rsidP="00E0720A">
      <w:pPr>
        <w:pStyle w:val="ListParagraph"/>
        <w:numPr>
          <w:ilvl w:val="0"/>
          <w:numId w:val="16"/>
        </w:numPr>
        <w:spacing w:line="480" w:lineRule="auto"/>
        <w:jc w:val="both"/>
      </w:pPr>
      <w:r w:rsidRPr="00031A7A">
        <w:t>Manageability : Mudah ditata meskipun se</w:t>
      </w:r>
      <w:r w:rsidR="00E0720A">
        <w:t>cara fisik sistem sangat besar.</w:t>
      </w:r>
    </w:p>
    <w:p w14:paraId="375F49C6" w14:textId="432D9D98" w:rsidR="00FD4DD3" w:rsidRPr="00031A7A" w:rsidRDefault="00FD4DD3" w:rsidP="00E0720A">
      <w:pPr>
        <w:pStyle w:val="ListParagraph"/>
        <w:numPr>
          <w:ilvl w:val="0"/>
          <w:numId w:val="16"/>
        </w:numPr>
        <w:spacing w:line="480" w:lineRule="auto"/>
        <w:jc w:val="both"/>
      </w:pPr>
      <w:r w:rsidRPr="00031A7A">
        <w:t xml:space="preserve">Security : </w:t>
      </w:r>
      <w:r w:rsidR="00E0720A" w:rsidRPr="00031A7A">
        <w:t>Untuk semua trafik yang melewati load balancer, aturan keamanan dapat diimplementasikan dengan mudah. Dengan private network digunakan untuk server, alamat IP nya tidak akan diakses secara langsung dari luar sistem.</w:t>
      </w:r>
    </w:p>
    <w:p w14:paraId="5D9E0081" w14:textId="77777777" w:rsidR="00FD4DD3" w:rsidRPr="00031A7A" w:rsidRDefault="00FD4DD3" w:rsidP="00E90492">
      <w:pPr>
        <w:spacing w:line="480" w:lineRule="auto"/>
        <w:ind w:left="284" w:firstLine="360"/>
        <w:jc w:val="both"/>
      </w:pPr>
      <w:r w:rsidRPr="00031A7A">
        <w:lastRenderedPageBreak/>
        <w:t xml:space="preserve">Saat sebuah router mempunyai dua koneksi ke internet (sama atau berbeda ISP-nya), default gateway di router tetap hanya bisa satu, ditambah pun yang bekerja tetap hanya satu. Jadi misal router NAT terhubung ke ISP A melalui interface A dan gateway A dan ke ISP B melalui interface B dan gateway B, dan default gateway ke ISP A, maka trafik downlink hanya akan datang dari ISP A saja. Begitu juga sebaliknya jika dipasang default gateway ke ISP B. Penerapan teknik load balancing dapat menyelesaikan 25 permasalahan tersebut dengan menggabungkan trafik downlink ISP A dan ISP B sehingga dapat diutilisasi secara bersamaan. </w:t>
      </w:r>
      <w:r w:rsidRPr="00031A7A">
        <w:fldChar w:fldCharType="begin" w:fldLock="1"/>
      </w:r>
      <w:r w:rsidRPr="00031A7A">
        <w:instrText>ADDIN CSL_CITATION {"citationItems":[{"id":"ITEM-1","itemData":{"abstract":"Semakin maraknya aplikasi Internet dan games online hanya menggunakan sebuah ISP saat ini dirasakan sudah tidak mencukupi lagi, sehingga untuk memenuhi kebutuhan akses Internet dan games online para pelanggannya ditambahkanlah sebuah link ISP baru, dengan menerapkan konsep multihomed gateway yaitu dengan menggunakan jaringan ISP Speedy dan jaringan ISP lokal Winet. Dengan bertambahnya jumlah jaringan ISP yang digunakan maka dibutuhkannya suatu metode untuk memaksimalkan penggunaan yang disebut dengan load balancing dan failover, yaitu suatu metoda pembagian beban secara seimbang antara pembagian bandwidth lokal maupun internasional sesuai dengan kebutuhan yang kita inginkan dan juga suatu metode berpindahnya suatu ISP ke ISP lain secara otomatis apabila suatu ISP tersebut mengalamin kegagalan koneksi. Dengan diterapkannya metoda load balancing ini diharapkan lebih mempermudah client dalam menggunakan fasilitas internet karena mereka dapat menggunakan PC/komputer manapun untuk mereka dapat bermain game ataupun hanya sekedar browsing-browsing karena sebelumnya hal tersebut diterapkan secara terpisah.","author":[{"dropping-particle":"","family":"Zamzami","given":"Nurul Fadilah","non-dropping-particle":"","parse-names":false,"suffix":""}],"container-title":"Implementasi load balancing dan failover menggunakan mikrotik router os berdasarkan multihomed gateway pada warung internet ”diga”","id":"ITEM-1","issued":{"date-parts":[["2005"]]},"page":"12","title":"Implementasi load balancing dan failover menggunakan mikrotik router os berdasarkan multihomed gateway pada warung internet ”diga”","type":"article-journal"},"uris":["http://www.mendeley.com/documents/?uuid=e3289b50-4818-4138-9804-0f89ba67f16d"]}],"mendeley":{"formattedCitation":"(Zamzami 2005)","plainTextFormattedCitation":"(Zamzami 2005)","previouslyFormattedCitation":"(Zamzami 2005)"},"properties":{"noteIndex":0},"schema":"https://github.com/citation-style-language/schema/raw/master/csl-citation.json"}</w:instrText>
      </w:r>
      <w:r w:rsidRPr="00031A7A">
        <w:fldChar w:fldCharType="separate"/>
      </w:r>
      <w:r w:rsidRPr="00031A7A">
        <w:rPr>
          <w:noProof/>
        </w:rPr>
        <w:t>(Zamzami 2005)</w:t>
      </w:r>
      <w:r w:rsidRPr="00031A7A">
        <w:fldChar w:fldCharType="end"/>
      </w:r>
    </w:p>
    <w:p w14:paraId="11862AF6" w14:textId="6E2B7FEE" w:rsidR="00FD4DD3" w:rsidRPr="00031A7A" w:rsidRDefault="00FD4DD3" w:rsidP="00E90492">
      <w:pPr>
        <w:spacing w:line="480" w:lineRule="auto"/>
        <w:ind w:firstLine="284"/>
        <w:jc w:val="both"/>
      </w:pPr>
      <w:r w:rsidRPr="00031A7A">
        <w:t xml:space="preserve">Prinsip dari load balancing adalah sebagai berikut </w:t>
      </w:r>
      <w:r w:rsidRPr="00031A7A">
        <w:fldChar w:fldCharType="begin" w:fldLock="1"/>
      </w:r>
      <w:r w:rsidRPr="00031A7A">
        <w:instrText>ADDIN CSL_CITATION {"citationItems":[{"id":"ITEM-1","itemData":{"abstract":"Semakin maraknya aplikasi Internet dan games online hanya menggunakan sebuah ISP saat ini dirasakan sudah tidak mencukupi lagi, sehingga untuk memenuhi kebutuhan akses Internet dan games online para pelanggannya ditambahkanlah sebuah link ISP baru, dengan menerapkan konsep multihomed gateway yaitu dengan menggunakan jaringan ISP Speedy dan jaringan ISP lokal Winet. Dengan bertambahnya jumlah jaringan ISP yang digunakan maka dibutuhkannya suatu metode untuk memaksimalkan penggunaan yang disebut dengan load balancing dan failover, yaitu suatu metoda pembagian beban secara seimbang antara pembagian bandwidth lokal maupun internasional sesuai dengan kebutuhan yang kita inginkan dan juga suatu metode berpindahnya suatu ISP ke ISP lain secara otomatis apabila suatu ISP tersebut mengalamin kegagalan koneksi. Dengan diterapkannya metoda load balancing ini diharapkan lebih mempermudah client dalam menggunakan fasilitas internet karena mereka dapat menggunakan PC/komputer manapun untuk mereka dapat bermain game ataupun hanya sekedar browsing-browsing karena sebelumnya hal tersebut diterapkan secara terpisah.","author":[{"dropping-particle":"","family":"Zamzami","given":"Nurul Fadilah","non-dropping-particle":"","parse-names":false,"suffix":""}],"container-title":"Implementasi load balancing dan failover menggunakan mikrotik router os berdasarkan multihomed gateway pada warung internet ”diga”","id":"ITEM-1","issued":{"date-parts":[["2005"]]},"page":"12","title":"Implementasi load balancing dan failover menggunakan mikrotik router os berdasarkan multihomed gateway pada warung internet ”diga”","type":"article-journal"},"uris":["http://www.mendeley.com/documents/?uuid=e3289b50-4818-4138-9804-0f89ba67f16d"]}],"mendeley":{"formattedCitation":"(Zamzami 2005)","plainTextFormattedCitation":"(Zamzami 2005)","previouslyFormattedCitation":"(Zamzami 2005)"},"properties":{"noteIndex":0},"schema":"https://github.com/citation-style-language/schema/raw/master/csl-citation.json"}</w:instrText>
      </w:r>
      <w:r w:rsidRPr="00031A7A">
        <w:fldChar w:fldCharType="separate"/>
      </w:r>
      <w:r w:rsidRPr="00031A7A">
        <w:rPr>
          <w:noProof/>
        </w:rPr>
        <w:t>(Zamzami 2005)</w:t>
      </w:r>
      <w:r w:rsidRPr="00031A7A">
        <w:fldChar w:fldCharType="end"/>
      </w:r>
      <w:r w:rsidRPr="00031A7A">
        <w:t xml:space="preserve">: </w:t>
      </w:r>
    </w:p>
    <w:p w14:paraId="632AC787" w14:textId="77777777" w:rsidR="00FD4DD3" w:rsidRPr="00031A7A" w:rsidRDefault="00FD4DD3" w:rsidP="009B11B6">
      <w:pPr>
        <w:pStyle w:val="ListParagraph"/>
        <w:numPr>
          <w:ilvl w:val="0"/>
          <w:numId w:val="17"/>
        </w:numPr>
        <w:spacing w:line="480" w:lineRule="auto"/>
        <w:jc w:val="both"/>
      </w:pPr>
      <w:r w:rsidRPr="00031A7A">
        <w:t xml:space="preserve">Lalu lintas didistribusikan berdasarkan probabilitas. </w:t>
      </w:r>
    </w:p>
    <w:p w14:paraId="7B356DAA" w14:textId="77777777" w:rsidR="00FD4DD3" w:rsidRPr="00031A7A" w:rsidRDefault="00FD4DD3" w:rsidP="009B11B6">
      <w:pPr>
        <w:pStyle w:val="ListParagraph"/>
        <w:numPr>
          <w:ilvl w:val="0"/>
          <w:numId w:val="17"/>
        </w:numPr>
        <w:spacing w:line="480" w:lineRule="auto"/>
        <w:jc w:val="both"/>
      </w:pPr>
      <w:r w:rsidRPr="00031A7A">
        <w:t xml:space="preserve">Harus tau seberapa besar tiap link, dan didistribusikan sesuai lalulintas.  </w:t>
      </w:r>
    </w:p>
    <w:p w14:paraId="4BBD1AFA" w14:textId="77777777" w:rsidR="00FD4DD3" w:rsidRPr="00031A7A" w:rsidRDefault="00FD4DD3" w:rsidP="009B11B6">
      <w:pPr>
        <w:pStyle w:val="ListParagraph"/>
        <w:numPr>
          <w:ilvl w:val="0"/>
          <w:numId w:val="17"/>
        </w:numPr>
        <w:spacing w:line="480" w:lineRule="auto"/>
        <w:jc w:val="both"/>
      </w:pPr>
      <w:r w:rsidRPr="00031A7A">
        <w:t xml:space="preserve">Berdasarkan kecepatan pada keluaran dan masukan pada </w:t>
      </w:r>
      <w:r w:rsidRPr="00031A7A">
        <w:rPr>
          <w:i/>
          <w:iCs/>
        </w:rPr>
        <w:t>router, load balancing</w:t>
      </w:r>
      <w:r w:rsidRPr="00031A7A">
        <w:t xml:space="preserve"> dapat diilustrasikan sebagai berikut : </w:t>
      </w:r>
    </w:p>
    <w:p w14:paraId="30C0CB5A" w14:textId="77777777" w:rsidR="00FD4DD3" w:rsidRPr="00031A7A" w:rsidRDefault="00FD4DD3" w:rsidP="00E90492">
      <w:pPr>
        <w:pStyle w:val="ListParagraph"/>
        <w:spacing w:line="480" w:lineRule="auto"/>
        <w:ind w:left="928"/>
        <w:jc w:val="center"/>
      </w:pPr>
      <w:r w:rsidRPr="00031A7A">
        <w:t>512 + 256 ≠ 768</w:t>
      </w:r>
    </w:p>
    <w:p w14:paraId="6F461010" w14:textId="77777777" w:rsidR="00FD4DD3" w:rsidRPr="00031A7A" w:rsidRDefault="00FD4DD3" w:rsidP="00E90492">
      <w:pPr>
        <w:pStyle w:val="ListParagraph"/>
        <w:spacing w:line="480" w:lineRule="auto"/>
        <w:ind w:left="928"/>
        <w:jc w:val="center"/>
      </w:pPr>
      <w:r w:rsidRPr="00031A7A">
        <w:t>512 + 256 = 256 + 256 + 256</w:t>
      </w:r>
    </w:p>
    <w:p w14:paraId="6DE323E1" w14:textId="262BC4FE" w:rsidR="00FD4DD3" w:rsidRPr="00031A7A" w:rsidRDefault="00FD4DD3" w:rsidP="009B11B6">
      <w:pPr>
        <w:pStyle w:val="ListParagraph"/>
        <w:numPr>
          <w:ilvl w:val="0"/>
          <w:numId w:val="75"/>
        </w:numPr>
        <w:spacing w:line="480" w:lineRule="auto"/>
        <w:jc w:val="center"/>
      </w:pPr>
      <w:r w:rsidRPr="00031A7A">
        <w:t>256 = 128 + 128 + 128 + 128 +128 + 128</w:t>
      </w:r>
    </w:p>
    <w:p w14:paraId="6754BF43" w14:textId="77777777" w:rsidR="00510F07" w:rsidRDefault="00FD4DD3" w:rsidP="009B11B6">
      <w:pPr>
        <w:pStyle w:val="ListParagraph"/>
        <w:numPr>
          <w:ilvl w:val="0"/>
          <w:numId w:val="17"/>
        </w:numPr>
        <w:spacing w:after="240" w:line="480" w:lineRule="auto"/>
        <w:ind w:left="924" w:hanging="357"/>
        <w:jc w:val="both"/>
      </w:pPr>
      <w:r w:rsidRPr="00031A7A">
        <w:t>Jika ada dua gateway, missal A dan B, A memiliki bandwidth sebesar 1mbps dan B memiliki bandwidth sebesar 2 mbps. Maka lalulintas akan dibagi kedalam 3 aliran, dan mengirim 1 aliran ke A dan 2 aliran ke B.</w:t>
      </w:r>
    </w:p>
    <w:p w14:paraId="7E89B06B" w14:textId="60EC6111" w:rsidR="00FD4DD3" w:rsidRPr="00510F07" w:rsidRDefault="00FD4DD3" w:rsidP="00510F07">
      <w:pPr>
        <w:pStyle w:val="subbbab2"/>
        <w:rPr>
          <w:sz w:val="28"/>
        </w:rPr>
      </w:pPr>
      <w:bookmarkStart w:id="88" w:name="_Toc88086210"/>
      <w:bookmarkStart w:id="89" w:name="_Toc88092151"/>
      <w:r w:rsidRPr="00510F07">
        <w:t>Mangle</w:t>
      </w:r>
      <w:bookmarkEnd w:id="88"/>
      <w:bookmarkEnd w:id="89"/>
    </w:p>
    <w:p w14:paraId="119626C3" w14:textId="75BFBBF1" w:rsidR="00FD4DD3" w:rsidRPr="00031A7A" w:rsidRDefault="00FD4DD3" w:rsidP="000F649F">
      <w:pPr>
        <w:spacing w:after="0" w:line="480" w:lineRule="auto"/>
        <w:ind w:left="360" w:firstLine="720"/>
        <w:jc w:val="both"/>
      </w:pPr>
      <w:r w:rsidRPr="00031A7A">
        <w:t xml:space="preserve">Menurut Mikrotik (2005), Mangle adalah sebuah fasilitas yang dapat melakukan marking terhadap paket data. Paket data yang sudah diberi mark digunakan untuk manajemen bandwidth atau routing. Sebagai tambahan, fasilitas </w:t>
      </w:r>
      <w:r w:rsidRPr="00031A7A">
        <w:lastRenderedPageBreak/>
        <w:t xml:space="preserve">Mangle juga bisa digunakan untuk modifikasi faket seperti memodifikasi Time To Leave (TTL). Mangle pada Mikrotik merupakan suatu cara untuk menandai paket data dan koneksi tertentu yang dapat diterapkan pada fitur Mikrotik lainnya seperti pada route, pemisahan bandwidth pada queue, NAT dan filter rules. Tanda mangle yang ada pada router Mikrotik hanya bisa digunakan pada router itu sendiri. (Firmansyah, 2015) Dengan pernyataan diatas, bisa disimpulkan bahwa mangle adalah suatu cara untuk menandai paket data agar bisa diatur oleh fitur Mikrotik yang lain seperti routing, packet filtering, NAT, juga bandwidth management.  </w:t>
      </w:r>
    </w:p>
    <w:p w14:paraId="46C8FE19" w14:textId="43035F27" w:rsidR="00FA11B6" w:rsidRDefault="00FD4DD3" w:rsidP="00FA11B6">
      <w:pPr>
        <w:keepNext/>
        <w:spacing w:after="0" w:line="480" w:lineRule="auto"/>
        <w:jc w:val="center"/>
      </w:pPr>
      <w:r w:rsidRPr="00031A7A">
        <w:rPr>
          <w:noProof/>
        </w:rPr>
        <w:drawing>
          <wp:inline distT="0" distB="0" distL="0" distR="0" wp14:anchorId="72D89BC9" wp14:editId="7ADD6527">
            <wp:extent cx="3961984" cy="20955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67987" cy="2098675"/>
                    </a:xfrm>
                    <a:prstGeom prst="rect">
                      <a:avLst/>
                    </a:prstGeom>
                  </pic:spPr>
                </pic:pic>
              </a:graphicData>
            </a:graphic>
          </wp:inline>
        </w:drawing>
      </w:r>
    </w:p>
    <w:p w14:paraId="73662232" w14:textId="01113E09" w:rsidR="00FA11B6" w:rsidRPr="00FA11B6" w:rsidRDefault="00FA11B6" w:rsidP="00FA11B6">
      <w:pPr>
        <w:spacing w:after="0" w:line="480" w:lineRule="auto"/>
        <w:ind w:firstLine="720"/>
        <w:rPr>
          <w:bCs/>
          <w:noProof/>
        </w:rPr>
      </w:pPr>
      <w:r w:rsidRPr="00031A7A">
        <w:rPr>
          <w:bCs/>
          <w:noProof/>
        </w:rPr>
        <w:t>Sumber : (Mikrotik, 2005)</w:t>
      </w:r>
    </w:p>
    <w:p w14:paraId="4859CEEC" w14:textId="136D3AB2" w:rsidR="00FD4DD3" w:rsidRDefault="00FA11B6" w:rsidP="00FA11B6">
      <w:pPr>
        <w:pStyle w:val="gambar2"/>
        <w:rPr>
          <w:shd w:val="clear" w:color="auto" w:fill="FFFFFF"/>
        </w:rPr>
      </w:pPr>
      <w:bookmarkStart w:id="90" w:name="_Toc88099985"/>
      <w:r>
        <w:t xml:space="preserve">Gambar 2. </w:t>
      </w:r>
      <w:r w:rsidR="003D3850">
        <w:fldChar w:fldCharType="begin"/>
      </w:r>
      <w:r w:rsidR="003D3850">
        <w:instrText xml:space="preserve"> SEQ Gambar_2. \* ARABIC </w:instrText>
      </w:r>
      <w:r w:rsidR="003D3850">
        <w:fldChar w:fldCharType="separate"/>
      </w:r>
      <w:r>
        <w:rPr>
          <w:noProof/>
        </w:rPr>
        <w:t>11</w:t>
      </w:r>
      <w:r w:rsidR="003D3850">
        <w:rPr>
          <w:noProof/>
        </w:rPr>
        <w:fldChar w:fldCharType="end"/>
      </w:r>
      <w:r w:rsidRPr="00FA11B6">
        <w:rPr>
          <w:shd w:val="clear" w:color="auto" w:fill="FFFFFF"/>
        </w:rPr>
        <w:t xml:space="preserve"> </w:t>
      </w:r>
      <w:r w:rsidRPr="00031A7A">
        <w:rPr>
          <w:shd w:val="clear" w:color="auto" w:fill="FFFFFF"/>
        </w:rPr>
        <w:t>Diagram Alur Proses Mangle (Mikrotik, 2005)</w:t>
      </w:r>
      <w:bookmarkEnd w:id="90"/>
    </w:p>
    <w:p w14:paraId="5C786187" w14:textId="77777777" w:rsidR="00FA11B6" w:rsidRPr="00031A7A" w:rsidRDefault="00FA11B6" w:rsidP="00FA11B6">
      <w:pPr>
        <w:pStyle w:val="gambar2"/>
        <w:rPr>
          <w:noProof/>
        </w:rPr>
      </w:pPr>
    </w:p>
    <w:p w14:paraId="7FAB4B5F" w14:textId="54A1257F" w:rsidR="00FD4DD3" w:rsidRPr="00510F07" w:rsidRDefault="00FD4DD3" w:rsidP="00510F07">
      <w:pPr>
        <w:pStyle w:val="subbbab2"/>
      </w:pPr>
      <w:bookmarkStart w:id="91" w:name="_Toc88086211"/>
      <w:bookmarkStart w:id="92" w:name="_Toc88092152"/>
      <w:r w:rsidRPr="00510F07">
        <w:t>Per Connection Queue (PCQ)</w:t>
      </w:r>
      <w:bookmarkEnd w:id="91"/>
      <w:bookmarkEnd w:id="92"/>
      <w:r w:rsidRPr="00510F07">
        <w:t xml:space="preserve"> </w:t>
      </w:r>
    </w:p>
    <w:p w14:paraId="51CA1398" w14:textId="77777777" w:rsidR="00C41034" w:rsidRPr="00031A7A" w:rsidRDefault="00FD4DD3" w:rsidP="000F649F">
      <w:pPr>
        <w:spacing w:after="0" w:line="480" w:lineRule="auto"/>
        <w:ind w:left="360" w:firstLine="720"/>
        <w:jc w:val="both"/>
      </w:pPr>
      <w:r w:rsidRPr="00031A7A">
        <w:t xml:space="preserve">Menurut Towidjojo (2014), Per Connection Queue merupakan penyempurnaan dari metode Stochastic Fairness Queuing (SFQ). Cara kerja kedua metode ini sama, yaitu berusaha dengan menyeimbangkan traffic dengan membuat beberapa sub stream (sub queue). Namun karena merupakan penyempurnaan dari Stochastic Fairness Queuing, metode Per Connection Queue memiliki beberapa fitur tambahan. </w:t>
      </w:r>
    </w:p>
    <w:p w14:paraId="1B4D5863" w14:textId="45EDE07E" w:rsidR="001F34F6" w:rsidRPr="00031A7A" w:rsidRDefault="00FD4DD3" w:rsidP="000F649F">
      <w:pPr>
        <w:spacing w:after="0" w:line="480" w:lineRule="auto"/>
        <w:ind w:left="360" w:firstLine="720"/>
        <w:jc w:val="both"/>
      </w:pPr>
      <w:r w:rsidRPr="00031A7A">
        <w:lastRenderedPageBreak/>
        <w:t>Pada Per Connection Queue, parameter yang dapat dipilih untuk menjadi classifier adalah src-address, dst-address, srcport maupun dst-port. Fungsi dari parameter itu adalah sebagai patokan atau standar yang dapat digunakan untuk dijadikan tolak ukur pengujian metode antrian Per Connection Queue.</w:t>
      </w:r>
    </w:p>
    <w:p w14:paraId="478AB338" w14:textId="24AE931A" w:rsidR="00FA11B6" w:rsidRDefault="00FD4DD3" w:rsidP="00FA11B6">
      <w:pPr>
        <w:keepNext/>
        <w:spacing w:after="0" w:line="480" w:lineRule="auto"/>
        <w:jc w:val="center"/>
      </w:pPr>
      <w:r w:rsidRPr="00031A7A">
        <w:rPr>
          <w:noProof/>
        </w:rPr>
        <w:drawing>
          <wp:inline distT="0" distB="0" distL="0" distR="0" wp14:anchorId="1A7E822E" wp14:editId="0254DFAE">
            <wp:extent cx="2971800" cy="2057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71800" cy="2057400"/>
                    </a:xfrm>
                    <a:prstGeom prst="rect">
                      <a:avLst/>
                    </a:prstGeom>
                  </pic:spPr>
                </pic:pic>
              </a:graphicData>
            </a:graphic>
          </wp:inline>
        </w:drawing>
      </w:r>
    </w:p>
    <w:p w14:paraId="2C2ADC14" w14:textId="77777777" w:rsidR="00FA11B6" w:rsidRPr="00031A7A" w:rsidRDefault="00FA11B6" w:rsidP="00FA11B6">
      <w:pPr>
        <w:spacing w:after="0" w:line="480" w:lineRule="auto"/>
        <w:ind w:firstLine="720"/>
      </w:pPr>
      <w:r w:rsidRPr="00031A7A">
        <w:t xml:space="preserve">Sumber : </w:t>
      </w:r>
      <w:r w:rsidRPr="00031A7A">
        <w:fldChar w:fldCharType="begin" w:fldLock="1"/>
      </w:r>
      <w:r w:rsidRPr="00031A7A">
        <w:instrText>ADDIN CSL_CITATION {"citationItems":[{"id":"ITEM-1","itemData":{"author":[{"dropping-particle":"","family":"Towidjojo","given":"Rendra","non-dropping-particle":"","parse-names":false,"suffix":""}],"id":"ITEM-1","issued":{"date-parts":[["2014"]]},"title":"MikroTik Kung Fu : Kitab 3 Kitab Manajemen Bandwidth","type":"book"},"uris":["http://www.mendeley.com/documents/?uuid=dc678507-8bda-451f-b887-0721278ea64d"]}],"mendeley":{"formattedCitation":"(Towidjojo 2014)","plainTextFormattedCitation":"(Towidjojo 2014)","previouslyFormattedCitation":"(Towidjojo 2014)"},"properties":{"noteIndex":0},"schema":"https://github.com/citation-style-language/schema/raw/master/csl-citation.json"}</w:instrText>
      </w:r>
      <w:r w:rsidRPr="00031A7A">
        <w:fldChar w:fldCharType="separate"/>
      </w:r>
      <w:r w:rsidRPr="00031A7A">
        <w:rPr>
          <w:noProof/>
        </w:rPr>
        <w:t>(Towidjojo 2014)</w:t>
      </w:r>
      <w:r w:rsidRPr="00031A7A">
        <w:fldChar w:fldCharType="end"/>
      </w:r>
    </w:p>
    <w:p w14:paraId="442A2847" w14:textId="2BD97FAB" w:rsidR="008B2388" w:rsidRPr="00031A7A" w:rsidRDefault="00FA11B6" w:rsidP="00FA11B6">
      <w:pPr>
        <w:pStyle w:val="gambar2"/>
      </w:pPr>
      <w:bookmarkStart w:id="93" w:name="_Toc88099986"/>
      <w:r>
        <w:t xml:space="preserve">Gambar 2. </w:t>
      </w:r>
      <w:r w:rsidR="003D3850">
        <w:fldChar w:fldCharType="begin"/>
      </w:r>
      <w:r w:rsidR="003D3850">
        <w:instrText xml:space="preserve"> SEQ Gambar_2. \* ARABIC </w:instrText>
      </w:r>
      <w:r w:rsidR="003D3850">
        <w:fldChar w:fldCharType="separate"/>
      </w:r>
      <w:r>
        <w:rPr>
          <w:noProof/>
        </w:rPr>
        <w:t>12</w:t>
      </w:r>
      <w:r w:rsidR="003D3850">
        <w:rPr>
          <w:noProof/>
        </w:rPr>
        <w:fldChar w:fldCharType="end"/>
      </w:r>
      <w:r w:rsidRPr="00FA11B6">
        <w:rPr>
          <w:bCs/>
        </w:rPr>
        <w:t xml:space="preserve"> </w:t>
      </w:r>
      <w:r w:rsidRPr="00031A7A">
        <w:rPr>
          <w:bCs/>
        </w:rPr>
        <w:t>Cara Kerja PCQ</w:t>
      </w:r>
      <w:bookmarkEnd w:id="93"/>
    </w:p>
    <w:p w14:paraId="69FCCA90" w14:textId="11D22B47" w:rsidR="00C41034" w:rsidRPr="00031A7A" w:rsidRDefault="00FD4DD3" w:rsidP="00E0720A">
      <w:pPr>
        <w:spacing w:after="0" w:line="480" w:lineRule="auto"/>
        <w:ind w:left="360" w:firstLine="720"/>
        <w:jc w:val="both"/>
      </w:pPr>
      <w:r w:rsidRPr="00031A7A">
        <w:t xml:space="preserve">Menurut Towidjojo (2014), berdasarkan Gambar 2.2 dapat dijelaskan pada saat sekumpulan paket atau traffic masuk ke dalam konfigurasi queue yang menggunakan metode Per Connection Queue, maka yang pertama dilakukan Per Connection Queue adalah menggunakan classifier untuk memisahkan seluruh aliran packet (stream) yang masuk menjadi beberapa sub stream. Classifier yang digunakan bisa saja src-address, dst-address, srcport maupun dst-port. Misalnya, jika menggunakan src-address sebagai classifier, maka sub sream dibangun berdasarkan jumlah IP address atau jumlah client. Setelah melewati bagian classifier, terlihat bahwa sekumpulan packet akan menjadi beberapa sub stream, pada gambar terlihat menjadi 3 (tiga) sub stream. Jumlah sub stream ini bisa saja dibatasi dengan menggunakan parameter tambahan. Terlihat pula pada gambar bahwa jumlah sub stream bisa mencapai jumlah n sub stream. </w:t>
      </w:r>
    </w:p>
    <w:p w14:paraId="2747D77F" w14:textId="77777777" w:rsidR="00C41034" w:rsidRPr="00031A7A" w:rsidRDefault="00FD4DD3" w:rsidP="00C41034">
      <w:pPr>
        <w:spacing w:after="0" w:line="480" w:lineRule="auto"/>
        <w:ind w:left="360" w:firstLine="720"/>
        <w:jc w:val="both"/>
      </w:pPr>
      <w:r w:rsidRPr="00031A7A">
        <w:lastRenderedPageBreak/>
        <w:t xml:space="preserve">Setelah terpisah-pisah menjadi beberapa sub stream, maka pada setiap sub stream akan diterapkan metode Queue First In First Out (FIFO). Per Connection Queue juga dapat melakukan pembatasan rate (kecepatan) pada setiap sub stream. Disinilah kerja utama dari Per Connection Queue, terlihat bahwa Per Connection Queue menyeimbangkan traffic dengan membuat sub stream untuk setiap client (jika memang IP address yang digunakan sebagai classifier). Sesaat sebelum keluar dari Per Connection Queue, keseluruhan sub stream tadi akan disatukan kembali, terlihat sebagai kotak First In First Out total. </w:t>
      </w:r>
    </w:p>
    <w:p w14:paraId="1598F7BD" w14:textId="77777777" w:rsidR="00510F07" w:rsidRDefault="00FD4DD3" w:rsidP="00510F07">
      <w:pPr>
        <w:spacing w:after="0" w:line="480" w:lineRule="auto"/>
        <w:ind w:left="360" w:firstLine="720"/>
        <w:jc w:val="both"/>
      </w:pPr>
      <w:r w:rsidRPr="00031A7A">
        <w:t xml:space="preserve">Pada saat keseluruhan sub stream tersebut disatukan kembali, Per Connection Queueakan kembali menerapkan metode queue First In First Out pada keseluruhan sub stream yang telah digabungkan tadi. Pada posisi ini, Per Connection Queuejuga masih dapat melakukan pembatasan rate terhadap keseluruhan sub-stream </w:t>
      </w:r>
      <w:r w:rsidRPr="00031A7A">
        <w:fldChar w:fldCharType="begin" w:fldLock="1"/>
      </w:r>
      <w:r w:rsidRPr="00031A7A">
        <w:instrText>ADDIN CSL_CITATION {"citationItems":[{"id":"ITEM-1","itemData":{"author":[{"dropping-particle":"","family":"Towidjojo","given":"Rendra","non-dropping-particle":"","parse-names":false,"suffix":""}],"id":"ITEM-1","issued":{"date-parts":[["2014"]]},"title":"MikroTik Kung Fu : Kitab 3 Kitab Manajemen Bandwidth","type":"book"},"uris":["http://www.mendeley.com/documents/?uuid=dc678507-8bda-451f-b887-0721278ea64d"]}],"mendeley":{"formattedCitation":"(Towidjojo 2014)","plainTextFormattedCitation":"(Towidjojo 2014)","previouslyFormattedCitation":"(Towidjojo 2014)"},"properties":{"noteIndex":0},"schema":"https://github.com/citation-style-language/schema/raw/master/csl-citation.json"}</w:instrText>
      </w:r>
      <w:r w:rsidRPr="00031A7A">
        <w:fldChar w:fldCharType="separate"/>
      </w:r>
      <w:r w:rsidRPr="00031A7A">
        <w:rPr>
          <w:noProof/>
        </w:rPr>
        <w:t>(Towidjojo 2014)</w:t>
      </w:r>
      <w:r w:rsidRPr="00031A7A">
        <w:fldChar w:fldCharType="end"/>
      </w:r>
      <w:r w:rsidRPr="00031A7A">
        <w:t>.</w:t>
      </w:r>
    </w:p>
    <w:p w14:paraId="17B22EFE" w14:textId="0118203A" w:rsidR="00FD4DD3" w:rsidRPr="00510F07" w:rsidRDefault="00FD4DD3" w:rsidP="00510F07">
      <w:pPr>
        <w:pStyle w:val="subbbab2"/>
      </w:pPr>
      <w:bookmarkStart w:id="94" w:name="_Toc88086212"/>
      <w:bookmarkStart w:id="95" w:name="_Toc88092153"/>
      <w:r w:rsidRPr="00510F07">
        <w:t>Per Connection Clasifier (PCC)</w:t>
      </w:r>
      <w:bookmarkEnd w:id="94"/>
      <w:bookmarkEnd w:id="95"/>
    </w:p>
    <w:p w14:paraId="7AA07C61" w14:textId="46D2EDE0" w:rsidR="00C41034" w:rsidRPr="00031A7A" w:rsidRDefault="00FD4DD3" w:rsidP="00E0720A">
      <w:pPr>
        <w:spacing w:after="0" w:line="480" w:lineRule="auto"/>
        <w:ind w:left="360" w:firstLine="720"/>
        <w:jc w:val="both"/>
      </w:pPr>
      <w:r w:rsidRPr="00031A7A">
        <w:t>Metode PCC (Per Connection Clasifier) merupakan salah satu metode yang dapat digunakan pada load balancing, dengan PCC dapat digunakan untukmengelompokan trafik koneksi yang melalui router menjadi beberapa kelompok, sehingga router yanag akan mengetahui jalur gateway yang dilewati dari awal trafik koneksi dan pada paket-paket selanjutnya yang masih berkaitandengan koneksi awalnya akan dilewatkan pada jalur gateway yang sama juga. Load Balancing dengan metode PCC dilakukan dengan mengambil sejumlah field tertentu dari header IP dan membaginya menjadi nilai 32 bit dapat</w:t>
      </w:r>
      <w:r w:rsidR="00C41034" w:rsidRPr="00031A7A">
        <w:t xml:space="preserve"> menggunakan algoritma hashing. </w:t>
      </w:r>
    </w:p>
    <w:p w14:paraId="4F5E601D" w14:textId="77777777" w:rsidR="00C41034" w:rsidRPr="00031A7A" w:rsidRDefault="00FD4DD3" w:rsidP="00C41034">
      <w:pPr>
        <w:spacing w:after="0" w:line="480" w:lineRule="auto"/>
        <w:ind w:left="360" w:firstLine="720"/>
        <w:jc w:val="both"/>
      </w:pPr>
      <w:r w:rsidRPr="00031A7A">
        <w:t xml:space="preserve">Algoritma hashing adalah algoritma untuk mengubah sebuah nilai string atau karakter menjadi sebuah nilai 32 bit yang sudah pasti, sehingga paket dengan </w:t>
      </w:r>
      <w:r w:rsidRPr="00031A7A">
        <w:lastRenderedPageBreak/>
        <w:t xml:space="preserve">header IP yang sama akan menghasilkan nilai hashing yang sama. Parameter yang dapat dijadikan feeder dalam algoritma hashing adalah source-address, destination-address, source-port dan destination-port. PCC bekerja dengan mengelompokkan koneksi yang keluar dan memasuki router menjadi beberapa kelompok yang ditentukan dari hasil algoritmahashing dan dibagi sesuai dengan jumlah yang sudah ditentukan oleh user. Sebagai contoh input fungsi hash adalah IP 1.1.1.1 sebagai alamat IP sumber, 10000 sebagai port TCP sumber, 2.2.2.2 sebagai alamat IP tujuan dan 80 sebagai port tujuan TCP. Output yang dihasilkan adalah 1 + 1 + 1 + 1 + 10000 + 2 + 2 + 2 + 2 + 80 = 10092, angka terakhir adalah 2, sehingga output hash adalah 2. Hal ini akan tetap menghasilkan 2 setiap kali diberi input kombinasi alamat IP dan port yang sama. </w:t>
      </w:r>
    </w:p>
    <w:p w14:paraId="29C18511" w14:textId="79D083D4" w:rsidR="00FD4DD3" w:rsidRPr="00031A7A" w:rsidRDefault="00FD4DD3" w:rsidP="00C41034">
      <w:pPr>
        <w:spacing w:after="0" w:line="480" w:lineRule="auto"/>
        <w:ind w:left="360" w:firstLine="720"/>
        <w:jc w:val="both"/>
      </w:pPr>
      <w:r w:rsidRPr="00031A7A">
        <w:t>Fungsi hash akan selalu menghasilkan input yang sama k</w:t>
      </w:r>
      <w:r w:rsidR="00C41034" w:rsidRPr="00031A7A">
        <w:t xml:space="preserve">etika diberi output yang sama. </w:t>
      </w:r>
      <w:r w:rsidRPr="00031A7A">
        <w:t xml:space="preserve">Berikut ini adalah pilihan bidang yang dapat digunakan dengan tujuan untuk mencocokkan paket yang akan dimasukkan ke dalam algoritma hashing untuk tujuan menyebarkan beban di link dan memutuskan dimana paket akan ditempatkan </w:t>
      </w:r>
      <w:r w:rsidRPr="00031A7A">
        <w:fldChar w:fldCharType="begin" w:fldLock="1"/>
      </w:r>
      <w:r w:rsidRPr="00031A7A">
        <w:instrText>ADDIN CSL_CITATION {"citationItems":[{"id":"ITEM-1","itemData":{"DOI":"10.34012/jutikomp.v1i2.236","abstract":"Kebutuhan komunikasi saat ini sangat penting seiring dengan kemajuan dan perkembangan teknologi komunikasi data yang semakin canggih. Teknologi komunikasi data yang berkembang dari waktu ke waktu sangat pesat. Oleh sebab itu, diperlukan perancangan yang tepat dan handal dalam membangun kualitas jaringan yang baik supaya dapat meningkatkan kinerja dari jaringan tersebut.Dalam hal ini menyebabkan semakin meningkatnya permintaan akan kebutuhan informasi dalam internet, sehingga trafik dalam internet semakin padat oleh permintaan-permintaan akan informasi. Salah satu cara yang dapat digunakan untuk tetap menjaga kualitas koneksi internet adalah dengan menjaga trafik agar tetap berjalan seimbang dan menghemat bandwidth dengan membagi beban ke beberapa jalur atau link dengan menggunakan teknik load balancing dengan menggunakan metode Pcc (Per Connection Classifier). Berdasarkan penelitian yang telah dilakukan maka beban trafick yang diperoleh jadi lebih lancer tanpa ada penumpukan data.","author":[{"dropping-particle":"","family":"Elhanafi","given":"Andi Marwan","non-dropping-particle":"","parse-names":false,"suffix":""},{"dropping-particle":"","family":"Lubis","given":"Imran","non-dropping-particle":"","parse-names":false,"suffix":""},{"dropping-particle":"","family":"Irwan","given":"Dedy","non-dropping-particle":"","parse-names":false,"suffix":""},{"dropping-particle":"","family":"Muhazir","given":"Abdullah","non-dropping-particle":"","parse-names":false,"suffix":""}],"container-title":"Jurnal Teknologi dan Ilmu Komputer Prima (JUTIKOMP)","id":"ITEM-1","issue":"2","issued":{"date-parts":[["2018"]]},"page":"12-18","title":"Simulasi Implementasi Load Balancing PCC Menggunakan Simulator Gns3","type":"article-journal","volume":"1"},"uris":["http://www.mendeley.com/documents/?uuid=4b0de710-80d3-4908-b0ab-fa8743f5aaa5"]}],"mendeley":{"formattedCitation":"(Elhanafi et al. 2018)","plainTextFormattedCitation":"(Elhanafi et al. 2018)","previouslyFormattedCitation":"(Elhanafi et al. 2018)"},"properties":{"noteIndex":0},"schema":"https://github.com/citation-style-language/schema/raw/master/csl-citation.json"}</w:instrText>
      </w:r>
      <w:r w:rsidRPr="00031A7A">
        <w:fldChar w:fldCharType="separate"/>
      </w:r>
      <w:r w:rsidRPr="00031A7A">
        <w:rPr>
          <w:noProof/>
        </w:rPr>
        <w:t>(Elhanafi et al. 2018)</w:t>
      </w:r>
      <w:r w:rsidRPr="00031A7A">
        <w:fldChar w:fldCharType="end"/>
      </w:r>
      <w:r w:rsidRPr="00031A7A">
        <w:t xml:space="preserve"> :  </w:t>
      </w:r>
    </w:p>
    <w:p w14:paraId="001A98E6" w14:textId="77777777" w:rsidR="00FD4DD3" w:rsidRPr="00031A7A" w:rsidRDefault="00FD4DD3" w:rsidP="009B11B6">
      <w:pPr>
        <w:pStyle w:val="ListParagraph"/>
        <w:numPr>
          <w:ilvl w:val="1"/>
          <w:numId w:val="18"/>
        </w:numPr>
        <w:spacing w:line="480" w:lineRule="auto"/>
        <w:jc w:val="both"/>
      </w:pPr>
      <w:r w:rsidRPr="00031A7A">
        <w:t xml:space="preserve">src-address  </w:t>
      </w:r>
    </w:p>
    <w:p w14:paraId="17685A1E" w14:textId="77777777" w:rsidR="00FD4DD3" w:rsidRPr="00031A7A" w:rsidRDefault="00FD4DD3" w:rsidP="009B11B6">
      <w:pPr>
        <w:pStyle w:val="ListParagraph"/>
        <w:numPr>
          <w:ilvl w:val="1"/>
          <w:numId w:val="18"/>
        </w:numPr>
        <w:spacing w:line="480" w:lineRule="auto"/>
        <w:jc w:val="both"/>
      </w:pPr>
      <w:r w:rsidRPr="00031A7A">
        <w:t xml:space="preserve">dst-address  </w:t>
      </w:r>
    </w:p>
    <w:p w14:paraId="1955EAF9" w14:textId="77777777" w:rsidR="00FD4DD3" w:rsidRPr="00031A7A" w:rsidRDefault="00FD4DD3" w:rsidP="009B11B6">
      <w:pPr>
        <w:pStyle w:val="ListParagraph"/>
        <w:numPr>
          <w:ilvl w:val="1"/>
          <w:numId w:val="18"/>
        </w:numPr>
        <w:spacing w:line="480" w:lineRule="auto"/>
        <w:jc w:val="both"/>
      </w:pPr>
      <w:r w:rsidRPr="00031A7A">
        <w:t xml:space="preserve">both-address  </w:t>
      </w:r>
    </w:p>
    <w:p w14:paraId="10240B89" w14:textId="52C8B218" w:rsidR="00FD4DD3" w:rsidRPr="00031A7A" w:rsidRDefault="00FD4DD3" w:rsidP="009B11B6">
      <w:pPr>
        <w:pStyle w:val="ListParagraph"/>
        <w:numPr>
          <w:ilvl w:val="1"/>
          <w:numId w:val="18"/>
        </w:numPr>
        <w:spacing w:line="480" w:lineRule="auto"/>
        <w:jc w:val="both"/>
      </w:pPr>
      <w:r w:rsidRPr="00031A7A">
        <w:t xml:space="preserve">src-port  </w:t>
      </w:r>
    </w:p>
    <w:p w14:paraId="51DB51D4" w14:textId="77777777" w:rsidR="00FD4DD3" w:rsidRPr="00031A7A" w:rsidRDefault="00FD4DD3" w:rsidP="009B11B6">
      <w:pPr>
        <w:pStyle w:val="ListParagraph"/>
        <w:numPr>
          <w:ilvl w:val="1"/>
          <w:numId w:val="18"/>
        </w:numPr>
        <w:spacing w:line="480" w:lineRule="auto"/>
        <w:jc w:val="both"/>
      </w:pPr>
      <w:r w:rsidRPr="00031A7A">
        <w:t xml:space="preserve">dst-port  </w:t>
      </w:r>
    </w:p>
    <w:p w14:paraId="65DF13DA" w14:textId="77777777" w:rsidR="00FD4DD3" w:rsidRPr="00031A7A" w:rsidRDefault="00FD4DD3" w:rsidP="009B11B6">
      <w:pPr>
        <w:pStyle w:val="ListParagraph"/>
        <w:numPr>
          <w:ilvl w:val="1"/>
          <w:numId w:val="18"/>
        </w:numPr>
        <w:spacing w:line="480" w:lineRule="auto"/>
        <w:jc w:val="both"/>
      </w:pPr>
      <w:r w:rsidRPr="00031A7A">
        <w:t xml:space="preserve">both-port  </w:t>
      </w:r>
    </w:p>
    <w:p w14:paraId="3A097C72" w14:textId="77777777" w:rsidR="00FD4DD3" w:rsidRPr="00031A7A" w:rsidRDefault="00FD4DD3" w:rsidP="009B11B6">
      <w:pPr>
        <w:pStyle w:val="ListParagraph"/>
        <w:numPr>
          <w:ilvl w:val="1"/>
          <w:numId w:val="18"/>
        </w:numPr>
        <w:spacing w:line="480" w:lineRule="auto"/>
        <w:jc w:val="both"/>
      </w:pPr>
      <w:r w:rsidRPr="00031A7A">
        <w:t xml:space="preserve">src-address-and-port  </w:t>
      </w:r>
    </w:p>
    <w:p w14:paraId="18F7EA9F" w14:textId="77777777" w:rsidR="00FD4DD3" w:rsidRPr="00031A7A" w:rsidRDefault="00FD4DD3" w:rsidP="009B11B6">
      <w:pPr>
        <w:pStyle w:val="ListParagraph"/>
        <w:numPr>
          <w:ilvl w:val="1"/>
          <w:numId w:val="18"/>
        </w:numPr>
        <w:spacing w:line="480" w:lineRule="auto"/>
        <w:jc w:val="both"/>
      </w:pPr>
      <w:r w:rsidRPr="00031A7A">
        <w:t>dst-address-dan-port</w:t>
      </w:r>
    </w:p>
    <w:p w14:paraId="1B33B1D8" w14:textId="77777777" w:rsidR="00C41034" w:rsidRPr="00031A7A" w:rsidRDefault="00FD4DD3" w:rsidP="009B11B6">
      <w:pPr>
        <w:pStyle w:val="ListParagraph"/>
        <w:numPr>
          <w:ilvl w:val="1"/>
          <w:numId w:val="18"/>
        </w:numPr>
        <w:spacing w:after="240" w:line="480" w:lineRule="auto"/>
        <w:jc w:val="both"/>
      </w:pPr>
      <w:r w:rsidRPr="00031A7A">
        <w:t>both-address-and-port.</w:t>
      </w:r>
    </w:p>
    <w:p w14:paraId="31FABEE2" w14:textId="77777777" w:rsidR="00C41034" w:rsidRPr="00031A7A" w:rsidRDefault="00FD4DD3" w:rsidP="00C41034">
      <w:pPr>
        <w:spacing w:after="240" w:line="480" w:lineRule="auto"/>
        <w:ind w:left="720" w:firstLine="720"/>
        <w:jc w:val="both"/>
      </w:pPr>
      <w:r w:rsidRPr="00031A7A">
        <w:lastRenderedPageBreak/>
        <w:t xml:space="preserve">Router akan melakukan pencatatan terhadap jalur gateway yang dilewati di awal koneksi, sehingga pada paket-paket selanjutnya yang masih berkaitan dengan koneksi awalnya akan dilewatkan melalui jalur gateway yang sama. Hal ini membuat PCC memiliki kelebihan dibandingkan metode load balancing yang lain, dimana sering terjadi kegagalan yang disebabkan oleh perpindahan gateway </w:t>
      </w:r>
      <w:r w:rsidRPr="00031A7A">
        <w:fldChar w:fldCharType="begin" w:fldLock="1"/>
      </w:r>
      <w:r w:rsidRPr="00031A7A">
        <w:instrText>ADDIN CSL_CITATION {"citationItems":[{"id":"ITEM-1","itemData":{"DOI":"10.34012/jutikomp.v1i2.236","abstract":"Kebutuhan komunikasi saat ini sangat penting seiring dengan kemajuan dan perkembangan teknologi komunikasi data yang semakin canggih. Teknologi komunikasi data yang berkembang dari waktu ke waktu sangat pesat. Oleh sebab itu, diperlukan perancangan yang tepat dan handal dalam membangun kualitas jaringan yang baik supaya dapat meningkatkan kinerja dari jaringan tersebut.Dalam hal ini menyebabkan semakin meningkatnya permintaan akan kebutuhan informasi dalam internet, sehingga trafik dalam internet semakin padat oleh permintaan-permintaan akan informasi. Salah satu cara yang dapat digunakan untuk tetap menjaga kualitas koneksi internet adalah dengan menjaga trafik agar tetap berjalan seimbang dan menghemat bandwidth dengan membagi beban ke beberapa jalur atau link dengan menggunakan teknik load balancing dengan menggunakan metode Pcc (Per Connection Classifier). Berdasarkan penelitian yang telah dilakukan maka beban trafick yang diperoleh jadi lebih lancer tanpa ada penumpukan data.","author":[{"dropping-particle":"","family":"Elhanafi","given":"Andi Marwan","non-dropping-particle":"","parse-names":false,"suffix":""},{"dropping-particle":"","family":"Lubis","given":"Imran","non-dropping-particle":"","parse-names":false,"suffix":""},{"dropping-particle":"","family":"Irwan","given":"Dedy","non-dropping-particle":"","parse-names":false,"suffix":""},{"dropping-particle":"","family":"Muhazir","given":"Abdullah","non-dropping-particle":"","parse-names":false,"suffix":""}],"container-title":"Jurnal Teknologi dan Ilmu Komputer Prima (JUTIKOMP)","id":"ITEM-1","issue":"2","issued":{"date-parts":[["2018"]]},"page":"12-18","title":"Simulasi Implementasi Load Balancing PCC Menggunakan Simulator Gns3","type":"article-journal","volume":"1"},"uris":["http://www.mendeley.com/documents/?uuid=4b0de710-80d3-4908-b0ab-fa8743f5aaa5"]}],"mendeley":{"formattedCitation":"(Elhanafi et al. 2018)","plainTextFormattedCitation":"(Elhanafi et al. 2018)","previouslyFormattedCitation":"(Elhanafi et al. 2018)"},"properties":{"noteIndex":0},"schema":"https://github.com/citation-style-language/schema/raw/master/csl-citation.json"}</w:instrText>
      </w:r>
      <w:r w:rsidRPr="00031A7A">
        <w:fldChar w:fldCharType="separate"/>
      </w:r>
      <w:r w:rsidRPr="00031A7A">
        <w:rPr>
          <w:noProof/>
        </w:rPr>
        <w:t>(Elhanafi et al. 2018)</w:t>
      </w:r>
      <w:r w:rsidRPr="00031A7A">
        <w:fldChar w:fldCharType="end"/>
      </w:r>
      <w:r w:rsidR="00C41034" w:rsidRPr="00031A7A">
        <w:t xml:space="preserve">. </w:t>
      </w:r>
    </w:p>
    <w:p w14:paraId="1E4AF6C1" w14:textId="77777777" w:rsidR="00510F07" w:rsidRDefault="00FD4DD3" w:rsidP="00510F07">
      <w:pPr>
        <w:spacing w:after="240" w:line="480" w:lineRule="auto"/>
        <w:ind w:left="720" w:firstLine="720"/>
        <w:jc w:val="both"/>
      </w:pPr>
      <w:r w:rsidRPr="00031A7A">
        <w:t>Metode PCC ini tidak dapat berfungsi untuk melakukan pemecahan paket, melainkan hanya melakukan penandaan pada koneksi sesuai dengan parameter yang diberikan. Routing yang dilakukan adalah membagi beban pada jalur dengan melihat source-address, destination-address, sourceport, dan destination-port yang disesuaikan dengan hashing table dan pengaturan mangle. (Andi, dkk, 2019)</w:t>
      </w:r>
    </w:p>
    <w:p w14:paraId="2A07B1B8" w14:textId="21859FAA" w:rsidR="00FD4DD3" w:rsidRPr="00510F07" w:rsidRDefault="00FD4DD3" w:rsidP="00510F07">
      <w:pPr>
        <w:pStyle w:val="subbbab2"/>
      </w:pPr>
      <w:bookmarkStart w:id="96" w:name="_Toc88086213"/>
      <w:bookmarkStart w:id="97" w:name="_Toc88092154"/>
      <w:r w:rsidRPr="00510F07">
        <w:t>Failover</w:t>
      </w:r>
      <w:bookmarkEnd w:id="96"/>
      <w:bookmarkEnd w:id="97"/>
      <w:r w:rsidRPr="00510F07">
        <w:t xml:space="preserve"> </w:t>
      </w:r>
    </w:p>
    <w:p w14:paraId="3103F2A2" w14:textId="29D2811C" w:rsidR="00510F07" w:rsidRDefault="00FD4DD3" w:rsidP="00E0720A">
      <w:pPr>
        <w:spacing w:line="480" w:lineRule="auto"/>
        <w:ind w:left="360" w:firstLine="720"/>
        <w:jc w:val="both"/>
      </w:pPr>
      <w:r w:rsidRPr="00031A7A">
        <w:t>Teknik failover berfungsi sebagai mengatasi masalah apabila salah satu isp mati atau down dan dapat di backup secara otomatis oleh isp satunya. (Zamzami, 2013) mengatakan failover dalam istilah computer networking adalah kemapuan sebuah sistem untuk dapat berpindah secara manual ataupun otomatis ketika salah satu sistem mengalami kegagalan sehingga menjadi backup untuk sistem yang mengalami kegagalan. Selain kelebihan, ada juga sedikit kelemahan dalam penerapan load balancing dan failover dengan menggunakan dua link ISP yaitu pada saat kedua ISP tersebut mengalami masalah maka koneksi internet tersebut akan mati.</w:t>
      </w:r>
    </w:p>
    <w:p w14:paraId="0BAFEA5D" w14:textId="77777777" w:rsidR="00FA11B6" w:rsidRDefault="00FA11B6" w:rsidP="00E0720A">
      <w:pPr>
        <w:spacing w:line="480" w:lineRule="auto"/>
        <w:ind w:left="360" w:firstLine="720"/>
        <w:jc w:val="both"/>
      </w:pPr>
    </w:p>
    <w:p w14:paraId="5DCF21F0" w14:textId="77777777" w:rsidR="00243F5D" w:rsidRDefault="00FD4DD3" w:rsidP="00243F5D">
      <w:pPr>
        <w:pStyle w:val="subbbab2"/>
      </w:pPr>
      <w:bookmarkStart w:id="98" w:name="_Toc88086214"/>
      <w:bookmarkStart w:id="99" w:name="_Toc88092155"/>
      <w:r w:rsidRPr="00510F07">
        <w:lastRenderedPageBreak/>
        <w:t>Winbox</w:t>
      </w:r>
      <w:bookmarkEnd w:id="98"/>
      <w:bookmarkEnd w:id="99"/>
    </w:p>
    <w:p w14:paraId="7B02D680" w14:textId="6BD4CD26" w:rsidR="0036089F" w:rsidRPr="001B711B" w:rsidRDefault="00FD4DD3" w:rsidP="001B711B">
      <w:pPr>
        <w:pStyle w:val="ListParagraph"/>
        <w:numPr>
          <w:ilvl w:val="0"/>
          <w:numId w:val="96"/>
        </w:numPr>
        <w:spacing w:line="480" w:lineRule="auto"/>
        <w:rPr>
          <w:b/>
        </w:rPr>
      </w:pPr>
      <w:r w:rsidRPr="001B711B">
        <w:rPr>
          <w:b/>
        </w:rPr>
        <w:t xml:space="preserve">Pengertian Winbox </w:t>
      </w:r>
    </w:p>
    <w:p w14:paraId="14F49A2D" w14:textId="77777777" w:rsidR="00243F5D" w:rsidRDefault="00FD4DD3" w:rsidP="00243F5D">
      <w:pPr>
        <w:spacing w:line="480" w:lineRule="auto"/>
        <w:ind w:left="360" w:firstLine="720"/>
        <w:jc w:val="both"/>
      </w:pPr>
      <w:r w:rsidRPr="00031A7A">
        <w:t>Winbox adalah sebuah utility yang digunakan untuk melakukan remote ke server mikrotik kita dalam mode GUI.Jika untuk mengkonfigurasi mikrotik dalam text mode melalui PC itu sendiri, maka untuk mode GUI yang menggunakan winbox ini kita mengkonfigurasi mikrotik melalui komputer client .Mengkonfigurasi mikrotik melaui winbox ini lebih banyak digunakan karena selain penggunaannya yang mudah kita juga tidak harus menghapal perintah-perintah console. Untuk mendapatkan winbox anda bisa mendownloadnya (</w:t>
      </w:r>
      <w:hyperlink r:id="rId35" w:history="1">
        <w:r w:rsidRPr="00031A7A">
          <w:rPr>
            <w:rStyle w:val="Hyperlink"/>
            <w:color w:val="auto"/>
          </w:rPr>
          <w:t>http://mikrotik.co.id/download.php</w:t>
        </w:r>
      </w:hyperlink>
      <w:r w:rsidRPr="00031A7A">
        <w:t xml:space="preserve">).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t>(Didi Susianto 2016)</w:t>
      </w:r>
      <w:r w:rsidRPr="00031A7A">
        <w:fldChar w:fldCharType="end"/>
      </w:r>
    </w:p>
    <w:p w14:paraId="34670A07" w14:textId="5983161F" w:rsidR="00FD4DD3" w:rsidRPr="001B711B" w:rsidRDefault="00FD4DD3" w:rsidP="001B711B">
      <w:pPr>
        <w:pStyle w:val="ListParagraph"/>
        <w:numPr>
          <w:ilvl w:val="0"/>
          <w:numId w:val="96"/>
        </w:numPr>
        <w:spacing w:line="480" w:lineRule="auto"/>
        <w:rPr>
          <w:b/>
          <w:sz w:val="28"/>
        </w:rPr>
      </w:pPr>
      <w:r w:rsidRPr="001B711B">
        <w:rPr>
          <w:b/>
        </w:rPr>
        <w:t xml:space="preserve">Fungsi Winbox </w:t>
      </w:r>
    </w:p>
    <w:p w14:paraId="6FF8890E" w14:textId="239387FD" w:rsidR="00FD4DD3" w:rsidRPr="00031A7A" w:rsidRDefault="00FD4DD3" w:rsidP="0036089F">
      <w:pPr>
        <w:spacing w:after="0" w:line="480" w:lineRule="auto"/>
        <w:ind w:left="360" w:firstLine="720"/>
        <w:jc w:val="both"/>
      </w:pPr>
      <w:r w:rsidRPr="00031A7A">
        <w:t xml:space="preserve">Fungsi utama winbox adalah untuk setting yang ada pada mikrotik, berarti tugas utama windox adalah untuk mensetting atau mengatur mikrotik dengan GUI, fungsi winbox lebih rinci adalah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rPr>
          <w:noProof/>
        </w:rPr>
        <w:t>(Didi Susianto 2016)</w:t>
      </w:r>
      <w:r w:rsidRPr="00031A7A">
        <w:fldChar w:fldCharType="end"/>
      </w:r>
      <w:r w:rsidRPr="00031A7A">
        <w:t xml:space="preserve">: </w:t>
      </w:r>
    </w:p>
    <w:p w14:paraId="2CAEC81C" w14:textId="77777777" w:rsidR="00FD4DD3" w:rsidRPr="00031A7A" w:rsidRDefault="00FD4DD3" w:rsidP="009B11B6">
      <w:pPr>
        <w:pStyle w:val="ListParagraph"/>
        <w:numPr>
          <w:ilvl w:val="0"/>
          <w:numId w:val="24"/>
        </w:numPr>
        <w:spacing w:after="0" w:line="480" w:lineRule="auto"/>
        <w:jc w:val="both"/>
      </w:pPr>
      <w:r w:rsidRPr="00031A7A">
        <w:t xml:space="preserve">setting mikrotik routher </w:t>
      </w:r>
    </w:p>
    <w:p w14:paraId="483FB4E9" w14:textId="77777777" w:rsidR="00FD4DD3" w:rsidRPr="00031A7A" w:rsidRDefault="00FD4DD3" w:rsidP="009B11B6">
      <w:pPr>
        <w:pStyle w:val="ListParagraph"/>
        <w:numPr>
          <w:ilvl w:val="0"/>
          <w:numId w:val="24"/>
        </w:numPr>
        <w:spacing w:after="0" w:line="480" w:lineRule="auto"/>
        <w:jc w:val="both"/>
      </w:pPr>
      <w:r w:rsidRPr="00031A7A">
        <w:t xml:space="preserve">untuk setting bandwite jaringan internet </w:t>
      </w:r>
    </w:p>
    <w:p w14:paraId="7AFF746E" w14:textId="1D70441B" w:rsidR="00164AA8" w:rsidRDefault="00FD4DD3" w:rsidP="00E0720A">
      <w:pPr>
        <w:pStyle w:val="ListParagraph"/>
        <w:numPr>
          <w:ilvl w:val="0"/>
          <w:numId w:val="24"/>
        </w:numPr>
        <w:spacing w:after="0" w:line="480" w:lineRule="auto"/>
        <w:jc w:val="both"/>
      </w:pPr>
      <w:r w:rsidRPr="00031A7A">
        <w:t xml:space="preserve">untuk setting blokir sebuah situs Gambar </w:t>
      </w:r>
    </w:p>
    <w:p w14:paraId="4DE5058D" w14:textId="097A1F87" w:rsidR="00FA11B6" w:rsidRDefault="00FD4DD3" w:rsidP="00FA11B6">
      <w:pPr>
        <w:keepNext/>
        <w:spacing w:after="0" w:line="480" w:lineRule="auto"/>
        <w:ind w:firstLine="720"/>
        <w:jc w:val="center"/>
      </w:pPr>
      <w:r w:rsidRPr="00031A7A">
        <w:rPr>
          <w:noProof/>
        </w:rPr>
        <w:drawing>
          <wp:inline distT="0" distB="0" distL="0" distR="0" wp14:anchorId="0D15B5D6" wp14:editId="5D2676FD">
            <wp:extent cx="3084195" cy="179832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087087" cy="1800006"/>
                    </a:xfrm>
                    <a:prstGeom prst="rect">
                      <a:avLst/>
                    </a:prstGeom>
                  </pic:spPr>
                </pic:pic>
              </a:graphicData>
            </a:graphic>
          </wp:inline>
        </w:drawing>
      </w:r>
    </w:p>
    <w:p w14:paraId="6141622E" w14:textId="77777777" w:rsidR="00FA11B6" w:rsidRPr="00031A7A" w:rsidRDefault="00FA11B6" w:rsidP="00FA11B6">
      <w:pPr>
        <w:spacing w:after="0" w:line="480" w:lineRule="auto"/>
        <w:ind w:firstLine="720"/>
      </w:pPr>
      <w:r w:rsidRPr="00031A7A">
        <w:t xml:space="preserve">Sumber : </w:t>
      </w:r>
      <w:r w:rsidRPr="00031A7A">
        <w:fldChar w:fldCharType="begin" w:fldLock="1"/>
      </w:r>
      <w:r w:rsidRPr="00031A7A">
        <w:instrText>ADDIN CSL_CITATION {"citationItems":[{"id":"ITEM-1","itemData":{"abstract":"Router Mikrotik adalah salah satu vendor baik hardware dan software yang menyediakan fasilitas untuk membuat router. Salah satunya adalah Router Mikrotik, ini adalah Operating system yang khusus digunakan untuk membuat sebuah router dengan cara menginstal nya ke komputer. Fasilitas atau tools yang di sediakan dalam Router Mikrotik sangat lengkap untuk membangun sebuah router yang handal dan stabil. Banwidth merupakan bagian terpenting dalam melayani jasa layanan internet, oleh karena itu bandwidth harus diatur atau dimanagemen dengan baik agar dapat memaksimalkan koneksi internet. Manjemen bandwidth adalah untuk membagi besarnya bandwidth yang dibutuhkan Metode yang digunakan dalam penelitian ini adalah Cisco Lifecycle Services dirancang untuk mendukung jaringan berkembang. Cisco Lifecycle Services adalah pendekatan enam tahap.Tiap tahap mendefinisikan aktifitas yang dibutuhkan untuk sukses menyebarkan dan mengoperasikan teknologi jaringan. Hal ini juga rincian bagaimana mengoptimalkan kinerja di seluruh siklus hidup suatu jaringan..","author":[{"dropping-particle":"","family":"Didi Susianto","given":"","non-dropping-particle":"","parse-names":false,"suffix":""}],"container-title":"Cendikia","id":"ITEM-1","issue":"1","issued":{"date-parts":[["2016"]]},"page":"7","title":"Implementasi Queue Tree Untuk Manajemen Bandwidth Menggunakan Router Board Mikrotik","type":"article-journal","volume":"12"},"uris":["http://www.mendeley.com/documents/?uuid=47628c7c-997c-44a8-8294-c57aafd0a918"]}],"mendeley":{"formattedCitation":"(Didi Susianto 2016)","plainTextFormattedCitation":"(Didi Susianto 2016)","previouslyFormattedCitation":"(Didi Susianto 2016)"},"properties":{"noteIndex":0},"schema":"https://github.com/citation-style-language/schema/raw/master/csl-citation.json"}</w:instrText>
      </w:r>
      <w:r w:rsidRPr="00031A7A">
        <w:fldChar w:fldCharType="separate"/>
      </w:r>
      <w:r w:rsidRPr="00031A7A">
        <w:rPr>
          <w:noProof/>
        </w:rPr>
        <w:t>(Didi Susianto 2016)</w:t>
      </w:r>
      <w:r w:rsidRPr="00031A7A">
        <w:fldChar w:fldCharType="end"/>
      </w:r>
    </w:p>
    <w:p w14:paraId="7B19E893" w14:textId="2FFE5F4B" w:rsidR="00E0720A" w:rsidRDefault="00FA11B6" w:rsidP="00FA11B6">
      <w:pPr>
        <w:pStyle w:val="gambar2"/>
        <w:sectPr w:rsidR="00E0720A" w:rsidSect="004308F4">
          <w:headerReference w:type="default" r:id="rId37"/>
          <w:footerReference w:type="default" r:id="rId38"/>
          <w:pgSz w:w="11907" w:h="16840" w:code="9"/>
          <w:pgMar w:top="1418" w:right="1418" w:bottom="1418" w:left="2268" w:header="709" w:footer="709" w:gutter="0"/>
          <w:pgNumType w:start="11"/>
          <w:cols w:space="708"/>
          <w:titlePg/>
          <w:docGrid w:linePitch="360"/>
        </w:sectPr>
      </w:pPr>
      <w:bookmarkStart w:id="100" w:name="_Toc88099987"/>
      <w:r>
        <w:t xml:space="preserve">Gambar 2. </w:t>
      </w:r>
      <w:r w:rsidR="003D3850">
        <w:fldChar w:fldCharType="begin"/>
      </w:r>
      <w:r w:rsidR="003D3850">
        <w:instrText xml:space="preserve"> SEQ Gambar_2. \* ARABIC </w:instrText>
      </w:r>
      <w:r w:rsidR="003D3850">
        <w:fldChar w:fldCharType="separate"/>
      </w:r>
      <w:r>
        <w:rPr>
          <w:noProof/>
        </w:rPr>
        <w:t>13</w:t>
      </w:r>
      <w:r w:rsidR="003D3850">
        <w:rPr>
          <w:noProof/>
        </w:rPr>
        <w:fldChar w:fldCharType="end"/>
      </w:r>
      <w:r w:rsidRPr="00FA11B6">
        <w:rPr>
          <w:bCs/>
        </w:rPr>
        <w:t xml:space="preserve"> </w:t>
      </w:r>
      <w:r w:rsidRPr="00031A7A">
        <w:rPr>
          <w:bCs/>
        </w:rPr>
        <w:t>Winbox</w:t>
      </w:r>
      <w:bookmarkEnd w:id="100"/>
    </w:p>
    <w:p w14:paraId="7B460E9D" w14:textId="0B133661" w:rsidR="00E90492" w:rsidRPr="00031A7A" w:rsidRDefault="00E90492" w:rsidP="007A2056">
      <w:pPr>
        <w:pStyle w:val="Style21"/>
      </w:pPr>
      <w:bookmarkStart w:id="101" w:name="_Toc88086215"/>
      <w:bookmarkStart w:id="102" w:name="_Toc88092156"/>
      <w:r w:rsidRPr="00031A7A">
        <w:lastRenderedPageBreak/>
        <w:t>BAB III</w:t>
      </w:r>
      <w:r w:rsidR="00527006" w:rsidRPr="00031A7A">
        <w:br/>
      </w:r>
      <w:r w:rsidRPr="00031A7A">
        <w:t>METODOLOGI PENELITIAN</w:t>
      </w:r>
      <w:bookmarkEnd w:id="101"/>
      <w:bookmarkEnd w:id="102"/>
      <w:r w:rsidR="00031A7A" w:rsidRPr="00031A7A">
        <w:br/>
      </w:r>
    </w:p>
    <w:p w14:paraId="57AABFAF" w14:textId="6AC10BB8" w:rsidR="00E90492" w:rsidRPr="00AB7141" w:rsidRDefault="00E90492" w:rsidP="00031A7A">
      <w:pPr>
        <w:pStyle w:val="Style8"/>
        <w:rPr>
          <w:rFonts w:cs="Times New Roman"/>
          <w:b/>
          <w:szCs w:val="24"/>
        </w:rPr>
      </w:pPr>
      <w:bookmarkStart w:id="103" w:name="_Toc88086216"/>
      <w:bookmarkStart w:id="104" w:name="_Toc88092157"/>
      <w:r w:rsidRPr="00AB7141">
        <w:rPr>
          <w:rFonts w:cs="Times New Roman"/>
          <w:b/>
          <w:szCs w:val="24"/>
        </w:rPr>
        <w:t>Kerangka Penelitian</w:t>
      </w:r>
      <w:bookmarkEnd w:id="103"/>
      <w:bookmarkEnd w:id="104"/>
    </w:p>
    <w:p w14:paraId="4C886F4B" w14:textId="77777777" w:rsidR="00E90492" w:rsidRPr="00031A7A" w:rsidRDefault="00E90492" w:rsidP="0036089F">
      <w:pPr>
        <w:spacing w:after="0" w:line="480" w:lineRule="auto"/>
        <w:ind w:left="720" w:firstLine="720"/>
        <w:jc w:val="both"/>
      </w:pPr>
      <w:r w:rsidRPr="00031A7A">
        <w:t>Kerangka penelitian merupakan konsep suatu penelitian yang menghubungkan antara visualisasi satu variabel dengan variable lainnya, sehingga penelitian menjadi tersusun secara sistematis dan dapat diterima oleh semua pihak.</w:t>
      </w:r>
    </w:p>
    <w:p w14:paraId="29227E78" w14:textId="77777777" w:rsidR="00E90492" w:rsidRPr="00031A7A" w:rsidRDefault="00E90492" w:rsidP="00075F13">
      <w:pPr>
        <w:pStyle w:val="NoSpacing"/>
        <w:spacing w:line="480" w:lineRule="auto"/>
        <w:rPr>
          <w:lang w:val="id-ID"/>
        </w:rPr>
      </w:pPr>
      <w:r w:rsidRPr="00031A7A">
        <w:rPr>
          <w:noProof/>
        </w:rPr>
        <mc:AlternateContent>
          <mc:Choice Requires="wps">
            <w:drawing>
              <wp:anchor distT="0" distB="0" distL="114300" distR="114300" simplePos="0" relativeHeight="251663360" behindDoc="0" locked="0" layoutInCell="1" allowOverlap="1" wp14:anchorId="39291237" wp14:editId="77ACAD35">
                <wp:simplePos x="0" y="0"/>
                <wp:positionH relativeFrom="column">
                  <wp:posOffset>1741170</wp:posOffset>
                </wp:positionH>
                <wp:positionV relativeFrom="paragraph">
                  <wp:posOffset>75465</wp:posOffset>
                </wp:positionV>
                <wp:extent cx="1714500" cy="280035"/>
                <wp:effectExtent l="0" t="0" r="19050" b="2476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80035"/>
                        </a:xfrm>
                        <a:prstGeom prst="rect">
                          <a:avLst/>
                        </a:prstGeom>
                        <a:solidFill>
                          <a:srgbClr val="FFFFFF"/>
                        </a:solidFill>
                        <a:ln w="9525">
                          <a:solidFill>
                            <a:srgbClr val="000000"/>
                          </a:solidFill>
                          <a:miter lim="800000"/>
                          <a:headEnd/>
                          <a:tailEnd/>
                        </a:ln>
                      </wps:spPr>
                      <wps:txbx>
                        <w:txbxContent>
                          <w:p w14:paraId="7DCD177D" w14:textId="77777777" w:rsidR="000D0D9F" w:rsidRPr="008A54C6" w:rsidRDefault="000D0D9F" w:rsidP="00E90492">
                            <w:pPr>
                              <w:jc w:val="center"/>
                            </w:pPr>
                            <w:r w:rsidRPr="008A54C6">
                              <w:t>Penelitian Pendahulu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291237" id="Rectangle 61" o:spid="_x0000_s1027" style="position:absolute;left:0;text-align:left;margin-left:137.1pt;margin-top:5.95pt;width:13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">
                <v:textbox>
                  <w:txbxContent>
                    <w:p w14:paraId="7DCD177D" w14:textId="77777777" w:rsidR="000D0D9F" w:rsidRPr="008A54C6" w:rsidRDefault="000D0D9F" w:rsidP="00E90492">
                      <w:pPr>
                        <w:jc w:val="center"/>
                      </w:pPr>
                      <w:r w:rsidRPr="008A54C6">
                        <w:t>Penelitian Pendahuluan</w:t>
                      </w:r>
                    </w:p>
                  </w:txbxContent>
                </v:textbox>
              </v:rect>
            </w:pict>
          </mc:Fallback>
        </mc:AlternateContent>
      </w:r>
    </w:p>
    <w:p w14:paraId="2B5A7C7D"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65408" behindDoc="0" locked="0" layoutInCell="1" allowOverlap="1" wp14:anchorId="367DB34E" wp14:editId="0F54844A">
                <wp:simplePos x="0" y="0"/>
                <wp:positionH relativeFrom="column">
                  <wp:posOffset>1741170</wp:posOffset>
                </wp:positionH>
                <wp:positionV relativeFrom="paragraph">
                  <wp:posOffset>174525</wp:posOffset>
                </wp:positionV>
                <wp:extent cx="1714500" cy="280035"/>
                <wp:effectExtent l="0" t="0" r="19050" b="2476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280035"/>
                        </a:xfrm>
                        <a:prstGeom prst="rect">
                          <a:avLst/>
                        </a:prstGeom>
                        <a:solidFill>
                          <a:srgbClr val="FFFFFF"/>
                        </a:solidFill>
                        <a:ln w="9525">
                          <a:solidFill>
                            <a:srgbClr val="000000"/>
                          </a:solidFill>
                          <a:miter lim="800000"/>
                          <a:headEnd/>
                          <a:tailEnd/>
                        </a:ln>
                      </wps:spPr>
                      <wps:txbx>
                        <w:txbxContent>
                          <w:p w14:paraId="01059507" w14:textId="77777777" w:rsidR="000D0D9F" w:rsidRPr="008A54C6" w:rsidRDefault="000D0D9F" w:rsidP="00E90492">
                            <w:pPr>
                              <w:jc w:val="center"/>
                            </w:pPr>
                            <w:r w:rsidRPr="008A54C6">
                              <w:t>Pen</w:t>
                            </w:r>
                            <w:r>
                              <w:t>gumpulan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7DB34E" id="Rectangle 60" o:spid="_x0000_s1028" style="position:absolute;left:0;text-align:left;margin-left:137.1pt;margin-top:13.75pt;width:135pt;height:22.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">
                <v:textbox>
                  <w:txbxContent>
                    <w:p w14:paraId="01059507" w14:textId="77777777" w:rsidR="000D0D9F" w:rsidRPr="008A54C6" w:rsidRDefault="000D0D9F" w:rsidP="00E90492">
                      <w:pPr>
                        <w:jc w:val="center"/>
                      </w:pPr>
                      <w:r w:rsidRPr="008A54C6">
                        <w:t>Pen</w:t>
                      </w:r>
                      <w:r>
                        <w:t>gumpulan Data</w:t>
                      </w:r>
                    </w:p>
                  </w:txbxContent>
                </v:textbox>
              </v:rect>
            </w:pict>
          </mc:Fallback>
        </mc:AlternateContent>
      </w:r>
      <w:r w:rsidRPr="00031A7A">
        <w:rPr>
          <w:noProof/>
        </w:rPr>
        <mc:AlternateContent>
          <mc:Choice Requires="wps">
            <w:drawing>
              <wp:anchor distT="0" distB="0" distL="114300" distR="114300" simplePos="0" relativeHeight="251664384" behindDoc="0" locked="0" layoutInCell="1" allowOverlap="1" wp14:anchorId="3863D344" wp14:editId="68AC9D02">
                <wp:simplePos x="0" y="0"/>
                <wp:positionH relativeFrom="column">
                  <wp:posOffset>2598420</wp:posOffset>
                </wp:positionH>
                <wp:positionV relativeFrom="paragraph">
                  <wp:posOffset>8155</wp:posOffset>
                </wp:positionV>
                <wp:extent cx="0" cy="156210"/>
                <wp:effectExtent l="76200" t="0" r="57150" b="53340"/>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6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7F18AB" id="_x0000_t32" coordsize="21600,21600" o:spt="32" o:oned="t" path="m,l21600,21600e" filled="f">
                <v:path arrowok="t" fillok="f" o:connecttype="none"/>
                <o:lock v:ext="edit" shapetype="t"/>
              </v:shapetype>
              <v:shape id="Straight Arrow Connector 59" o:spid="_x0000_s1026" type="#_x0000_t32" style="position:absolute;margin-left:204.6pt;margin-top:.65pt;width:0;height:1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">
                <v:stroke endarrow="block"/>
              </v:shape>
            </w:pict>
          </mc:Fallback>
        </mc:AlternateContent>
      </w:r>
    </w:p>
    <w:p w14:paraId="49669868"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69504" behindDoc="0" locked="0" layoutInCell="1" allowOverlap="1" wp14:anchorId="4110569A" wp14:editId="2AD73BF8">
                <wp:simplePos x="0" y="0"/>
                <wp:positionH relativeFrom="column">
                  <wp:posOffset>2597785</wp:posOffset>
                </wp:positionH>
                <wp:positionV relativeFrom="paragraph">
                  <wp:posOffset>107315</wp:posOffset>
                </wp:positionV>
                <wp:extent cx="0" cy="211455"/>
                <wp:effectExtent l="76200" t="0" r="57150" b="5524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14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2053C2" id="Straight Arrow Connector 58" o:spid="_x0000_s1026" type="#_x0000_t32" style="position:absolute;margin-left:204.55pt;margin-top:8.45pt;width:0;height:1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">
                <v:stroke endarrow="block"/>
              </v:shape>
            </w:pict>
          </mc:Fallback>
        </mc:AlternateContent>
      </w:r>
      <w:r w:rsidRPr="00031A7A">
        <w:rPr>
          <w:noProof/>
        </w:rPr>
        <mc:AlternateContent>
          <mc:Choice Requires="wps">
            <w:drawing>
              <wp:anchor distT="0" distB="0" distL="114300" distR="114300" simplePos="0" relativeHeight="251696128" behindDoc="1" locked="0" layoutInCell="1" allowOverlap="1" wp14:anchorId="1E2473C2" wp14:editId="7779AB12">
                <wp:simplePos x="0" y="0"/>
                <wp:positionH relativeFrom="column">
                  <wp:posOffset>95417</wp:posOffset>
                </wp:positionH>
                <wp:positionV relativeFrom="paragraph">
                  <wp:posOffset>319104</wp:posOffset>
                </wp:positionV>
                <wp:extent cx="5111015" cy="606592"/>
                <wp:effectExtent l="0" t="0" r="13970" b="22225"/>
                <wp:wrapNone/>
                <wp:docPr id="11" name="Text Box 11"/>
                <wp:cNvGraphicFramePr/>
                <a:graphic xmlns:a="http://schemas.openxmlformats.org/drawingml/2006/main">
                  <a:graphicData uri="http://schemas.microsoft.com/office/word/2010/wordprocessingShape">
                    <wps:wsp>
                      <wps:cNvSpPr txBox="1"/>
                      <wps:spPr>
                        <a:xfrm>
                          <a:off x="0" y="0"/>
                          <a:ext cx="5111015" cy="6065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3481377" w14:textId="77777777" w:rsidR="000D0D9F" w:rsidRDefault="000D0D9F" w:rsidP="00E904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2473C2" id="Text Box 11" o:spid="_x0000_s1029" type="#_x0000_t202" style="position:absolute;left:0;text-align:left;margin-left:7.5pt;margin-top:25.15pt;width:402.45pt;height:47.75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" fillcolor="white [3201]" strokeweight=".5pt">
                <v:textbox>
                  <w:txbxContent>
                    <w:p w14:paraId="13481377" w14:textId="77777777" w:rsidR="000D0D9F" w:rsidRDefault="000D0D9F" w:rsidP="00E90492"/>
                  </w:txbxContent>
                </v:textbox>
              </v:shape>
            </w:pict>
          </mc:Fallback>
        </mc:AlternateContent>
      </w:r>
    </w:p>
    <w:p w14:paraId="7FF1B52E"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93056" behindDoc="0" locked="0" layoutInCell="1" allowOverlap="1" wp14:anchorId="11A4CA54" wp14:editId="79F2A47F">
                <wp:simplePos x="0" y="0"/>
                <wp:positionH relativeFrom="column">
                  <wp:posOffset>3348355</wp:posOffset>
                </wp:positionH>
                <wp:positionV relativeFrom="paragraph">
                  <wp:posOffset>293905</wp:posOffset>
                </wp:positionV>
                <wp:extent cx="240030" cy="0"/>
                <wp:effectExtent l="0" t="76200" r="26670" b="952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00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2C323E" id="Straight Arrow Connector 12" o:spid="_x0000_s1026" type="#_x0000_t32" style="position:absolute;margin-left:263.65pt;margin-top:23.15pt;width:18.9pt;height:0;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">
                <v:stroke endarrow="block"/>
              </v:shape>
            </w:pict>
          </mc:Fallback>
        </mc:AlternateContent>
      </w:r>
      <w:r w:rsidRPr="00031A7A">
        <w:rPr>
          <w:noProof/>
        </w:rPr>
        <mc:AlternateContent>
          <mc:Choice Requires="wps">
            <w:drawing>
              <wp:anchor distT="0" distB="0" distL="114300" distR="114300" simplePos="0" relativeHeight="251692032" behindDoc="0" locked="0" layoutInCell="1" allowOverlap="1" wp14:anchorId="6C9D8DE0" wp14:editId="7358C062">
                <wp:simplePos x="0" y="0"/>
                <wp:positionH relativeFrom="column">
                  <wp:posOffset>1596390</wp:posOffset>
                </wp:positionH>
                <wp:positionV relativeFrom="paragraph">
                  <wp:posOffset>293905</wp:posOffset>
                </wp:positionV>
                <wp:extent cx="240030" cy="0"/>
                <wp:effectExtent l="0" t="76200" r="26670" b="9525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00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BD76E5" id="Straight Arrow Connector 13" o:spid="_x0000_s1026" type="#_x0000_t32" style="position:absolute;margin-left:125.7pt;margin-top:23.15pt;width:18.9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">
                <v:stroke endarrow="block"/>
              </v:shape>
            </w:pict>
          </mc:Fallback>
        </mc:AlternateContent>
      </w:r>
      <w:r w:rsidRPr="00031A7A">
        <w:rPr>
          <w:noProof/>
        </w:rPr>
        <mc:AlternateContent>
          <mc:Choice Requires="wps">
            <w:drawing>
              <wp:anchor distT="0" distB="0" distL="114300" distR="114300" simplePos="0" relativeHeight="251668480" behindDoc="0" locked="0" layoutInCell="1" allowOverlap="1" wp14:anchorId="2ED9731A" wp14:editId="67217DE4">
                <wp:simplePos x="0" y="0"/>
                <wp:positionH relativeFrom="column">
                  <wp:posOffset>3589020</wp:posOffset>
                </wp:positionH>
                <wp:positionV relativeFrom="paragraph">
                  <wp:posOffset>149760</wp:posOffset>
                </wp:positionV>
                <wp:extent cx="1405255" cy="280035"/>
                <wp:effectExtent l="0" t="0" r="23495" b="24765"/>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05255" cy="280035"/>
                        </a:xfrm>
                        <a:prstGeom prst="rect">
                          <a:avLst/>
                        </a:prstGeom>
                        <a:solidFill>
                          <a:srgbClr val="FFFFFF"/>
                        </a:solidFill>
                        <a:ln w="9525">
                          <a:solidFill>
                            <a:srgbClr val="000000"/>
                          </a:solidFill>
                          <a:miter lim="800000"/>
                          <a:headEnd/>
                          <a:tailEnd/>
                        </a:ln>
                      </wps:spPr>
                      <wps:txbx>
                        <w:txbxContent>
                          <w:p w14:paraId="031BCF4B" w14:textId="77777777" w:rsidR="000D0D9F" w:rsidRPr="00284428" w:rsidRDefault="000D0D9F" w:rsidP="00E90492">
                            <w:pPr>
                              <w:jc w:val="center"/>
                            </w:pPr>
                            <w:r>
                              <w:t>Metode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D9731A" id="Rectangle 52" o:spid="_x0000_s1030" style="position:absolute;left:0;text-align:left;margin-left:282.6pt;margin-top:11.8pt;width:110.65pt;height:22.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">
                <v:textbox>
                  <w:txbxContent>
                    <w:p w14:paraId="031BCF4B" w14:textId="77777777" w:rsidR="000D0D9F" w:rsidRPr="00284428" w:rsidRDefault="000D0D9F" w:rsidP="00E90492">
                      <w:pPr>
                        <w:jc w:val="center"/>
                      </w:pPr>
                      <w:r>
                        <w:t>Metode Penelitian</w:t>
                      </w:r>
                    </w:p>
                  </w:txbxContent>
                </v:textbox>
              </v:rect>
            </w:pict>
          </mc:Fallback>
        </mc:AlternateContent>
      </w:r>
      <w:r w:rsidRPr="00031A7A">
        <w:rPr>
          <w:noProof/>
        </w:rPr>
        <mc:AlternateContent>
          <mc:Choice Requires="wps">
            <w:drawing>
              <wp:anchor distT="0" distB="0" distL="114300" distR="114300" simplePos="0" relativeHeight="251667456" behindDoc="0" locked="0" layoutInCell="1" allowOverlap="1" wp14:anchorId="0AE77EAE" wp14:editId="6DF38D6F">
                <wp:simplePos x="0" y="0"/>
                <wp:positionH relativeFrom="column">
                  <wp:posOffset>1836420</wp:posOffset>
                </wp:positionH>
                <wp:positionV relativeFrom="paragraph">
                  <wp:posOffset>154205</wp:posOffset>
                </wp:positionV>
                <wp:extent cx="1514475" cy="280035"/>
                <wp:effectExtent l="0" t="0" r="28575" b="24765"/>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280035"/>
                        </a:xfrm>
                        <a:prstGeom prst="rect">
                          <a:avLst/>
                        </a:prstGeom>
                        <a:solidFill>
                          <a:srgbClr val="FFFFFF"/>
                        </a:solidFill>
                        <a:ln w="9525">
                          <a:solidFill>
                            <a:srgbClr val="000000"/>
                          </a:solidFill>
                          <a:miter lim="800000"/>
                          <a:headEnd/>
                          <a:tailEnd/>
                        </a:ln>
                      </wps:spPr>
                      <wps:txbx>
                        <w:txbxContent>
                          <w:p w14:paraId="6A34811A" w14:textId="77777777" w:rsidR="000D0D9F" w:rsidRPr="00284428" w:rsidRDefault="000D0D9F" w:rsidP="00E90492">
                            <w:pPr>
                              <w:jc w:val="center"/>
                            </w:pPr>
                            <w:r>
                              <w:t>Tempat Penelitian</w:t>
                            </w:r>
                          </w:p>
                          <w:p w14:paraId="7B49C079" w14:textId="77777777" w:rsidR="000D0D9F" w:rsidRPr="008A54C6" w:rsidRDefault="000D0D9F" w:rsidP="00E9049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E77EAE" id="Rectangle 57" o:spid="_x0000_s1031" style="position:absolute;left:0;text-align:left;margin-left:144.6pt;margin-top:12.15pt;width:119.25pt;height:22.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">
                <v:textbox>
                  <w:txbxContent>
                    <w:p w14:paraId="6A34811A" w14:textId="77777777" w:rsidR="000D0D9F" w:rsidRPr="00284428" w:rsidRDefault="000D0D9F" w:rsidP="00E90492">
                      <w:pPr>
                        <w:jc w:val="center"/>
                      </w:pPr>
                      <w:r>
                        <w:t>Tempat Penelitian</w:t>
                      </w:r>
                    </w:p>
                    <w:p w14:paraId="7B49C079" w14:textId="77777777" w:rsidR="000D0D9F" w:rsidRPr="008A54C6" w:rsidRDefault="000D0D9F" w:rsidP="00E90492">
                      <w:pPr>
                        <w:jc w:val="center"/>
                      </w:pPr>
                    </w:p>
                  </w:txbxContent>
                </v:textbox>
              </v:rect>
            </w:pict>
          </mc:Fallback>
        </mc:AlternateContent>
      </w:r>
      <w:r w:rsidRPr="00031A7A">
        <w:rPr>
          <w:noProof/>
        </w:rPr>
        <mc:AlternateContent>
          <mc:Choice Requires="wps">
            <w:drawing>
              <wp:anchor distT="0" distB="0" distL="114300" distR="114300" simplePos="0" relativeHeight="251666432" behindDoc="0" locked="0" layoutInCell="1" allowOverlap="1" wp14:anchorId="3385CC51" wp14:editId="2EFC15F8">
                <wp:simplePos x="0" y="0"/>
                <wp:positionH relativeFrom="column">
                  <wp:posOffset>306705</wp:posOffset>
                </wp:positionH>
                <wp:positionV relativeFrom="paragraph">
                  <wp:posOffset>149760</wp:posOffset>
                </wp:positionV>
                <wp:extent cx="1276350" cy="280035"/>
                <wp:effectExtent l="0" t="0" r="19050" b="24765"/>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280035"/>
                        </a:xfrm>
                        <a:prstGeom prst="rect">
                          <a:avLst/>
                        </a:prstGeom>
                        <a:solidFill>
                          <a:srgbClr val="FFFFFF"/>
                        </a:solidFill>
                        <a:ln w="9525">
                          <a:solidFill>
                            <a:srgbClr val="000000"/>
                          </a:solidFill>
                          <a:miter lim="800000"/>
                          <a:headEnd/>
                          <a:tailEnd/>
                        </a:ln>
                      </wps:spPr>
                      <wps:txbx>
                        <w:txbxContent>
                          <w:p w14:paraId="1152F075" w14:textId="77777777" w:rsidR="000D0D9F" w:rsidRPr="00CF4FF1" w:rsidRDefault="000D0D9F" w:rsidP="00E90492">
                            <w:pPr>
                              <w:jc w:val="center"/>
                            </w:pPr>
                            <w:r>
                              <w:t>Waktu Peneliti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85CC51" id="Rectangle 54" o:spid="_x0000_s1032" style="position:absolute;left:0;text-align:left;margin-left:24.15pt;margin-top:11.8pt;width:100.5pt;height:22.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">
                <v:textbox>
                  <w:txbxContent>
                    <w:p w14:paraId="1152F075" w14:textId="77777777" w:rsidR="000D0D9F" w:rsidRPr="00CF4FF1" w:rsidRDefault="000D0D9F" w:rsidP="00E90492">
                      <w:pPr>
                        <w:jc w:val="center"/>
                      </w:pPr>
                      <w:r>
                        <w:t>Waktu Penelitian</w:t>
                      </w:r>
                    </w:p>
                  </w:txbxContent>
                </v:textbox>
              </v:rect>
            </w:pict>
          </mc:Fallback>
        </mc:AlternateContent>
      </w:r>
    </w:p>
    <w:p w14:paraId="76C09906"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82816" behindDoc="0" locked="0" layoutInCell="1" allowOverlap="1" wp14:anchorId="17E39D11" wp14:editId="120D6414">
                <wp:simplePos x="0" y="0"/>
                <wp:positionH relativeFrom="column">
                  <wp:posOffset>2597986</wp:posOffset>
                </wp:positionH>
                <wp:positionV relativeFrom="paragraph">
                  <wp:posOffset>233881</wp:posOffset>
                </wp:positionV>
                <wp:extent cx="0" cy="154906"/>
                <wp:effectExtent l="76200" t="0" r="57150" b="5524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490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E41F93" id="Straight Arrow Connector 51" o:spid="_x0000_s1026" type="#_x0000_t32" style="position:absolute;margin-left:204.55pt;margin-top:18.4pt;width:0;height:12.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">
                <v:stroke endarrow="block"/>
              </v:shape>
            </w:pict>
          </mc:Fallback>
        </mc:AlternateContent>
      </w:r>
    </w:p>
    <w:p w14:paraId="55BB69FF"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86912" behindDoc="0" locked="0" layoutInCell="1" allowOverlap="1" wp14:anchorId="26C51102" wp14:editId="712A46FA">
                <wp:simplePos x="0" y="0"/>
                <wp:positionH relativeFrom="column">
                  <wp:posOffset>1988820</wp:posOffset>
                </wp:positionH>
                <wp:positionV relativeFrom="paragraph">
                  <wp:posOffset>59690</wp:posOffset>
                </wp:positionV>
                <wp:extent cx="1219200" cy="280035"/>
                <wp:effectExtent l="9525" t="11430" r="9525" b="13335"/>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280035"/>
                        </a:xfrm>
                        <a:prstGeom prst="rect">
                          <a:avLst/>
                        </a:prstGeom>
                        <a:solidFill>
                          <a:srgbClr val="FFFFFF"/>
                        </a:solidFill>
                        <a:ln w="9525">
                          <a:solidFill>
                            <a:srgbClr val="000000"/>
                          </a:solidFill>
                          <a:miter lim="800000"/>
                          <a:headEnd/>
                          <a:tailEnd/>
                        </a:ln>
                      </wps:spPr>
                      <wps:txbx>
                        <w:txbxContent>
                          <w:p w14:paraId="5AAB0669" w14:textId="77777777" w:rsidR="000D0D9F" w:rsidRPr="008A54C6" w:rsidRDefault="000D0D9F" w:rsidP="00E90492">
                            <w:pPr>
                              <w:jc w:val="center"/>
                            </w:pPr>
                            <w:r>
                              <w:t>Anali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C51102" id="Rectangle 47" o:spid="_x0000_s1033" style="position:absolute;left:0;text-align:left;margin-left:156.6pt;margin-top:4.7pt;width:96pt;height:22.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">
                <v:textbox>
                  <w:txbxContent>
                    <w:p w14:paraId="5AAB0669" w14:textId="77777777" w:rsidR="000D0D9F" w:rsidRPr="008A54C6" w:rsidRDefault="000D0D9F" w:rsidP="00E90492">
                      <w:pPr>
                        <w:jc w:val="center"/>
                      </w:pPr>
                      <w:r>
                        <w:t>Analisa</w:t>
                      </w:r>
                    </w:p>
                  </w:txbxContent>
                </v:textbox>
              </v:rect>
            </w:pict>
          </mc:Fallback>
        </mc:AlternateContent>
      </w:r>
    </w:p>
    <w:p w14:paraId="11DE4E5B" w14:textId="084448D5" w:rsidR="00E90492" w:rsidRPr="00031A7A" w:rsidRDefault="00E90492" w:rsidP="00075F13">
      <w:pPr>
        <w:tabs>
          <w:tab w:val="left" w:pos="195"/>
          <w:tab w:val="right" w:pos="8220"/>
        </w:tabs>
        <w:spacing w:after="0" w:line="480" w:lineRule="auto"/>
        <w:jc w:val="center"/>
      </w:pPr>
      <w:r w:rsidRPr="00031A7A">
        <w:rPr>
          <w:noProof/>
        </w:rPr>
        <mc:AlternateContent>
          <mc:Choice Requires="wps">
            <w:drawing>
              <wp:anchor distT="0" distB="0" distL="114300" distR="114300" simplePos="0" relativeHeight="251697152" behindDoc="1" locked="0" layoutInCell="1" allowOverlap="1" wp14:anchorId="7DF1C912" wp14:editId="3FBBB93E">
                <wp:simplePos x="0" y="0"/>
                <wp:positionH relativeFrom="column">
                  <wp:posOffset>364924</wp:posOffset>
                </wp:positionH>
                <wp:positionV relativeFrom="paragraph">
                  <wp:posOffset>119781</wp:posOffset>
                </wp:positionV>
                <wp:extent cx="4466123" cy="577850"/>
                <wp:effectExtent l="0" t="0" r="10795" b="12700"/>
                <wp:wrapNone/>
                <wp:docPr id="14" name="Text Box 14"/>
                <wp:cNvGraphicFramePr/>
                <a:graphic xmlns:a="http://schemas.openxmlformats.org/drawingml/2006/main">
                  <a:graphicData uri="http://schemas.microsoft.com/office/word/2010/wordprocessingShape">
                    <wps:wsp>
                      <wps:cNvSpPr txBox="1"/>
                      <wps:spPr>
                        <a:xfrm>
                          <a:off x="0" y="0"/>
                          <a:ext cx="4466123" cy="577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1B2FD59" w14:textId="77777777" w:rsidR="000D0D9F" w:rsidRDefault="000D0D9F" w:rsidP="00E904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F1C912" id="Text Box 14" o:spid="_x0000_s1034" type="#_x0000_t202" style="position:absolute;left:0;text-align:left;margin-left:28.75pt;margin-top:9.45pt;width:351.65pt;height:45.5pt;z-index:-251619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" fillcolor="white [3201]" strokeweight=".5pt">
                <v:textbox>
                  <w:txbxContent>
                    <w:p w14:paraId="21B2FD59" w14:textId="77777777" w:rsidR="000D0D9F" w:rsidRDefault="000D0D9F" w:rsidP="00E90492"/>
                  </w:txbxContent>
                </v:textbox>
              </v:shape>
            </w:pict>
          </mc:Fallback>
        </mc:AlternateContent>
      </w:r>
      <w:r w:rsidRPr="00031A7A">
        <w:rPr>
          <w:noProof/>
        </w:rPr>
        <mc:AlternateContent>
          <mc:Choice Requires="wps">
            <w:drawing>
              <wp:anchor distT="0" distB="0" distL="114300" distR="114300" simplePos="0" relativeHeight="251687936" behindDoc="0" locked="0" layoutInCell="1" allowOverlap="1" wp14:anchorId="1FBE4330" wp14:editId="61243CBC">
                <wp:simplePos x="0" y="0"/>
                <wp:positionH relativeFrom="column">
                  <wp:posOffset>2597785</wp:posOffset>
                </wp:positionH>
                <wp:positionV relativeFrom="paragraph">
                  <wp:posOffset>3810</wp:posOffset>
                </wp:positionV>
                <wp:extent cx="0" cy="114935"/>
                <wp:effectExtent l="76200" t="0" r="57150" b="56515"/>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149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4F67D6" id="Straight Arrow Connector 40" o:spid="_x0000_s1026" type="#_x0000_t32" style="position:absolute;margin-left:204.55pt;margin-top:.3pt;width:0;height:9.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">
                <v:stroke endarrow="block"/>
              </v:shape>
            </w:pict>
          </mc:Fallback>
        </mc:AlternateContent>
      </w:r>
      <w:r w:rsidRPr="00031A7A">
        <w:rPr>
          <w:noProof/>
        </w:rPr>
        <mc:AlternateContent>
          <mc:Choice Requires="wps">
            <w:drawing>
              <wp:anchor distT="0" distB="0" distL="114300" distR="114300" simplePos="0" relativeHeight="251685888" behindDoc="0" locked="0" layoutInCell="1" allowOverlap="1" wp14:anchorId="463AF042" wp14:editId="5E1FE665">
                <wp:simplePos x="0" y="0"/>
                <wp:positionH relativeFrom="column">
                  <wp:posOffset>588645</wp:posOffset>
                </wp:positionH>
                <wp:positionV relativeFrom="paragraph">
                  <wp:posOffset>290195</wp:posOffset>
                </wp:positionV>
                <wp:extent cx="1219200" cy="280035"/>
                <wp:effectExtent l="9525" t="11430" r="9525" b="1333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280035"/>
                        </a:xfrm>
                        <a:prstGeom prst="rect">
                          <a:avLst/>
                        </a:prstGeom>
                        <a:solidFill>
                          <a:srgbClr val="FFFFFF"/>
                        </a:solidFill>
                        <a:ln w="9525">
                          <a:solidFill>
                            <a:srgbClr val="000000"/>
                          </a:solidFill>
                          <a:miter lim="800000"/>
                          <a:headEnd/>
                          <a:tailEnd/>
                        </a:ln>
                      </wps:spPr>
                      <wps:txbx>
                        <w:txbxContent>
                          <w:p w14:paraId="31F1D6B6" w14:textId="77777777" w:rsidR="000D0D9F" w:rsidRPr="008A54C6" w:rsidRDefault="000D0D9F" w:rsidP="00E90492">
                            <w:pPr>
                              <w:jc w:val="center"/>
                            </w:pPr>
                            <w:r>
                              <w:t>Analisa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3AF042" id="Rectangle 43" o:spid="_x0000_s1035" style="position:absolute;left:0;text-align:left;margin-left:46.35pt;margin-top:22.85pt;width:96pt;height:22.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">
                <v:textbox>
                  <w:txbxContent>
                    <w:p w14:paraId="31F1D6B6" w14:textId="77777777" w:rsidR="000D0D9F" w:rsidRPr="008A54C6" w:rsidRDefault="000D0D9F" w:rsidP="00E90492">
                      <w:pPr>
                        <w:jc w:val="center"/>
                      </w:pPr>
                      <w:r>
                        <w:t>Analisa Data</w:t>
                      </w:r>
                    </w:p>
                  </w:txbxContent>
                </v:textbox>
              </v:rect>
            </w:pict>
          </mc:Fallback>
        </mc:AlternateContent>
      </w:r>
      <w:r w:rsidRPr="00031A7A">
        <w:rPr>
          <w:noProof/>
        </w:rPr>
        <mc:AlternateContent>
          <mc:Choice Requires="wps">
            <w:drawing>
              <wp:anchor distT="0" distB="0" distL="114300" distR="114300" simplePos="0" relativeHeight="251684864" behindDoc="0" locked="0" layoutInCell="1" allowOverlap="1" wp14:anchorId="08D6A968" wp14:editId="2E2D9FCC">
                <wp:simplePos x="0" y="0"/>
                <wp:positionH relativeFrom="column">
                  <wp:posOffset>3388995</wp:posOffset>
                </wp:positionH>
                <wp:positionV relativeFrom="paragraph">
                  <wp:posOffset>290195</wp:posOffset>
                </wp:positionV>
                <wp:extent cx="1219200" cy="280035"/>
                <wp:effectExtent l="9525" t="11430" r="9525" b="1333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280035"/>
                        </a:xfrm>
                        <a:prstGeom prst="rect">
                          <a:avLst/>
                        </a:prstGeom>
                        <a:solidFill>
                          <a:srgbClr val="FFFFFF"/>
                        </a:solidFill>
                        <a:ln w="9525">
                          <a:solidFill>
                            <a:srgbClr val="000000"/>
                          </a:solidFill>
                          <a:miter lim="800000"/>
                          <a:headEnd/>
                          <a:tailEnd/>
                        </a:ln>
                      </wps:spPr>
                      <wps:txbx>
                        <w:txbxContent>
                          <w:p w14:paraId="590FD3BE" w14:textId="77777777" w:rsidR="000D0D9F" w:rsidRPr="008A54C6" w:rsidRDefault="000D0D9F" w:rsidP="00E90492">
                            <w:pPr>
                              <w:jc w:val="center"/>
                            </w:pPr>
                            <w:r>
                              <w:t>Analisa Si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D6A968" id="Rectangle 42" o:spid="_x0000_s1036" style="position:absolute;left:0;text-align:left;margin-left:266.85pt;margin-top:22.85pt;width:96pt;height:22.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">
                <v:textbox>
                  <w:txbxContent>
                    <w:p w14:paraId="590FD3BE" w14:textId="77777777" w:rsidR="000D0D9F" w:rsidRPr="008A54C6" w:rsidRDefault="000D0D9F" w:rsidP="00E90492">
                      <w:pPr>
                        <w:jc w:val="center"/>
                      </w:pPr>
                      <w:r>
                        <w:t>Analisa Sistem</w:t>
                      </w:r>
                    </w:p>
                  </w:txbxContent>
                </v:textbox>
              </v:rect>
            </w:pict>
          </mc:Fallback>
        </mc:AlternateContent>
      </w:r>
      <w:r w:rsidRPr="00031A7A">
        <w:rPr>
          <w:noProof/>
        </w:rPr>
        <mc:AlternateContent>
          <mc:Choice Requires="wps">
            <w:drawing>
              <wp:anchor distT="0" distB="0" distL="114300" distR="114300" simplePos="0" relativeHeight="251683840" behindDoc="0" locked="0" layoutInCell="1" allowOverlap="1" wp14:anchorId="2758249C" wp14:editId="7B8143CB">
                <wp:simplePos x="0" y="0"/>
                <wp:positionH relativeFrom="column">
                  <wp:posOffset>1988820</wp:posOffset>
                </wp:positionH>
                <wp:positionV relativeFrom="paragraph">
                  <wp:posOffset>290195</wp:posOffset>
                </wp:positionV>
                <wp:extent cx="1219200" cy="280035"/>
                <wp:effectExtent l="9525" t="11430" r="9525" b="13335"/>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0" cy="280035"/>
                        </a:xfrm>
                        <a:prstGeom prst="rect">
                          <a:avLst/>
                        </a:prstGeom>
                        <a:solidFill>
                          <a:srgbClr val="FFFFFF"/>
                        </a:solidFill>
                        <a:ln w="9525">
                          <a:solidFill>
                            <a:srgbClr val="000000"/>
                          </a:solidFill>
                          <a:miter lim="800000"/>
                          <a:headEnd/>
                          <a:tailEnd/>
                        </a:ln>
                      </wps:spPr>
                      <wps:txbx>
                        <w:txbxContent>
                          <w:p w14:paraId="28A0F625" w14:textId="77777777" w:rsidR="000D0D9F" w:rsidRPr="008A54C6" w:rsidRDefault="000D0D9F" w:rsidP="00E90492">
                            <w:pPr>
                              <w:jc w:val="center"/>
                            </w:pPr>
                            <w:r>
                              <w:t>Analisa Pro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58249C" id="Rectangle 41" o:spid="_x0000_s1037" style="position:absolute;left:0;text-align:left;margin-left:156.6pt;margin-top:22.85pt;width:96pt;height:22.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">
                <v:textbox>
                  <w:txbxContent>
                    <w:p w14:paraId="28A0F625" w14:textId="77777777" w:rsidR="000D0D9F" w:rsidRPr="008A54C6" w:rsidRDefault="000D0D9F" w:rsidP="00E90492">
                      <w:pPr>
                        <w:jc w:val="center"/>
                      </w:pPr>
                      <w:r>
                        <w:t>Analisa Proses</w:t>
                      </w:r>
                    </w:p>
                  </w:txbxContent>
                </v:textbox>
              </v:rect>
            </w:pict>
          </mc:Fallback>
        </mc:AlternateContent>
      </w:r>
    </w:p>
    <w:p w14:paraId="1870B00F"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95104" behindDoc="0" locked="0" layoutInCell="1" allowOverlap="1" wp14:anchorId="2912BBC2" wp14:editId="4EB9C270">
                <wp:simplePos x="0" y="0"/>
                <wp:positionH relativeFrom="column">
                  <wp:posOffset>3214002</wp:posOffset>
                </wp:positionH>
                <wp:positionV relativeFrom="paragraph">
                  <wp:posOffset>105443</wp:posOffset>
                </wp:positionV>
                <wp:extent cx="172720" cy="602"/>
                <wp:effectExtent l="0" t="76200" r="17780" b="952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2720" cy="6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587DB" id="Straight Arrow Connector 15" o:spid="_x0000_s1026" type="#_x0000_t32" style="position:absolute;margin-left:253.05pt;margin-top:8.3pt;width:13.6pt;height:.05pt;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">
                <v:stroke endarrow="block"/>
              </v:shape>
            </w:pict>
          </mc:Fallback>
        </mc:AlternateContent>
      </w:r>
      <w:r w:rsidRPr="00031A7A">
        <w:rPr>
          <w:noProof/>
        </w:rPr>
        <mc:AlternateContent>
          <mc:Choice Requires="wps">
            <w:drawing>
              <wp:anchor distT="0" distB="0" distL="114300" distR="114300" simplePos="0" relativeHeight="251694080" behindDoc="0" locked="0" layoutInCell="1" allowOverlap="1" wp14:anchorId="47652F09" wp14:editId="0FCA38C6">
                <wp:simplePos x="0" y="0"/>
                <wp:positionH relativeFrom="column">
                  <wp:posOffset>1818339</wp:posOffset>
                </wp:positionH>
                <wp:positionV relativeFrom="paragraph">
                  <wp:posOffset>106045</wp:posOffset>
                </wp:positionV>
                <wp:extent cx="173255" cy="0"/>
                <wp:effectExtent l="0" t="76200" r="17780" b="9525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25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169740" id="Straight Arrow Connector 16" o:spid="_x0000_s1026" type="#_x0000_t32" style="position:absolute;margin-left:143.2pt;margin-top:8.35pt;width:13.65pt;height: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">
                <v:stroke endarrow="block"/>
              </v:shape>
            </w:pict>
          </mc:Fallback>
        </mc:AlternateContent>
      </w:r>
    </w:p>
    <w:p w14:paraId="361EEF5D" w14:textId="3EAADB17" w:rsidR="00E90492" w:rsidRPr="00031A7A" w:rsidRDefault="00E90492" w:rsidP="00075F13">
      <w:pPr>
        <w:tabs>
          <w:tab w:val="left" w:pos="300"/>
          <w:tab w:val="right" w:pos="8220"/>
        </w:tabs>
        <w:spacing w:after="0" w:line="480" w:lineRule="auto"/>
        <w:jc w:val="center"/>
      </w:pPr>
      <w:r w:rsidRPr="00031A7A">
        <w:rPr>
          <w:noProof/>
        </w:rPr>
        <mc:AlternateContent>
          <mc:Choice Requires="wps">
            <w:drawing>
              <wp:anchor distT="0" distB="0" distL="114300" distR="114300" simplePos="0" relativeHeight="251670528" behindDoc="0" locked="0" layoutInCell="1" allowOverlap="1" wp14:anchorId="5BF0C8DD" wp14:editId="3F56A452">
                <wp:simplePos x="0" y="0"/>
                <wp:positionH relativeFrom="column">
                  <wp:posOffset>1394493</wp:posOffset>
                </wp:positionH>
                <wp:positionV relativeFrom="paragraph">
                  <wp:posOffset>200393</wp:posOffset>
                </wp:positionV>
                <wp:extent cx="2490470" cy="280035"/>
                <wp:effectExtent l="0" t="0" r="24130" b="24765"/>
                <wp:wrapNone/>
                <wp:docPr id="1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90470" cy="280035"/>
                        </a:xfrm>
                        <a:prstGeom prst="rect">
                          <a:avLst/>
                        </a:prstGeom>
                        <a:solidFill>
                          <a:srgbClr val="FFFFFF"/>
                        </a:solidFill>
                        <a:ln w="9525">
                          <a:solidFill>
                            <a:srgbClr val="000000"/>
                          </a:solidFill>
                          <a:miter lim="800000"/>
                          <a:headEnd/>
                          <a:tailEnd/>
                        </a:ln>
                      </wps:spPr>
                      <wps:txbx>
                        <w:txbxContent>
                          <w:p w14:paraId="6C992E51" w14:textId="77777777" w:rsidR="000D0D9F" w:rsidRPr="00582BC5" w:rsidRDefault="000D0D9F" w:rsidP="00E90492">
                            <w:pPr>
                              <w:jc w:val="center"/>
                            </w:pPr>
                            <w:r>
                              <w:t>Perancangan Load Balancing</w:t>
                            </w:r>
                          </w:p>
                        </w:txbxContent>
                      </wps:txbx>
                      <wps:bodyPr rot="0" vert="horz" wrap="square" lIns="91440" tIns="45720" rIns="91440" bIns="45720" anchor="t" anchorCtr="0" upright="1">
                        <a:noAutofit/>
                      </wps:bodyPr>
                    </wps:wsp>
                  </a:graphicData>
                </a:graphic>
              </wp:anchor>
            </w:drawing>
          </mc:Choice>
          <mc:Fallback>
            <w:pict>
              <v:rect w14:anchorId="5BF0C8DD" id="Rectangle 14" o:spid="_x0000_s1038" style="position:absolute;left:0;text-align:left;margin-left:109.8pt;margin-top:15.8pt;width:196.1pt;height:22.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">
                <v:textbox>
                  <w:txbxContent>
                    <w:p w14:paraId="6C992E51" w14:textId="77777777" w:rsidR="000D0D9F" w:rsidRPr="00582BC5" w:rsidRDefault="000D0D9F" w:rsidP="00E90492">
                      <w:pPr>
                        <w:jc w:val="center"/>
                      </w:pPr>
                      <w:r>
                        <w:t>Perancangan Load Balancing</w:t>
                      </w:r>
                    </w:p>
                  </w:txbxContent>
                </v:textbox>
              </v:rect>
            </w:pict>
          </mc:Fallback>
        </mc:AlternateContent>
      </w:r>
      <w:r w:rsidRPr="00031A7A">
        <w:rPr>
          <w:noProof/>
        </w:rPr>
        <mc:AlternateContent>
          <mc:Choice Requires="wps">
            <w:drawing>
              <wp:anchor distT="0" distB="0" distL="114300" distR="114300" simplePos="0" relativeHeight="251671552" behindDoc="0" locked="0" layoutInCell="1" allowOverlap="1" wp14:anchorId="79EAB60D" wp14:editId="3C570FE0">
                <wp:simplePos x="0" y="0"/>
                <wp:positionH relativeFrom="column">
                  <wp:posOffset>2599088</wp:posOffset>
                </wp:positionH>
                <wp:positionV relativeFrom="paragraph">
                  <wp:posOffset>44183</wp:posOffset>
                </wp:positionV>
                <wp:extent cx="0" cy="156210"/>
                <wp:effectExtent l="76200" t="0" r="57150" b="53340"/>
                <wp:wrapNone/>
                <wp:docPr id="1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562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8ABACDE" id="AutoShape 15" o:spid="_x0000_s1026" type="#_x0000_t32" style="position:absolute;margin-left:204.65pt;margin-top:3.5pt;width:0;height:12.3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">
                <v:stroke endarrow="block"/>
              </v:shape>
            </w:pict>
          </mc:Fallback>
        </mc:AlternateContent>
      </w:r>
      <w:r w:rsidRPr="00031A7A">
        <w:rPr>
          <w:noProof/>
        </w:rPr>
        <mc:AlternateContent>
          <mc:Choice Requires="wps">
            <w:drawing>
              <wp:anchor distT="0" distB="0" distL="114300" distR="114300" simplePos="0" relativeHeight="251688960" behindDoc="0" locked="0" layoutInCell="1" allowOverlap="1" wp14:anchorId="7308E7A7" wp14:editId="37ABE55C">
                <wp:simplePos x="0" y="0"/>
                <wp:positionH relativeFrom="column">
                  <wp:posOffset>2597785</wp:posOffset>
                </wp:positionH>
                <wp:positionV relativeFrom="paragraph">
                  <wp:posOffset>13335</wp:posOffset>
                </wp:positionV>
                <wp:extent cx="0" cy="10795"/>
                <wp:effectExtent l="0" t="0" r="19050" b="2730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869E72" id="Straight Arrow Connector 38" o:spid="_x0000_s1026" type="#_x0000_t32" style="position:absolute;margin-left:204.55pt;margin-top:1.05pt;width:0;height:.8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"/>
            </w:pict>
          </mc:Fallback>
        </mc:AlternateContent>
      </w:r>
    </w:p>
    <w:p w14:paraId="5BD19A4D"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98176" behindDoc="1" locked="0" layoutInCell="1" allowOverlap="1" wp14:anchorId="588ABF48" wp14:editId="5DD90439">
                <wp:simplePos x="0" y="0"/>
                <wp:positionH relativeFrom="column">
                  <wp:posOffset>-158750</wp:posOffset>
                </wp:positionH>
                <wp:positionV relativeFrom="paragraph">
                  <wp:posOffset>295910</wp:posOffset>
                </wp:positionV>
                <wp:extent cx="5610225" cy="773430"/>
                <wp:effectExtent l="0" t="0" r="28575" b="26670"/>
                <wp:wrapNone/>
                <wp:docPr id="19" name="Text Box 19"/>
                <wp:cNvGraphicFramePr/>
                <a:graphic xmlns:a="http://schemas.openxmlformats.org/drawingml/2006/main">
                  <a:graphicData uri="http://schemas.microsoft.com/office/word/2010/wordprocessingShape">
                    <wps:wsp>
                      <wps:cNvSpPr txBox="1"/>
                      <wps:spPr>
                        <a:xfrm>
                          <a:off x="0" y="0"/>
                          <a:ext cx="5610225" cy="7734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8442ECF" w14:textId="77777777" w:rsidR="000D0D9F" w:rsidRDefault="000D0D9F" w:rsidP="00E904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8ABF48" id="Text Box 19" o:spid="_x0000_s1039" type="#_x0000_t202" style="position:absolute;left:0;text-align:left;margin-left:-12.5pt;margin-top:23.3pt;width:441.75pt;height:60.9pt;z-index:-251618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" fillcolor="white [3201]" strokeweight=".5pt">
                <v:textbox>
                  <w:txbxContent>
                    <w:p w14:paraId="58442ECF" w14:textId="77777777" w:rsidR="000D0D9F" w:rsidRDefault="000D0D9F" w:rsidP="00E90492"/>
                  </w:txbxContent>
                </v:textbox>
              </v:shape>
            </w:pict>
          </mc:Fallback>
        </mc:AlternateContent>
      </w:r>
      <w:r w:rsidRPr="00031A7A">
        <w:rPr>
          <w:noProof/>
        </w:rPr>
        <mc:AlternateContent>
          <mc:Choice Requires="wps">
            <w:drawing>
              <wp:anchor distT="0" distB="0" distL="114300" distR="114300" simplePos="0" relativeHeight="251677696" behindDoc="0" locked="0" layoutInCell="1" allowOverlap="1" wp14:anchorId="6983DB17" wp14:editId="02790023">
                <wp:simplePos x="0" y="0"/>
                <wp:positionH relativeFrom="column">
                  <wp:posOffset>2609248</wp:posOffset>
                </wp:positionH>
                <wp:positionV relativeFrom="paragraph">
                  <wp:posOffset>138798</wp:posOffset>
                </wp:positionV>
                <wp:extent cx="635" cy="161925"/>
                <wp:effectExtent l="76200" t="0" r="75565" b="47625"/>
                <wp:wrapNone/>
                <wp:docPr id="20"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DA2000E" id="AutoShape 25" o:spid="_x0000_s1026" type="#_x0000_t32" style="position:absolute;margin-left:205.45pt;margin-top:10.95pt;width:.05pt;height:12.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">
                <v:stroke endarrow="block"/>
              </v:shape>
            </w:pict>
          </mc:Fallback>
        </mc:AlternateContent>
      </w:r>
    </w:p>
    <w:p w14:paraId="13195BCF"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700224" behindDoc="0" locked="0" layoutInCell="1" allowOverlap="1" wp14:anchorId="7706FF13" wp14:editId="62747D3B">
                <wp:simplePos x="0" y="0"/>
                <wp:positionH relativeFrom="column">
                  <wp:posOffset>3384550</wp:posOffset>
                </wp:positionH>
                <wp:positionV relativeFrom="paragraph">
                  <wp:posOffset>187960</wp:posOffset>
                </wp:positionV>
                <wp:extent cx="702945" cy="307975"/>
                <wp:effectExtent l="0" t="0" r="20955" b="15875"/>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945" cy="307975"/>
                        </a:xfrm>
                        <a:prstGeom prst="rect">
                          <a:avLst/>
                        </a:prstGeom>
                        <a:solidFill>
                          <a:srgbClr val="FFFFFF"/>
                        </a:solidFill>
                        <a:ln w="9525">
                          <a:solidFill>
                            <a:srgbClr val="000000"/>
                          </a:solidFill>
                          <a:miter lim="800000"/>
                          <a:headEnd/>
                          <a:tailEnd/>
                        </a:ln>
                      </wps:spPr>
                      <wps:txbx>
                        <w:txbxContent>
                          <w:p w14:paraId="72D2CF96" w14:textId="77777777" w:rsidR="000D0D9F" w:rsidRPr="00762058" w:rsidRDefault="000D0D9F" w:rsidP="00E90492">
                            <w:pPr>
                              <w:jc w:val="center"/>
                            </w:pPr>
                            <w:r>
                              <w:t>NA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7706FF13" id="Rectangle 22" o:spid="_x0000_s1040" style="position:absolute;left:0;text-align:left;margin-left:266.5pt;margin-top:14.8pt;width:55.35pt;height:24.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">
                <v:textbox>
                  <w:txbxContent>
                    <w:p w14:paraId="72D2CF96" w14:textId="77777777" w:rsidR="000D0D9F" w:rsidRPr="00762058" w:rsidRDefault="000D0D9F" w:rsidP="00E90492">
                      <w:pPr>
                        <w:jc w:val="center"/>
                      </w:pPr>
                      <w:r>
                        <w:t>NAT</w:t>
                      </w:r>
                    </w:p>
                  </w:txbxContent>
                </v:textbox>
              </v:rect>
            </w:pict>
          </mc:Fallback>
        </mc:AlternateContent>
      </w:r>
      <w:r w:rsidRPr="00031A7A">
        <w:rPr>
          <w:noProof/>
        </w:rPr>
        <mc:AlternateContent>
          <mc:Choice Requires="wps">
            <w:drawing>
              <wp:anchor distT="0" distB="0" distL="114300" distR="114300" simplePos="0" relativeHeight="251699200" behindDoc="0" locked="0" layoutInCell="1" allowOverlap="1" wp14:anchorId="29F51E9F" wp14:editId="3BA4799A">
                <wp:simplePos x="0" y="0"/>
                <wp:positionH relativeFrom="column">
                  <wp:posOffset>-53975</wp:posOffset>
                </wp:positionH>
                <wp:positionV relativeFrom="paragraph">
                  <wp:posOffset>168910</wp:posOffset>
                </wp:positionV>
                <wp:extent cx="1010285" cy="307975"/>
                <wp:effectExtent l="0" t="0" r="18415" b="15875"/>
                <wp:wrapNone/>
                <wp:docPr id="2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0285" cy="307975"/>
                        </a:xfrm>
                        <a:prstGeom prst="rect">
                          <a:avLst/>
                        </a:prstGeom>
                        <a:solidFill>
                          <a:srgbClr val="FFFFFF"/>
                        </a:solidFill>
                        <a:ln w="9525">
                          <a:solidFill>
                            <a:srgbClr val="000000"/>
                          </a:solidFill>
                          <a:miter lim="800000"/>
                          <a:headEnd/>
                          <a:tailEnd/>
                        </a:ln>
                      </wps:spPr>
                      <wps:txbx>
                        <w:txbxContent>
                          <w:p w14:paraId="74F48933" w14:textId="77777777" w:rsidR="000D0D9F" w:rsidRPr="00AB30BA" w:rsidRDefault="000D0D9F" w:rsidP="00E90492">
                            <w:pPr>
                              <w:jc w:val="center"/>
                              <w:rPr>
                                <w:i/>
                                <w:iCs/>
                              </w:rPr>
                            </w:pPr>
                            <w:r w:rsidRPr="00AB30BA">
                              <w:rPr>
                                <w:i/>
                                <w:iCs/>
                              </w:rPr>
                              <w:t>IP Addres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9F51E9F" id="Rectangle 19" o:spid="_x0000_s1041" style="position:absolute;left:0;text-align:left;margin-left:-4.25pt;margin-top:13.3pt;width:79.55pt;height:24.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">
                <v:textbox>
                  <w:txbxContent>
                    <w:p w14:paraId="74F48933" w14:textId="77777777" w:rsidR="000D0D9F" w:rsidRPr="00AB30BA" w:rsidRDefault="000D0D9F" w:rsidP="00E90492">
                      <w:pPr>
                        <w:jc w:val="center"/>
                        <w:rPr>
                          <w:i/>
                          <w:iCs/>
                        </w:rPr>
                      </w:pPr>
                      <w:r w:rsidRPr="00AB30BA">
                        <w:rPr>
                          <w:i/>
                          <w:iCs/>
                        </w:rPr>
                        <w:t>IP Address</w:t>
                      </w:r>
                    </w:p>
                  </w:txbxContent>
                </v:textbox>
              </v:rect>
            </w:pict>
          </mc:Fallback>
        </mc:AlternateContent>
      </w:r>
      <w:r w:rsidRPr="00031A7A">
        <w:rPr>
          <w:noProof/>
        </w:rPr>
        <mc:AlternateContent>
          <mc:Choice Requires="wps">
            <w:drawing>
              <wp:anchor distT="0" distB="0" distL="114300" distR="114300" simplePos="0" relativeHeight="251672576" behindDoc="0" locked="0" layoutInCell="1" allowOverlap="1" wp14:anchorId="2FD9D97F" wp14:editId="53799ABA">
                <wp:simplePos x="0" y="0"/>
                <wp:positionH relativeFrom="column">
                  <wp:posOffset>2177415</wp:posOffset>
                </wp:positionH>
                <wp:positionV relativeFrom="paragraph">
                  <wp:posOffset>324485</wp:posOffset>
                </wp:positionV>
                <wp:extent cx="261620" cy="5715"/>
                <wp:effectExtent l="0" t="76200" r="24130" b="89535"/>
                <wp:wrapNone/>
                <wp:docPr id="22"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61620" cy="57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48781112" id="AutoShape 18" o:spid="_x0000_s1026" type="#_x0000_t32" style="position:absolute;margin-left:171.45pt;margin-top:25.55pt;width:20.6pt;height:.45pt;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">
                <v:stroke endarrow="block"/>
              </v:shape>
            </w:pict>
          </mc:Fallback>
        </mc:AlternateContent>
      </w:r>
      <w:r w:rsidRPr="00031A7A">
        <w:rPr>
          <w:noProof/>
        </w:rPr>
        <mc:AlternateContent>
          <mc:Choice Requires="wps">
            <w:drawing>
              <wp:anchor distT="0" distB="0" distL="114300" distR="114300" simplePos="0" relativeHeight="251673600" behindDoc="0" locked="0" layoutInCell="1" allowOverlap="1" wp14:anchorId="7B31B73F" wp14:editId="3D4FD862">
                <wp:simplePos x="0" y="0"/>
                <wp:positionH relativeFrom="column">
                  <wp:posOffset>1167130</wp:posOffset>
                </wp:positionH>
                <wp:positionV relativeFrom="paragraph">
                  <wp:posOffset>189865</wp:posOffset>
                </wp:positionV>
                <wp:extent cx="1010285" cy="280035"/>
                <wp:effectExtent l="0" t="0" r="18415" b="24765"/>
                <wp:wrapNone/>
                <wp:docPr id="2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10285" cy="280035"/>
                        </a:xfrm>
                        <a:prstGeom prst="rect">
                          <a:avLst/>
                        </a:prstGeom>
                        <a:solidFill>
                          <a:srgbClr val="FFFFFF"/>
                        </a:solidFill>
                        <a:ln w="9525">
                          <a:solidFill>
                            <a:srgbClr val="000000"/>
                          </a:solidFill>
                          <a:miter lim="800000"/>
                          <a:headEnd/>
                          <a:tailEnd/>
                        </a:ln>
                      </wps:spPr>
                      <wps:txbx>
                        <w:txbxContent>
                          <w:p w14:paraId="1689983B" w14:textId="77777777" w:rsidR="000D0D9F" w:rsidRPr="00144F8C" w:rsidRDefault="000D0D9F" w:rsidP="00E90492">
                            <w:pPr>
                              <w:jc w:val="center"/>
                              <w:rPr>
                                <w:i/>
                                <w:iCs/>
                              </w:rPr>
                            </w:pPr>
                            <w:r w:rsidRPr="00144F8C">
                              <w:rPr>
                                <w:i/>
                                <w:iCs/>
                              </w:rPr>
                              <w:t>Mangl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7B31B73F" id="_x0000_s1042" style="position:absolute;left:0;text-align:left;margin-left:91.9pt;margin-top:14.95pt;width:79.55pt;height:22.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">
                <v:textbox>
                  <w:txbxContent>
                    <w:p w14:paraId="1689983B" w14:textId="77777777" w:rsidR="000D0D9F" w:rsidRPr="00144F8C" w:rsidRDefault="000D0D9F" w:rsidP="00E90492">
                      <w:pPr>
                        <w:jc w:val="center"/>
                        <w:rPr>
                          <w:i/>
                          <w:iCs/>
                        </w:rPr>
                      </w:pPr>
                      <w:r w:rsidRPr="00144F8C">
                        <w:rPr>
                          <w:i/>
                          <w:iCs/>
                        </w:rPr>
                        <w:t>Mangle</w:t>
                      </w:r>
                    </w:p>
                  </w:txbxContent>
                </v:textbox>
              </v:rect>
            </w:pict>
          </mc:Fallback>
        </mc:AlternateContent>
      </w:r>
      <w:r w:rsidRPr="00031A7A">
        <w:rPr>
          <w:noProof/>
        </w:rPr>
        <mc:AlternateContent>
          <mc:Choice Requires="wps">
            <w:drawing>
              <wp:anchor distT="0" distB="0" distL="114300" distR="114300" simplePos="0" relativeHeight="251674624" behindDoc="0" locked="0" layoutInCell="1" allowOverlap="1" wp14:anchorId="3B2D020A" wp14:editId="48B41CB0">
                <wp:simplePos x="0" y="0"/>
                <wp:positionH relativeFrom="column">
                  <wp:posOffset>2439035</wp:posOffset>
                </wp:positionH>
                <wp:positionV relativeFrom="paragraph">
                  <wp:posOffset>184150</wp:posOffset>
                </wp:positionV>
                <wp:extent cx="702945" cy="280035"/>
                <wp:effectExtent l="0" t="0" r="20955" b="24765"/>
                <wp:wrapNone/>
                <wp:docPr id="2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2945" cy="280035"/>
                        </a:xfrm>
                        <a:prstGeom prst="rect">
                          <a:avLst/>
                        </a:prstGeom>
                        <a:solidFill>
                          <a:srgbClr val="FFFFFF"/>
                        </a:solidFill>
                        <a:ln w="9525">
                          <a:solidFill>
                            <a:srgbClr val="000000"/>
                          </a:solidFill>
                          <a:miter lim="800000"/>
                          <a:headEnd/>
                          <a:tailEnd/>
                        </a:ln>
                      </wps:spPr>
                      <wps:txbx>
                        <w:txbxContent>
                          <w:p w14:paraId="57262F21" w14:textId="77777777" w:rsidR="000D0D9F" w:rsidRPr="00144F8C" w:rsidRDefault="000D0D9F" w:rsidP="00E90492">
                            <w:pPr>
                              <w:jc w:val="center"/>
                              <w:rPr>
                                <w:i/>
                                <w:iCs/>
                              </w:rPr>
                            </w:pPr>
                            <w:r w:rsidRPr="00144F8C">
                              <w:rPr>
                                <w:i/>
                                <w:iCs/>
                              </w:rPr>
                              <w:t>Routing</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rect w14:anchorId="3B2D020A" id="_x0000_s1043" style="position:absolute;left:0;text-align:left;margin-left:192.05pt;margin-top:14.5pt;width:55.35pt;height:22.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">
                <v:textbox>
                  <w:txbxContent>
                    <w:p w14:paraId="57262F21" w14:textId="77777777" w:rsidR="000D0D9F" w:rsidRPr="00144F8C" w:rsidRDefault="000D0D9F" w:rsidP="00E90492">
                      <w:pPr>
                        <w:jc w:val="center"/>
                        <w:rPr>
                          <w:i/>
                          <w:iCs/>
                        </w:rPr>
                      </w:pPr>
                      <w:r w:rsidRPr="00144F8C">
                        <w:rPr>
                          <w:i/>
                          <w:iCs/>
                        </w:rPr>
                        <w:t>Routing</w:t>
                      </w:r>
                    </w:p>
                  </w:txbxContent>
                </v:textbox>
              </v:rect>
            </w:pict>
          </mc:Fallback>
        </mc:AlternateContent>
      </w:r>
      <w:r w:rsidRPr="00031A7A">
        <w:rPr>
          <w:noProof/>
        </w:rPr>
        <mc:AlternateContent>
          <mc:Choice Requires="wps">
            <w:drawing>
              <wp:anchor distT="0" distB="0" distL="114300" distR="114300" simplePos="0" relativeHeight="251675648" behindDoc="0" locked="0" layoutInCell="1" allowOverlap="1" wp14:anchorId="40BD6AB9" wp14:editId="3DB40C6E">
                <wp:simplePos x="0" y="0"/>
                <wp:positionH relativeFrom="column">
                  <wp:posOffset>918210</wp:posOffset>
                </wp:positionH>
                <wp:positionV relativeFrom="paragraph">
                  <wp:posOffset>330200</wp:posOffset>
                </wp:positionV>
                <wp:extent cx="248920" cy="4445"/>
                <wp:effectExtent l="0" t="76200" r="17780" b="90805"/>
                <wp:wrapNone/>
                <wp:docPr id="26"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4892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76B98EE6" id="AutoShape 23" o:spid="_x0000_s1026" type="#_x0000_t32" style="position:absolute;margin-left:72.3pt;margin-top:26pt;width:19.6pt;height:.35pt;flip:y;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">
                <v:stroke endarrow="block"/>
              </v:shape>
            </w:pict>
          </mc:Fallback>
        </mc:AlternateContent>
      </w:r>
      <w:r w:rsidRPr="00031A7A">
        <w:rPr>
          <w:noProof/>
        </w:rPr>
        <mc:AlternateContent>
          <mc:Choice Requires="wps">
            <w:drawing>
              <wp:anchor distT="0" distB="0" distL="114300" distR="114300" simplePos="0" relativeHeight="251676672" behindDoc="0" locked="0" layoutInCell="1" allowOverlap="1" wp14:anchorId="3F4DADE7" wp14:editId="22155DDF">
                <wp:simplePos x="0" y="0"/>
                <wp:positionH relativeFrom="column">
                  <wp:posOffset>3141980</wp:posOffset>
                </wp:positionH>
                <wp:positionV relativeFrom="paragraph">
                  <wp:posOffset>324485</wp:posOffset>
                </wp:positionV>
                <wp:extent cx="226060" cy="14605"/>
                <wp:effectExtent l="0" t="57150" r="21590" b="99695"/>
                <wp:wrapNone/>
                <wp:docPr id="30"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060" cy="14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59055924" id="AutoShape 24" o:spid="_x0000_s1026" type="#_x0000_t32" style="position:absolute;margin-left:247.4pt;margin-top:25.55pt;width:17.8pt;height:1.1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">
                <v:stroke endarrow="block"/>
              </v:shape>
            </w:pict>
          </mc:Fallback>
        </mc:AlternateContent>
      </w:r>
      <w:r w:rsidRPr="00031A7A">
        <w:rPr>
          <w:noProof/>
        </w:rPr>
        <mc:AlternateContent>
          <mc:Choice Requires="wps">
            <w:drawing>
              <wp:anchor distT="0" distB="0" distL="114300" distR="114300" simplePos="0" relativeHeight="251701248" behindDoc="0" locked="0" layoutInCell="1" allowOverlap="1" wp14:anchorId="28BEFD85" wp14:editId="4210920F">
                <wp:simplePos x="0" y="0"/>
                <wp:positionH relativeFrom="column">
                  <wp:posOffset>4103370</wp:posOffset>
                </wp:positionH>
                <wp:positionV relativeFrom="paragraph">
                  <wp:posOffset>327025</wp:posOffset>
                </wp:positionV>
                <wp:extent cx="226060" cy="14605"/>
                <wp:effectExtent l="0" t="57150" r="21590" b="99695"/>
                <wp:wrapNone/>
                <wp:docPr id="3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6060" cy="146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w14:anchorId="0115B345" id="AutoShape 24" o:spid="_x0000_s1026" type="#_x0000_t32" style="position:absolute;margin-left:323.1pt;margin-top:25.75pt;width:17.8pt;height:1.1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">
                <v:stroke endarrow="block"/>
              </v:shape>
            </w:pict>
          </mc:Fallback>
        </mc:AlternateContent>
      </w:r>
      <w:r w:rsidRPr="00031A7A">
        <w:rPr>
          <w:noProof/>
        </w:rPr>
        <mc:AlternateContent>
          <mc:Choice Requires="wps">
            <w:drawing>
              <wp:anchor distT="0" distB="0" distL="114300" distR="114300" simplePos="0" relativeHeight="251702272" behindDoc="0" locked="0" layoutInCell="1" allowOverlap="1" wp14:anchorId="10C032E0" wp14:editId="386C84A8">
                <wp:simplePos x="0" y="0"/>
                <wp:positionH relativeFrom="column">
                  <wp:posOffset>4346575</wp:posOffset>
                </wp:positionH>
                <wp:positionV relativeFrom="paragraph">
                  <wp:posOffset>193040</wp:posOffset>
                </wp:positionV>
                <wp:extent cx="952500" cy="307975"/>
                <wp:effectExtent l="0" t="0" r="19050" b="15875"/>
                <wp:wrapNone/>
                <wp:docPr id="3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307975"/>
                        </a:xfrm>
                        <a:prstGeom prst="rect">
                          <a:avLst/>
                        </a:prstGeom>
                        <a:solidFill>
                          <a:srgbClr val="FFFFFF"/>
                        </a:solidFill>
                        <a:ln w="9525">
                          <a:solidFill>
                            <a:srgbClr val="000000"/>
                          </a:solidFill>
                          <a:miter lim="800000"/>
                          <a:headEnd/>
                          <a:tailEnd/>
                        </a:ln>
                      </wps:spPr>
                      <wps:txbx>
                        <w:txbxContent>
                          <w:p w14:paraId="45F9FF97" w14:textId="77777777" w:rsidR="000D0D9F" w:rsidRPr="00E94A94" w:rsidRDefault="000D0D9F" w:rsidP="00E90492">
                            <w:pPr>
                              <w:jc w:val="center"/>
                              <w:rPr>
                                <w:i/>
                                <w:iCs/>
                              </w:rPr>
                            </w:pPr>
                            <w:r>
                              <w:t xml:space="preserve">DNS </w:t>
                            </w:r>
                            <w:r>
                              <w:rPr>
                                <w:i/>
                                <w:iCs/>
                              </w:rPr>
                              <w:t>Serv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0C032E0" id="_x0000_s1044" style="position:absolute;left:0;text-align:left;margin-left:342.25pt;margin-top:15.2pt;width:75pt;height:24.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">
                <v:textbox>
                  <w:txbxContent>
                    <w:p w14:paraId="45F9FF97" w14:textId="77777777" w:rsidR="000D0D9F" w:rsidRPr="00E94A94" w:rsidRDefault="000D0D9F" w:rsidP="00E90492">
                      <w:pPr>
                        <w:jc w:val="center"/>
                        <w:rPr>
                          <w:i/>
                          <w:iCs/>
                        </w:rPr>
                      </w:pPr>
                      <w:r>
                        <w:t xml:space="preserve">DNS </w:t>
                      </w:r>
                      <w:r>
                        <w:rPr>
                          <w:i/>
                          <w:iCs/>
                        </w:rPr>
                        <w:t>Server</w:t>
                      </w:r>
                    </w:p>
                  </w:txbxContent>
                </v:textbox>
              </v:rect>
            </w:pict>
          </mc:Fallback>
        </mc:AlternateContent>
      </w:r>
    </w:p>
    <w:p w14:paraId="4EE3D3E3" w14:textId="77777777" w:rsidR="00E90492" w:rsidRPr="00031A7A" w:rsidRDefault="00E90492" w:rsidP="00075F13">
      <w:pPr>
        <w:spacing w:after="0" w:line="480" w:lineRule="auto"/>
        <w:jc w:val="center"/>
      </w:pPr>
    </w:p>
    <w:p w14:paraId="15449471" w14:textId="77777777" w:rsidR="00E90492" w:rsidRPr="00031A7A" w:rsidRDefault="00E90492" w:rsidP="00075F13">
      <w:pPr>
        <w:spacing w:after="0" w:line="480" w:lineRule="auto"/>
        <w:jc w:val="center"/>
      </w:pPr>
      <w:r w:rsidRPr="00031A7A">
        <w:rPr>
          <w:noProof/>
        </w:rPr>
        <mc:AlternateContent>
          <mc:Choice Requires="wps">
            <w:drawing>
              <wp:anchor distT="0" distB="0" distL="114300" distR="114300" simplePos="0" relativeHeight="251678720" behindDoc="0" locked="0" layoutInCell="1" allowOverlap="1" wp14:anchorId="3629ED3C" wp14:editId="017EE63A">
                <wp:simplePos x="0" y="0"/>
                <wp:positionH relativeFrom="column">
                  <wp:posOffset>1913288</wp:posOffset>
                </wp:positionH>
                <wp:positionV relativeFrom="paragraph">
                  <wp:posOffset>241668</wp:posOffset>
                </wp:positionV>
                <wp:extent cx="1447800" cy="280035"/>
                <wp:effectExtent l="0" t="0" r="19050" b="24765"/>
                <wp:wrapNone/>
                <wp:docPr id="34"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7800" cy="280035"/>
                        </a:xfrm>
                        <a:prstGeom prst="rect">
                          <a:avLst/>
                        </a:prstGeom>
                        <a:solidFill>
                          <a:srgbClr val="FFFFFF"/>
                        </a:solidFill>
                        <a:ln w="9525">
                          <a:solidFill>
                            <a:srgbClr val="000000"/>
                          </a:solidFill>
                          <a:miter lim="800000"/>
                          <a:headEnd/>
                          <a:tailEnd/>
                        </a:ln>
                      </wps:spPr>
                      <wps:txbx>
                        <w:txbxContent>
                          <w:p w14:paraId="7DAA933B" w14:textId="77777777" w:rsidR="000D0D9F" w:rsidRPr="00284428" w:rsidRDefault="000D0D9F" w:rsidP="00E90492">
                            <w:pPr>
                              <w:jc w:val="center"/>
                            </w:pPr>
                            <w:r>
                              <w:t>Implementasi</w:t>
                            </w:r>
                          </w:p>
                        </w:txbxContent>
                      </wps:txbx>
                      <wps:bodyPr rot="0" vert="horz" wrap="square" lIns="91440" tIns="45720" rIns="91440" bIns="45720" anchor="t" anchorCtr="0" upright="1">
                        <a:noAutofit/>
                      </wps:bodyPr>
                    </wps:wsp>
                  </a:graphicData>
                </a:graphic>
              </wp:anchor>
            </w:drawing>
          </mc:Choice>
          <mc:Fallback>
            <w:pict>
              <v:rect w14:anchorId="3629ED3C" id="Rectangle 30" o:spid="_x0000_s1045" style="position:absolute;left:0;text-align:left;margin-left:150.65pt;margin-top:19.05pt;width:114pt;height:22.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">
                <v:textbox>
                  <w:txbxContent>
                    <w:p w14:paraId="7DAA933B" w14:textId="77777777" w:rsidR="000D0D9F" w:rsidRPr="00284428" w:rsidRDefault="000D0D9F" w:rsidP="00E90492">
                      <w:pPr>
                        <w:jc w:val="center"/>
                      </w:pPr>
                      <w:r>
                        <w:t>Implementasi</w:t>
                      </w:r>
                    </w:p>
                  </w:txbxContent>
                </v:textbox>
              </v:rect>
            </w:pict>
          </mc:Fallback>
        </mc:AlternateContent>
      </w:r>
      <w:r w:rsidRPr="00031A7A">
        <w:rPr>
          <w:noProof/>
        </w:rPr>
        <mc:AlternateContent>
          <mc:Choice Requires="wps">
            <w:drawing>
              <wp:anchor distT="0" distB="0" distL="114300" distR="114300" simplePos="0" relativeHeight="251679744" behindDoc="0" locked="0" layoutInCell="1" allowOverlap="1" wp14:anchorId="7C52E0DC" wp14:editId="1289550E">
                <wp:simplePos x="0" y="0"/>
                <wp:positionH relativeFrom="column">
                  <wp:posOffset>2618138</wp:posOffset>
                </wp:positionH>
                <wp:positionV relativeFrom="paragraph">
                  <wp:posOffset>51168</wp:posOffset>
                </wp:positionV>
                <wp:extent cx="635" cy="161925"/>
                <wp:effectExtent l="76200" t="0" r="75565" b="47625"/>
                <wp:wrapNone/>
                <wp:docPr id="35"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348D903" id="AutoShape 31" o:spid="_x0000_s1026" type="#_x0000_t32" style="position:absolute;margin-left:206.15pt;margin-top:4.05pt;width:.05pt;height:12.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">
                <v:stroke endarrow="block"/>
              </v:shape>
            </w:pict>
          </mc:Fallback>
        </mc:AlternateContent>
      </w:r>
    </w:p>
    <w:p w14:paraId="02FF78E3" w14:textId="77777777" w:rsidR="00E90492" w:rsidRPr="00031A7A" w:rsidRDefault="00E90492" w:rsidP="00075F13">
      <w:pPr>
        <w:spacing w:after="0" w:line="480" w:lineRule="auto"/>
        <w:jc w:val="center"/>
        <w:rPr>
          <w:b/>
        </w:rPr>
      </w:pPr>
      <w:r w:rsidRPr="00031A7A">
        <w:rPr>
          <w:b/>
          <w:noProof/>
        </w:rPr>
        <mc:AlternateContent>
          <mc:Choice Requires="wps">
            <w:drawing>
              <wp:anchor distT="0" distB="0" distL="114300" distR="114300" simplePos="0" relativeHeight="251680768" behindDoc="0" locked="0" layoutInCell="1" allowOverlap="1" wp14:anchorId="3990C624" wp14:editId="020E1492">
                <wp:simplePos x="0" y="0"/>
                <wp:positionH relativeFrom="column">
                  <wp:posOffset>1913288</wp:posOffset>
                </wp:positionH>
                <wp:positionV relativeFrom="paragraph">
                  <wp:posOffset>334378</wp:posOffset>
                </wp:positionV>
                <wp:extent cx="1438275" cy="280035"/>
                <wp:effectExtent l="0" t="0" r="28575" b="24765"/>
                <wp:wrapNone/>
                <wp:docPr id="36"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280035"/>
                        </a:xfrm>
                        <a:prstGeom prst="rect">
                          <a:avLst/>
                        </a:prstGeom>
                        <a:solidFill>
                          <a:srgbClr val="FFFFFF"/>
                        </a:solidFill>
                        <a:ln w="9525">
                          <a:solidFill>
                            <a:srgbClr val="000000"/>
                          </a:solidFill>
                          <a:miter lim="800000"/>
                          <a:headEnd/>
                          <a:tailEnd/>
                        </a:ln>
                      </wps:spPr>
                      <wps:txbx>
                        <w:txbxContent>
                          <w:p w14:paraId="75B50D7F" w14:textId="77777777" w:rsidR="000D0D9F" w:rsidRPr="00284428" w:rsidRDefault="000D0D9F" w:rsidP="00E90492">
                            <w:pPr>
                              <w:jc w:val="center"/>
                            </w:pPr>
                            <w:r>
                              <w:t>Pengujian</w:t>
                            </w:r>
                          </w:p>
                        </w:txbxContent>
                      </wps:txbx>
                      <wps:bodyPr rot="0" vert="horz" wrap="square" lIns="91440" tIns="45720" rIns="91440" bIns="45720" anchor="t" anchorCtr="0" upright="1">
                        <a:noAutofit/>
                      </wps:bodyPr>
                    </wps:wsp>
                  </a:graphicData>
                </a:graphic>
              </wp:anchor>
            </w:drawing>
          </mc:Choice>
          <mc:Fallback>
            <w:pict>
              <v:rect w14:anchorId="3990C624" id="Rectangle 32" o:spid="_x0000_s1046" style="position:absolute;left:0;text-align:left;margin-left:150.65pt;margin-top:26.35pt;width:113.25pt;height:22.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">
                <v:textbox>
                  <w:txbxContent>
                    <w:p w14:paraId="75B50D7F" w14:textId="77777777" w:rsidR="000D0D9F" w:rsidRPr="00284428" w:rsidRDefault="000D0D9F" w:rsidP="00E90492">
                      <w:pPr>
                        <w:jc w:val="center"/>
                      </w:pPr>
                      <w:r>
                        <w:t>Pengujian</w:t>
                      </w:r>
                    </w:p>
                  </w:txbxContent>
                </v:textbox>
              </v:rect>
            </w:pict>
          </mc:Fallback>
        </mc:AlternateContent>
      </w:r>
      <w:r w:rsidRPr="00031A7A">
        <w:rPr>
          <w:b/>
          <w:noProof/>
        </w:rPr>
        <mc:AlternateContent>
          <mc:Choice Requires="wps">
            <w:drawing>
              <wp:anchor distT="0" distB="0" distL="114300" distR="114300" simplePos="0" relativeHeight="251681792" behindDoc="0" locked="0" layoutInCell="1" allowOverlap="1" wp14:anchorId="7137CF12" wp14:editId="050FE1ED">
                <wp:simplePos x="0" y="0"/>
                <wp:positionH relativeFrom="column">
                  <wp:posOffset>2618138</wp:posOffset>
                </wp:positionH>
                <wp:positionV relativeFrom="paragraph">
                  <wp:posOffset>172453</wp:posOffset>
                </wp:positionV>
                <wp:extent cx="635" cy="161925"/>
                <wp:effectExtent l="76200" t="0" r="75565" b="47625"/>
                <wp:wrapNone/>
                <wp:docPr id="37"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BE62222" id="AutoShape 33" o:spid="_x0000_s1026" type="#_x0000_t32" style="position:absolute;margin-left:206.15pt;margin-top:13.6pt;width:.05pt;height:12.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">
                <v:stroke endarrow="block"/>
              </v:shape>
            </w:pict>
          </mc:Fallback>
        </mc:AlternateContent>
      </w:r>
    </w:p>
    <w:p w14:paraId="1DCD5B08" w14:textId="77777777" w:rsidR="00E90492" w:rsidRPr="00031A7A" w:rsidRDefault="00E90492" w:rsidP="00075F13">
      <w:pPr>
        <w:pStyle w:val="NormalWeb"/>
        <w:tabs>
          <w:tab w:val="left" w:pos="720"/>
        </w:tabs>
        <w:spacing w:before="0" w:beforeAutospacing="0" w:after="0" w:afterAutospacing="0" w:line="480" w:lineRule="auto"/>
        <w:jc w:val="center"/>
        <w:textAlignment w:val="baseline"/>
        <w:rPr>
          <w:rStyle w:val="apple-style-span"/>
          <w:rFonts w:ascii="Times New Roman" w:hAnsi="Times New Roman"/>
          <w:lang w:val="id-ID"/>
        </w:rPr>
      </w:pPr>
      <w:r w:rsidRPr="00031A7A">
        <w:rPr>
          <w:rFonts w:ascii="Times New Roman" w:hAnsi="Times New Roman"/>
          <w:noProof/>
        </w:rPr>
        <mc:AlternateContent>
          <mc:Choice Requires="wps">
            <w:drawing>
              <wp:anchor distT="0" distB="0" distL="114300" distR="114300" simplePos="0" relativeHeight="251691008" behindDoc="0" locked="0" layoutInCell="1" allowOverlap="1" wp14:anchorId="4D5AF95E" wp14:editId="361D74CC">
                <wp:simplePos x="0" y="0"/>
                <wp:positionH relativeFrom="column">
                  <wp:posOffset>2616835</wp:posOffset>
                </wp:positionH>
                <wp:positionV relativeFrom="paragraph">
                  <wp:posOffset>260082</wp:posOffset>
                </wp:positionV>
                <wp:extent cx="10795" cy="202130"/>
                <wp:effectExtent l="57150" t="0" r="65405" b="6477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795" cy="202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54223F" id="Straight Arrow Connector 111" o:spid="_x0000_s1026" type="#_x0000_t32" style="position:absolute;margin-left:206.05pt;margin-top:20.5pt;width:.85pt;height:15.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">
                <v:stroke endarrow="block"/>
              </v:shape>
            </w:pict>
          </mc:Fallback>
        </mc:AlternateContent>
      </w:r>
    </w:p>
    <w:p w14:paraId="6A2A0F15" w14:textId="6D7B9ACD" w:rsidR="00E90492" w:rsidRPr="00031A7A" w:rsidRDefault="00E90492" w:rsidP="00075F13">
      <w:pPr>
        <w:pStyle w:val="NormalWeb"/>
        <w:tabs>
          <w:tab w:val="left" w:pos="720"/>
        </w:tabs>
        <w:spacing w:before="0" w:beforeAutospacing="0" w:after="0" w:afterAutospacing="0" w:line="480" w:lineRule="auto"/>
        <w:jc w:val="center"/>
        <w:textAlignment w:val="baseline"/>
        <w:rPr>
          <w:rStyle w:val="apple-style-span"/>
          <w:rFonts w:ascii="Times New Roman" w:hAnsi="Times New Roman"/>
          <w:lang w:val="id-ID"/>
        </w:rPr>
      </w:pPr>
      <w:r w:rsidRPr="00031A7A">
        <w:rPr>
          <w:rFonts w:ascii="Times New Roman" w:hAnsi="Times New Roman"/>
          <w:noProof/>
        </w:rPr>
        <mc:AlternateContent>
          <mc:Choice Requires="wps">
            <w:drawing>
              <wp:anchor distT="0" distB="0" distL="114300" distR="114300" simplePos="0" relativeHeight="251689984" behindDoc="0" locked="0" layoutInCell="1" allowOverlap="1" wp14:anchorId="2316944C" wp14:editId="3924518B">
                <wp:simplePos x="0" y="0"/>
                <wp:positionH relativeFrom="column">
                  <wp:posOffset>1923415</wp:posOffset>
                </wp:positionH>
                <wp:positionV relativeFrom="paragraph">
                  <wp:posOffset>107315</wp:posOffset>
                </wp:positionV>
                <wp:extent cx="1427480" cy="278765"/>
                <wp:effectExtent l="0" t="0" r="20320" b="26035"/>
                <wp:wrapNone/>
                <wp:docPr id="110" name="Text Box 110"/>
                <wp:cNvGraphicFramePr/>
                <a:graphic xmlns:a="http://schemas.openxmlformats.org/drawingml/2006/main">
                  <a:graphicData uri="http://schemas.microsoft.com/office/word/2010/wordprocessingShape">
                    <wps:wsp>
                      <wps:cNvSpPr txBox="1"/>
                      <wps:spPr>
                        <a:xfrm>
                          <a:off x="0" y="0"/>
                          <a:ext cx="1427480" cy="2787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B6B894A" w14:textId="77777777" w:rsidR="000D0D9F" w:rsidRPr="00DC7DAA" w:rsidRDefault="000D0D9F" w:rsidP="00E90492">
                            <w:pPr>
                              <w:jc w:val="center"/>
                            </w:pPr>
                            <w:r w:rsidRPr="00DC7DAA">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6944C" id="Text Box 110" o:spid="_x0000_s1047" type="#_x0000_t202" style="position:absolute;left:0;text-align:left;margin-left:151.45pt;margin-top:8.45pt;width:112.4pt;height:2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" fillcolor="white [3201]" strokeweight=".5pt">
                <v:textbox>
                  <w:txbxContent>
                    <w:p w14:paraId="7B6B894A" w14:textId="77777777" w:rsidR="000D0D9F" w:rsidRPr="00DC7DAA" w:rsidRDefault="000D0D9F" w:rsidP="00E90492">
                      <w:pPr>
                        <w:jc w:val="center"/>
                      </w:pPr>
                      <w:r w:rsidRPr="00DC7DAA">
                        <w:t>Kesimpulan</w:t>
                      </w:r>
                    </w:p>
                  </w:txbxContent>
                </v:textbox>
              </v:shape>
            </w:pict>
          </mc:Fallback>
        </mc:AlternateContent>
      </w:r>
    </w:p>
    <w:p w14:paraId="297B927F" w14:textId="1F7A51A1" w:rsidR="00882587" w:rsidRDefault="00882587" w:rsidP="00075F13">
      <w:pPr>
        <w:pStyle w:val="NormalWeb"/>
        <w:tabs>
          <w:tab w:val="left" w:pos="720"/>
        </w:tabs>
        <w:spacing w:before="0" w:beforeAutospacing="0" w:after="0" w:afterAutospacing="0" w:line="480" w:lineRule="auto"/>
        <w:jc w:val="center"/>
        <w:textAlignment w:val="baseline"/>
        <w:rPr>
          <w:rStyle w:val="apple-style-span"/>
          <w:rFonts w:ascii="Times New Roman" w:hAnsi="Times New Roman"/>
          <w:b/>
          <w:lang w:val="id-ID"/>
        </w:rPr>
      </w:pPr>
      <w:r>
        <w:rPr>
          <w:noProof/>
        </w:rPr>
        <mc:AlternateContent>
          <mc:Choice Requires="wps">
            <w:drawing>
              <wp:anchor distT="0" distB="0" distL="114300" distR="114300" simplePos="0" relativeHeight="251716608" behindDoc="1" locked="0" layoutInCell="1" allowOverlap="1" wp14:anchorId="72C407B0" wp14:editId="0B0E2E52">
                <wp:simplePos x="0" y="0"/>
                <wp:positionH relativeFrom="column">
                  <wp:posOffset>1064895</wp:posOffset>
                </wp:positionH>
                <wp:positionV relativeFrom="paragraph">
                  <wp:posOffset>95250</wp:posOffset>
                </wp:positionV>
                <wp:extent cx="2823845" cy="635"/>
                <wp:effectExtent l="0" t="0" r="0" b="2540"/>
                <wp:wrapTight wrapText="bothSides">
                  <wp:wrapPolygon edited="0">
                    <wp:start x="0" y="0"/>
                    <wp:lineTo x="0" y="20420"/>
                    <wp:lineTo x="21420" y="20420"/>
                    <wp:lineTo x="21420" y="0"/>
                    <wp:lineTo x="0" y="0"/>
                  </wp:wrapPolygon>
                </wp:wrapTight>
                <wp:docPr id="66" name="Text Box 66"/>
                <wp:cNvGraphicFramePr/>
                <a:graphic xmlns:a="http://schemas.openxmlformats.org/drawingml/2006/main">
                  <a:graphicData uri="http://schemas.microsoft.com/office/word/2010/wordprocessingShape">
                    <wps:wsp>
                      <wps:cNvSpPr txBox="1"/>
                      <wps:spPr>
                        <a:xfrm>
                          <a:off x="0" y="0"/>
                          <a:ext cx="2823845" cy="635"/>
                        </a:xfrm>
                        <a:prstGeom prst="rect">
                          <a:avLst/>
                        </a:prstGeom>
                        <a:solidFill>
                          <a:prstClr val="white"/>
                        </a:solidFill>
                        <a:ln>
                          <a:noFill/>
                        </a:ln>
                      </wps:spPr>
                      <wps:txbx>
                        <w:txbxContent>
                          <w:p w14:paraId="438783D6" w14:textId="758FC9B0" w:rsidR="000D0D9F" w:rsidRPr="00D92C7B" w:rsidRDefault="000D0D9F" w:rsidP="00882587">
                            <w:pPr>
                              <w:pStyle w:val="gambar2"/>
                              <w:rPr>
                                <w:rFonts w:eastAsia="Times New Roman"/>
                                <w:noProof/>
                                <w:szCs w:val="24"/>
                              </w:rPr>
                            </w:pPr>
                            <w:bookmarkStart w:id="105" w:name="_Toc88100357"/>
                            <w:r>
                              <w:t xml:space="preserve">Gambar 3. </w:t>
                            </w:r>
                            <w:r w:rsidR="003D3850">
                              <w:fldChar w:fldCharType="begin"/>
                            </w:r>
                            <w:r w:rsidR="003D3850">
                              <w:instrText xml:space="preserve"> SEQ Gambar_3. \* ARABIC </w:instrText>
                            </w:r>
                            <w:r w:rsidR="003D3850">
                              <w:fldChar w:fldCharType="separate"/>
                            </w:r>
                            <w:r>
                              <w:rPr>
                                <w:noProof/>
                              </w:rPr>
                              <w:t>1</w:t>
                            </w:r>
                            <w:r w:rsidR="003D3850">
                              <w:rPr>
                                <w:noProof/>
                              </w:rPr>
                              <w:fldChar w:fldCharType="end"/>
                            </w:r>
                            <w:r w:rsidRPr="00882587">
                              <w:rPr>
                                <w:lang w:val="id-ID"/>
                              </w:rPr>
                              <w:t xml:space="preserve"> </w:t>
                            </w:r>
                            <w:r w:rsidRPr="00031A7A">
                              <w:rPr>
                                <w:lang w:val="id-ID"/>
                              </w:rPr>
                              <w:t>Kerangka Kerja Penelitian</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C407B0" id="Text Box 66" o:spid="_x0000_s1048" type="#_x0000_t202" style="position:absolute;left:0;text-align:left;margin-left:83.85pt;margin-top:7.5pt;width:222.35pt;height:.05pt;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qaoGwIAAEAEAAAOAAAAZHJzL2Uyb0RvYy54bWysU99v2jAQfp+0/8Hy+wjQtU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" stroked="f">
                <v:textbox style="mso-fit-shape-to-text:t" inset="0,0,0,0">
                  <w:txbxContent>
                    <w:p w14:paraId="438783D6" w14:textId="758FC9B0" w:rsidR="000D0D9F" w:rsidRPr="00D92C7B" w:rsidRDefault="000D0D9F" w:rsidP="00882587">
                      <w:pPr>
                        <w:pStyle w:val="gambar2"/>
                        <w:rPr>
                          <w:rFonts w:eastAsia="Times New Roman"/>
                          <w:noProof/>
                          <w:szCs w:val="24"/>
                        </w:rPr>
                      </w:pPr>
                      <w:bookmarkStart w:id="106" w:name="_Toc88100357"/>
                      <w:r>
                        <w:t xml:space="preserve">Gambar 3. </w:t>
                      </w:r>
                      <w:r w:rsidR="003D3850">
                        <w:fldChar w:fldCharType="begin"/>
                      </w:r>
                      <w:r w:rsidR="003D3850">
                        <w:instrText xml:space="preserve"> SEQ Gambar_3. \* ARABIC </w:instrText>
                      </w:r>
                      <w:r w:rsidR="003D3850">
                        <w:fldChar w:fldCharType="separate"/>
                      </w:r>
                      <w:r>
                        <w:rPr>
                          <w:noProof/>
                        </w:rPr>
                        <w:t>1</w:t>
                      </w:r>
                      <w:r w:rsidR="003D3850">
                        <w:rPr>
                          <w:noProof/>
                        </w:rPr>
                        <w:fldChar w:fldCharType="end"/>
                      </w:r>
                      <w:r w:rsidRPr="00882587">
                        <w:rPr>
                          <w:lang w:val="id-ID"/>
                        </w:rPr>
                        <w:t xml:space="preserve"> </w:t>
                      </w:r>
                      <w:r w:rsidRPr="00031A7A">
                        <w:rPr>
                          <w:lang w:val="id-ID"/>
                        </w:rPr>
                        <w:t>Kerangka Kerja Penelitian</w:t>
                      </w:r>
                      <w:bookmarkEnd w:id="106"/>
                    </w:p>
                  </w:txbxContent>
                </v:textbox>
                <w10:wrap type="tight"/>
              </v:shape>
            </w:pict>
          </mc:Fallback>
        </mc:AlternateContent>
      </w:r>
    </w:p>
    <w:p w14:paraId="1194CFAC" w14:textId="61431920" w:rsidR="00E90492" w:rsidRPr="00AB7141" w:rsidRDefault="00E90492" w:rsidP="00031A7A">
      <w:pPr>
        <w:pStyle w:val="Style8"/>
        <w:rPr>
          <w:rFonts w:cs="Times New Roman"/>
          <w:b/>
          <w:szCs w:val="24"/>
        </w:rPr>
      </w:pPr>
      <w:bookmarkStart w:id="107" w:name="_Toc88086217"/>
      <w:bookmarkStart w:id="108" w:name="_Toc88092158"/>
      <w:r w:rsidRPr="00AB7141">
        <w:rPr>
          <w:rFonts w:cs="Times New Roman"/>
          <w:b/>
          <w:szCs w:val="24"/>
        </w:rPr>
        <w:lastRenderedPageBreak/>
        <w:t>Tahapan Penelitian</w:t>
      </w:r>
      <w:bookmarkEnd w:id="107"/>
      <w:bookmarkEnd w:id="108"/>
    </w:p>
    <w:p w14:paraId="7C450427" w14:textId="4F0D604E" w:rsidR="006004F1" w:rsidRPr="00031A7A" w:rsidRDefault="00E90492" w:rsidP="001B711B">
      <w:pPr>
        <w:spacing w:after="0" w:line="480" w:lineRule="auto"/>
        <w:ind w:left="720" w:firstLine="720"/>
        <w:jc w:val="both"/>
      </w:pPr>
      <w:r w:rsidRPr="00031A7A">
        <w:t xml:space="preserve">Adapun tahapan tahapan dalam penelitian ini adalah sebagai berikut : </w:t>
      </w:r>
    </w:p>
    <w:p w14:paraId="795DCC10" w14:textId="6A633DC1" w:rsidR="00254148" w:rsidRPr="00AA40DD" w:rsidRDefault="00254148" w:rsidP="00AA40DD">
      <w:pPr>
        <w:pStyle w:val="32"/>
      </w:pPr>
      <w:bookmarkStart w:id="109" w:name="_Toc88086218"/>
      <w:bookmarkStart w:id="110" w:name="_Toc88092159"/>
      <w:r w:rsidRPr="00AA40DD">
        <w:t>Penelitian Pendahuluan</w:t>
      </w:r>
      <w:bookmarkEnd w:id="109"/>
      <w:bookmarkEnd w:id="110"/>
    </w:p>
    <w:p w14:paraId="1B772B5D" w14:textId="77777777" w:rsidR="006004F1" w:rsidRPr="00031A7A" w:rsidRDefault="00E90492" w:rsidP="006004F1">
      <w:pPr>
        <w:spacing w:line="480" w:lineRule="auto"/>
        <w:ind w:left="360" w:firstLine="720"/>
        <w:jc w:val="both"/>
        <w:rPr>
          <w:b/>
        </w:rPr>
      </w:pPr>
      <w:r w:rsidRPr="00031A7A">
        <w:t>Kinerja sebuah jaringan sangat dibutuhkan oleh pengguna di Poltekkes Kemenkes Padang dalam hal kestabilan koneksi suatu jaringan. Saat banyak permintaan dari pengguna maka perangkat jaringan akan terbebani karena harus melakukan banyak proses pelayanan terhadap permintaan dari pengguna. Adapun isp yang digunakan Poltekkes Kemankes  adalah Biznet dan Indihome, sedangkan jaringan di Poltekkes Kemankes  menggunakan IP Address yang disediakan oleh isp Indihome. Namun bila ISP Indihome mengalami gangguan atau down, maka Poltekkes Kemankes  menggunakan isp Biznet sebagai isp cadangan. Tetapi terkadang dalam metode pergantian isp masih belum efisien karena masih dilakukan secara manual sehingga akan merepotkan teknisi dalam pengerjaannya.</w:t>
      </w:r>
    </w:p>
    <w:p w14:paraId="460BC033" w14:textId="77777777" w:rsidR="006004F1" w:rsidRPr="00031A7A" w:rsidRDefault="00E90492" w:rsidP="006004F1">
      <w:pPr>
        <w:spacing w:line="480" w:lineRule="auto"/>
        <w:ind w:left="360" w:firstLine="720"/>
        <w:jc w:val="both"/>
        <w:rPr>
          <w:b/>
        </w:rPr>
      </w:pPr>
      <w:r w:rsidRPr="00031A7A">
        <w:t>Untuk mengatasi masalahan dan untuk meningkatkan kualitas jaringan dengan cara membagi – bagi beban trafik yang datang ke perangkat jaringan, sehingga tidak bertumpu pada salah satu ISP (internet service provider), maka dapat diperoleh keuntungan seperti menjamin internet menjadi stabil. Dengan menggunakan load balancing dan failover yaitu mengabungkan dua buah teknik (load balancing dan failover) yang mampu digunakan sebagai internet gateway. Dengan teknologi Load Balancing maka dapat diperoleh keuntungan seperti menjamin reabilitas servis, availabilitas dan skalabilitas suatu jaringan.</w:t>
      </w:r>
    </w:p>
    <w:p w14:paraId="0D1A9DAE" w14:textId="77777777" w:rsidR="00FB015A" w:rsidRDefault="00E90492" w:rsidP="00FB015A">
      <w:pPr>
        <w:spacing w:line="480" w:lineRule="auto"/>
        <w:ind w:left="360" w:firstLine="720"/>
        <w:jc w:val="both"/>
      </w:pPr>
      <w:r w:rsidRPr="00031A7A">
        <w:t>Sedangkan untuk mengatasi masalah apabila salah satu isp mati atau down dan dapat di backup secara otomatis oleh isp satunya maka akan digunakan teknik failover.</w:t>
      </w:r>
    </w:p>
    <w:p w14:paraId="52526858" w14:textId="77777777" w:rsidR="00E0720A" w:rsidRPr="00AA40DD" w:rsidRDefault="00E0720A" w:rsidP="00E0720A">
      <w:pPr>
        <w:pStyle w:val="32"/>
      </w:pPr>
      <w:bookmarkStart w:id="111" w:name="_Toc88086219"/>
      <w:bookmarkStart w:id="112" w:name="_Toc88092160"/>
      <w:r w:rsidRPr="00AA40DD">
        <w:lastRenderedPageBreak/>
        <w:t>Pengumpulan Data</w:t>
      </w:r>
      <w:bookmarkEnd w:id="111"/>
      <w:bookmarkEnd w:id="112"/>
    </w:p>
    <w:p w14:paraId="3E79EA76" w14:textId="77777777" w:rsidR="00E0720A" w:rsidRPr="00031A7A" w:rsidRDefault="00E0720A" w:rsidP="00E0720A">
      <w:pPr>
        <w:numPr>
          <w:ilvl w:val="0"/>
          <w:numId w:val="1"/>
        </w:numPr>
        <w:spacing w:after="0" w:line="480" w:lineRule="auto"/>
        <w:ind w:left="709"/>
        <w:jc w:val="both"/>
        <w:rPr>
          <w:b/>
        </w:rPr>
      </w:pPr>
      <w:r w:rsidRPr="00031A7A">
        <w:rPr>
          <w:b/>
        </w:rPr>
        <w:t>Waktu Penelitian</w:t>
      </w:r>
    </w:p>
    <w:p w14:paraId="66247952" w14:textId="77777777" w:rsidR="00E0720A" w:rsidRPr="00031A7A" w:rsidRDefault="00E0720A" w:rsidP="00E0720A">
      <w:pPr>
        <w:spacing w:line="480" w:lineRule="auto"/>
        <w:ind w:left="709" w:firstLine="360"/>
        <w:jc w:val="both"/>
      </w:pPr>
      <w:r w:rsidRPr="00031A7A">
        <w:t>Waktu penelitian dimulai pada September 2020, mulai dari pengajuan judul, perancangan hingga implementasi sistem dan berlanjut sampai tahap akhir.</w:t>
      </w:r>
    </w:p>
    <w:p w14:paraId="204F316E" w14:textId="50A4FE33" w:rsidR="00E0720A" w:rsidRPr="00031A7A" w:rsidRDefault="00ED4BA3" w:rsidP="006665EA">
      <w:pPr>
        <w:pStyle w:val="gambar2"/>
      </w:pPr>
      <w:bookmarkStart w:id="113" w:name="_Toc88101475"/>
      <w:r>
        <w:t xml:space="preserve">Tabel 3. </w:t>
      </w:r>
      <w:r w:rsidR="003D3850">
        <w:fldChar w:fldCharType="begin"/>
      </w:r>
      <w:r w:rsidR="003D3850">
        <w:instrText xml:space="preserve"> SEQ Tab</w:instrText>
      </w:r>
      <w:r w:rsidR="003D3850">
        <w:instrText xml:space="preserve">el_3. \* ARABIC </w:instrText>
      </w:r>
      <w:r w:rsidR="003D3850">
        <w:fldChar w:fldCharType="separate"/>
      </w:r>
      <w:r>
        <w:rPr>
          <w:noProof/>
        </w:rPr>
        <w:t>1</w:t>
      </w:r>
      <w:r w:rsidR="003D3850">
        <w:rPr>
          <w:noProof/>
        </w:rPr>
        <w:fldChar w:fldCharType="end"/>
      </w:r>
      <w:r w:rsidRPr="00ED4BA3">
        <w:t xml:space="preserve"> </w:t>
      </w:r>
      <w:r w:rsidRPr="00031A7A">
        <w:t>Jadwal penelitian</w:t>
      </w:r>
      <w:bookmarkEnd w:id="113"/>
    </w:p>
    <w:tbl>
      <w:tblPr>
        <w:tblW w:w="8163" w:type="dxa"/>
        <w:tblInd w:w="627" w:type="dxa"/>
        <w:tblLayout w:type="fixed"/>
        <w:tblLook w:val="04A0" w:firstRow="1" w:lastRow="0" w:firstColumn="1" w:lastColumn="0" w:noHBand="0" w:noVBand="1"/>
      </w:tblPr>
      <w:tblGrid>
        <w:gridCol w:w="1530"/>
        <w:gridCol w:w="335"/>
        <w:gridCol w:w="336"/>
        <w:gridCol w:w="336"/>
        <w:gridCol w:w="336"/>
        <w:gridCol w:w="336"/>
        <w:gridCol w:w="336"/>
        <w:gridCol w:w="336"/>
        <w:gridCol w:w="336"/>
        <w:gridCol w:w="336"/>
        <w:gridCol w:w="336"/>
        <w:gridCol w:w="336"/>
        <w:gridCol w:w="336"/>
        <w:gridCol w:w="336"/>
        <w:gridCol w:w="336"/>
        <w:gridCol w:w="360"/>
        <w:gridCol w:w="283"/>
        <w:gridCol w:w="284"/>
        <w:gridCol w:w="259"/>
        <w:gridCol w:w="384"/>
        <w:gridCol w:w="208"/>
        <w:gridCol w:w="152"/>
      </w:tblGrid>
      <w:tr w:rsidR="00E0720A" w:rsidRPr="00031A7A" w14:paraId="5F5531DC" w14:textId="77777777" w:rsidTr="003C1E5E">
        <w:trPr>
          <w:gridAfter w:val="3"/>
          <w:wAfter w:w="744" w:type="dxa"/>
          <w:trHeight w:val="104"/>
        </w:trPr>
        <w:tc>
          <w:tcPr>
            <w:tcW w:w="1530" w:type="dxa"/>
            <w:vMerge w:val="restart"/>
            <w:tcBorders>
              <w:top w:val="single" w:sz="8" w:space="0" w:color="auto"/>
              <w:left w:val="single" w:sz="8" w:space="0" w:color="auto"/>
              <w:right w:val="single" w:sz="8" w:space="0" w:color="auto"/>
            </w:tcBorders>
            <w:shd w:val="clear" w:color="auto" w:fill="auto"/>
            <w:noWrap/>
            <w:vAlign w:val="center"/>
          </w:tcPr>
          <w:p w14:paraId="19281F5B" w14:textId="77777777" w:rsidR="00E0720A" w:rsidRPr="00031A7A" w:rsidRDefault="00E0720A" w:rsidP="003C1E5E">
            <w:pPr>
              <w:spacing w:after="0" w:line="360" w:lineRule="auto"/>
              <w:jc w:val="center"/>
              <w:rPr>
                <w:rFonts w:eastAsia="Times New Roman"/>
                <w:color w:val="000000"/>
              </w:rPr>
            </w:pPr>
            <w:r w:rsidRPr="00031A7A">
              <w:rPr>
                <w:rFonts w:eastAsia="Times New Roman"/>
                <w:color w:val="000000"/>
              </w:rPr>
              <w:t>Kegiatan</w:t>
            </w:r>
          </w:p>
        </w:tc>
        <w:tc>
          <w:tcPr>
            <w:tcW w:w="5889" w:type="dxa"/>
            <w:gridSpan w:val="18"/>
            <w:tcBorders>
              <w:top w:val="single" w:sz="8" w:space="0" w:color="auto"/>
              <w:left w:val="nil"/>
              <w:right w:val="single" w:sz="4" w:space="0" w:color="auto"/>
            </w:tcBorders>
            <w:shd w:val="clear" w:color="auto" w:fill="auto"/>
            <w:noWrap/>
            <w:vAlign w:val="center"/>
          </w:tcPr>
          <w:p w14:paraId="3347AA18" w14:textId="77777777" w:rsidR="00E0720A" w:rsidRPr="00031A7A" w:rsidRDefault="00E0720A" w:rsidP="003C1E5E">
            <w:pPr>
              <w:spacing w:after="0" w:line="360" w:lineRule="auto"/>
              <w:jc w:val="center"/>
              <w:rPr>
                <w:rFonts w:eastAsia="Times New Roman"/>
                <w:color w:val="000000"/>
              </w:rPr>
            </w:pPr>
            <w:r w:rsidRPr="00031A7A">
              <w:rPr>
                <w:rFonts w:eastAsia="Times New Roman"/>
                <w:color w:val="000000"/>
              </w:rPr>
              <w:t>Bulan ke-</w:t>
            </w:r>
          </w:p>
        </w:tc>
      </w:tr>
      <w:tr w:rsidR="00E0720A" w:rsidRPr="00031A7A" w14:paraId="17714CE8" w14:textId="77777777" w:rsidTr="003C1E5E">
        <w:trPr>
          <w:gridAfter w:val="3"/>
          <w:wAfter w:w="744" w:type="dxa"/>
          <w:trHeight w:val="104"/>
        </w:trPr>
        <w:tc>
          <w:tcPr>
            <w:tcW w:w="1530" w:type="dxa"/>
            <w:vMerge/>
            <w:tcBorders>
              <w:left w:val="single" w:sz="8" w:space="0" w:color="auto"/>
              <w:right w:val="single" w:sz="8" w:space="0" w:color="auto"/>
            </w:tcBorders>
            <w:shd w:val="clear" w:color="auto" w:fill="auto"/>
            <w:noWrap/>
            <w:vAlign w:val="center"/>
            <w:hideMark/>
          </w:tcPr>
          <w:p w14:paraId="6266A846" w14:textId="77777777" w:rsidR="00E0720A" w:rsidRPr="00031A7A" w:rsidRDefault="00E0720A" w:rsidP="003C1E5E">
            <w:pPr>
              <w:spacing w:after="0" w:line="360" w:lineRule="auto"/>
              <w:jc w:val="center"/>
              <w:rPr>
                <w:rFonts w:eastAsia="Times New Roman"/>
                <w:color w:val="000000"/>
              </w:rPr>
            </w:pPr>
          </w:p>
        </w:tc>
        <w:tc>
          <w:tcPr>
            <w:tcW w:w="1343"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17528017" w14:textId="77777777" w:rsidR="00E0720A" w:rsidRPr="00031A7A" w:rsidRDefault="00E0720A" w:rsidP="003C1E5E">
            <w:pPr>
              <w:spacing w:after="0" w:line="360" w:lineRule="auto"/>
              <w:jc w:val="center"/>
              <w:rPr>
                <w:rFonts w:eastAsia="Times New Roman"/>
                <w:color w:val="000000"/>
              </w:rPr>
            </w:pPr>
            <w:r w:rsidRPr="00031A7A">
              <w:rPr>
                <w:rFonts w:eastAsia="Times New Roman"/>
                <w:color w:val="000000"/>
              </w:rPr>
              <w:t>1</w:t>
            </w:r>
          </w:p>
        </w:tc>
        <w:tc>
          <w:tcPr>
            <w:tcW w:w="134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5308B318" w14:textId="77777777" w:rsidR="00E0720A" w:rsidRPr="00031A7A" w:rsidRDefault="00E0720A" w:rsidP="003C1E5E">
            <w:pPr>
              <w:spacing w:after="0" w:line="360" w:lineRule="auto"/>
              <w:jc w:val="center"/>
              <w:rPr>
                <w:rFonts w:eastAsia="Times New Roman"/>
                <w:color w:val="000000"/>
              </w:rPr>
            </w:pPr>
            <w:r w:rsidRPr="00031A7A">
              <w:rPr>
                <w:rFonts w:eastAsia="Times New Roman"/>
                <w:color w:val="000000"/>
              </w:rPr>
              <w:t>2</w:t>
            </w:r>
          </w:p>
        </w:tc>
        <w:tc>
          <w:tcPr>
            <w:tcW w:w="1344" w:type="dxa"/>
            <w:gridSpan w:val="4"/>
            <w:tcBorders>
              <w:top w:val="single" w:sz="8" w:space="0" w:color="auto"/>
              <w:left w:val="nil"/>
              <w:bottom w:val="single" w:sz="8" w:space="0" w:color="auto"/>
              <w:right w:val="single" w:sz="8" w:space="0" w:color="000000"/>
            </w:tcBorders>
            <w:shd w:val="clear" w:color="auto" w:fill="auto"/>
            <w:noWrap/>
            <w:vAlign w:val="center"/>
            <w:hideMark/>
          </w:tcPr>
          <w:p w14:paraId="0FCB772A" w14:textId="77777777" w:rsidR="00E0720A" w:rsidRPr="00031A7A" w:rsidRDefault="00E0720A" w:rsidP="003C1E5E">
            <w:pPr>
              <w:spacing w:after="0" w:line="360" w:lineRule="auto"/>
              <w:jc w:val="center"/>
              <w:rPr>
                <w:rFonts w:eastAsia="Times New Roman"/>
                <w:color w:val="000000"/>
              </w:rPr>
            </w:pPr>
            <w:r w:rsidRPr="00031A7A">
              <w:rPr>
                <w:rFonts w:eastAsia="Times New Roman"/>
                <w:color w:val="000000"/>
              </w:rPr>
              <w:t>3</w:t>
            </w:r>
          </w:p>
        </w:tc>
        <w:tc>
          <w:tcPr>
            <w:tcW w:w="1315" w:type="dxa"/>
            <w:gridSpan w:val="4"/>
            <w:tcBorders>
              <w:top w:val="single" w:sz="4" w:space="0" w:color="auto"/>
              <w:left w:val="nil"/>
              <w:bottom w:val="single" w:sz="8" w:space="0" w:color="auto"/>
              <w:right w:val="single" w:sz="8" w:space="0" w:color="000000"/>
            </w:tcBorders>
            <w:shd w:val="clear" w:color="auto" w:fill="auto"/>
            <w:noWrap/>
            <w:vAlign w:val="center"/>
            <w:hideMark/>
          </w:tcPr>
          <w:p w14:paraId="0BA738C3" w14:textId="77777777" w:rsidR="00E0720A" w:rsidRPr="00031A7A" w:rsidRDefault="00E0720A" w:rsidP="003C1E5E">
            <w:pPr>
              <w:spacing w:after="0" w:line="360" w:lineRule="auto"/>
              <w:ind w:left="-117" w:firstLine="117"/>
              <w:jc w:val="center"/>
              <w:rPr>
                <w:rFonts w:eastAsia="Times New Roman"/>
                <w:color w:val="000000"/>
              </w:rPr>
            </w:pPr>
            <w:r w:rsidRPr="00031A7A">
              <w:rPr>
                <w:rFonts w:eastAsia="Times New Roman"/>
                <w:color w:val="000000"/>
              </w:rPr>
              <w:t>4</w:t>
            </w:r>
          </w:p>
        </w:tc>
        <w:tc>
          <w:tcPr>
            <w:tcW w:w="543" w:type="dxa"/>
            <w:gridSpan w:val="2"/>
            <w:tcBorders>
              <w:top w:val="single" w:sz="4" w:space="0" w:color="auto"/>
              <w:bottom w:val="single" w:sz="4" w:space="0" w:color="auto"/>
              <w:right w:val="single" w:sz="4" w:space="0" w:color="auto"/>
            </w:tcBorders>
            <w:shd w:val="clear" w:color="auto" w:fill="auto"/>
          </w:tcPr>
          <w:p w14:paraId="293954A7" w14:textId="77777777" w:rsidR="00E0720A" w:rsidRPr="00031A7A" w:rsidRDefault="00E0720A" w:rsidP="003C1E5E">
            <w:pPr>
              <w:jc w:val="center"/>
            </w:pPr>
            <w:r w:rsidRPr="00031A7A">
              <w:t>5</w:t>
            </w:r>
          </w:p>
        </w:tc>
      </w:tr>
      <w:tr w:rsidR="00E0720A" w:rsidRPr="00031A7A" w14:paraId="261DE6E1" w14:textId="77777777" w:rsidTr="003C1E5E">
        <w:trPr>
          <w:gridAfter w:val="1"/>
          <w:wAfter w:w="152" w:type="dxa"/>
          <w:trHeight w:val="104"/>
        </w:trPr>
        <w:tc>
          <w:tcPr>
            <w:tcW w:w="1530" w:type="dxa"/>
            <w:vMerge/>
            <w:tcBorders>
              <w:left w:val="single" w:sz="8" w:space="0" w:color="auto"/>
              <w:bottom w:val="single" w:sz="8" w:space="0" w:color="000000"/>
              <w:right w:val="single" w:sz="8" w:space="0" w:color="auto"/>
            </w:tcBorders>
            <w:vAlign w:val="center"/>
            <w:hideMark/>
          </w:tcPr>
          <w:p w14:paraId="70A029A2" w14:textId="77777777" w:rsidR="00E0720A" w:rsidRPr="00031A7A" w:rsidRDefault="00E0720A" w:rsidP="003C1E5E">
            <w:pPr>
              <w:spacing w:after="0" w:line="360" w:lineRule="auto"/>
              <w:jc w:val="center"/>
              <w:rPr>
                <w:rFonts w:eastAsia="Times New Roman"/>
                <w:color w:val="000000"/>
              </w:rPr>
            </w:pPr>
          </w:p>
        </w:tc>
        <w:tc>
          <w:tcPr>
            <w:tcW w:w="335" w:type="dxa"/>
            <w:tcBorders>
              <w:top w:val="nil"/>
              <w:left w:val="nil"/>
              <w:bottom w:val="single" w:sz="8" w:space="0" w:color="auto"/>
              <w:right w:val="single" w:sz="8" w:space="0" w:color="auto"/>
            </w:tcBorders>
            <w:shd w:val="clear" w:color="auto" w:fill="auto"/>
            <w:noWrap/>
            <w:vAlign w:val="bottom"/>
            <w:hideMark/>
          </w:tcPr>
          <w:p w14:paraId="4B6A256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1</w:t>
            </w:r>
          </w:p>
        </w:tc>
        <w:tc>
          <w:tcPr>
            <w:tcW w:w="336" w:type="dxa"/>
            <w:tcBorders>
              <w:top w:val="nil"/>
              <w:left w:val="nil"/>
              <w:bottom w:val="single" w:sz="8" w:space="0" w:color="auto"/>
              <w:right w:val="single" w:sz="8" w:space="0" w:color="auto"/>
            </w:tcBorders>
            <w:shd w:val="clear" w:color="auto" w:fill="auto"/>
            <w:noWrap/>
            <w:vAlign w:val="bottom"/>
            <w:hideMark/>
          </w:tcPr>
          <w:p w14:paraId="4229126B"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2</w:t>
            </w:r>
          </w:p>
        </w:tc>
        <w:tc>
          <w:tcPr>
            <w:tcW w:w="336" w:type="dxa"/>
            <w:tcBorders>
              <w:top w:val="nil"/>
              <w:left w:val="nil"/>
              <w:bottom w:val="single" w:sz="8" w:space="0" w:color="auto"/>
              <w:right w:val="single" w:sz="8" w:space="0" w:color="auto"/>
            </w:tcBorders>
            <w:shd w:val="clear" w:color="auto" w:fill="auto"/>
            <w:noWrap/>
            <w:vAlign w:val="bottom"/>
            <w:hideMark/>
          </w:tcPr>
          <w:p w14:paraId="3CB46957"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3</w:t>
            </w:r>
          </w:p>
        </w:tc>
        <w:tc>
          <w:tcPr>
            <w:tcW w:w="336" w:type="dxa"/>
            <w:tcBorders>
              <w:top w:val="nil"/>
              <w:left w:val="nil"/>
              <w:bottom w:val="single" w:sz="8" w:space="0" w:color="auto"/>
              <w:right w:val="single" w:sz="8" w:space="0" w:color="auto"/>
            </w:tcBorders>
            <w:shd w:val="clear" w:color="auto" w:fill="auto"/>
            <w:noWrap/>
            <w:vAlign w:val="bottom"/>
            <w:hideMark/>
          </w:tcPr>
          <w:p w14:paraId="7039F99B"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4</w:t>
            </w:r>
          </w:p>
        </w:tc>
        <w:tc>
          <w:tcPr>
            <w:tcW w:w="336" w:type="dxa"/>
            <w:tcBorders>
              <w:top w:val="nil"/>
              <w:left w:val="nil"/>
              <w:bottom w:val="single" w:sz="8" w:space="0" w:color="auto"/>
              <w:right w:val="single" w:sz="8" w:space="0" w:color="auto"/>
            </w:tcBorders>
            <w:shd w:val="clear" w:color="auto" w:fill="auto"/>
            <w:noWrap/>
            <w:vAlign w:val="bottom"/>
            <w:hideMark/>
          </w:tcPr>
          <w:p w14:paraId="7B29A8B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1</w:t>
            </w:r>
          </w:p>
        </w:tc>
        <w:tc>
          <w:tcPr>
            <w:tcW w:w="336" w:type="dxa"/>
            <w:tcBorders>
              <w:top w:val="nil"/>
              <w:left w:val="nil"/>
              <w:bottom w:val="single" w:sz="8" w:space="0" w:color="auto"/>
              <w:right w:val="single" w:sz="8" w:space="0" w:color="auto"/>
            </w:tcBorders>
            <w:shd w:val="clear" w:color="auto" w:fill="auto"/>
            <w:noWrap/>
            <w:vAlign w:val="bottom"/>
            <w:hideMark/>
          </w:tcPr>
          <w:p w14:paraId="0839720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2</w:t>
            </w:r>
          </w:p>
        </w:tc>
        <w:tc>
          <w:tcPr>
            <w:tcW w:w="336" w:type="dxa"/>
            <w:tcBorders>
              <w:top w:val="nil"/>
              <w:left w:val="nil"/>
              <w:bottom w:val="single" w:sz="8" w:space="0" w:color="auto"/>
              <w:right w:val="single" w:sz="8" w:space="0" w:color="auto"/>
            </w:tcBorders>
            <w:shd w:val="clear" w:color="auto" w:fill="auto"/>
            <w:noWrap/>
            <w:vAlign w:val="bottom"/>
            <w:hideMark/>
          </w:tcPr>
          <w:p w14:paraId="1ED86DC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3</w:t>
            </w:r>
          </w:p>
        </w:tc>
        <w:tc>
          <w:tcPr>
            <w:tcW w:w="336" w:type="dxa"/>
            <w:tcBorders>
              <w:top w:val="nil"/>
              <w:left w:val="nil"/>
              <w:bottom w:val="single" w:sz="8" w:space="0" w:color="auto"/>
              <w:right w:val="single" w:sz="8" w:space="0" w:color="auto"/>
            </w:tcBorders>
            <w:shd w:val="clear" w:color="auto" w:fill="auto"/>
            <w:noWrap/>
            <w:vAlign w:val="bottom"/>
            <w:hideMark/>
          </w:tcPr>
          <w:p w14:paraId="6FF75E9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4</w:t>
            </w:r>
          </w:p>
        </w:tc>
        <w:tc>
          <w:tcPr>
            <w:tcW w:w="336" w:type="dxa"/>
            <w:tcBorders>
              <w:top w:val="nil"/>
              <w:left w:val="nil"/>
              <w:bottom w:val="single" w:sz="8" w:space="0" w:color="auto"/>
              <w:right w:val="single" w:sz="8" w:space="0" w:color="auto"/>
            </w:tcBorders>
            <w:shd w:val="clear" w:color="auto" w:fill="auto"/>
            <w:noWrap/>
            <w:vAlign w:val="bottom"/>
            <w:hideMark/>
          </w:tcPr>
          <w:p w14:paraId="7FF428F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1</w:t>
            </w:r>
          </w:p>
        </w:tc>
        <w:tc>
          <w:tcPr>
            <w:tcW w:w="336" w:type="dxa"/>
            <w:tcBorders>
              <w:top w:val="nil"/>
              <w:left w:val="nil"/>
              <w:bottom w:val="single" w:sz="8" w:space="0" w:color="auto"/>
              <w:right w:val="single" w:sz="8" w:space="0" w:color="auto"/>
            </w:tcBorders>
            <w:shd w:val="clear" w:color="auto" w:fill="auto"/>
            <w:noWrap/>
            <w:vAlign w:val="bottom"/>
            <w:hideMark/>
          </w:tcPr>
          <w:p w14:paraId="54D42D1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2</w:t>
            </w:r>
          </w:p>
        </w:tc>
        <w:tc>
          <w:tcPr>
            <w:tcW w:w="336" w:type="dxa"/>
            <w:tcBorders>
              <w:top w:val="nil"/>
              <w:left w:val="nil"/>
              <w:bottom w:val="single" w:sz="8" w:space="0" w:color="auto"/>
              <w:right w:val="single" w:sz="8" w:space="0" w:color="auto"/>
            </w:tcBorders>
            <w:shd w:val="clear" w:color="auto" w:fill="auto"/>
            <w:noWrap/>
            <w:vAlign w:val="bottom"/>
            <w:hideMark/>
          </w:tcPr>
          <w:p w14:paraId="6AD2054C"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3</w:t>
            </w:r>
          </w:p>
        </w:tc>
        <w:tc>
          <w:tcPr>
            <w:tcW w:w="336" w:type="dxa"/>
            <w:tcBorders>
              <w:top w:val="nil"/>
              <w:left w:val="nil"/>
              <w:bottom w:val="single" w:sz="8" w:space="0" w:color="auto"/>
              <w:right w:val="single" w:sz="8" w:space="0" w:color="auto"/>
            </w:tcBorders>
            <w:shd w:val="clear" w:color="auto" w:fill="auto"/>
            <w:noWrap/>
            <w:vAlign w:val="bottom"/>
            <w:hideMark/>
          </w:tcPr>
          <w:p w14:paraId="162214D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4</w:t>
            </w:r>
          </w:p>
        </w:tc>
        <w:tc>
          <w:tcPr>
            <w:tcW w:w="336" w:type="dxa"/>
            <w:tcBorders>
              <w:top w:val="nil"/>
              <w:left w:val="nil"/>
              <w:bottom w:val="single" w:sz="8" w:space="0" w:color="auto"/>
              <w:right w:val="single" w:sz="8" w:space="0" w:color="auto"/>
            </w:tcBorders>
            <w:shd w:val="clear" w:color="auto" w:fill="auto"/>
            <w:noWrap/>
            <w:vAlign w:val="bottom"/>
            <w:hideMark/>
          </w:tcPr>
          <w:p w14:paraId="3485787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1</w:t>
            </w:r>
          </w:p>
        </w:tc>
        <w:tc>
          <w:tcPr>
            <w:tcW w:w="336" w:type="dxa"/>
            <w:tcBorders>
              <w:top w:val="nil"/>
              <w:left w:val="nil"/>
              <w:bottom w:val="single" w:sz="8" w:space="0" w:color="auto"/>
              <w:right w:val="single" w:sz="8" w:space="0" w:color="auto"/>
            </w:tcBorders>
            <w:shd w:val="clear" w:color="auto" w:fill="auto"/>
            <w:noWrap/>
            <w:vAlign w:val="bottom"/>
            <w:hideMark/>
          </w:tcPr>
          <w:p w14:paraId="7F6AF4DF"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2</w:t>
            </w:r>
          </w:p>
        </w:tc>
        <w:tc>
          <w:tcPr>
            <w:tcW w:w="360" w:type="dxa"/>
            <w:tcBorders>
              <w:top w:val="nil"/>
              <w:left w:val="nil"/>
              <w:bottom w:val="single" w:sz="8" w:space="0" w:color="auto"/>
              <w:right w:val="single" w:sz="8" w:space="0" w:color="auto"/>
            </w:tcBorders>
            <w:shd w:val="clear" w:color="auto" w:fill="auto"/>
            <w:noWrap/>
            <w:vAlign w:val="bottom"/>
            <w:hideMark/>
          </w:tcPr>
          <w:p w14:paraId="4540FD1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3</w:t>
            </w:r>
          </w:p>
        </w:tc>
        <w:tc>
          <w:tcPr>
            <w:tcW w:w="283" w:type="dxa"/>
            <w:tcBorders>
              <w:top w:val="nil"/>
              <w:left w:val="nil"/>
              <w:bottom w:val="single" w:sz="8" w:space="0" w:color="auto"/>
              <w:right w:val="single" w:sz="8" w:space="0" w:color="auto"/>
            </w:tcBorders>
            <w:shd w:val="clear" w:color="auto" w:fill="auto"/>
            <w:noWrap/>
            <w:vAlign w:val="bottom"/>
            <w:hideMark/>
          </w:tcPr>
          <w:p w14:paraId="6939E20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4</w:t>
            </w:r>
          </w:p>
        </w:tc>
        <w:tc>
          <w:tcPr>
            <w:tcW w:w="284" w:type="dxa"/>
            <w:tcBorders>
              <w:top w:val="nil"/>
              <w:left w:val="nil"/>
              <w:bottom w:val="single" w:sz="8" w:space="0" w:color="auto"/>
              <w:right w:val="single" w:sz="4" w:space="0" w:color="auto"/>
            </w:tcBorders>
          </w:tcPr>
          <w:p w14:paraId="6CA0E06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1</w:t>
            </w:r>
          </w:p>
        </w:tc>
        <w:tc>
          <w:tcPr>
            <w:tcW w:w="259" w:type="dxa"/>
            <w:tcBorders>
              <w:top w:val="nil"/>
              <w:left w:val="single" w:sz="4" w:space="0" w:color="auto"/>
              <w:bottom w:val="single" w:sz="8" w:space="0" w:color="auto"/>
              <w:right w:val="single" w:sz="4" w:space="0" w:color="auto"/>
            </w:tcBorders>
          </w:tcPr>
          <w:p w14:paraId="72CD187E"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2</w:t>
            </w:r>
          </w:p>
        </w:tc>
        <w:tc>
          <w:tcPr>
            <w:tcW w:w="592" w:type="dxa"/>
            <w:gridSpan w:val="2"/>
            <w:tcBorders>
              <w:top w:val="nil"/>
              <w:left w:val="single" w:sz="4" w:space="0" w:color="auto"/>
            </w:tcBorders>
          </w:tcPr>
          <w:p w14:paraId="41319495" w14:textId="77777777" w:rsidR="00E0720A" w:rsidRPr="00031A7A" w:rsidRDefault="00E0720A" w:rsidP="003C1E5E">
            <w:pPr>
              <w:spacing w:after="0" w:line="360" w:lineRule="auto"/>
              <w:jc w:val="both"/>
              <w:rPr>
                <w:rFonts w:eastAsia="Times New Roman"/>
                <w:color w:val="000000"/>
              </w:rPr>
            </w:pPr>
          </w:p>
        </w:tc>
      </w:tr>
      <w:tr w:rsidR="00E0720A" w:rsidRPr="00031A7A" w14:paraId="3F8422EC" w14:textId="77777777" w:rsidTr="003C1E5E">
        <w:trPr>
          <w:gridAfter w:val="3"/>
          <w:wAfter w:w="744" w:type="dxa"/>
          <w:trHeight w:val="275"/>
        </w:trPr>
        <w:tc>
          <w:tcPr>
            <w:tcW w:w="1530" w:type="dxa"/>
            <w:tcBorders>
              <w:top w:val="nil"/>
              <w:left w:val="single" w:sz="8" w:space="0" w:color="auto"/>
              <w:bottom w:val="single" w:sz="8" w:space="0" w:color="auto"/>
              <w:right w:val="single" w:sz="8" w:space="0" w:color="auto"/>
            </w:tcBorders>
            <w:shd w:val="clear" w:color="auto" w:fill="auto"/>
            <w:noWrap/>
            <w:hideMark/>
          </w:tcPr>
          <w:p w14:paraId="642F1BE7" w14:textId="77777777" w:rsidR="00E0720A" w:rsidRPr="00031A7A" w:rsidRDefault="00E0720A" w:rsidP="003C1E5E">
            <w:pPr>
              <w:spacing w:after="0" w:line="360" w:lineRule="auto"/>
              <w:ind w:left="-66" w:right="-5"/>
              <w:rPr>
                <w:rFonts w:eastAsia="Times New Roman"/>
                <w:color w:val="000000"/>
              </w:rPr>
            </w:pPr>
            <w:r w:rsidRPr="00031A7A">
              <w:rPr>
                <w:rFonts w:eastAsia="Times New Roman"/>
                <w:color w:val="000000"/>
              </w:rPr>
              <w:t>Perencanaan penelitian</w:t>
            </w:r>
          </w:p>
        </w:tc>
        <w:tc>
          <w:tcPr>
            <w:tcW w:w="335" w:type="dxa"/>
            <w:tcBorders>
              <w:top w:val="nil"/>
              <w:left w:val="nil"/>
              <w:bottom w:val="single" w:sz="8" w:space="0" w:color="auto"/>
              <w:right w:val="single" w:sz="8" w:space="0" w:color="auto"/>
            </w:tcBorders>
            <w:shd w:val="clear" w:color="auto" w:fill="auto"/>
            <w:noWrap/>
            <w:vAlign w:val="bottom"/>
            <w:hideMark/>
          </w:tcPr>
          <w:p w14:paraId="7E4E68C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2116577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0F243E" w:themeFill="text2" w:themeFillShade="80"/>
            <w:noWrap/>
            <w:vAlign w:val="bottom"/>
            <w:hideMark/>
          </w:tcPr>
          <w:p w14:paraId="71251F8D"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0F243E" w:themeFill="text2" w:themeFillShade="80"/>
            <w:noWrap/>
            <w:vAlign w:val="bottom"/>
            <w:hideMark/>
          </w:tcPr>
          <w:p w14:paraId="3838697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673212C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70655E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19192B1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759724D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426C2B6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4AC9372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454AF6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5FD8CD2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1B43B58D" w14:textId="77777777" w:rsidR="00E0720A" w:rsidRPr="00031A7A" w:rsidRDefault="00E0720A" w:rsidP="003C1E5E">
            <w:pPr>
              <w:spacing w:after="0" w:line="360" w:lineRule="auto"/>
              <w:jc w:val="both"/>
              <w:rPr>
                <w:rFonts w:eastAsia="Times New Roman"/>
                <w:color w:val="000000"/>
                <w:u w:val="single"/>
              </w:rPr>
            </w:pPr>
          </w:p>
        </w:tc>
        <w:tc>
          <w:tcPr>
            <w:tcW w:w="336" w:type="dxa"/>
            <w:tcBorders>
              <w:top w:val="nil"/>
              <w:left w:val="nil"/>
              <w:bottom w:val="single" w:sz="8" w:space="0" w:color="auto"/>
              <w:right w:val="single" w:sz="8" w:space="0" w:color="auto"/>
            </w:tcBorders>
            <w:shd w:val="clear" w:color="auto" w:fill="auto"/>
            <w:noWrap/>
            <w:vAlign w:val="bottom"/>
            <w:hideMark/>
          </w:tcPr>
          <w:p w14:paraId="0F98AE47"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60" w:type="dxa"/>
            <w:tcBorders>
              <w:top w:val="nil"/>
              <w:left w:val="nil"/>
              <w:bottom w:val="single" w:sz="8" w:space="0" w:color="auto"/>
              <w:right w:val="single" w:sz="8" w:space="0" w:color="auto"/>
            </w:tcBorders>
            <w:shd w:val="clear" w:color="auto" w:fill="auto"/>
            <w:noWrap/>
            <w:vAlign w:val="bottom"/>
            <w:hideMark/>
          </w:tcPr>
          <w:p w14:paraId="6F629B47"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3" w:type="dxa"/>
            <w:tcBorders>
              <w:top w:val="nil"/>
              <w:left w:val="nil"/>
              <w:bottom w:val="single" w:sz="8" w:space="0" w:color="auto"/>
              <w:right w:val="single" w:sz="8" w:space="0" w:color="auto"/>
            </w:tcBorders>
            <w:shd w:val="clear" w:color="auto" w:fill="auto"/>
            <w:noWrap/>
            <w:vAlign w:val="bottom"/>
            <w:hideMark/>
          </w:tcPr>
          <w:p w14:paraId="34EBE98E"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4" w:type="dxa"/>
            <w:tcBorders>
              <w:top w:val="nil"/>
              <w:left w:val="nil"/>
              <w:bottom w:val="single" w:sz="8" w:space="0" w:color="auto"/>
              <w:right w:val="single" w:sz="4" w:space="0" w:color="auto"/>
            </w:tcBorders>
          </w:tcPr>
          <w:p w14:paraId="596BC2AD" w14:textId="77777777" w:rsidR="00E0720A" w:rsidRPr="00031A7A" w:rsidRDefault="00E0720A" w:rsidP="003C1E5E">
            <w:pPr>
              <w:spacing w:after="0" w:line="360" w:lineRule="auto"/>
              <w:ind w:left="-132" w:firstLine="132"/>
              <w:jc w:val="both"/>
              <w:rPr>
                <w:rFonts w:eastAsia="Times New Roman"/>
                <w:color w:val="000000"/>
              </w:rPr>
            </w:pPr>
          </w:p>
        </w:tc>
        <w:tc>
          <w:tcPr>
            <w:tcW w:w="259" w:type="dxa"/>
            <w:tcBorders>
              <w:top w:val="nil"/>
              <w:left w:val="single" w:sz="4" w:space="0" w:color="auto"/>
              <w:bottom w:val="single" w:sz="8" w:space="0" w:color="auto"/>
              <w:right w:val="single" w:sz="4" w:space="0" w:color="auto"/>
            </w:tcBorders>
          </w:tcPr>
          <w:p w14:paraId="16185BBD" w14:textId="77777777" w:rsidR="00E0720A" w:rsidRPr="00031A7A" w:rsidRDefault="00E0720A" w:rsidP="003C1E5E">
            <w:pPr>
              <w:spacing w:after="0" w:line="360" w:lineRule="auto"/>
              <w:jc w:val="both"/>
              <w:rPr>
                <w:rFonts w:eastAsia="Times New Roman"/>
                <w:color w:val="000000"/>
              </w:rPr>
            </w:pPr>
          </w:p>
        </w:tc>
      </w:tr>
      <w:tr w:rsidR="00E0720A" w:rsidRPr="00031A7A" w14:paraId="0285AFA9" w14:textId="77777777" w:rsidTr="003C1E5E">
        <w:trPr>
          <w:gridAfter w:val="3"/>
          <w:wAfter w:w="744" w:type="dxa"/>
          <w:trHeight w:val="260"/>
        </w:trPr>
        <w:tc>
          <w:tcPr>
            <w:tcW w:w="1530" w:type="dxa"/>
            <w:tcBorders>
              <w:top w:val="nil"/>
              <w:left w:val="single" w:sz="8" w:space="0" w:color="auto"/>
              <w:bottom w:val="single" w:sz="8" w:space="0" w:color="auto"/>
              <w:right w:val="single" w:sz="8" w:space="0" w:color="auto"/>
            </w:tcBorders>
            <w:shd w:val="clear" w:color="auto" w:fill="auto"/>
            <w:noWrap/>
            <w:hideMark/>
          </w:tcPr>
          <w:p w14:paraId="4B3C9997" w14:textId="77777777" w:rsidR="00E0720A" w:rsidRPr="00031A7A" w:rsidRDefault="00E0720A" w:rsidP="003C1E5E">
            <w:pPr>
              <w:spacing w:after="0" w:line="360" w:lineRule="auto"/>
              <w:rPr>
                <w:rFonts w:eastAsia="Times New Roman"/>
                <w:color w:val="000000"/>
              </w:rPr>
            </w:pPr>
            <w:r w:rsidRPr="00031A7A">
              <w:rPr>
                <w:rFonts w:eastAsia="Times New Roman"/>
                <w:color w:val="000000"/>
              </w:rPr>
              <w:t>Pengumpulan Data</w:t>
            </w:r>
          </w:p>
        </w:tc>
        <w:tc>
          <w:tcPr>
            <w:tcW w:w="335" w:type="dxa"/>
            <w:tcBorders>
              <w:top w:val="nil"/>
              <w:left w:val="nil"/>
              <w:bottom w:val="single" w:sz="8" w:space="0" w:color="auto"/>
              <w:right w:val="single" w:sz="8" w:space="0" w:color="auto"/>
            </w:tcBorders>
            <w:shd w:val="clear" w:color="auto" w:fill="auto"/>
            <w:noWrap/>
            <w:vAlign w:val="bottom"/>
            <w:hideMark/>
          </w:tcPr>
          <w:p w14:paraId="6EDD183C"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32F7A298"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548DD4" w:themeFill="text2" w:themeFillTint="99"/>
            <w:noWrap/>
            <w:vAlign w:val="bottom"/>
            <w:hideMark/>
          </w:tcPr>
          <w:p w14:paraId="6125712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548DD4" w:themeFill="text2" w:themeFillTint="99"/>
            <w:noWrap/>
            <w:vAlign w:val="bottom"/>
            <w:hideMark/>
          </w:tcPr>
          <w:p w14:paraId="74735130" w14:textId="77777777" w:rsidR="00E0720A" w:rsidRPr="00031A7A" w:rsidRDefault="00E0720A" w:rsidP="003C1E5E">
            <w:pPr>
              <w:spacing w:after="0" w:line="360" w:lineRule="auto"/>
              <w:jc w:val="both"/>
              <w:rPr>
                <w:rFonts w:eastAsia="Times New Roman"/>
                <w:color w:val="FFFFFF" w:themeColor="background1"/>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548DD4" w:themeFill="text2" w:themeFillTint="99"/>
            <w:noWrap/>
            <w:vAlign w:val="bottom"/>
            <w:hideMark/>
          </w:tcPr>
          <w:p w14:paraId="06FEA51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548DD4" w:themeFill="text2" w:themeFillTint="99"/>
            <w:noWrap/>
            <w:vAlign w:val="bottom"/>
            <w:hideMark/>
          </w:tcPr>
          <w:p w14:paraId="7210003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6AE4A21B"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602BD02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BDC789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40B7407"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666F0057"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4B6CF49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DF0A07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349045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60" w:type="dxa"/>
            <w:tcBorders>
              <w:top w:val="nil"/>
              <w:left w:val="nil"/>
              <w:bottom w:val="single" w:sz="8" w:space="0" w:color="auto"/>
              <w:right w:val="single" w:sz="8" w:space="0" w:color="auto"/>
            </w:tcBorders>
            <w:shd w:val="clear" w:color="auto" w:fill="auto"/>
            <w:noWrap/>
            <w:vAlign w:val="bottom"/>
            <w:hideMark/>
          </w:tcPr>
          <w:p w14:paraId="23387B4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3" w:type="dxa"/>
            <w:tcBorders>
              <w:top w:val="nil"/>
              <w:left w:val="nil"/>
              <w:bottom w:val="single" w:sz="8" w:space="0" w:color="auto"/>
              <w:right w:val="single" w:sz="8" w:space="0" w:color="auto"/>
            </w:tcBorders>
            <w:shd w:val="clear" w:color="auto" w:fill="auto"/>
            <w:noWrap/>
            <w:vAlign w:val="bottom"/>
            <w:hideMark/>
          </w:tcPr>
          <w:p w14:paraId="48DD844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4" w:type="dxa"/>
            <w:tcBorders>
              <w:top w:val="nil"/>
              <w:left w:val="nil"/>
              <w:bottom w:val="single" w:sz="8" w:space="0" w:color="auto"/>
              <w:right w:val="single" w:sz="4" w:space="0" w:color="auto"/>
            </w:tcBorders>
          </w:tcPr>
          <w:p w14:paraId="75282E1E" w14:textId="77777777" w:rsidR="00E0720A" w:rsidRPr="00031A7A" w:rsidRDefault="00E0720A" w:rsidP="003C1E5E">
            <w:pPr>
              <w:spacing w:after="0" w:line="360" w:lineRule="auto"/>
              <w:ind w:left="-108" w:firstLine="108"/>
              <w:jc w:val="both"/>
              <w:rPr>
                <w:rFonts w:eastAsia="Times New Roman"/>
                <w:color w:val="000000"/>
              </w:rPr>
            </w:pPr>
          </w:p>
        </w:tc>
        <w:tc>
          <w:tcPr>
            <w:tcW w:w="259" w:type="dxa"/>
            <w:tcBorders>
              <w:top w:val="nil"/>
              <w:left w:val="single" w:sz="4" w:space="0" w:color="auto"/>
              <w:bottom w:val="single" w:sz="8" w:space="0" w:color="auto"/>
              <w:right w:val="single" w:sz="4" w:space="0" w:color="auto"/>
            </w:tcBorders>
          </w:tcPr>
          <w:p w14:paraId="217E3A0C" w14:textId="77777777" w:rsidR="00E0720A" w:rsidRPr="00031A7A" w:rsidRDefault="00E0720A" w:rsidP="003C1E5E">
            <w:pPr>
              <w:spacing w:after="0" w:line="360" w:lineRule="auto"/>
              <w:jc w:val="both"/>
              <w:rPr>
                <w:rFonts w:eastAsia="Times New Roman"/>
                <w:color w:val="000000"/>
              </w:rPr>
            </w:pPr>
          </w:p>
        </w:tc>
      </w:tr>
      <w:tr w:rsidR="00E0720A" w:rsidRPr="00031A7A" w14:paraId="2ABAC2E9" w14:textId="77777777" w:rsidTr="003C1E5E">
        <w:trPr>
          <w:gridAfter w:val="3"/>
          <w:wAfter w:w="744" w:type="dxa"/>
          <w:trHeight w:val="260"/>
        </w:trPr>
        <w:tc>
          <w:tcPr>
            <w:tcW w:w="1530" w:type="dxa"/>
            <w:tcBorders>
              <w:top w:val="nil"/>
              <w:left w:val="single" w:sz="8" w:space="0" w:color="auto"/>
              <w:bottom w:val="single" w:sz="8" w:space="0" w:color="auto"/>
              <w:right w:val="single" w:sz="8" w:space="0" w:color="auto"/>
            </w:tcBorders>
            <w:shd w:val="clear" w:color="auto" w:fill="auto"/>
            <w:noWrap/>
            <w:hideMark/>
          </w:tcPr>
          <w:p w14:paraId="5DB09CF1" w14:textId="77777777" w:rsidR="00E0720A" w:rsidRPr="00031A7A" w:rsidRDefault="00E0720A" w:rsidP="003C1E5E">
            <w:pPr>
              <w:spacing w:after="0" w:line="360" w:lineRule="auto"/>
              <w:rPr>
                <w:rFonts w:eastAsia="Times New Roman"/>
                <w:color w:val="000000"/>
              </w:rPr>
            </w:pPr>
            <w:r w:rsidRPr="00031A7A">
              <w:rPr>
                <w:rFonts w:eastAsia="Times New Roman"/>
                <w:color w:val="000000"/>
              </w:rPr>
              <w:t>Analisa data dan system</w:t>
            </w:r>
          </w:p>
        </w:tc>
        <w:tc>
          <w:tcPr>
            <w:tcW w:w="335" w:type="dxa"/>
            <w:tcBorders>
              <w:top w:val="nil"/>
              <w:left w:val="nil"/>
              <w:bottom w:val="single" w:sz="8" w:space="0" w:color="auto"/>
              <w:right w:val="single" w:sz="8" w:space="0" w:color="auto"/>
            </w:tcBorders>
            <w:shd w:val="clear" w:color="auto" w:fill="auto"/>
            <w:noWrap/>
            <w:vAlign w:val="bottom"/>
            <w:hideMark/>
          </w:tcPr>
          <w:p w14:paraId="5B81AC6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18BF0C7D"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744EC59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CFE215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C5111F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92CDDC" w:themeFill="accent5" w:themeFillTint="99"/>
            <w:noWrap/>
            <w:vAlign w:val="bottom"/>
            <w:hideMark/>
          </w:tcPr>
          <w:p w14:paraId="1D2A2B8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92CDDC" w:themeFill="accent5" w:themeFillTint="99"/>
            <w:noWrap/>
            <w:vAlign w:val="bottom"/>
            <w:hideMark/>
          </w:tcPr>
          <w:p w14:paraId="75D3F5B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92CDDC" w:themeFill="accent5" w:themeFillTint="99"/>
            <w:noWrap/>
            <w:vAlign w:val="bottom"/>
            <w:hideMark/>
          </w:tcPr>
          <w:p w14:paraId="5F863F00"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92CDDC" w:themeFill="accent5" w:themeFillTint="99"/>
            <w:noWrap/>
            <w:vAlign w:val="bottom"/>
            <w:hideMark/>
          </w:tcPr>
          <w:p w14:paraId="3C2BD4D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78902C64"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4E03E9B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72924C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5074112C"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FC3B80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60" w:type="dxa"/>
            <w:tcBorders>
              <w:top w:val="nil"/>
              <w:left w:val="nil"/>
              <w:bottom w:val="single" w:sz="8" w:space="0" w:color="auto"/>
              <w:right w:val="single" w:sz="8" w:space="0" w:color="auto"/>
            </w:tcBorders>
            <w:shd w:val="clear" w:color="auto" w:fill="auto"/>
            <w:noWrap/>
            <w:vAlign w:val="bottom"/>
            <w:hideMark/>
          </w:tcPr>
          <w:p w14:paraId="6276AADE"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3" w:type="dxa"/>
            <w:tcBorders>
              <w:top w:val="nil"/>
              <w:left w:val="nil"/>
              <w:bottom w:val="single" w:sz="8" w:space="0" w:color="auto"/>
              <w:right w:val="single" w:sz="8" w:space="0" w:color="auto"/>
            </w:tcBorders>
            <w:shd w:val="clear" w:color="auto" w:fill="auto"/>
            <w:noWrap/>
            <w:vAlign w:val="bottom"/>
            <w:hideMark/>
          </w:tcPr>
          <w:p w14:paraId="7D8602CD"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4" w:type="dxa"/>
            <w:tcBorders>
              <w:top w:val="nil"/>
              <w:left w:val="nil"/>
              <w:bottom w:val="single" w:sz="8" w:space="0" w:color="auto"/>
              <w:right w:val="single" w:sz="4" w:space="0" w:color="auto"/>
            </w:tcBorders>
          </w:tcPr>
          <w:p w14:paraId="192671DA" w14:textId="77777777" w:rsidR="00E0720A" w:rsidRPr="00031A7A" w:rsidRDefault="00E0720A" w:rsidP="003C1E5E">
            <w:pPr>
              <w:spacing w:after="0" w:line="360" w:lineRule="auto"/>
              <w:jc w:val="both"/>
              <w:rPr>
                <w:rFonts w:eastAsia="Times New Roman"/>
                <w:color w:val="000000"/>
              </w:rPr>
            </w:pPr>
          </w:p>
        </w:tc>
        <w:tc>
          <w:tcPr>
            <w:tcW w:w="259" w:type="dxa"/>
            <w:tcBorders>
              <w:top w:val="nil"/>
              <w:left w:val="single" w:sz="4" w:space="0" w:color="auto"/>
              <w:bottom w:val="single" w:sz="8" w:space="0" w:color="auto"/>
              <w:right w:val="single" w:sz="4" w:space="0" w:color="auto"/>
            </w:tcBorders>
          </w:tcPr>
          <w:p w14:paraId="72EA89F0" w14:textId="77777777" w:rsidR="00E0720A" w:rsidRPr="00031A7A" w:rsidRDefault="00E0720A" w:rsidP="003C1E5E">
            <w:pPr>
              <w:spacing w:after="0" w:line="360" w:lineRule="auto"/>
              <w:jc w:val="both"/>
              <w:rPr>
                <w:rFonts w:eastAsia="Times New Roman"/>
                <w:color w:val="000000"/>
              </w:rPr>
            </w:pPr>
          </w:p>
        </w:tc>
      </w:tr>
      <w:tr w:rsidR="00E0720A" w:rsidRPr="00031A7A" w14:paraId="1526A60C" w14:textId="77777777" w:rsidTr="003C1E5E">
        <w:trPr>
          <w:gridAfter w:val="3"/>
          <w:wAfter w:w="744" w:type="dxa"/>
          <w:trHeight w:val="231"/>
        </w:trPr>
        <w:tc>
          <w:tcPr>
            <w:tcW w:w="1530" w:type="dxa"/>
            <w:tcBorders>
              <w:top w:val="nil"/>
              <w:left w:val="single" w:sz="8" w:space="0" w:color="auto"/>
              <w:bottom w:val="single" w:sz="8" w:space="0" w:color="auto"/>
              <w:right w:val="single" w:sz="8" w:space="0" w:color="auto"/>
            </w:tcBorders>
            <w:shd w:val="clear" w:color="auto" w:fill="auto"/>
            <w:noWrap/>
            <w:hideMark/>
          </w:tcPr>
          <w:p w14:paraId="59D42EE6" w14:textId="77777777" w:rsidR="00E0720A" w:rsidRPr="00031A7A" w:rsidRDefault="00E0720A" w:rsidP="003C1E5E">
            <w:pPr>
              <w:spacing w:after="0" w:line="360" w:lineRule="auto"/>
              <w:rPr>
                <w:rFonts w:eastAsia="Times New Roman"/>
                <w:color w:val="000000"/>
              </w:rPr>
            </w:pPr>
            <w:r w:rsidRPr="00031A7A">
              <w:rPr>
                <w:rFonts w:eastAsia="Times New Roman"/>
                <w:color w:val="000000"/>
              </w:rPr>
              <w:t>Konfigurasi Load Balancing</w:t>
            </w:r>
          </w:p>
        </w:tc>
        <w:tc>
          <w:tcPr>
            <w:tcW w:w="335" w:type="dxa"/>
            <w:tcBorders>
              <w:top w:val="nil"/>
              <w:left w:val="nil"/>
              <w:bottom w:val="single" w:sz="8" w:space="0" w:color="auto"/>
              <w:right w:val="single" w:sz="8" w:space="0" w:color="auto"/>
            </w:tcBorders>
            <w:shd w:val="clear" w:color="auto" w:fill="auto"/>
            <w:noWrap/>
            <w:vAlign w:val="bottom"/>
            <w:hideMark/>
          </w:tcPr>
          <w:p w14:paraId="3C18079E"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0E91EFB"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A5629D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690392F"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5EE8CC4"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B9AFE6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31849B" w:themeFill="accent5" w:themeFillShade="BF"/>
            <w:noWrap/>
            <w:vAlign w:val="bottom"/>
            <w:hideMark/>
          </w:tcPr>
          <w:p w14:paraId="741D8FC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31849B" w:themeFill="accent5" w:themeFillShade="BF"/>
            <w:noWrap/>
            <w:vAlign w:val="bottom"/>
            <w:hideMark/>
          </w:tcPr>
          <w:p w14:paraId="2D22119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31849B" w:themeFill="accent5" w:themeFillShade="BF"/>
            <w:noWrap/>
            <w:vAlign w:val="bottom"/>
            <w:hideMark/>
          </w:tcPr>
          <w:p w14:paraId="0F097798"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31849B" w:themeFill="accent5" w:themeFillShade="BF"/>
            <w:noWrap/>
            <w:vAlign w:val="bottom"/>
            <w:hideMark/>
          </w:tcPr>
          <w:p w14:paraId="793DBC5C"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single" w:sz="8" w:space="0" w:color="auto"/>
              <w:left w:val="nil"/>
              <w:bottom w:val="single" w:sz="4" w:space="0" w:color="auto"/>
              <w:right w:val="single" w:sz="8" w:space="0" w:color="auto"/>
            </w:tcBorders>
            <w:shd w:val="clear" w:color="auto" w:fill="31849B" w:themeFill="accent5" w:themeFillShade="BF"/>
            <w:noWrap/>
            <w:vAlign w:val="bottom"/>
            <w:hideMark/>
          </w:tcPr>
          <w:p w14:paraId="507013D3"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single" w:sz="8" w:space="0" w:color="auto"/>
              <w:left w:val="nil"/>
              <w:bottom w:val="single" w:sz="4" w:space="0" w:color="auto"/>
              <w:right w:val="single" w:sz="8" w:space="0" w:color="auto"/>
            </w:tcBorders>
            <w:shd w:val="clear" w:color="auto" w:fill="31849B" w:themeFill="accent5" w:themeFillShade="BF"/>
            <w:noWrap/>
            <w:vAlign w:val="bottom"/>
            <w:hideMark/>
          </w:tcPr>
          <w:p w14:paraId="76B56FF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single" w:sz="8" w:space="0" w:color="auto"/>
              <w:left w:val="nil"/>
              <w:bottom w:val="single" w:sz="4" w:space="0" w:color="auto"/>
              <w:right w:val="single" w:sz="8" w:space="0" w:color="auto"/>
            </w:tcBorders>
            <w:shd w:val="clear" w:color="auto" w:fill="auto"/>
            <w:noWrap/>
            <w:vAlign w:val="bottom"/>
            <w:hideMark/>
          </w:tcPr>
          <w:p w14:paraId="299599FF"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single" w:sz="8" w:space="0" w:color="auto"/>
              <w:left w:val="nil"/>
              <w:bottom w:val="single" w:sz="4" w:space="0" w:color="auto"/>
              <w:right w:val="single" w:sz="8" w:space="0" w:color="auto"/>
            </w:tcBorders>
            <w:shd w:val="clear" w:color="auto" w:fill="auto"/>
            <w:noWrap/>
            <w:vAlign w:val="bottom"/>
            <w:hideMark/>
          </w:tcPr>
          <w:p w14:paraId="6B418CE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60" w:type="dxa"/>
            <w:tcBorders>
              <w:top w:val="single" w:sz="8" w:space="0" w:color="auto"/>
              <w:left w:val="nil"/>
              <w:bottom w:val="single" w:sz="4" w:space="0" w:color="auto"/>
              <w:right w:val="single" w:sz="8" w:space="0" w:color="auto"/>
            </w:tcBorders>
            <w:shd w:val="clear" w:color="auto" w:fill="auto"/>
            <w:noWrap/>
            <w:vAlign w:val="bottom"/>
            <w:hideMark/>
          </w:tcPr>
          <w:p w14:paraId="4CC7356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1158DFAE"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4" w:type="dxa"/>
            <w:tcBorders>
              <w:top w:val="nil"/>
              <w:left w:val="nil"/>
              <w:bottom w:val="single" w:sz="8" w:space="0" w:color="auto"/>
              <w:right w:val="single" w:sz="4" w:space="0" w:color="auto"/>
            </w:tcBorders>
          </w:tcPr>
          <w:p w14:paraId="1989C438" w14:textId="77777777" w:rsidR="00E0720A" w:rsidRPr="00031A7A" w:rsidRDefault="00E0720A" w:rsidP="003C1E5E">
            <w:pPr>
              <w:spacing w:after="0" w:line="360" w:lineRule="auto"/>
              <w:jc w:val="both"/>
              <w:rPr>
                <w:rFonts w:eastAsia="Times New Roman"/>
                <w:color w:val="000000"/>
              </w:rPr>
            </w:pPr>
          </w:p>
        </w:tc>
        <w:tc>
          <w:tcPr>
            <w:tcW w:w="259" w:type="dxa"/>
            <w:tcBorders>
              <w:top w:val="nil"/>
              <w:left w:val="single" w:sz="4" w:space="0" w:color="auto"/>
              <w:bottom w:val="single" w:sz="8" w:space="0" w:color="auto"/>
              <w:right w:val="single" w:sz="4" w:space="0" w:color="auto"/>
            </w:tcBorders>
          </w:tcPr>
          <w:p w14:paraId="5539600D" w14:textId="77777777" w:rsidR="00E0720A" w:rsidRPr="00031A7A" w:rsidRDefault="00E0720A" w:rsidP="003C1E5E">
            <w:pPr>
              <w:spacing w:after="0" w:line="360" w:lineRule="auto"/>
              <w:jc w:val="both"/>
              <w:rPr>
                <w:rFonts w:eastAsia="Times New Roman"/>
                <w:color w:val="000000"/>
              </w:rPr>
            </w:pPr>
          </w:p>
        </w:tc>
      </w:tr>
      <w:tr w:rsidR="00E0720A" w:rsidRPr="00031A7A" w14:paraId="66B8CE7C" w14:textId="77777777" w:rsidTr="003C1E5E">
        <w:trPr>
          <w:trHeight w:val="231"/>
        </w:trPr>
        <w:tc>
          <w:tcPr>
            <w:tcW w:w="1530" w:type="dxa"/>
            <w:tcBorders>
              <w:top w:val="nil"/>
              <w:left w:val="single" w:sz="8" w:space="0" w:color="auto"/>
              <w:bottom w:val="single" w:sz="8" w:space="0" w:color="auto"/>
              <w:right w:val="single" w:sz="8" w:space="0" w:color="auto"/>
            </w:tcBorders>
            <w:shd w:val="clear" w:color="auto" w:fill="auto"/>
            <w:noWrap/>
            <w:hideMark/>
          </w:tcPr>
          <w:p w14:paraId="06BCCD3D" w14:textId="77777777" w:rsidR="00E0720A" w:rsidRPr="00031A7A" w:rsidRDefault="00E0720A" w:rsidP="003C1E5E">
            <w:pPr>
              <w:spacing w:after="0" w:line="360" w:lineRule="auto"/>
              <w:rPr>
                <w:rFonts w:eastAsia="Times New Roman"/>
                <w:color w:val="000000"/>
              </w:rPr>
            </w:pPr>
            <w:r w:rsidRPr="00031A7A">
              <w:rPr>
                <w:rFonts w:eastAsia="Times New Roman"/>
                <w:color w:val="000000"/>
              </w:rPr>
              <w:t>Implementasi</w:t>
            </w:r>
          </w:p>
        </w:tc>
        <w:tc>
          <w:tcPr>
            <w:tcW w:w="335" w:type="dxa"/>
            <w:tcBorders>
              <w:top w:val="nil"/>
              <w:left w:val="nil"/>
              <w:bottom w:val="single" w:sz="8" w:space="0" w:color="auto"/>
              <w:right w:val="single" w:sz="8" w:space="0" w:color="auto"/>
            </w:tcBorders>
            <w:shd w:val="clear" w:color="auto" w:fill="auto"/>
            <w:noWrap/>
            <w:vAlign w:val="bottom"/>
            <w:hideMark/>
          </w:tcPr>
          <w:p w14:paraId="141A5D74"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527FD8C5"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DABEF29"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1802B976"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3B9194DF"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5B0900E8"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0374B294"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auto"/>
            <w:noWrap/>
            <w:vAlign w:val="bottom"/>
            <w:hideMark/>
          </w:tcPr>
          <w:p w14:paraId="2EF399A1"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5259825D"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4EEB118F"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36" w:type="dxa"/>
            <w:tcBorders>
              <w:top w:val="single" w:sz="4" w:space="0" w:color="auto"/>
              <w:left w:val="nil"/>
              <w:bottom w:val="single" w:sz="8" w:space="0" w:color="auto"/>
              <w:right w:val="single" w:sz="8" w:space="0" w:color="auto"/>
            </w:tcBorders>
            <w:shd w:val="clear" w:color="auto" w:fill="3333FF"/>
            <w:noWrap/>
            <w:vAlign w:val="bottom"/>
          </w:tcPr>
          <w:p w14:paraId="2B0D8ABE" w14:textId="77777777" w:rsidR="00E0720A" w:rsidRPr="00031A7A" w:rsidRDefault="00E0720A" w:rsidP="003C1E5E">
            <w:pPr>
              <w:spacing w:after="0" w:line="360" w:lineRule="auto"/>
              <w:jc w:val="both"/>
              <w:rPr>
                <w:rFonts w:eastAsia="Times New Roman"/>
                <w:color w:val="000000"/>
              </w:rPr>
            </w:pPr>
          </w:p>
        </w:tc>
        <w:tc>
          <w:tcPr>
            <w:tcW w:w="336" w:type="dxa"/>
            <w:tcBorders>
              <w:top w:val="single" w:sz="4" w:space="0" w:color="auto"/>
              <w:left w:val="nil"/>
              <w:bottom w:val="single" w:sz="8" w:space="0" w:color="auto"/>
              <w:right w:val="single" w:sz="8" w:space="0" w:color="auto"/>
            </w:tcBorders>
            <w:shd w:val="clear" w:color="auto" w:fill="3333FF"/>
            <w:noWrap/>
            <w:vAlign w:val="bottom"/>
          </w:tcPr>
          <w:p w14:paraId="4190752A" w14:textId="77777777" w:rsidR="00E0720A" w:rsidRPr="00031A7A" w:rsidRDefault="00E0720A" w:rsidP="003C1E5E">
            <w:pPr>
              <w:spacing w:after="0" w:line="360" w:lineRule="auto"/>
              <w:jc w:val="both"/>
              <w:rPr>
                <w:rFonts w:eastAsia="Times New Roman"/>
                <w:color w:val="000000"/>
              </w:rPr>
            </w:pPr>
          </w:p>
        </w:tc>
        <w:tc>
          <w:tcPr>
            <w:tcW w:w="336" w:type="dxa"/>
            <w:tcBorders>
              <w:top w:val="single" w:sz="4" w:space="0" w:color="auto"/>
              <w:left w:val="nil"/>
              <w:bottom w:val="single" w:sz="8" w:space="0" w:color="auto"/>
              <w:right w:val="single" w:sz="8" w:space="0" w:color="auto"/>
            </w:tcBorders>
            <w:shd w:val="clear" w:color="auto" w:fill="3333FF"/>
            <w:noWrap/>
            <w:vAlign w:val="bottom"/>
          </w:tcPr>
          <w:p w14:paraId="5DEB9370" w14:textId="77777777" w:rsidR="00E0720A" w:rsidRPr="00031A7A" w:rsidRDefault="00E0720A" w:rsidP="003C1E5E">
            <w:pPr>
              <w:spacing w:after="0" w:line="360" w:lineRule="auto"/>
              <w:jc w:val="both"/>
              <w:rPr>
                <w:rFonts w:eastAsia="Times New Roman"/>
                <w:color w:val="000000"/>
              </w:rPr>
            </w:pPr>
          </w:p>
        </w:tc>
        <w:tc>
          <w:tcPr>
            <w:tcW w:w="336" w:type="dxa"/>
            <w:tcBorders>
              <w:top w:val="single" w:sz="4" w:space="0" w:color="auto"/>
              <w:left w:val="nil"/>
              <w:bottom w:val="single" w:sz="4" w:space="0" w:color="auto"/>
              <w:right w:val="single" w:sz="8" w:space="0" w:color="auto"/>
            </w:tcBorders>
            <w:shd w:val="clear" w:color="auto" w:fill="3333FF"/>
            <w:noWrap/>
            <w:vAlign w:val="bottom"/>
          </w:tcPr>
          <w:p w14:paraId="31841EF5" w14:textId="77777777" w:rsidR="00E0720A" w:rsidRPr="00031A7A" w:rsidRDefault="00E0720A" w:rsidP="003C1E5E">
            <w:pPr>
              <w:spacing w:after="0" w:line="360" w:lineRule="auto"/>
              <w:jc w:val="both"/>
              <w:rPr>
                <w:rFonts w:eastAsia="Times New Roman"/>
                <w:color w:val="000000"/>
              </w:rPr>
            </w:pPr>
          </w:p>
        </w:tc>
        <w:tc>
          <w:tcPr>
            <w:tcW w:w="360" w:type="dxa"/>
            <w:tcBorders>
              <w:top w:val="single" w:sz="4" w:space="0" w:color="auto"/>
              <w:left w:val="nil"/>
              <w:bottom w:val="single" w:sz="8" w:space="0" w:color="auto"/>
              <w:right w:val="single" w:sz="8" w:space="0" w:color="auto"/>
            </w:tcBorders>
            <w:shd w:val="clear" w:color="auto" w:fill="3333FF"/>
            <w:noWrap/>
            <w:vAlign w:val="bottom"/>
          </w:tcPr>
          <w:p w14:paraId="34A46CBB" w14:textId="77777777" w:rsidR="00E0720A" w:rsidRPr="00031A7A" w:rsidRDefault="00E0720A" w:rsidP="003C1E5E">
            <w:pPr>
              <w:spacing w:after="0" w:line="360" w:lineRule="auto"/>
              <w:jc w:val="both"/>
              <w:rPr>
                <w:rFonts w:eastAsia="Times New Roman"/>
                <w:color w:val="000000"/>
              </w:rPr>
            </w:pPr>
          </w:p>
        </w:tc>
        <w:tc>
          <w:tcPr>
            <w:tcW w:w="283" w:type="dxa"/>
            <w:tcBorders>
              <w:top w:val="single" w:sz="4" w:space="0" w:color="auto"/>
              <w:left w:val="nil"/>
              <w:bottom w:val="single" w:sz="8" w:space="0" w:color="auto"/>
              <w:right w:val="single" w:sz="8" w:space="0" w:color="auto"/>
            </w:tcBorders>
            <w:shd w:val="clear" w:color="auto" w:fill="auto"/>
            <w:noWrap/>
            <w:vAlign w:val="bottom"/>
            <w:hideMark/>
          </w:tcPr>
          <w:p w14:paraId="22EBFF9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84" w:type="dxa"/>
            <w:tcBorders>
              <w:top w:val="nil"/>
              <w:left w:val="nil"/>
              <w:bottom w:val="single" w:sz="8" w:space="0" w:color="auto"/>
              <w:right w:val="single" w:sz="4" w:space="0" w:color="auto"/>
            </w:tcBorders>
            <w:vAlign w:val="bottom"/>
          </w:tcPr>
          <w:p w14:paraId="52B97D3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259" w:type="dxa"/>
            <w:tcBorders>
              <w:top w:val="nil"/>
              <w:left w:val="single" w:sz="4" w:space="0" w:color="auto"/>
              <w:bottom w:val="single" w:sz="8" w:space="0" w:color="auto"/>
              <w:right w:val="single" w:sz="4" w:space="0" w:color="auto"/>
            </w:tcBorders>
            <w:vAlign w:val="bottom"/>
          </w:tcPr>
          <w:p w14:paraId="31060272"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84" w:type="dxa"/>
            <w:vAlign w:val="bottom"/>
          </w:tcPr>
          <w:p w14:paraId="4E98AA3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c>
          <w:tcPr>
            <w:tcW w:w="360" w:type="dxa"/>
            <w:gridSpan w:val="2"/>
            <w:vAlign w:val="bottom"/>
          </w:tcPr>
          <w:p w14:paraId="51C7529A" w14:textId="77777777" w:rsidR="00E0720A" w:rsidRPr="00031A7A" w:rsidRDefault="00E0720A" w:rsidP="003C1E5E">
            <w:pPr>
              <w:spacing w:after="0" w:line="360" w:lineRule="auto"/>
              <w:jc w:val="both"/>
              <w:rPr>
                <w:rFonts w:eastAsia="Times New Roman"/>
                <w:color w:val="000000"/>
              </w:rPr>
            </w:pPr>
            <w:r w:rsidRPr="00031A7A">
              <w:rPr>
                <w:rFonts w:eastAsia="Times New Roman"/>
                <w:color w:val="000000"/>
              </w:rPr>
              <w:t> </w:t>
            </w:r>
          </w:p>
        </w:tc>
      </w:tr>
      <w:tr w:rsidR="00E0720A" w:rsidRPr="00031A7A" w14:paraId="7F26A321" w14:textId="77777777" w:rsidTr="003C1E5E">
        <w:trPr>
          <w:trHeight w:val="199"/>
        </w:trPr>
        <w:tc>
          <w:tcPr>
            <w:tcW w:w="1530" w:type="dxa"/>
            <w:tcBorders>
              <w:top w:val="nil"/>
              <w:left w:val="single" w:sz="8" w:space="0" w:color="auto"/>
              <w:bottom w:val="single" w:sz="8" w:space="0" w:color="auto"/>
              <w:right w:val="single" w:sz="8" w:space="0" w:color="auto"/>
            </w:tcBorders>
            <w:shd w:val="clear" w:color="auto" w:fill="auto"/>
            <w:noWrap/>
            <w:hideMark/>
          </w:tcPr>
          <w:p w14:paraId="5AD66481" w14:textId="77777777" w:rsidR="00E0720A" w:rsidRPr="00031A7A" w:rsidRDefault="00E0720A" w:rsidP="003C1E5E">
            <w:pPr>
              <w:tabs>
                <w:tab w:val="left" w:pos="1473"/>
              </w:tabs>
              <w:spacing w:after="0" w:line="360" w:lineRule="auto"/>
              <w:rPr>
                <w:rFonts w:eastAsia="Times New Roman"/>
                <w:color w:val="000000"/>
              </w:rPr>
            </w:pPr>
            <w:r w:rsidRPr="00031A7A">
              <w:rPr>
                <w:rFonts w:eastAsia="Times New Roman"/>
                <w:color w:val="000000"/>
              </w:rPr>
              <w:t>Pengujian</w:t>
            </w:r>
          </w:p>
        </w:tc>
        <w:tc>
          <w:tcPr>
            <w:tcW w:w="335" w:type="dxa"/>
            <w:tcBorders>
              <w:top w:val="nil"/>
              <w:left w:val="nil"/>
              <w:bottom w:val="single" w:sz="8" w:space="0" w:color="auto"/>
              <w:right w:val="single" w:sz="8" w:space="0" w:color="auto"/>
            </w:tcBorders>
            <w:shd w:val="clear" w:color="auto" w:fill="auto"/>
            <w:noWrap/>
            <w:vAlign w:val="bottom"/>
            <w:hideMark/>
          </w:tcPr>
          <w:p w14:paraId="6DDA938F"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auto"/>
            <w:noWrap/>
            <w:vAlign w:val="bottom"/>
            <w:hideMark/>
          </w:tcPr>
          <w:p w14:paraId="755BC7F6"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auto"/>
            <w:noWrap/>
            <w:vAlign w:val="bottom"/>
            <w:hideMark/>
          </w:tcPr>
          <w:p w14:paraId="5D1321AD"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auto"/>
            <w:noWrap/>
            <w:vAlign w:val="bottom"/>
            <w:hideMark/>
          </w:tcPr>
          <w:p w14:paraId="41FFC6AF"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0C760371"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266EADB1"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4" w:space="0" w:color="auto"/>
              <w:right w:val="single" w:sz="8" w:space="0" w:color="auto"/>
            </w:tcBorders>
            <w:shd w:val="clear" w:color="auto" w:fill="FFFFFF" w:themeFill="background1"/>
            <w:noWrap/>
            <w:vAlign w:val="bottom"/>
            <w:hideMark/>
          </w:tcPr>
          <w:p w14:paraId="7F0A1625"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41008825"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4C73D346"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hideMark/>
          </w:tcPr>
          <w:p w14:paraId="127D0A7C"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244061" w:themeFill="accent1" w:themeFillShade="80"/>
            <w:noWrap/>
            <w:vAlign w:val="bottom"/>
          </w:tcPr>
          <w:p w14:paraId="6207F9A8"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244061" w:themeFill="accent1" w:themeFillShade="80"/>
            <w:noWrap/>
            <w:vAlign w:val="bottom"/>
          </w:tcPr>
          <w:p w14:paraId="67018E3A"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244061" w:themeFill="accent1" w:themeFillShade="80"/>
            <w:noWrap/>
            <w:vAlign w:val="bottom"/>
          </w:tcPr>
          <w:p w14:paraId="41BA2C00" w14:textId="77777777" w:rsidR="00E0720A" w:rsidRPr="00031A7A" w:rsidRDefault="00E0720A" w:rsidP="003C1E5E">
            <w:pPr>
              <w:spacing w:after="0" w:line="360" w:lineRule="auto"/>
              <w:jc w:val="both"/>
              <w:rPr>
                <w:rFonts w:eastAsia="Times New Roman"/>
                <w:color w:val="000000"/>
              </w:rPr>
            </w:pPr>
          </w:p>
        </w:tc>
        <w:tc>
          <w:tcPr>
            <w:tcW w:w="336" w:type="dxa"/>
            <w:tcBorders>
              <w:top w:val="single" w:sz="4" w:space="0" w:color="auto"/>
              <w:left w:val="nil"/>
              <w:bottom w:val="single" w:sz="8" w:space="0" w:color="auto"/>
              <w:right w:val="single" w:sz="8" w:space="0" w:color="auto"/>
            </w:tcBorders>
            <w:shd w:val="clear" w:color="auto" w:fill="244061" w:themeFill="accent1" w:themeFillShade="80"/>
            <w:noWrap/>
            <w:vAlign w:val="bottom"/>
          </w:tcPr>
          <w:p w14:paraId="1E36C92E" w14:textId="77777777" w:rsidR="00E0720A" w:rsidRPr="00031A7A" w:rsidRDefault="00E0720A" w:rsidP="003C1E5E">
            <w:pPr>
              <w:spacing w:after="0" w:line="360" w:lineRule="auto"/>
              <w:jc w:val="both"/>
              <w:rPr>
                <w:rFonts w:eastAsia="Times New Roman"/>
                <w:color w:val="000000"/>
              </w:rPr>
            </w:pPr>
          </w:p>
        </w:tc>
        <w:tc>
          <w:tcPr>
            <w:tcW w:w="360" w:type="dxa"/>
            <w:tcBorders>
              <w:top w:val="nil"/>
              <w:left w:val="nil"/>
              <w:bottom w:val="single" w:sz="8" w:space="0" w:color="auto"/>
              <w:right w:val="single" w:sz="8" w:space="0" w:color="auto"/>
            </w:tcBorders>
            <w:shd w:val="clear" w:color="auto" w:fill="244061" w:themeFill="accent1" w:themeFillShade="80"/>
            <w:noWrap/>
            <w:vAlign w:val="bottom"/>
          </w:tcPr>
          <w:p w14:paraId="36D0A0A2" w14:textId="77777777" w:rsidR="00E0720A" w:rsidRPr="00031A7A" w:rsidRDefault="00E0720A" w:rsidP="003C1E5E">
            <w:pPr>
              <w:spacing w:after="0" w:line="360" w:lineRule="auto"/>
              <w:jc w:val="both"/>
              <w:rPr>
                <w:rFonts w:eastAsia="Times New Roman"/>
                <w:color w:val="000000"/>
              </w:rPr>
            </w:pPr>
          </w:p>
        </w:tc>
        <w:tc>
          <w:tcPr>
            <w:tcW w:w="283" w:type="dxa"/>
            <w:tcBorders>
              <w:top w:val="nil"/>
              <w:left w:val="nil"/>
              <w:bottom w:val="single" w:sz="8" w:space="0" w:color="auto"/>
              <w:right w:val="single" w:sz="8" w:space="0" w:color="auto"/>
            </w:tcBorders>
            <w:shd w:val="clear" w:color="auto" w:fill="244061" w:themeFill="accent1" w:themeFillShade="80"/>
            <w:noWrap/>
            <w:vAlign w:val="bottom"/>
            <w:hideMark/>
          </w:tcPr>
          <w:p w14:paraId="7CAF4628" w14:textId="77777777" w:rsidR="00E0720A" w:rsidRPr="00031A7A" w:rsidRDefault="00E0720A" w:rsidP="003C1E5E">
            <w:pPr>
              <w:spacing w:after="0" w:line="360" w:lineRule="auto"/>
              <w:jc w:val="both"/>
              <w:rPr>
                <w:rFonts w:eastAsia="Times New Roman"/>
                <w:color w:val="000000"/>
              </w:rPr>
            </w:pPr>
          </w:p>
        </w:tc>
        <w:tc>
          <w:tcPr>
            <w:tcW w:w="284" w:type="dxa"/>
            <w:tcBorders>
              <w:top w:val="nil"/>
              <w:left w:val="nil"/>
              <w:bottom w:val="single" w:sz="8" w:space="0" w:color="auto"/>
              <w:right w:val="single" w:sz="4" w:space="0" w:color="auto"/>
            </w:tcBorders>
            <w:shd w:val="clear" w:color="auto" w:fill="244061" w:themeFill="accent1" w:themeFillShade="80"/>
            <w:vAlign w:val="bottom"/>
          </w:tcPr>
          <w:p w14:paraId="6B236E88" w14:textId="77777777" w:rsidR="00E0720A" w:rsidRPr="00031A7A" w:rsidRDefault="00E0720A" w:rsidP="003C1E5E">
            <w:pPr>
              <w:spacing w:after="0" w:line="360" w:lineRule="auto"/>
              <w:jc w:val="both"/>
              <w:rPr>
                <w:rFonts w:eastAsia="Times New Roman"/>
                <w:color w:val="000000"/>
              </w:rPr>
            </w:pPr>
          </w:p>
        </w:tc>
        <w:tc>
          <w:tcPr>
            <w:tcW w:w="259" w:type="dxa"/>
            <w:tcBorders>
              <w:top w:val="nil"/>
              <w:left w:val="single" w:sz="4" w:space="0" w:color="auto"/>
              <w:bottom w:val="single" w:sz="8" w:space="0" w:color="auto"/>
              <w:right w:val="single" w:sz="4" w:space="0" w:color="auto"/>
            </w:tcBorders>
            <w:shd w:val="clear" w:color="auto" w:fill="244061" w:themeFill="accent1" w:themeFillShade="80"/>
            <w:vAlign w:val="bottom"/>
          </w:tcPr>
          <w:p w14:paraId="495436F1" w14:textId="77777777" w:rsidR="00E0720A" w:rsidRPr="00031A7A" w:rsidRDefault="00E0720A" w:rsidP="003C1E5E">
            <w:pPr>
              <w:spacing w:after="0" w:line="360" w:lineRule="auto"/>
              <w:jc w:val="both"/>
              <w:rPr>
                <w:rFonts w:eastAsia="Times New Roman"/>
                <w:color w:val="000000"/>
              </w:rPr>
            </w:pPr>
          </w:p>
        </w:tc>
        <w:tc>
          <w:tcPr>
            <w:tcW w:w="384" w:type="dxa"/>
            <w:vAlign w:val="bottom"/>
          </w:tcPr>
          <w:p w14:paraId="3ECC85CE" w14:textId="77777777" w:rsidR="00E0720A" w:rsidRPr="00031A7A" w:rsidRDefault="00E0720A" w:rsidP="003C1E5E">
            <w:pPr>
              <w:spacing w:after="0" w:line="360" w:lineRule="auto"/>
              <w:jc w:val="both"/>
              <w:rPr>
                <w:rFonts w:eastAsia="Times New Roman"/>
                <w:color w:val="000000"/>
              </w:rPr>
            </w:pPr>
          </w:p>
        </w:tc>
        <w:tc>
          <w:tcPr>
            <w:tcW w:w="360" w:type="dxa"/>
            <w:gridSpan w:val="2"/>
            <w:vAlign w:val="bottom"/>
          </w:tcPr>
          <w:p w14:paraId="473609E6" w14:textId="77777777" w:rsidR="00E0720A" w:rsidRPr="00031A7A" w:rsidRDefault="00E0720A" w:rsidP="003C1E5E">
            <w:pPr>
              <w:spacing w:after="0" w:line="360" w:lineRule="auto"/>
              <w:jc w:val="both"/>
              <w:rPr>
                <w:rFonts w:eastAsia="Times New Roman"/>
                <w:color w:val="000000"/>
              </w:rPr>
            </w:pPr>
          </w:p>
        </w:tc>
      </w:tr>
      <w:tr w:rsidR="00E0720A" w:rsidRPr="00031A7A" w14:paraId="4A508F67" w14:textId="77777777" w:rsidTr="003C1E5E">
        <w:trPr>
          <w:gridAfter w:val="3"/>
          <w:wAfter w:w="744" w:type="dxa"/>
          <w:trHeight w:val="414"/>
        </w:trPr>
        <w:tc>
          <w:tcPr>
            <w:tcW w:w="1530" w:type="dxa"/>
            <w:tcBorders>
              <w:top w:val="nil"/>
              <w:left w:val="single" w:sz="8" w:space="0" w:color="auto"/>
              <w:bottom w:val="single" w:sz="8" w:space="0" w:color="auto"/>
              <w:right w:val="single" w:sz="8" w:space="0" w:color="auto"/>
            </w:tcBorders>
            <w:shd w:val="clear" w:color="auto" w:fill="auto"/>
            <w:noWrap/>
          </w:tcPr>
          <w:p w14:paraId="084D1C62" w14:textId="77777777" w:rsidR="00E0720A" w:rsidRPr="00031A7A" w:rsidRDefault="00E0720A" w:rsidP="003C1E5E">
            <w:pPr>
              <w:tabs>
                <w:tab w:val="left" w:pos="1473"/>
              </w:tabs>
              <w:spacing w:after="0" w:line="360" w:lineRule="auto"/>
              <w:rPr>
                <w:rFonts w:eastAsia="Times New Roman"/>
                <w:color w:val="000000"/>
              </w:rPr>
            </w:pPr>
            <w:r w:rsidRPr="00031A7A">
              <w:rPr>
                <w:rFonts w:eastAsia="Times New Roman"/>
                <w:color w:val="000000"/>
              </w:rPr>
              <w:t>Penyusunan skripsi /laporan</w:t>
            </w:r>
          </w:p>
        </w:tc>
        <w:tc>
          <w:tcPr>
            <w:tcW w:w="335" w:type="dxa"/>
            <w:tcBorders>
              <w:top w:val="nil"/>
              <w:left w:val="nil"/>
              <w:bottom w:val="single" w:sz="8" w:space="0" w:color="auto"/>
              <w:right w:val="single" w:sz="8" w:space="0" w:color="auto"/>
            </w:tcBorders>
            <w:shd w:val="clear" w:color="auto" w:fill="FFFFFF" w:themeFill="background1"/>
            <w:noWrap/>
            <w:vAlign w:val="bottom"/>
          </w:tcPr>
          <w:p w14:paraId="11468497"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FFFFFF" w:themeFill="background1"/>
            <w:noWrap/>
            <w:vAlign w:val="bottom"/>
          </w:tcPr>
          <w:p w14:paraId="5959560B"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5346BEE2"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5C15CA9A"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4B0A625E"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686C839E"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4" w:space="0" w:color="auto"/>
              <w:right w:val="single" w:sz="8" w:space="0" w:color="auto"/>
            </w:tcBorders>
            <w:shd w:val="clear" w:color="auto" w:fill="808080" w:themeFill="background1" w:themeFillShade="80"/>
            <w:noWrap/>
            <w:vAlign w:val="bottom"/>
          </w:tcPr>
          <w:p w14:paraId="26022B94"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3C4E84D0"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2B49F44F"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4F2E3EE2"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3C2F492E"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7D1744D2"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00B827B3" w14:textId="77777777" w:rsidR="00E0720A" w:rsidRPr="00031A7A" w:rsidRDefault="00E0720A" w:rsidP="003C1E5E">
            <w:pPr>
              <w:spacing w:after="0" w:line="360" w:lineRule="auto"/>
              <w:jc w:val="both"/>
              <w:rPr>
                <w:rFonts w:eastAsia="Times New Roman"/>
                <w:color w:val="000000"/>
              </w:rPr>
            </w:pPr>
          </w:p>
        </w:tc>
        <w:tc>
          <w:tcPr>
            <w:tcW w:w="336" w:type="dxa"/>
            <w:tcBorders>
              <w:top w:val="nil"/>
              <w:left w:val="nil"/>
              <w:bottom w:val="single" w:sz="8" w:space="0" w:color="auto"/>
              <w:right w:val="single" w:sz="8" w:space="0" w:color="auto"/>
            </w:tcBorders>
            <w:shd w:val="clear" w:color="auto" w:fill="808080" w:themeFill="background1" w:themeFillShade="80"/>
            <w:noWrap/>
            <w:vAlign w:val="bottom"/>
          </w:tcPr>
          <w:p w14:paraId="33D7B7CC" w14:textId="77777777" w:rsidR="00E0720A" w:rsidRPr="00031A7A" w:rsidRDefault="00E0720A" w:rsidP="003C1E5E">
            <w:pPr>
              <w:spacing w:after="0" w:line="360" w:lineRule="auto"/>
              <w:jc w:val="both"/>
              <w:rPr>
                <w:rFonts w:eastAsia="Times New Roman"/>
                <w:color w:val="000000"/>
              </w:rPr>
            </w:pPr>
          </w:p>
        </w:tc>
        <w:tc>
          <w:tcPr>
            <w:tcW w:w="360" w:type="dxa"/>
            <w:tcBorders>
              <w:top w:val="nil"/>
              <w:left w:val="nil"/>
              <w:bottom w:val="single" w:sz="8" w:space="0" w:color="auto"/>
              <w:right w:val="single" w:sz="8" w:space="0" w:color="auto"/>
            </w:tcBorders>
            <w:shd w:val="clear" w:color="auto" w:fill="808080" w:themeFill="background1" w:themeFillShade="80"/>
            <w:noWrap/>
            <w:vAlign w:val="bottom"/>
          </w:tcPr>
          <w:p w14:paraId="75B2E8AC" w14:textId="77777777" w:rsidR="00E0720A" w:rsidRPr="00031A7A" w:rsidRDefault="00E0720A" w:rsidP="003C1E5E">
            <w:pPr>
              <w:spacing w:after="0" w:line="360" w:lineRule="auto"/>
              <w:jc w:val="both"/>
              <w:rPr>
                <w:rFonts w:eastAsia="Times New Roman"/>
                <w:color w:val="000000"/>
              </w:rPr>
            </w:pPr>
          </w:p>
        </w:tc>
        <w:tc>
          <w:tcPr>
            <w:tcW w:w="283" w:type="dxa"/>
            <w:tcBorders>
              <w:top w:val="nil"/>
              <w:left w:val="nil"/>
              <w:bottom w:val="single" w:sz="8" w:space="0" w:color="auto"/>
              <w:right w:val="single" w:sz="8" w:space="0" w:color="auto"/>
            </w:tcBorders>
            <w:shd w:val="clear" w:color="auto" w:fill="808080" w:themeFill="background1" w:themeFillShade="80"/>
            <w:noWrap/>
            <w:vAlign w:val="bottom"/>
          </w:tcPr>
          <w:p w14:paraId="6B94F279" w14:textId="77777777" w:rsidR="00E0720A" w:rsidRPr="00031A7A" w:rsidRDefault="00E0720A" w:rsidP="003C1E5E">
            <w:pPr>
              <w:spacing w:after="0" w:line="360" w:lineRule="auto"/>
              <w:jc w:val="both"/>
              <w:rPr>
                <w:rFonts w:eastAsia="Times New Roman"/>
                <w:color w:val="000000"/>
              </w:rPr>
            </w:pPr>
          </w:p>
        </w:tc>
        <w:tc>
          <w:tcPr>
            <w:tcW w:w="284" w:type="dxa"/>
            <w:tcBorders>
              <w:top w:val="nil"/>
              <w:left w:val="nil"/>
              <w:bottom w:val="single" w:sz="8" w:space="0" w:color="auto"/>
              <w:right w:val="single" w:sz="4" w:space="0" w:color="auto"/>
            </w:tcBorders>
            <w:shd w:val="clear" w:color="auto" w:fill="808080" w:themeFill="background1" w:themeFillShade="80"/>
          </w:tcPr>
          <w:p w14:paraId="4C27086A" w14:textId="77777777" w:rsidR="00E0720A" w:rsidRPr="00031A7A" w:rsidRDefault="00E0720A" w:rsidP="003C1E5E">
            <w:pPr>
              <w:spacing w:after="0" w:line="360" w:lineRule="auto"/>
              <w:jc w:val="both"/>
              <w:rPr>
                <w:rFonts w:eastAsia="Times New Roman"/>
                <w:color w:val="000000"/>
              </w:rPr>
            </w:pPr>
          </w:p>
        </w:tc>
        <w:tc>
          <w:tcPr>
            <w:tcW w:w="259" w:type="dxa"/>
            <w:tcBorders>
              <w:top w:val="nil"/>
              <w:left w:val="single" w:sz="4" w:space="0" w:color="auto"/>
              <w:bottom w:val="single" w:sz="8" w:space="0" w:color="auto"/>
              <w:right w:val="single" w:sz="4" w:space="0" w:color="auto"/>
            </w:tcBorders>
            <w:shd w:val="clear" w:color="auto" w:fill="808080" w:themeFill="background1" w:themeFillShade="80"/>
          </w:tcPr>
          <w:p w14:paraId="107A991C" w14:textId="77777777" w:rsidR="00E0720A" w:rsidRPr="00031A7A" w:rsidRDefault="00E0720A" w:rsidP="003C1E5E">
            <w:pPr>
              <w:spacing w:after="0" w:line="360" w:lineRule="auto"/>
              <w:jc w:val="both"/>
              <w:rPr>
                <w:rFonts w:eastAsia="Times New Roman"/>
                <w:color w:val="000000"/>
              </w:rPr>
            </w:pPr>
          </w:p>
        </w:tc>
      </w:tr>
    </w:tbl>
    <w:p w14:paraId="0F9A4028" w14:textId="77777777" w:rsidR="00E0720A" w:rsidRPr="00031A7A" w:rsidRDefault="00E0720A" w:rsidP="00E0720A">
      <w:pPr>
        <w:spacing w:after="0" w:line="480" w:lineRule="auto"/>
        <w:rPr>
          <w:b/>
        </w:rPr>
      </w:pPr>
    </w:p>
    <w:p w14:paraId="2B9BFAED" w14:textId="77777777" w:rsidR="00E0720A" w:rsidRPr="00031A7A" w:rsidRDefault="00E0720A" w:rsidP="00E0720A">
      <w:pPr>
        <w:numPr>
          <w:ilvl w:val="0"/>
          <w:numId w:val="1"/>
        </w:numPr>
        <w:spacing w:after="0" w:line="480" w:lineRule="auto"/>
        <w:ind w:left="709"/>
        <w:jc w:val="both"/>
        <w:rPr>
          <w:b/>
        </w:rPr>
      </w:pPr>
      <w:r w:rsidRPr="00031A7A">
        <w:rPr>
          <w:b/>
        </w:rPr>
        <w:t>Tempat Penelitian</w:t>
      </w:r>
    </w:p>
    <w:p w14:paraId="19F61903" w14:textId="2CF4E467" w:rsidR="00E0720A" w:rsidRPr="001B711B" w:rsidRDefault="00E0720A" w:rsidP="001B711B">
      <w:pPr>
        <w:spacing w:after="0" w:line="480" w:lineRule="auto"/>
        <w:ind w:left="709" w:firstLine="360"/>
        <w:jc w:val="both"/>
        <w:rPr>
          <w:color w:val="202124"/>
          <w:shd w:val="clear" w:color="auto" w:fill="FFFFFF"/>
        </w:rPr>
      </w:pPr>
      <w:r w:rsidRPr="00031A7A">
        <w:t xml:space="preserve">Penelitian dilakukan di Poltekkes Kemenkes Padang, </w:t>
      </w:r>
      <w:r w:rsidRPr="00031A7A">
        <w:rPr>
          <w:color w:val="202124"/>
          <w:shd w:val="clear" w:color="auto" w:fill="FFFFFF"/>
        </w:rPr>
        <w:t>Jl. Raya Siteba, Surau Gadang, Kec. Nanggalo, Kota Padang, Sumatera Barat 25146</w:t>
      </w:r>
      <w:r w:rsidRPr="00031A7A">
        <w:t>.</w:t>
      </w:r>
    </w:p>
    <w:p w14:paraId="112A4370" w14:textId="77777777" w:rsidR="00E0720A" w:rsidRPr="00031A7A" w:rsidRDefault="00E0720A" w:rsidP="00E0720A">
      <w:pPr>
        <w:numPr>
          <w:ilvl w:val="0"/>
          <w:numId w:val="1"/>
        </w:numPr>
        <w:spacing w:after="0" w:line="480" w:lineRule="auto"/>
        <w:ind w:left="709"/>
        <w:jc w:val="both"/>
        <w:rPr>
          <w:b/>
        </w:rPr>
      </w:pPr>
      <w:r w:rsidRPr="00031A7A">
        <w:rPr>
          <w:b/>
        </w:rPr>
        <w:t>Metode Penelitian</w:t>
      </w:r>
    </w:p>
    <w:p w14:paraId="1D69CDC5" w14:textId="77777777" w:rsidR="00E0720A" w:rsidRPr="00031A7A" w:rsidRDefault="00E0720A" w:rsidP="00E0720A">
      <w:pPr>
        <w:spacing w:after="0" w:line="480" w:lineRule="auto"/>
        <w:ind w:left="709" w:firstLine="317"/>
        <w:jc w:val="both"/>
        <w:rPr>
          <w:color w:val="000000" w:themeColor="text1"/>
        </w:rPr>
      </w:pPr>
      <w:r w:rsidRPr="00031A7A">
        <w:rPr>
          <w:color w:val="000000" w:themeColor="text1"/>
        </w:rPr>
        <w:t xml:space="preserve"> Dalam  penelitian ini digunakan beberapa metode penelitian, antara lain :</w:t>
      </w:r>
    </w:p>
    <w:p w14:paraId="724FEC79" w14:textId="77777777" w:rsidR="00E0720A" w:rsidRPr="00031A7A" w:rsidRDefault="00E0720A" w:rsidP="00E0720A">
      <w:pPr>
        <w:pStyle w:val="ListParagraph"/>
        <w:numPr>
          <w:ilvl w:val="0"/>
          <w:numId w:val="2"/>
        </w:numPr>
        <w:spacing w:after="0" w:line="480" w:lineRule="auto"/>
        <w:ind w:left="1134" w:hanging="43"/>
        <w:jc w:val="both"/>
      </w:pPr>
      <w:r w:rsidRPr="00031A7A">
        <w:lastRenderedPageBreak/>
        <w:t>Penelitian Lapangan</w:t>
      </w:r>
      <w:r w:rsidRPr="00031A7A">
        <w:rPr>
          <w:i/>
        </w:rPr>
        <w:t xml:space="preserve"> (Field Research</w:t>
      </w:r>
      <w:r w:rsidRPr="00031A7A">
        <w:t xml:space="preserve">) </w:t>
      </w:r>
    </w:p>
    <w:p w14:paraId="7F2FC5BB" w14:textId="77777777" w:rsidR="00E0720A" w:rsidRPr="00031A7A" w:rsidRDefault="00E0720A" w:rsidP="00E0720A">
      <w:pPr>
        <w:pStyle w:val="NoSpacing"/>
        <w:spacing w:line="480" w:lineRule="auto"/>
        <w:ind w:left="1418" w:firstLine="600"/>
        <w:jc w:val="both"/>
        <w:rPr>
          <w:lang w:val="id-ID"/>
        </w:rPr>
      </w:pPr>
      <w:r w:rsidRPr="00031A7A">
        <w:rPr>
          <w:lang w:val="id-ID"/>
        </w:rPr>
        <w:t>Metode ini dilakukan dengan datang langsung ke Poltekkes Kemenkes di Kota Padang atau objek yang bersangkutan.</w:t>
      </w:r>
    </w:p>
    <w:p w14:paraId="66C186CD" w14:textId="77777777" w:rsidR="00E0720A" w:rsidRPr="00031A7A" w:rsidRDefault="00E0720A" w:rsidP="00E0720A">
      <w:pPr>
        <w:pStyle w:val="NoSpacing"/>
        <w:spacing w:line="480" w:lineRule="auto"/>
        <w:ind w:left="1701" w:firstLine="360"/>
        <w:jc w:val="both"/>
        <w:rPr>
          <w:lang w:val="id-ID"/>
        </w:rPr>
      </w:pPr>
      <w:r w:rsidRPr="00031A7A">
        <w:rPr>
          <w:color w:val="000000" w:themeColor="text1"/>
          <w:lang w:val="id-ID"/>
        </w:rPr>
        <w:t>Adapun teknik penelitian lapangan mencakup :</w:t>
      </w:r>
    </w:p>
    <w:p w14:paraId="295D47A8" w14:textId="77777777" w:rsidR="00E0720A" w:rsidRPr="00031A7A" w:rsidRDefault="00E0720A" w:rsidP="00E0720A">
      <w:pPr>
        <w:pStyle w:val="NoSpacing"/>
        <w:numPr>
          <w:ilvl w:val="0"/>
          <w:numId w:val="3"/>
        </w:numPr>
        <w:tabs>
          <w:tab w:val="left" w:pos="6291"/>
        </w:tabs>
        <w:spacing w:line="480" w:lineRule="auto"/>
        <w:ind w:left="1843"/>
        <w:jc w:val="both"/>
        <w:rPr>
          <w:color w:val="000000" w:themeColor="text1"/>
          <w:lang w:val="id-ID"/>
        </w:rPr>
      </w:pPr>
      <w:r w:rsidRPr="00031A7A">
        <w:rPr>
          <w:color w:val="000000" w:themeColor="text1"/>
          <w:lang w:val="id-ID"/>
        </w:rPr>
        <w:t>Observasi</w:t>
      </w:r>
      <w:r w:rsidRPr="00031A7A">
        <w:rPr>
          <w:color w:val="000000" w:themeColor="text1"/>
          <w:lang w:val="id-ID"/>
        </w:rPr>
        <w:tab/>
      </w:r>
    </w:p>
    <w:p w14:paraId="7A92C20F" w14:textId="77777777" w:rsidR="00E0720A" w:rsidRPr="00031A7A" w:rsidRDefault="00E0720A" w:rsidP="00E0720A">
      <w:pPr>
        <w:pStyle w:val="NoSpacing"/>
        <w:spacing w:line="480" w:lineRule="auto"/>
        <w:ind w:left="1843"/>
        <w:jc w:val="both"/>
        <w:rPr>
          <w:color w:val="000000" w:themeColor="text1"/>
          <w:lang w:val="id-ID"/>
        </w:rPr>
      </w:pPr>
      <w:r w:rsidRPr="00031A7A">
        <w:rPr>
          <w:color w:val="000000" w:themeColor="text1"/>
          <w:lang w:val="id-ID"/>
        </w:rPr>
        <w:t>Yaitu mengamati cara kerja sistem yang ada, sekaligus mempelajarinya.</w:t>
      </w:r>
    </w:p>
    <w:p w14:paraId="6B2BA4F8" w14:textId="77777777" w:rsidR="00E0720A" w:rsidRPr="00031A7A" w:rsidRDefault="00E0720A" w:rsidP="00E0720A">
      <w:pPr>
        <w:pStyle w:val="NoSpacing"/>
        <w:numPr>
          <w:ilvl w:val="0"/>
          <w:numId w:val="3"/>
        </w:numPr>
        <w:spacing w:line="480" w:lineRule="auto"/>
        <w:ind w:left="1843"/>
        <w:jc w:val="both"/>
        <w:rPr>
          <w:color w:val="000000" w:themeColor="text1"/>
          <w:lang w:val="id-ID"/>
        </w:rPr>
      </w:pPr>
      <w:r w:rsidRPr="00031A7A">
        <w:rPr>
          <w:color w:val="000000" w:themeColor="text1"/>
          <w:lang w:val="id-ID"/>
        </w:rPr>
        <w:t>Wawancara</w:t>
      </w:r>
    </w:p>
    <w:p w14:paraId="0464B11D" w14:textId="77777777" w:rsidR="00E0720A" w:rsidRPr="00031A7A" w:rsidRDefault="00E0720A" w:rsidP="00E0720A">
      <w:pPr>
        <w:pStyle w:val="NoSpacing"/>
        <w:spacing w:line="480" w:lineRule="auto"/>
        <w:ind w:left="1843"/>
        <w:jc w:val="both"/>
        <w:rPr>
          <w:color w:val="000000" w:themeColor="text1"/>
          <w:lang w:val="id-ID"/>
        </w:rPr>
      </w:pPr>
      <w:r w:rsidRPr="00031A7A">
        <w:rPr>
          <w:color w:val="000000" w:themeColor="text1"/>
          <w:lang w:val="id-ID"/>
        </w:rPr>
        <w:t xml:space="preserve">Yaitu dengan cara mengajukan pertanyaan kepada pihak yang terkait untuk mendapatkan informasi yang diperlukan. </w:t>
      </w:r>
    </w:p>
    <w:p w14:paraId="25EB521F" w14:textId="77777777" w:rsidR="00E0720A" w:rsidRPr="00031A7A" w:rsidRDefault="00E0720A" w:rsidP="00E0720A">
      <w:pPr>
        <w:pStyle w:val="ListParagraph"/>
        <w:numPr>
          <w:ilvl w:val="0"/>
          <w:numId w:val="2"/>
        </w:numPr>
        <w:spacing w:after="0" w:line="480" w:lineRule="auto"/>
        <w:ind w:left="1560" w:hanging="426"/>
        <w:jc w:val="both"/>
      </w:pPr>
      <w:r w:rsidRPr="00031A7A">
        <w:t>Penelitian Pustaka (</w:t>
      </w:r>
      <w:r w:rsidRPr="00031A7A">
        <w:rPr>
          <w:i/>
        </w:rPr>
        <w:t>Library Research</w:t>
      </w:r>
      <w:r w:rsidRPr="00031A7A">
        <w:t>)</w:t>
      </w:r>
    </w:p>
    <w:p w14:paraId="4FBA25A9" w14:textId="77777777" w:rsidR="00E0720A" w:rsidRPr="00031A7A" w:rsidRDefault="00E0720A" w:rsidP="00E0720A">
      <w:pPr>
        <w:pStyle w:val="ListParagraph"/>
        <w:spacing w:after="0" w:line="480" w:lineRule="auto"/>
        <w:ind w:left="1560" w:firstLine="360"/>
        <w:jc w:val="both"/>
      </w:pPr>
      <w:r w:rsidRPr="00031A7A">
        <w:t xml:space="preserve">Penelitian ini dilakukan untuk mempelajari sumber sumber yang akan mendukung penulisan penelitian ini. Sumber tersebut berupa buku buku dan hasil penelitian. Untuk hasil penelitian dapat berupa laporan penelitian, jurnal ilmiah, dan skripsi. Termasuk dalam kategori ini bahan bahan yang dipublikasikan secara </w:t>
      </w:r>
      <w:r w:rsidRPr="00031A7A">
        <w:rPr>
          <w:i/>
        </w:rPr>
        <w:t>online</w:t>
      </w:r>
      <w:r w:rsidRPr="00031A7A">
        <w:t xml:space="preserve"> (akses internet).</w:t>
      </w:r>
    </w:p>
    <w:p w14:paraId="3343994A" w14:textId="77777777" w:rsidR="00E0720A" w:rsidRPr="00031A7A" w:rsidRDefault="00E0720A" w:rsidP="00E0720A">
      <w:pPr>
        <w:pStyle w:val="NoSpacing"/>
        <w:numPr>
          <w:ilvl w:val="0"/>
          <w:numId w:val="2"/>
        </w:numPr>
        <w:spacing w:line="480" w:lineRule="auto"/>
        <w:ind w:left="1560" w:hanging="426"/>
        <w:jc w:val="both"/>
        <w:rPr>
          <w:color w:val="000000" w:themeColor="text1"/>
          <w:lang w:val="id-ID"/>
        </w:rPr>
      </w:pPr>
      <w:r w:rsidRPr="00031A7A">
        <w:rPr>
          <w:lang w:val="id-ID"/>
        </w:rPr>
        <w:t>Penelitian Laboratorium (</w:t>
      </w:r>
      <w:r w:rsidRPr="00031A7A">
        <w:rPr>
          <w:i/>
          <w:lang w:val="id-ID"/>
        </w:rPr>
        <w:t>Laboratory Research</w:t>
      </w:r>
      <w:r w:rsidRPr="00031A7A">
        <w:rPr>
          <w:lang w:val="id-ID"/>
        </w:rPr>
        <w:t>)</w:t>
      </w:r>
    </w:p>
    <w:p w14:paraId="435C7E01" w14:textId="77777777" w:rsidR="00E0720A" w:rsidRPr="00031A7A" w:rsidRDefault="00E0720A" w:rsidP="00E0720A">
      <w:pPr>
        <w:pStyle w:val="NoSpacing"/>
        <w:spacing w:line="480" w:lineRule="auto"/>
        <w:ind w:left="1560" w:firstLine="360"/>
        <w:jc w:val="both"/>
        <w:rPr>
          <w:lang w:val="id-ID"/>
        </w:rPr>
      </w:pPr>
      <w:r w:rsidRPr="00031A7A">
        <w:rPr>
          <w:lang w:val="id-ID"/>
        </w:rPr>
        <w:t xml:space="preserve">Penelitian ini dilakukan dengan menggunakan komputer dan laptop untuk mempraktekkan secara langsung perancangan sistem baru.  Adapun kebutuhan </w:t>
      </w:r>
      <w:r w:rsidRPr="00031A7A">
        <w:rPr>
          <w:i/>
          <w:lang w:val="id-ID"/>
        </w:rPr>
        <w:t>hardware</w:t>
      </w:r>
      <w:r w:rsidRPr="00031A7A">
        <w:rPr>
          <w:lang w:val="id-ID"/>
        </w:rPr>
        <w:t xml:space="preserve"> yang digunakan adalah sebagai berikut :</w:t>
      </w:r>
    </w:p>
    <w:p w14:paraId="4E5AC933" w14:textId="77777777" w:rsidR="00E0720A" w:rsidRPr="00031A7A" w:rsidRDefault="00E0720A" w:rsidP="00E0720A">
      <w:pPr>
        <w:pStyle w:val="NoSpacing"/>
        <w:numPr>
          <w:ilvl w:val="1"/>
          <w:numId w:val="2"/>
        </w:numPr>
        <w:spacing w:line="480" w:lineRule="auto"/>
        <w:ind w:left="1985"/>
        <w:jc w:val="both"/>
        <w:rPr>
          <w:lang w:val="id-ID"/>
        </w:rPr>
      </w:pPr>
      <w:r w:rsidRPr="00031A7A">
        <w:rPr>
          <w:lang w:val="id-ID"/>
        </w:rPr>
        <w:t xml:space="preserve">Spesifikasi </w:t>
      </w:r>
      <w:r w:rsidRPr="00031A7A">
        <w:rPr>
          <w:iCs/>
          <w:lang w:val="id-ID"/>
        </w:rPr>
        <w:t>Laptop</w:t>
      </w:r>
      <w:r w:rsidRPr="00031A7A">
        <w:rPr>
          <w:lang w:val="id-ID"/>
        </w:rPr>
        <w:t xml:space="preserve"> :</w:t>
      </w:r>
    </w:p>
    <w:p w14:paraId="0BE58565" w14:textId="77777777" w:rsidR="00E0720A" w:rsidRPr="00031A7A" w:rsidRDefault="00E0720A" w:rsidP="00E0720A">
      <w:pPr>
        <w:pStyle w:val="NoSpacing"/>
        <w:numPr>
          <w:ilvl w:val="0"/>
          <w:numId w:val="5"/>
        </w:numPr>
        <w:spacing w:line="480" w:lineRule="auto"/>
        <w:ind w:left="2268"/>
        <w:jc w:val="both"/>
        <w:rPr>
          <w:lang w:val="id-ID"/>
        </w:rPr>
      </w:pPr>
      <w:r w:rsidRPr="00031A7A">
        <w:rPr>
          <w:i/>
          <w:lang w:val="id-ID"/>
        </w:rPr>
        <w:t xml:space="preserve">Processor </w:t>
      </w:r>
      <w:r w:rsidRPr="00031A7A">
        <w:rPr>
          <w:iCs/>
        </w:rPr>
        <w:t>Intel</w:t>
      </w:r>
      <w:r w:rsidRPr="00031A7A">
        <w:rPr>
          <w:iCs/>
          <w:lang w:val="id-ID"/>
        </w:rPr>
        <w:t xml:space="preserve"> I7-9750H CPU @2.59GHz</w:t>
      </w:r>
      <w:r w:rsidRPr="00031A7A">
        <w:rPr>
          <w:lang w:val="id-ID"/>
        </w:rPr>
        <w:t>.</w:t>
      </w:r>
    </w:p>
    <w:p w14:paraId="55FD526C" w14:textId="5EC7364F" w:rsidR="00E0720A" w:rsidRPr="00E0720A" w:rsidRDefault="00E0720A" w:rsidP="00E0720A">
      <w:pPr>
        <w:pStyle w:val="NoSpacing"/>
        <w:numPr>
          <w:ilvl w:val="0"/>
          <w:numId w:val="5"/>
        </w:numPr>
        <w:spacing w:line="480" w:lineRule="auto"/>
        <w:ind w:left="2268"/>
        <w:jc w:val="both"/>
        <w:rPr>
          <w:lang w:val="id-ID"/>
        </w:rPr>
      </w:pPr>
      <w:r w:rsidRPr="00031A7A">
        <w:rPr>
          <w:lang w:val="id-ID"/>
        </w:rPr>
        <w:t xml:space="preserve">64-bit </w:t>
      </w:r>
      <w:r w:rsidRPr="00031A7A">
        <w:rPr>
          <w:i/>
          <w:lang w:val="id-ID"/>
        </w:rPr>
        <w:t xml:space="preserve">Operating System, </w:t>
      </w:r>
      <w:r w:rsidRPr="00031A7A">
        <w:rPr>
          <w:lang w:val="id-ID"/>
        </w:rPr>
        <w:t>x64-</w:t>
      </w:r>
      <w:r w:rsidRPr="00031A7A">
        <w:rPr>
          <w:i/>
          <w:lang w:val="id-ID"/>
        </w:rPr>
        <w:t>based processor</w:t>
      </w:r>
    </w:p>
    <w:p w14:paraId="290EF736" w14:textId="77777777" w:rsidR="00E0720A" w:rsidRPr="00031A7A" w:rsidRDefault="00E0720A" w:rsidP="00E0720A">
      <w:pPr>
        <w:pStyle w:val="NoSpacing"/>
        <w:numPr>
          <w:ilvl w:val="0"/>
          <w:numId w:val="5"/>
        </w:numPr>
        <w:spacing w:line="480" w:lineRule="auto"/>
        <w:ind w:left="2268"/>
        <w:jc w:val="both"/>
        <w:rPr>
          <w:lang w:val="id-ID"/>
        </w:rPr>
      </w:pPr>
      <w:r w:rsidRPr="00031A7A">
        <w:rPr>
          <w:i/>
          <w:lang w:val="id-ID"/>
        </w:rPr>
        <w:lastRenderedPageBreak/>
        <w:t>Memory</w:t>
      </w:r>
      <w:r w:rsidRPr="00031A7A">
        <w:rPr>
          <w:lang w:val="id-ID"/>
        </w:rPr>
        <w:t xml:space="preserve"> (RAM) 8.00 GB</w:t>
      </w:r>
    </w:p>
    <w:p w14:paraId="3E2E9322" w14:textId="77777777" w:rsidR="00E0720A" w:rsidRPr="00031A7A" w:rsidRDefault="00E0720A" w:rsidP="00E0720A">
      <w:pPr>
        <w:pStyle w:val="NoSpacing"/>
        <w:numPr>
          <w:ilvl w:val="0"/>
          <w:numId w:val="5"/>
        </w:numPr>
        <w:spacing w:line="480" w:lineRule="auto"/>
        <w:ind w:left="2268"/>
        <w:jc w:val="both"/>
        <w:rPr>
          <w:lang w:val="id-ID"/>
        </w:rPr>
      </w:pPr>
      <w:r w:rsidRPr="00031A7A">
        <w:rPr>
          <w:lang w:val="id-ID"/>
        </w:rPr>
        <w:t>SSD 256GB dan HDD 1 TB</w:t>
      </w:r>
    </w:p>
    <w:p w14:paraId="1BCF41E4" w14:textId="77777777" w:rsidR="00E0720A" w:rsidRPr="00031A7A" w:rsidRDefault="00E0720A" w:rsidP="00E0720A">
      <w:pPr>
        <w:pStyle w:val="NoSpacing"/>
        <w:numPr>
          <w:ilvl w:val="0"/>
          <w:numId w:val="5"/>
        </w:numPr>
        <w:tabs>
          <w:tab w:val="left" w:pos="2268"/>
        </w:tabs>
        <w:spacing w:line="480" w:lineRule="auto"/>
        <w:ind w:left="2410" w:hanging="567"/>
        <w:jc w:val="both"/>
        <w:rPr>
          <w:lang w:val="id-ID"/>
        </w:rPr>
      </w:pPr>
      <w:r w:rsidRPr="00031A7A">
        <w:rPr>
          <w:shd w:val="clear" w:color="auto" w:fill="FFFFFF"/>
          <w:lang w:val="id-ID"/>
        </w:rPr>
        <w:t>RB</w:t>
      </w:r>
      <w:r w:rsidRPr="00031A7A">
        <w:rPr>
          <w:shd w:val="clear" w:color="auto" w:fill="FFFFFF"/>
        </w:rPr>
        <w:t>450</w:t>
      </w:r>
    </w:p>
    <w:p w14:paraId="791F86B1" w14:textId="77777777" w:rsidR="00E0720A" w:rsidRPr="00031A7A" w:rsidRDefault="00E0720A" w:rsidP="00E0720A">
      <w:pPr>
        <w:pStyle w:val="NoSpacing"/>
        <w:numPr>
          <w:ilvl w:val="0"/>
          <w:numId w:val="5"/>
        </w:numPr>
        <w:tabs>
          <w:tab w:val="left" w:pos="2268"/>
        </w:tabs>
        <w:spacing w:line="480" w:lineRule="auto"/>
        <w:ind w:left="2410" w:hanging="567"/>
        <w:jc w:val="both"/>
        <w:rPr>
          <w:lang w:val="id-ID"/>
        </w:rPr>
      </w:pPr>
      <w:r w:rsidRPr="00031A7A">
        <w:rPr>
          <w:shd w:val="clear" w:color="auto" w:fill="FFFFFF"/>
        </w:rPr>
        <w:t>D-Link 920</w:t>
      </w:r>
    </w:p>
    <w:p w14:paraId="497F1D5A" w14:textId="77777777" w:rsidR="00E0720A" w:rsidRPr="00031A7A" w:rsidRDefault="00E0720A" w:rsidP="00E0720A">
      <w:pPr>
        <w:pStyle w:val="NoSpacing"/>
        <w:spacing w:line="480" w:lineRule="auto"/>
        <w:ind w:left="1843" w:hanging="283"/>
        <w:jc w:val="both"/>
      </w:pPr>
      <w:r w:rsidRPr="00031A7A">
        <w:t xml:space="preserve">b. </w:t>
      </w:r>
      <w:r w:rsidRPr="00031A7A">
        <w:rPr>
          <w:lang w:val="id-ID"/>
        </w:rPr>
        <w:t xml:space="preserve">Adapun kebutuhan </w:t>
      </w:r>
      <w:r w:rsidRPr="00031A7A">
        <w:rPr>
          <w:i/>
          <w:lang w:val="id-ID"/>
        </w:rPr>
        <w:t>software</w:t>
      </w:r>
      <w:r w:rsidRPr="00031A7A">
        <w:rPr>
          <w:lang w:val="id-ID"/>
        </w:rPr>
        <w:t xml:space="preserve"> yang digunakan adalah sebagai berikut</w:t>
      </w:r>
      <w:r w:rsidRPr="00031A7A">
        <w:t>:</w:t>
      </w:r>
    </w:p>
    <w:p w14:paraId="2C95D2A6" w14:textId="77777777" w:rsidR="00E0720A" w:rsidRPr="00031A7A" w:rsidRDefault="00E0720A" w:rsidP="00E0720A">
      <w:pPr>
        <w:pStyle w:val="NoSpacing"/>
        <w:numPr>
          <w:ilvl w:val="0"/>
          <w:numId w:val="6"/>
        </w:numPr>
        <w:spacing w:line="480" w:lineRule="auto"/>
        <w:ind w:left="2268"/>
        <w:jc w:val="both"/>
        <w:rPr>
          <w:lang w:val="id-ID"/>
        </w:rPr>
      </w:pPr>
      <w:r w:rsidRPr="00031A7A">
        <w:rPr>
          <w:lang w:val="id-ID"/>
        </w:rPr>
        <w:t>Winbox</w:t>
      </w:r>
    </w:p>
    <w:p w14:paraId="0ABEF2B0" w14:textId="77777777" w:rsidR="00E0720A" w:rsidRPr="00031A7A" w:rsidRDefault="00E0720A" w:rsidP="00E0720A">
      <w:pPr>
        <w:pStyle w:val="NoSpacing"/>
        <w:numPr>
          <w:ilvl w:val="0"/>
          <w:numId w:val="6"/>
        </w:numPr>
        <w:spacing w:line="480" w:lineRule="auto"/>
        <w:ind w:left="2268"/>
        <w:jc w:val="both"/>
        <w:rPr>
          <w:lang w:val="id-ID"/>
        </w:rPr>
      </w:pPr>
      <w:r w:rsidRPr="00031A7A">
        <w:rPr>
          <w:i/>
          <w:iCs/>
          <w:lang w:val="id-ID"/>
        </w:rPr>
        <w:t>Microsoft Word</w:t>
      </w:r>
      <w:r w:rsidRPr="00031A7A">
        <w:rPr>
          <w:lang w:val="id-ID"/>
        </w:rPr>
        <w:t xml:space="preserve"> 2013 </w:t>
      </w:r>
    </w:p>
    <w:p w14:paraId="5A710F3F" w14:textId="77777777" w:rsidR="00E0720A" w:rsidRPr="00031A7A" w:rsidRDefault="00E0720A" w:rsidP="00E0720A">
      <w:pPr>
        <w:pStyle w:val="NoSpacing"/>
        <w:numPr>
          <w:ilvl w:val="0"/>
          <w:numId w:val="6"/>
        </w:numPr>
        <w:spacing w:line="480" w:lineRule="auto"/>
        <w:ind w:left="2268"/>
        <w:jc w:val="both"/>
        <w:rPr>
          <w:lang w:val="id-ID"/>
        </w:rPr>
      </w:pPr>
      <w:r w:rsidRPr="00031A7A">
        <w:rPr>
          <w:i/>
          <w:iCs/>
          <w:lang w:val="id-ID"/>
        </w:rPr>
        <w:t>Speedtest</w:t>
      </w:r>
    </w:p>
    <w:p w14:paraId="3E62BE67" w14:textId="77777777" w:rsidR="00E0720A" w:rsidRPr="00FB015A" w:rsidRDefault="00E0720A" w:rsidP="00E0720A">
      <w:pPr>
        <w:pStyle w:val="NoSpacing"/>
        <w:numPr>
          <w:ilvl w:val="0"/>
          <w:numId w:val="6"/>
        </w:numPr>
        <w:spacing w:line="480" w:lineRule="auto"/>
        <w:ind w:left="2268"/>
        <w:jc w:val="both"/>
        <w:rPr>
          <w:i/>
          <w:iCs/>
          <w:lang w:val="id-ID"/>
        </w:rPr>
      </w:pPr>
      <w:r w:rsidRPr="00031A7A">
        <w:rPr>
          <w:i/>
          <w:iCs/>
          <w:color w:val="222222"/>
          <w:shd w:val="clear" w:color="auto" w:fill="FFFFFF"/>
        </w:rPr>
        <w:t>Command Prompt</w:t>
      </w:r>
    </w:p>
    <w:p w14:paraId="6D2F3913" w14:textId="44FD7346" w:rsidR="00E0720A" w:rsidRPr="001B711B" w:rsidRDefault="00E0720A" w:rsidP="00E0720A">
      <w:pPr>
        <w:pStyle w:val="32"/>
        <w:rPr>
          <w:i/>
          <w:iCs/>
        </w:rPr>
      </w:pPr>
      <w:bookmarkStart w:id="114" w:name="_Toc88086220"/>
      <w:bookmarkStart w:id="115" w:name="_Toc88092161"/>
      <w:r w:rsidRPr="00031A7A">
        <w:t>Analisa</w:t>
      </w:r>
      <w:bookmarkEnd w:id="114"/>
      <w:bookmarkEnd w:id="115"/>
    </w:p>
    <w:p w14:paraId="47AD8EEE" w14:textId="77777777" w:rsidR="00E0720A" w:rsidRPr="005B6D56" w:rsidRDefault="00E0720A" w:rsidP="00E0720A">
      <w:pPr>
        <w:pStyle w:val="ListParagraph"/>
        <w:numPr>
          <w:ilvl w:val="0"/>
          <w:numId w:val="59"/>
        </w:numPr>
        <w:spacing w:line="480" w:lineRule="auto"/>
        <w:rPr>
          <w:b/>
        </w:rPr>
      </w:pPr>
      <w:r w:rsidRPr="005B6D56">
        <w:rPr>
          <w:b/>
        </w:rPr>
        <w:t>Analisa Data</w:t>
      </w:r>
    </w:p>
    <w:p w14:paraId="68511235" w14:textId="644F4A6B" w:rsidR="00E0720A" w:rsidRDefault="00E0720A" w:rsidP="00E0720A">
      <w:pPr>
        <w:spacing w:after="0" w:line="480" w:lineRule="auto"/>
        <w:ind w:left="720" w:firstLine="720"/>
        <w:jc w:val="both"/>
      </w:pPr>
      <w:r w:rsidRPr="00031A7A">
        <w:t>Data yang didapatkan dalam penelitian ini berasal dari Poltekkes Kemenkes Padang dan beberapa informasi yang didapatkan dari narasumber. Data yang didapatkan berupa informasi umum seputar perusahaan mulai dari sejarah Poltekkes Kemenkes Padang, struktural Poltekkes Kemenkes Padang, dan informasi seputar banyaknya karyawan dalam Poltekkes Kemenkes Padang</w:t>
      </w:r>
      <w:r>
        <w:t>.</w:t>
      </w:r>
    </w:p>
    <w:p w14:paraId="50E6E574" w14:textId="77777777" w:rsidR="001B711B" w:rsidRDefault="001B711B" w:rsidP="00E0720A">
      <w:pPr>
        <w:spacing w:after="0" w:line="480" w:lineRule="auto"/>
        <w:ind w:left="720" w:firstLine="720"/>
        <w:jc w:val="both"/>
      </w:pPr>
    </w:p>
    <w:p w14:paraId="09345B9E" w14:textId="77777777" w:rsidR="00E0720A" w:rsidRPr="005B6D56" w:rsidRDefault="00E0720A" w:rsidP="00E0720A">
      <w:pPr>
        <w:pStyle w:val="ListParagraph"/>
        <w:numPr>
          <w:ilvl w:val="0"/>
          <w:numId w:val="59"/>
        </w:numPr>
        <w:spacing w:after="0" w:line="480" w:lineRule="auto"/>
        <w:jc w:val="both"/>
      </w:pPr>
      <w:r w:rsidRPr="005B6D56">
        <w:rPr>
          <w:b/>
          <w:bCs/>
        </w:rPr>
        <w:t>Analisa Proses</w:t>
      </w:r>
    </w:p>
    <w:p w14:paraId="38AB6024" w14:textId="37EB9118" w:rsidR="00E0720A" w:rsidRDefault="00E0720A" w:rsidP="00E0720A">
      <w:pPr>
        <w:spacing w:after="0" w:line="480" w:lineRule="auto"/>
        <w:ind w:left="720" w:firstLine="720"/>
        <w:jc w:val="both"/>
      </w:pPr>
      <w:r w:rsidRPr="00FB015A">
        <w:t xml:space="preserve">Proses perancangan </w:t>
      </w:r>
      <w:r w:rsidRPr="00FB015A">
        <w:rPr>
          <w:i/>
        </w:rPr>
        <w:t xml:space="preserve">load balancing </w:t>
      </w:r>
      <w:r w:rsidRPr="00FB015A">
        <w:rPr>
          <w:iCs/>
        </w:rPr>
        <w:t xml:space="preserve">dan </w:t>
      </w:r>
      <w:r w:rsidRPr="00FB015A">
        <w:rPr>
          <w:i/>
        </w:rPr>
        <w:t>failover to device</w:t>
      </w:r>
      <w:r w:rsidRPr="00FB015A">
        <w:t xml:space="preserve"> menggunakan menggunakan metode PCC (</w:t>
      </w:r>
      <w:r w:rsidRPr="00FB015A">
        <w:rPr>
          <w:i/>
          <w:iCs/>
          <w:shd w:val="clear" w:color="auto" w:fill="FFFFFF"/>
        </w:rPr>
        <w:t>Per Connection Classifier</w:t>
      </w:r>
      <w:r w:rsidRPr="00FB015A">
        <w:t xml:space="preserve">) untuk meningkatkan kualitas jaringan dengan cara membagi – bagi beban trafik yang datang ke perangkat jaringan, sehingga tidak bertumpu pada salah satu ISP </w:t>
      </w:r>
      <w:r w:rsidRPr="00FB015A">
        <w:lastRenderedPageBreak/>
        <w:t>(</w:t>
      </w:r>
      <w:r w:rsidRPr="00FB015A">
        <w:rPr>
          <w:i/>
          <w:iCs/>
        </w:rPr>
        <w:t>internet service provider</w:t>
      </w:r>
      <w:r w:rsidRPr="00FB015A">
        <w:t xml:space="preserve">), maka dapat diperoleh keuntungan seperti menjamin internet menjadi stabil dan Sedangkan untuk </w:t>
      </w:r>
      <w:r>
        <w:t>mengatasi masalah apabila salah</w:t>
      </w:r>
    </w:p>
    <w:p w14:paraId="62823D30" w14:textId="7FA42BC3" w:rsidR="00E0720A" w:rsidRDefault="00E0720A" w:rsidP="00E0720A">
      <w:pPr>
        <w:spacing w:after="0" w:line="480" w:lineRule="auto"/>
        <w:ind w:left="720"/>
        <w:jc w:val="both"/>
        <w:rPr>
          <w:i/>
          <w:iCs/>
        </w:rPr>
      </w:pPr>
      <w:r w:rsidRPr="00FB015A">
        <w:t xml:space="preserve">satu isp mati atau down dan dapat di backup secara otomatis oleh isp satunya maka akan digunakan teknik </w:t>
      </w:r>
      <w:r w:rsidRPr="00FB015A">
        <w:rPr>
          <w:i/>
          <w:iCs/>
        </w:rPr>
        <w:t>failover.</w:t>
      </w:r>
    </w:p>
    <w:p w14:paraId="582FC589" w14:textId="77777777" w:rsidR="001B711B" w:rsidRDefault="001B711B" w:rsidP="00E0720A">
      <w:pPr>
        <w:spacing w:after="0" w:line="480" w:lineRule="auto"/>
        <w:ind w:left="720"/>
        <w:jc w:val="both"/>
      </w:pPr>
    </w:p>
    <w:p w14:paraId="3972468F" w14:textId="77777777" w:rsidR="00E0720A" w:rsidRPr="005B6D56" w:rsidRDefault="00E0720A" w:rsidP="00E0720A">
      <w:pPr>
        <w:pStyle w:val="ListParagraph"/>
        <w:numPr>
          <w:ilvl w:val="0"/>
          <w:numId w:val="59"/>
        </w:numPr>
        <w:spacing w:after="0" w:line="480" w:lineRule="auto"/>
        <w:jc w:val="both"/>
      </w:pPr>
      <w:r w:rsidRPr="005B6D56">
        <w:rPr>
          <w:b/>
          <w:bCs/>
        </w:rPr>
        <w:t>Analisa Sistem</w:t>
      </w:r>
    </w:p>
    <w:p w14:paraId="7009B9E8" w14:textId="3BB9EF9D" w:rsidR="00E0720A" w:rsidRDefault="00E0720A" w:rsidP="00E0720A">
      <w:pPr>
        <w:spacing w:after="0" w:line="480" w:lineRule="auto"/>
        <w:ind w:left="720" w:firstLine="720"/>
        <w:jc w:val="both"/>
      </w:pPr>
      <w:r w:rsidRPr="00031A7A">
        <w:t xml:space="preserve">Pada tahap ini dilakukan konsep kebutuhan sistem yang akan dibuat dan menjadi dasar untuk perancangan sistem seperti, konfigursi </w:t>
      </w:r>
      <w:r w:rsidRPr="00031A7A">
        <w:rPr>
          <w:i/>
          <w:iCs/>
        </w:rPr>
        <w:t>IP Address, Mangle, Routing</w:t>
      </w:r>
      <w:r w:rsidRPr="00031A7A">
        <w:t xml:space="preserve">, NAT dan DNS </w:t>
      </w:r>
      <w:r w:rsidRPr="00031A7A">
        <w:rPr>
          <w:i/>
          <w:iCs/>
        </w:rPr>
        <w:t>server</w:t>
      </w:r>
      <w:r w:rsidRPr="00031A7A">
        <w:t xml:space="preserve"> pada mikrotik menggunakan aplikasi winbox.</w:t>
      </w:r>
    </w:p>
    <w:p w14:paraId="672A2184" w14:textId="77777777" w:rsidR="001B711B" w:rsidRDefault="001B711B" w:rsidP="00E0720A">
      <w:pPr>
        <w:spacing w:after="0" w:line="480" w:lineRule="auto"/>
        <w:ind w:left="720" w:firstLine="720"/>
        <w:jc w:val="both"/>
      </w:pPr>
    </w:p>
    <w:p w14:paraId="402DF0F1" w14:textId="77777777" w:rsidR="00E0720A" w:rsidRPr="00031A7A" w:rsidRDefault="00E0720A" w:rsidP="00E0720A">
      <w:pPr>
        <w:pStyle w:val="Style9"/>
      </w:pPr>
      <w:bookmarkStart w:id="116" w:name="_Toc88086221"/>
      <w:bookmarkStart w:id="117" w:name="_Toc88092162"/>
      <w:r w:rsidRPr="00031A7A">
        <w:t>Perancangan</w:t>
      </w:r>
      <w:bookmarkEnd w:id="116"/>
      <w:bookmarkEnd w:id="117"/>
    </w:p>
    <w:p w14:paraId="3D812A8A" w14:textId="77777777" w:rsidR="00E0720A" w:rsidRPr="00031A7A" w:rsidRDefault="00E0720A" w:rsidP="00E0720A">
      <w:pPr>
        <w:spacing w:after="0" w:line="480" w:lineRule="auto"/>
        <w:ind w:left="709" w:firstLine="720"/>
        <w:jc w:val="both"/>
      </w:pPr>
      <w:r w:rsidRPr="00031A7A">
        <w:t>Pada tahap ini membahas</w:t>
      </w:r>
      <w:r w:rsidRPr="00031A7A">
        <w:rPr>
          <w:b/>
        </w:rPr>
        <w:t xml:space="preserve"> </w:t>
      </w:r>
      <w:r w:rsidRPr="00031A7A">
        <w:t xml:space="preserve">tentang kebutuhan parameter-parameter yang nantinya digunakan dalam perancangan </w:t>
      </w:r>
      <w:r w:rsidRPr="00031A7A">
        <w:rPr>
          <w:i/>
        </w:rPr>
        <w:t>server cloud computing</w:t>
      </w:r>
      <w:r w:rsidRPr="00031A7A">
        <w:t xml:space="preserve"> sebagai suatu layanan penyimpanan (</w:t>
      </w:r>
      <w:r w:rsidRPr="00031A7A">
        <w:rPr>
          <w:i/>
        </w:rPr>
        <w:t>storage</w:t>
      </w:r>
      <w:r w:rsidRPr="00031A7A">
        <w:t>). Berikut beberapa parameter yang digunakan :</w:t>
      </w:r>
    </w:p>
    <w:p w14:paraId="1F49B392" w14:textId="77777777" w:rsidR="00E0720A" w:rsidRPr="00031A7A" w:rsidRDefault="00E0720A" w:rsidP="00E0720A">
      <w:pPr>
        <w:pStyle w:val="ListParagraph"/>
        <w:numPr>
          <w:ilvl w:val="0"/>
          <w:numId w:val="4"/>
        </w:numPr>
        <w:spacing w:after="0" w:line="480" w:lineRule="auto"/>
        <w:ind w:left="709"/>
        <w:jc w:val="both"/>
        <w:rPr>
          <w:i/>
          <w:iCs/>
        </w:rPr>
      </w:pPr>
      <w:r w:rsidRPr="00031A7A">
        <w:t xml:space="preserve">Konfigurasi </w:t>
      </w:r>
      <w:r w:rsidRPr="00031A7A">
        <w:rPr>
          <w:i/>
          <w:iCs/>
        </w:rPr>
        <w:t>IP Address</w:t>
      </w:r>
    </w:p>
    <w:p w14:paraId="697AADCC" w14:textId="77777777" w:rsidR="00E0720A" w:rsidRPr="00031A7A" w:rsidRDefault="00E0720A" w:rsidP="00E0720A">
      <w:pPr>
        <w:spacing w:after="0" w:line="480" w:lineRule="auto"/>
        <w:ind w:left="720" w:firstLine="11"/>
        <w:jc w:val="both"/>
      </w:pPr>
      <w:r w:rsidRPr="00031A7A">
        <w:t xml:space="preserve">Konfigurasi dasar mikrotik mulai dari setting IP </w:t>
      </w:r>
      <w:r w:rsidRPr="00031A7A">
        <w:rPr>
          <w:i/>
          <w:iCs/>
        </w:rPr>
        <w:t xml:space="preserve">address </w:t>
      </w:r>
      <w:r w:rsidRPr="00031A7A">
        <w:t>untuk memberikan alamat penghubung antara client dan server dengan memberikan ip server ke laptop server yang di DHCP kan ke computer client, sehingga client dapat mengakses internet melalui ip server.</w:t>
      </w:r>
    </w:p>
    <w:p w14:paraId="226A4912" w14:textId="77777777" w:rsidR="00E0720A" w:rsidRPr="00031A7A" w:rsidRDefault="00E0720A" w:rsidP="00E0720A">
      <w:pPr>
        <w:pStyle w:val="ListParagraph"/>
        <w:numPr>
          <w:ilvl w:val="0"/>
          <w:numId w:val="4"/>
        </w:numPr>
        <w:tabs>
          <w:tab w:val="left" w:pos="1800"/>
        </w:tabs>
        <w:spacing w:after="0" w:line="480" w:lineRule="auto"/>
        <w:ind w:left="709"/>
        <w:jc w:val="both"/>
        <w:rPr>
          <w:i/>
          <w:iCs/>
        </w:rPr>
      </w:pPr>
      <w:r w:rsidRPr="00031A7A">
        <w:t xml:space="preserve">Konfigurasi </w:t>
      </w:r>
      <w:r w:rsidRPr="00031A7A">
        <w:rPr>
          <w:i/>
          <w:iCs/>
        </w:rPr>
        <w:t>Mangle</w:t>
      </w:r>
    </w:p>
    <w:p w14:paraId="628208D6" w14:textId="77777777" w:rsidR="00E0720A" w:rsidRPr="00031A7A" w:rsidRDefault="00E0720A" w:rsidP="00E0720A">
      <w:pPr>
        <w:tabs>
          <w:tab w:val="left" w:pos="709"/>
        </w:tabs>
        <w:spacing w:after="0" w:line="480" w:lineRule="auto"/>
        <w:ind w:left="709"/>
        <w:jc w:val="both"/>
      </w:pPr>
      <w:r w:rsidRPr="00031A7A">
        <w:tab/>
        <w:t xml:space="preserve">Konfigurasi </w:t>
      </w:r>
      <w:r w:rsidRPr="00031A7A">
        <w:rPr>
          <w:i/>
          <w:iCs/>
        </w:rPr>
        <w:t>mangle</w:t>
      </w:r>
      <w:r w:rsidRPr="00031A7A">
        <w:t xml:space="preserve"> bertujuan untuk membuat manjemen bandwidth untuk </w:t>
      </w:r>
      <w:r w:rsidRPr="00031A7A">
        <w:rPr>
          <w:color w:val="202124"/>
          <w:shd w:val="clear" w:color="auto" w:fill="FFFFFF"/>
        </w:rPr>
        <w:t>untuk menandai sebuah koneksi atau paket data, yang melewati router, masuk ke router, ataupun keluar dari router.</w:t>
      </w:r>
    </w:p>
    <w:p w14:paraId="3199D6A8" w14:textId="77777777" w:rsidR="00E0720A" w:rsidRPr="00031A7A" w:rsidRDefault="00E0720A" w:rsidP="00E0720A">
      <w:pPr>
        <w:pStyle w:val="ListParagraph"/>
        <w:numPr>
          <w:ilvl w:val="0"/>
          <w:numId w:val="4"/>
        </w:numPr>
        <w:tabs>
          <w:tab w:val="left" w:pos="1800"/>
        </w:tabs>
        <w:spacing w:after="0" w:line="480" w:lineRule="auto"/>
        <w:ind w:left="709"/>
        <w:jc w:val="both"/>
        <w:rPr>
          <w:i/>
          <w:iCs/>
        </w:rPr>
      </w:pPr>
      <w:r w:rsidRPr="00031A7A">
        <w:t xml:space="preserve">Konfigurasi </w:t>
      </w:r>
      <w:r w:rsidRPr="00031A7A">
        <w:rPr>
          <w:i/>
          <w:iCs/>
        </w:rPr>
        <w:t>Routing</w:t>
      </w:r>
    </w:p>
    <w:p w14:paraId="1FCE794E" w14:textId="2265194F" w:rsidR="00E0720A" w:rsidRDefault="00E0720A" w:rsidP="00E0720A">
      <w:pPr>
        <w:spacing w:after="0" w:line="480" w:lineRule="auto"/>
        <w:ind w:left="709"/>
        <w:jc w:val="both"/>
      </w:pPr>
      <w:r w:rsidRPr="00031A7A">
        <w:lastRenderedPageBreak/>
        <w:t xml:space="preserve">Konfigurasi </w:t>
      </w:r>
      <w:r w:rsidRPr="00031A7A">
        <w:rPr>
          <w:i/>
          <w:iCs/>
        </w:rPr>
        <w:t>routing</w:t>
      </w:r>
      <w:r w:rsidRPr="00031A7A">
        <w:t xml:space="preserve"> berguna memberikan pengaturan gateway bertujuan untuk memastikan agar </w:t>
      </w:r>
      <w:r w:rsidRPr="00031A7A">
        <w:rPr>
          <w:i/>
          <w:iCs/>
        </w:rPr>
        <w:t xml:space="preserve">routing </w:t>
      </w:r>
      <w:r w:rsidRPr="00031A7A">
        <w:t>mark sesuai dengan IP gatewaynya masing-masing</w:t>
      </w:r>
    </w:p>
    <w:p w14:paraId="1B88BCB3" w14:textId="67BBE010" w:rsidR="001B711B" w:rsidRDefault="001B711B" w:rsidP="00E0720A">
      <w:pPr>
        <w:spacing w:after="0" w:line="480" w:lineRule="auto"/>
        <w:ind w:left="709"/>
        <w:jc w:val="both"/>
      </w:pPr>
    </w:p>
    <w:p w14:paraId="2D8FB921" w14:textId="77777777" w:rsidR="001B711B" w:rsidRDefault="001B711B" w:rsidP="00E0720A">
      <w:pPr>
        <w:spacing w:after="0" w:line="480" w:lineRule="auto"/>
        <w:ind w:left="709"/>
        <w:jc w:val="both"/>
      </w:pPr>
    </w:p>
    <w:p w14:paraId="4963C6FD" w14:textId="14A84768" w:rsidR="001B711B" w:rsidRPr="001B711B" w:rsidRDefault="00203A2D" w:rsidP="001B711B">
      <w:pPr>
        <w:pStyle w:val="ListParagraph"/>
        <w:numPr>
          <w:ilvl w:val="0"/>
          <w:numId w:val="4"/>
        </w:numPr>
        <w:tabs>
          <w:tab w:val="left" w:pos="1800"/>
        </w:tabs>
        <w:spacing w:after="0" w:line="480" w:lineRule="auto"/>
        <w:ind w:left="709"/>
        <w:jc w:val="both"/>
        <w:rPr>
          <w:i/>
          <w:iCs/>
        </w:rPr>
      </w:pPr>
      <w:r w:rsidRPr="00031A7A">
        <w:t>Konfigurasi NAT</w:t>
      </w:r>
    </w:p>
    <w:p w14:paraId="16C812FC" w14:textId="2A3DDD72" w:rsidR="001B711B" w:rsidRPr="001B711B" w:rsidRDefault="001B711B" w:rsidP="001B711B">
      <w:pPr>
        <w:pStyle w:val="ListParagraph"/>
        <w:tabs>
          <w:tab w:val="left" w:pos="1800"/>
        </w:tabs>
        <w:spacing w:after="0" w:line="480" w:lineRule="auto"/>
        <w:ind w:left="709"/>
        <w:jc w:val="both"/>
        <w:rPr>
          <w:iCs/>
        </w:rPr>
      </w:pPr>
      <w:r w:rsidRPr="001B711B">
        <w:rPr>
          <w:iCs/>
        </w:rPr>
        <w:t>Konfigurasi NAT bertujuan untuk melakukan perubahan (Translation) dari sebuah paket data yang merubah IP Address Private menjadi Ip Address Publik dengan opsi yang dapat di pilih pada action masquerade maka otomatis Ip Address private akan menjadi Ip Address Publik.</w:t>
      </w:r>
    </w:p>
    <w:p w14:paraId="3FF6A0D6" w14:textId="77777777" w:rsidR="00203A2D" w:rsidRPr="00031A7A" w:rsidRDefault="00203A2D" w:rsidP="00203A2D">
      <w:pPr>
        <w:pStyle w:val="ListParagraph"/>
        <w:numPr>
          <w:ilvl w:val="0"/>
          <w:numId w:val="4"/>
        </w:numPr>
        <w:tabs>
          <w:tab w:val="left" w:pos="1800"/>
        </w:tabs>
        <w:spacing w:after="0" w:line="480" w:lineRule="auto"/>
        <w:ind w:left="709"/>
        <w:jc w:val="both"/>
        <w:rPr>
          <w:i/>
          <w:iCs/>
        </w:rPr>
      </w:pPr>
      <w:r w:rsidRPr="00031A7A">
        <w:t xml:space="preserve">Konfigurasi </w:t>
      </w:r>
      <w:r w:rsidRPr="00031A7A">
        <w:rPr>
          <w:i/>
          <w:iCs/>
        </w:rPr>
        <w:t>DNS Server</w:t>
      </w:r>
    </w:p>
    <w:p w14:paraId="60F394FA" w14:textId="6BC81BF9" w:rsidR="00FB015A" w:rsidRDefault="00203A2D" w:rsidP="00FB015A">
      <w:pPr>
        <w:pStyle w:val="ListParagraph"/>
        <w:spacing w:line="480" w:lineRule="auto"/>
        <w:ind w:left="709"/>
        <w:jc w:val="both"/>
        <w:rPr>
          <w:color w:val="000000" w:themeColor="text1"/>
          <w:shd w:val="clear" w:color="auto" w:fill="FFFFFF"/>
        </w:rPr>
      </w:pPr>
      <w:r w:rsidRPr="00031A7A">
        <w:rPr>
          <w:iCs/>
        </w:rPr>
        <w:t xml:space="preserve">Sebagai sebuah database </w:t>
      </w:r>
      <w:r w:rsidRPr="00031A7A">
        <w:rPr>
          <w:i/>
        </w:rPr>
        <w:t>server</w:t>
      </w:r>
      <w:r w:rsidRPr="00031A7A">
        <w:rPr>
          <w:iCs/>
        </w:rPr>
        <w:t xml:space="preserve"> yang menyimpan alamat IP yang digunakan untuk penamaan sebuah</w:t>
      </w:r>
      <w:r w:rsidRPr="00031A7A">
        <w:rPr>
          <w:i/>
        </w:rPr>
        <w:t xml:space="preserve"> hostname</w:t>
      </w:r>
      <w:r w:rsidRPr="00031A7A">
        <w:t xml:space="preserve">. Jadi, pada saat melakukan pencarian alamat akses informasi maka </w:t>
      </w:r>
      <w:r w:rsidRPr="00031A7A">
        <w:rPr>
          <w:color w:val="000000" w:themeColor="text1"/>
          <w:shd w:val="clear" w:color="auto" w:fill="FFFFFF"/>
        </w:rPr>
        <w:t>DNS server akan menerjemahkan ke alamat IP dan menghubungkan ke google.com akhirnya tampil google.com pada layar pencarian.</w:t>
      </w:r>
    </w:p>
    <w:p w14:paraId="76E61F82" w14:textId="77777777" w:rsidR="001B711B" w:rsidRDefault="001B711B" w:rsidP="00FB015A">
      <w:pPr>
        <w:pStyle w:val="ListParagraph"/>
        <w:spacing w:line="480" w:lineRule="auto"/>
        <w:ind w:left="709"/>
        <w:jc w:val="both"/>
        <w:rPr>
          <w:color w:val="000000" w:themeColor="text1"/>
          <w:shd w:val="clear" w:color="auto" w:fill="FFFFFF"/>
        </w:rPr>
      </w:pPr>
    </w:p>
    <w:p w14:paraId="5D4BDBE3" w14:textId="4482974F" w:rsidR="00E90492" w:rsidRPr="00AA40DD" w:rsidRDefault="00E90492" w:rsidP="00AA40DD">
      <w:pPr>
        <w:pStyle w:val="32"/>
      </w:pPr>
      <w:bookmarkStart w:id="118" w:name="_Toc88086222"/>
      <w:bookmarkStart w:id="119" w:name="_Toc88092163"/>
      <w:r w:rsidRPr="00AA40DD">
        <w:t>Implementasi</w:t>
      </w:r>
      <w:bookmarkEnd w:id="118"/>
      <w:bookmarkEnd w:id="119"/>
    </w:p>
    <w:p w14:paraId="2CAF0812" w14:textId="7EA0A88E" w:rsidR="00FB015A" w:rsidRDefault="00E90492" w:rsidP="00FB015A">
      <w:pPr>
        <w:spacing w:line="480" w:lineRule="auto"/>
        <w:ind w:left="360" w:firstLine="720"/>
        <w:jc w:val="both"/>
      </w:pPr>
      <w:r w:rsidRPr="00031A7A">
        <w:t xml:space="preserve">Pada tahapan ini merupakan bentuk implementasi dari </w:t>
      </w:r>
      <w:r w:rsidRPr="00031A7A">
        <w:rPr>
          <w:i/>
          <w:iCs/>
        </w:rPr>
        <w:t xml:space="preserve">load balancing </w:t>
      </w:r>
      <w:r w:rsidRPr="00031A7A">
        <w:t xml:space="preserve">dan </w:t>
      </w:r>
      <w:r w:rsidRPr="00031A7A">
        <w:rPr>
          <w:i/>
          <w:iCs/>
        </w:rPr>
        <w:t>failover to device</w:t>
      </w:r>
      <w:r w:rsidRPr="00031A7A">
        <w:t xml:space="preserve"> pada jaringan ISP di Poltekkes Kemenkes Padang dengan dengan menggunakan metode PCC (</w:t>
      </w:r>
      <w:r w:rsidRPr="00031A7A">
        <w:rPr>
          <w:i/>
          <w:iCs/>
          <w:shd w:val="clear" w:color="auto" w:fill="FFFFFF"/>
        </w:rPr>
        <w:t>Per Connection Classifier</w:t>
      </w:r>
      <w:r w:rsidRPr="00031A7A">
        <w:t xml:space="preserve">). Implementasi dilakukan pada PC yang terhubung dua ips berbeda dengan menggunakan </w:t>
      </w:r>
      <w:r w:rsidRPr="00031A7A">
        <w:rPr>
          <w:i/>
          <w:iCs/>
        </w:rPr>
        <w:t xml:space="preserve">routerboard </w:t>
      </w:r>
      <w:r w:rsidRPr="00031A7A">
        <w:t>mikrotik yang kemudiankan akan d</w:t>
      </w:r>
      <w:r w:rsidR="00DC444B" w:rsidRPr="00031A7A">
        <w:t>ihubungkan ke perangkat client.</w:t>
      </w:r>
    </w:p>
    <w:p w14:paraId="746F4572" w14:textId="77777777" w:rsidR="001B711B" w:rsidRDefault="001B711B" w:rsidP="00FB015A">
      <w:pPr>
        <w:spacing w:line="480" w:lineRule="auto"/>
        <w:ind w:left="360" w:firstLine="720"/>
        <w:jc w:val="both"/>
      </w:pPr>
    </w:p>
    <w:p w14:paraId="1850C3FE" w14:textId="64410022" w:rsidR="00E90492" w:rsidRPr="00AA40DD" w:rsidRDefault="00E90492" w:rsidP="00AA40DD">
      <w:pPr>
        <w:pStyle w:val="32"/>
      </w:pPr>
      <w:bookmarkStart w:id="120" w:name="_Toc88086223"/>
      <w:bookmarkStart w:id="121" w:name="_Toc88092164"/>
      <w:r w:rsidRPr="00AA40DD">
        <w:lastRenderedPageBreak/>
        <w:t>Pengujian</w:t>
      </w:r>
      <w:bookmarkEnd w:id="120"/>
      <w:bookmarkEnd w:id="121"/>
    </w:p>
    <w:p w14:paraId="70D1C51B" w14:textId="09EB6E15" w:rsidR="00630970" w:rsidRPr="00AA40DD" w:rsidRDefault="00E90492" w:rsidP="001B711B">
      <w:pPr>
        <w:spacing w:after="0" w:line="480" w:lineRule="auto"/>
        <w:ind w:left="360" w:firstLine="720"/>
        <w:jc w:val="both"/>
        <w:sectPr w:rsidR="00630970" w:rsidRPr="00AA40DD" w:rsidSect="004308F4">
          <w:headerReference w:type="default" r:id="rId39"/>
          <w:footerReference w:type="default" r:id="rId40"/>
          <w:pgSz w:w="11907" w:h="16840" w:code="9"/>
          <w:pgMar w:top="1418" w:right="1418" w:bottom="1418" w:left="2268" w:header="709" w:footer="709" w:gutter="0"/>
          <w:pgNumType w:start="34"/>
          <w:cols w:space="708"/>
          <w:titlePg/>
          <w:docGrid w:linePitch="360"/>
        </w:sectPr>
      </w:pPr>
      <w:r w:rsidRPr="00031A7A">
        <w:t xml:space="preserve">Pada tahap ini dilakukan pengujian sistem apakah berjalan sesuai dengan tujuan studi. Pengujian </w:t>
      </w:r>
      <w:r w:rsidRPr="00031A7A">
        <w:rPr>
          <w:i/>
        </w:rPr>
        <w:t>load balancing</w:t>
      </w:r>
      <w:r w:rsidRPr="00031A7A">
        <w:t xml:space="preserve">  pertama  akan  dilakukan  dengan  menghubungkan perangket client ke internet pada mikrotik yang sudah dikonfigurasi load balancing dan manajemen bandwidth yang akan di test kecepatan dan kestabilan jaringan ketika internet berhasil diakses oleh pengguna dengan menggunakan yang akan dilihat nilai traffic pada jaringan dengan menggunakan </w:t>
      </w:r>
      <w:r w:rsidRPr="00031A7A">
        <w:rPr>
          <w:i/>
          <w:iCs/>
        </w:rPr>
        <w:t>speedtest</w:t>
      </w:r>
      <w:r w:rsidRPr="00031A7A">
        <w:t xml:space="preserve"> dan </w:t>
      </w:r>
      <w:r w:rsidRPr="00031A7A">
        <w:rPr>
          <w:i/>
          <w:iCs/>
        </w:rPr>
        <w:t>command prompt</w:t>
      </w:r>
      <w:r w:rsidRPr="00031A7A">
        <w:t>. Ketika jaringan internet mendapat beban yang lebih makan secara otomatis akses pada isp pertama dialihkan ke isp kedua untuk menerima beban sebelumnya sehingga akses internet tetap bisa digunakan.</w:t>
      </w:r>
    </w:p>
    <w:p w14:paraId="03484E37" w14:textId="44640219" w:rsidR="00FB015A" w:rsidRDefault="00CB28E9" w:rsidP="007A2056">
      <w:pPr>
        <w:pStyle w:val="Style21"/>
      </w:pPr>
      <w:bookmarkStart w:id="122" w:name="_Toc88086224"/>
      <w:bookmarkStart w:id="123" w:name="_Toc88092165"/>
      <w:r w:rsidRPr="00031A7A">
        <w:lastRenderedPageBreak/>
        <w:t>BAB IV</w:t>
      </w:r>
      <w:r w:rsidR="00527006" w:rsidRPr="00031A7A">
        <w:br/>
      </w:r>
      <w:r w:rsidRPr="00031A7A">
        <w:t>ANALISA DAN PERANCANGAN</w:t>
      </w:r>
      <w:bookmarkEnd w:id="122"/>
      <w:bookmarkEnd w:id="123"/>
      <w:r w:rsidR="00DC444B" w:rsidRPr="00031A7A">
        <w:br/>
      </w:r>
    </w:p>
    <w:p w14:paraId="7C682C24" w14:textId="77777777" w:rsidR="005B6D56" w:rsidRPr="00AA40DD" w:rsidRDefault="00CB28E9" w:rsidP="00AA40DD">
      <w:pPr>
        <w:pStyle w:val="41"/>
      </w:pPr>
      <w:bookmarkStart w:id="124" w:name="_Toc88086225"/>
      <w:bookmarkStart w:id="125" w:name="_Toc88092166"/>
      <w:r w:rsidRPr="00AA40DD">
        <w:t>Analisa</w:t>
      </w:r>
      <w:bookmarkEnd w:id="124"/>
      <w:bookmarkEnd w:id="125"/>
    </w:p>
    <w:p w14:paraId="6A12C0D9" w14:textId="4BF47638" w:rsidR="00CB28E9" w:rsidRPr="005B6D56" w:rsidRDefault="00CB28E9" w:rsidP="005B6D56">
      <w:pPr>
        <w:spacing w:line="480" w:lineRule="auto"/>
        <w:ind w:left="360" w:firstLine="720"/>
        <w:rPr>
          <w:b/>
        </w:rPr>
      </w:pPr>
      <w:r w:rsidRPr="00031A7A">
        <w:t>Analisa merupakan suatu tindakan untuk mengetahui lebih jauh tentang objek yang akan di teliti berdasarkan informasi maupun data yang sudah penulis kelelola menjadi perancangan sebelum menjadi hasil yang diinginkan.</w:t>
      </w:r>
    </w:p>
    <w:p w14:paraId="6C7D3AC4" w14:textId="0DCFEFF5" w:rsidR="00CB28E9" w:rsidRPr="00AA40DD" w:rsidRDefault="00CB28E9" w:rsidP="00AA40DD">
      <w:pPr>
        <w:pStyle w:val="410"/>
      </w:pPr>
      <w:bookmarkStart w:id="126" w:name="_Toc88086226"/>
      <w:bookmarkStart w:id="127" w:name="_Toc88092167"/>
      <w:r w:rsidRPr="00AA40DD">
        <w:t>Analisa Data</w:t>
      </w:r>
      <w:bookmarkEnd w:id="126"/>
      <w:bookmarkEnd w:id="127"/>
    </w:p>
    <w:p w14:paraId="772E2D25" w14:textId="77777777" w:rsidR="005B6D56" w:rsidRDefault="00CB28E9" w:rsidP="005B6D56">
      <w:pPr>
        <w:spacing w:after="0" w:line="480" w:lineRule="auto"/>
        <w:ind w:left="360" w:firstLine="720"/>
        <w:jc w:val="both"/>
      </w:pPr>
      <w:r w:rsidRPr="00031A7A">
        <w:t>Analisa data merupakan tahap yang paling penting dalam pengembangan sebuah system, dimana merupakan tahap awal dalam perancangan dan pengembangan sebuah sistem keamanan, dengan analisa data kebutuhan dan masalah-masalah yang ada akan teridentifikasi sehingga dapat dilakukan perbaikan terhadap sistem tersebut.</w:t>
      </w:r>
    </w:p>
    <w:p w14:paraId="2B2FBAFF" w14:textId="5F5FBEF9" w:rsidR="00CB28E9" w:rsidRPr="00031A7A" w:rsidRDefault="00CB28E9" w:rsidP="005B6D56">
      <w:pPr>
        <w:spacing w:after="0" w:line="480" w:lineRule="auto"/>
        <w:ind w:left="360" w:firstLine="720"/>
        <w:jc w:val="both"/>
      </w:pPr>
      <w:r w:rsidRPr="00031A7A">
        <w:t xml:space="preserve">Dalam melakukan analisi pada Poltekkes Kemenkes Padang dalam sebuah system </w:t>
      </w:r>
      <w:r w:rsidRPr="00031A7A">
        <w:rPr>
          <w:i/>
        </w:rPr>
        <w:t>load balacing</w:t>
      </w:r>
      <w:r w:rsidRPr="00031A7A">
        <w:t xml:space="preserve"> diperlukan data untuk diolah agar dapat melakukan analisa terhadap sistem. Pada penelitian ini terdapat data yang didapatkan oleh peneliti :</w:t>
      </w:r>
    </w:p>
    <w:p w14:paraId="612590DE" w14:textId="4E4A92F7" w:rsidR="00CB28E9" w:rsidRPr="005B6D56" w:rsidRDefault="00CB28E9" w:rsidP="009B11B6">
      <w:pPr>
        <w:pStyle w:val="ListParagraph"/>
        <w:numPr>
          <w:ilvl w:val="0"/>
          <w:numId w:val="61"/>
        </w:numPr>
        <w:spacing w:after="0" w:line="480" w:lineRule="auto"/>
        <w:jc w:val="both"/>
        <w:rPr>
          <w:b/>
        </w:rPr>
      </w:pPr>
      <w:r w:rsidRPr="005B6D56">
        <w:rPr>
          <w:i/>
        </w:rPr>
        <w:t xml:space="preserve">Internet Service Provider </w:t>
      </w:r>
      <w:r w:rsidRPr="005B6D56">
        <w:t>(ISP) yang digunakan di Poltekkes Kemenkes Padang merupakan dari Indosat dan Tri.</w:t>
      </w:r>
    </w:p>
    <w:p w14:paraId="79337261" w14:textId="77777777" w:rsidR="00CB28E9" w:rsidRPr="005B6D56" w:rsidRDefault="00CB28E9" w:rsidP="009B11B6">
      <w:pPr>
        <w:pStyle w:val="ListParagraph"/>
        <w:numPr>
          <w:ilvl w:val="0"/>
          <w:numId w:val="61"/>
        </w:numPr>
        <w:spacing w:after="0" w:line="480" w:lineRule="auto"/>
        <w:jc w:val="both"/>
        <w:rPr>
          <w:b/>
        </w:rPr>
      </w:pPr>
      <w:r w:rsidRPr="005B6D56">
        <w:t>IP Public yang di alokasikan terdapaat 1 (satu) dan bersidat statik (tetap).</w:t>
      </w:r>
    </w:p>
    <w:p w14:paraId="45B7FC5B" w14:textId="77777777" w:rsidR="00CB28E9" w:rsidRPr="005B6D56" w:rsidRDefault="00CB28E9" w:rsidP="009B11B6">
      <w:pPr>
        <w:pStyle w:val="ListParagraph"/>
        <w:numPr>
          <w:ilvl w:val="0"/>
          <w:numId w:val="61"/>
        </w:numPr>
        <w:spacing w:after="0" w:line="480" w:lineRule="auto"/>
        <w:jc w:val="both"/>
        <w:rPr>
          <w:b/>
        </w:rPr>
      </w:pPr>
      <w:r w:rsidRPr="005B6D56">
        <w:t xml:space="preserve">Jumlah bandwitch yang digunakan pada ISP Indosat adalah 75 Mbps </w:t>
      </w:r>
      <w:r w:rsidRPr="005B6D56">
        <w:rPr>
          <w:i/>
        </w:rPr>
        <w:t>download</w:t>
      </w:r>
      <w:r w:rsidRPr="005B6D56">
        <w:t xml:space="preserve"> dan 85 Mbps </w:t>
      </w:r>
      <w:r w:rsidRPr="005B6D56">
        <w:rPr>
          <w:i/>
        </w:rPr>
        <w:t>upload.</w:t>
      </w:r>
    </w:p>
    <w:p w14:paraId="27AE9042" w14:textId="22E40E22" w:rsidR="00DC444B" w:rsidRPr="005B6D56" w:rsidRDefault="00CB28E9" w:rsidP="009B11B6">
      <w:pPr>
        <w:pStyle w:val="ListParagraph"/>
        <w:numPr>
          <w:ilvl w:val="0"/>
          <w:numId w:val="61"/>
        </w:numPr>
        <w:spacing w:after="0" w:line="480" w:lineRule="auto"/>
        <w:jc w:val="both"/>
        <w:rPr>
          <w:b/>
        </w:rPr>
      </w:pPr>
      <w:r w:rsidRPr="005B6D56">
        <w:t xml:space="preserve">umlah bandwitch yang digunakan pada ISP Tri adalah 35 Mbps </w:t>
      </w:r>
      <w:r w:rsidRPr="005B6D56">
        <w:rPr>
          <w:i/>
        </w:rPr>
        <w:t>download</w:t>
      </w:r>
      <w:r w:rsidRPr="005B6D56">
        <w:t xml:space="preserve"> dan 6 Mbps </w:t>
      </w:r>
      <w:r w:rsidRPr="005B6D56">
        <w:rPr>
          <w:i/>
        </w:rPr>
        <w:t>upload.</w:t>
      </w:r>
    </w:p>
    <w:p w14:paraId="7456BD7C" w14:textId="557304E1" w:rsidR="00CB28E9" w:rsidRPr="00AA40DD" w:rsidRDefault="00CB28E9" w:rsidP="001B711B">
      <w:pPr>
        <w:pStyle w:val="410"/>
      </w:pPr>
      <w:bookmarkStart w:id="128" w:name="_Toc88086227"/>
      <w:bookmarkStart w:id="129" w:name="_Toc88092168"/>
      <w:r w:rsidRPr="00AA40DD">
        <w:lastRenderedPageBreak/>
        <w:t>Topologi Jaringan Poltekkes Kemenkes Padang</w:t>
      </w:r>
      <w:bookmarkEnd w:id="128"/>
      <w:bookmarkEnd w:id="129"/>
    </w:p>
    <w:p w14:paraId="43A18227" w14:textId="1C8422D2" w:rsidR="00DC444B" w:rsidRPr="00031A7A" w:rsidRDefault="00CB28E9" w:rsidP="005B6D56">
      <w:pPr>
        <w:spacing w:after="0" w:line="480" w:lineRule="auto"/>
        <w:ind w:left="1080" w:firstLine="720"/>
        <w:jc w:val="both"/>
        <w:rPr>
          <w:b/>
        </w:rPr>
      </w:pPr>
      <w:r w:rsidRPr="00031A7A">
        <w:t>Pada Poltekkes Kemenkes Padang terdapat arsitektur jaringan yang dapat dirancang dalam bentuk topologi jaringan seperti gambar 4.1 :</w:t>
      </w:r>
    </w:p>
    <w:p w14:paraId="117C352B" w14:textId="77777777" w:rsidR="00882587" w:rsidRDefault="001E61B4" w:rsidP="00882587">
      <w:pPr>
        <w:keepNext/>
        <w:spacing w:after="0" w:line="480" w:lineRule="auto"/>
        <w:jc w:val="center"/>
      </w:pPr>
      <w:r>
        <w:rPr>
          <w:b/>
        </w:rPr>
        <w:pict w14:anchorId="0EC464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9pt;height:199.5pt">
            <v:imagedata r:id="rId41" o:title="topologi"/>
          </v:shape>
        </w:pict>
      </w:r>
    </w:p>
    <w:p w14:paraId="14388FF5" w14:textId="78F68973" w:rsidR="00DC444B" w:rsidRPr="00031A7A" w:rsidRDefault="00882587" w:rsidP="00882587">
      <w:pPr>
        <w:pStyle w:val="gambar2"/>
      </w:pPr>
      <w:bookmarkStart w:id="130" w:name="_Toc88100773"/>
      <w:r>
        <w:t xml:space="preserve">Gambar 4. </w:t>
      </w:r>
      <w:r w:rsidR="003D3850">
        <w:fldChar w:fldCharType="begin"/>
      </w:r>
      <w:r w:rsidR="003D3850">
        <w:instrText xml:space="preserve"> SEQ Gambar_4. \* ARABIC </w:instrText>
      </w:r>
      <w:r w:rsidR="003D3850">
        <w:fldChar w:fldCharType="separate"/>
      </w:r>
      <w:r>
        <w:rPr>
          <w:noProof/>
        </w:rPr>
        <w:t>1</w:t>
      </w:r>
      <w:r w:rsidR="003D3850">
        <w:rPr>
          <w:noProof/>
        </w:rPr>
        <w:fldChar w:fldCharType="end"/>
      </w:r>
      <w:r w:rsidRPr="00882587">
        <w:t xml:space="preserve"> </w:t>
      </w:r>
      <w:r w:rsidRPr="00031A7A">
        <w:t>Topologi Jaringan Poltekkes Kemenkes Padang</w:t>
      </w:r>
      <w:bookmarkEnd w:id="130"/>
    </w:p>
    <w:p w14:paraId="06C417DE" w14:textId="77777777" w:rsidR="00FB015A" w:rsidRDefault="00DC444B" w:rsidP="005B6D56">
      <w:pPr>
        <w:spacing w:after="0" w:line="480" w:lineRule="auto"/>
        <w:ind w:left="720" w:firstLine="720"/>
        <w:jc w:val="both"/>
      </w:pPr>
      <w:r w:rsidRPr="00031A7A">
        <w:t>Berdasarkan gambar topologi jaringan diatas terdapat 1 buah isp diKantor</w:t>
      </w:r>
      <w:r w:rsidR="00CB28E9" w:rsidRPr="00031A7A">
        <w:t xml:space="preserve"> Poltekkes Kemenkes Padang. Pada perancangan </w:t>
      </w:r>
      <w:r w:rsidR="00CB28E9" w:rsidRPr="00031A7A">
        <w:rPr>
          <w:i/>
        </w:rPr>
        <w:t>load balacing</w:t>
      </w:r>
      <w:r w:rsidR="00CB28E9" w:rsidRPr="00031A7A">
        <w:t xml:space="preserve"> dan </w:t>
      </w:r>
      <w:r w:rsidR="00CB28E9" w:rsidRPr="00031A7A">
        <w:rPr>
          <w:i/>
        </w:rPr>
        <w:t>failover</w:t>
      </w:r>
      <w:r w:rsidR="00CB28E9" w:rsidRPr="00031A7A">
        <w:t xml:space="preserve"> yang akan diterapkan akan dilakukan penambahan isp kedua untuk melakukan metode tersebut agar dapat membackup jaringan utama.</w:t>
      </w:r>
    </w:p>
    <w:p w14:paraId="0566370A" w14:textId="5C74C55B" w:rsidR="00CB28E9" w:rsidRPr="00AA40DD" w:rsidRDefault="00CB28E9" w:rsidP="00AA40DD">
      <w:pPr>
        <w:pStyle w:val="410"/>
      </w:pPr>
      <w:bookmarkStart w:id="131" w:name="_Toc88086228"/>
      <w:bookmarkStart w:id="132" w:name="_Toc88092169"/>
      <w:r w:rsidRPr="00AA40DD">
        <w:t>Analisa Proses</w:t>
      </w:r>
      <w:bookmarkEnd w:id="131"/>
      <w:bookmarkEnd w:id="132"/>
    </w:p>
    <w:p w14:paraId="1075041C" w14:textId="77777777" w:rsidR="001B711B" w:rsidRDefault="00CB28E9" w:rsidP="001B711B">
      <w:pPr>
        <w:spacing w:after="0" w:line="480" w:lineRule="auto"/>
        <w:ind w:left="720" w:firstLine="720"/>
        <w:jc w:val="both"/>
      </w:pPr>
      <w:r w:rsidRPr="00031A7A">
        <w:t xml:space="preserve">Dalam tahap analisa, proses metode yang digunakan dalam penelitian ini adalah melakukan pengaturan konfigurasi </w:t>
      </w:r>
      <w:r w:rsidRPr="00031A7A">
        <w:rPr>
          <w:i/>
        </w:rPr>
        <w:t>load balacing</w:t>
      </w:r>
      <w:r w:rsidRPr="00031A7A">
        <w:t xml:space="preserve"> dan </w:t>
      </w:r>
      <w:r w:rsidRPr="00031A7A">
        <w:rPr>
          <w:i/>
        </w:rPr>
        <w:t>failover</w:t>
      </w:r>
      <w:r w:rsidRPr="00031A7A">
        <w:t xml:space="preserve"> dengan menambahkan isp Tri sebagai isp kedua sesuai dengan analisis di Poltekkes Kemenkkes Padang. Proses yang dilakukan </w:t>
      </w:r>
      <w:r w:rsidRPr="00031A7A">
        <w:rPr>
          <w:i/>
        </w:rPr>
        <w:t>load balacing</w:t>
      </w:r>
      <w:r w:rsidRPr="00031A7A">
        <w:t xml:space="preserve"> dan </w:t>
      </w:r>
      <w:r w:rsidRPr="00031A7A">
        <w:rPr>
          <w:i/>
        </w:rPr>
        <w:t>failover</w:t>
      </w:r>
      <w:r w:rsidRPr="00031A7A">
        <w:t xml:space="preserve"> ini adalah menggabungkan antara isp indosat dan isp tri untuk membagikan beban </w:t>
      </w:r>
      <w:r w:rsidRPr="00031A7A">
        <w:rPr>
          <w:i/>
        </w:rPr>
        <w:t>traffic</w:t>
      </w:r>
      <w:r w:rsidRPr="00031A7A">
        <w:t xml:space="preserve"> kedua isp tersebut dan membackup apabila salah satu dari isp tersebut ada yang mengalami gangguan agar </w:t>
      </w:r>
      <w:r w:rsidRPr="00031A7A">
        <w:rPr>
          <w:i/>
        </w:rPr>
        <w:t>client</w:t>
      </w:r>
      <w:r w:rsidRPr="00031A7A">
        <w:t xml:space="preserve"> banyak terbuang waktu dik</w:t>
      </w:r>
      <w:r w:rsidR="00FB015A">
        <w:t>arenakan gangguan dari jaringa</w:t>
      </w:r>
      <w:r w:rsidR="00AA40DD">
        <w:t>n.</w:t>
      </w:r>
    </w:p>
    <w:p w14:paraId="3D716E9B" w14:textId="77777777" w:rsidR="001B711B" w:rsidRDefault="001B711B" w:rsidP="001B711B">
      <w:pPr>
        <w:spacing w:after="0" w:line="480" w:lineRule="auto"/>
        <w:jc w:val="both"/>
      </w:pPr>
    </w:p>
    <w:p w14:paraId="496265ED" w14:textId="742B5539" w:rsidR="00CB28E9" w:rsidRPr="00AA40DD" w:rsidRDefault="00CB28E9" w:rsidP="001B711B">
      <w:pPr>
        <w:pStyle w:val="410"/>
      </w:pPr>
      <w:bookmarkStart w:id="133" w:name="_Toc88086229"/>
      <w:bookmarkStart w:id="134" w:name="_Toc88092170"/>
      <w:r w:rsidRPr="00AA40DD">
        <w:lastRenderedPageBreak/>
        <w:t>Analisa Sistem</w:t>
      </w:r>
      <w:bookmarkEnd w:id="133"/>
      <w:bookmarkEnd w:id="134"/>
    </w:p>
    <w:p w14:paraId="2CED2AA0" w14:textId="77777777" w:rsidR="00FB015A" w:rsidRDefault="00CB28E9" w:rsidP="00FB015A">
      <w:pPr>
        <w:spacing w:after="0" w:line="480" w:lineRule="auto"/>
        <w:ind w:left="720" w:firstLine="720"/>
        <w:jc w:val="both"/>
      </w:pPr>
      <w:r w:rsidRPr="00031A7A">
        <w:t xml:space="preserve">Analisa system merupakan dasar dalam merencanakan dan merancang system yang akan diterapkan. Analisa system dilakukan untuk mengetahui dan mengembangkan system yang sedang berjalan. Sistem ini memerlukan </w:t>
      </w:r>
      <w:r w:rsidRPr="00031A7A">
        <w:rPr>
          <w:i/>
        </w:rPr>
        <w:t>client</w:t>
      </w:r>
      <w:r w:rsidRPr="00031A7A">
        <w:t xml:space="preserve"> yang akan dihubungkan kejaringan jaringan mikrotik.</w:t>
      </w:r>
    </w:p>
    <w:p w14:paraId="013DAA75" w14:textId="57FA2595" w:rsidR="00AA40DD" w:rsidRDefault="00CB28E9" w:rsidP="00AA40DD">
      <w:pPr>
        <w:spacing w:after="0" w:line="480" w:lineRule="auto"/>
        <w:ind w:left="720" w:firstLine="720"/>
        <w:jc w:val="both"/>
      </w:pPr>
      <w:r w:rsidRPr="00031A7A">
        <w:t xml:space="preserve">Dalam analisa sistem pada </w:t>
      </w:r>
      <w:r w:rsidRPr="00031A7A">
        <w:rPr>
          <w:i/>
        </w:rPr>
        <w:t>load</w:t>
      </w:r>
      <w:r w:rsidRPr="00031A7A">
        <w:t xml:space="preserve"> </w:t>
      </w:r>
      <w:r w:rsidRPr="00031A7A">
        <w:rPr>
          <w:i/>
        </w:rPr>
        <w:t>balancing</w:t>
      </w:r>
      <w:r w:rsidRPr="00031A7A">
        <w:t xml:space="preserve"> dan </w:t>
      </w:r>
      <w:r w:rsidRPr="00031A7A">
        <w:rPr>
          <w:i/>
        </w:rPr>
        <w:t xml:space="preserve">failover </w:t>
      </w:r>
      <w:r w:rsidRPr="00031A7A">
        <w:t>dengan metode PCC merupakan fitur yang terdapat pada mikrotik RouterOS sehingga hanya dapat digunakan pada perangkat mikrotik. Load balancing dan failover sangat bagus digunakan sehingga mendapatkan</w:t>
      </w:r>
      <w:r w:rsidR="002D391A" w:rsidRPr="00031A7A">
        <w:t xml:space="preserve"> respon time yang sangat cepat.</w:t>
      </w:r>
    </w:p>
    <w:p w14:paraId="3280A9C2" w14:textId="77777777" w:rsidR="00AA40DD" w:rsidRPr="00AA40DD" w:rsidRDefault="00AA40DD" w:rsidP="00AA40DD">
      <w:pPr>
        <w:spacing w:after="0" w:line="480" w:lineRule="auto"/>
        <w:ind w:left="720" w:firstLine="720"/>
        <w:jc w:val="both"/>
        <w:rPr>
          <w:rFonts w:eastAsiaTheme="minorEastAsia"/>
        </w:rPr>
      </w:pPr>
    </w:p>
    <w:p w14:paraId="6DC2C661" w14:textId="4CA56C6F" w:rsidR="00CB28E9" w:rsidRPr="00AA40DD" w:rsidRDefault="00CB28E9" w:rsidP="00AA40DD">
      <w:pPr>
        <w:pStyle w:val="41"/>
      </w:pPr>
      <w:bookmarkStart w:id="135" w:name="_Toc88086230"/>
      <w:bookmarkStart w:id="136" w:name="_Toc88092171"/>
      <w:r w:rsidRPr="00AA40DD">
        <w:t>Perancangan</w:t>
      </w:r>
      <w:bookmarkEnd w:id="135"/>
      <w:bookmarkEnd w:id="136"/>
    </w:p>
    <w:p w14:paraId="7EA98EC2" w14:textId="77777777" w:rsidR="00FB015A" w:rsidRDefault="00CB28E9" w:rsidP="00FB015A">
      <w:pPr>
        <w:spacing w:after="0" w:line="480" w:lineRule="auto"/>
        <w:ind w:left="720" w:firstLine="720"/>
        <w:jc w:val="both"/>
      </w:pPr>
      <w:r w:rsidRPr="00031A7A">
        <w:t xml:space="preserve">Perancanagan adalah suatu proses yang menggambarkan bagaimana suatu system dibangun untuk memenuhi kebutuhan pada fase analisis. Adapun tahapan yang dilakuakn dalam perancangan system ini membahas tujuan perancangan system, dan perancangan jaringan yang akan digunakan di Poltekes Kemenkes Padang. Di bagian ini akan dibahas mengenai perancangan konfigurasi </w:t>
      </w:r>
      <w:r w:rsidRPr="00031A7A">
        <w:rPr>
          <w:i/>
        </w:rPr>
        <w:t>load balancing</w:t>
      </w:r>
      <w:r w:rsidRPr="00031A7A">
        <w:t xml:space="preserve"> dan </w:t>
      </w:r>
      <w:r w:rsidRPr="00031A7A">
        <w:rPr>
          <w:i/>
        </w:rPr>
        <w:t>failover</w:t>
      </w:r>
      <w:r w:rsidRPr="00031A7A">
        <w:t xml:space="preserve"> dengan metode </w:t>
      </w:r>
      <w:r w:rsidRPr="00031A7A">
        <w:rPr>
          <w:i/>
        </w:rPr>
        <w:t>peer connection classifier</w:t>
      </w:r>
      <w:r w:rsidRPr="00031A7A">
        <w:t xml:space="preserve"> (PCC) untuk diimplementasikan.</w:t>
      </w:r>
    </w:p>
    <w:p w14:paraId="3E1FE0C4" w14:textId="08494A06" w:rsidR="00CB28E9" w:rsidRPr="00031A7A" w:rsidRDefault="00CB28E9" w:rsidP="00FB015A">
      <w:pPr>
        <w:spacing w:after="0" w:line="480" w:lineRule="auto"/>
        <w:ind w:left="720" w:firstLine="720"/>
        <w:jc w:val="both"/>
      </w:pPr>
      <w:r w:rsidRPr="00031A7A">
        <w:t xml:space="preserve">Perancangan </w:t>
      </w:r>
      <w:r w:rsidRPr="00031A7A">
        <w:rPr>
          <w:i/>
        </w:rPr>
        <w:t xml:space="preserve">load balancing </w:t>
      </w:r>
      <w:r w:rsidRPr="00031A7A">
        <w:t>dan</w:t>
      </w:r>
      <w:r w:rsidRPr="00031A7A">
        <w:rPr>
          <w:i/>
        </w:rPr>
        <w:t xml:space="preserve"> failover </w:t>
      </w:r>
      <w:r w:rsidRPr="00031A7A">
        <w:t>menggunakan Microsoft visio sebagai arsitektur jaringan. Berikut gambar arsitektur jaringan load balancing dan failover menggunakan 2 isp.</w:t>
      </w:r>
    </w:p>
    <w:p w14:paraId="34312A12" w14:textId="77777777" w:rsidR="00882587" w:rsidRDefault="00CB28E9" w:rsidP="00882587">
      <w:pPr>
        <w:keepNext/>
        <w:spacing w:after="0" w:line="480" w:lineRule="auto"/>
        <w:jc w:val="center"/>
      </w:pPr>
      <w:r w:rsidRPr="00031A7A">
        <w:rPr>
          <w:noProof/>
        </w:rPr>
        <w:lastRenderedPageBreak/>
        <w:drawing>
          <wp:inline distT="0" distB="0" distL="0" distR="0" wp14:anchorId="4B4332C3" wp14:editId="19732F2E">
            <wp:extent cx="2658195" cy="2828314"/>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ancang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81098" cy="2852682"/>
                    </a:xfrm>
                    <a:prstGeom prst="rect">
                      <a:avLst/>
                    </a:prstGeom>
                  </pic:spPr>
                </pic:pic>
              </a:graphicData>
            </a:graphic>
          </wp:inline>
        </w:drawing>
      </w:r>
    </w:p>
    <w:p w14:paraId="67FE9FDC" w14:textId="24565DA2" w:rsidR="00CB28E9" w:rsidRPr="00031A7A" w:rsidRDefault="00882587" w:rsidP="00882587">
      <w:pPr>
        <w:pStyle w:val="gambar2"/>
      </w:pPr>
      <w:bookmarkStart w:id="137" w:name="_Toc88100774"/>
      <w:r>
        <w:t xml:space="preserve">Gambar 4. </w:t>
      </w:r>
      <w:r w:rsidR="003D3850">
        <w:fldChar w:fldCharType="begin"/>
      </w:r>
      <w:r w:rsidR="003D3850">
        <w:instrText xml:space="preserve"> SEQ Gambar_4. \* ARABIC </w:instrText>
      </w:r>
      <w:r w:rsidR="003D3850">
        <w:fldChar w:fldCharType="separate"/>
      </w:r>
      <w:r>
        <w:rPr>
          <w:noProof/>
        </w:rPr>
        <w:t>2</w:t>
      </w:r>
      <w:r w:rsidR="003D3850">
        <w:rPr>
          <w:noProof/>
        </w:rPr>
        <w:fldChar w:fldCharType="end"/>
      </w:r>
      <w:r w:rsidRPr="00882587">
        <w:t xml:space="preserve"> </w:t>
      </w:r>
      <w:r w:rsidRPr="00031A7A">
        <w:t>Perancangan Topologi Menggunakan Dua ISP</w:t>
      </w:r>
      <w:bookmarkEnd w:id="137"/>
    </w:p>
    <w:p w14:paraId="370ADEC5" w14:textId="2200C45A" w:rsidR="002D391A" w:rsidRPr="00031A7A" w:rsidRDefault="00CB28E9" w:rsidP="00FB015A">
      <w:pPr>
        <w:spacing w:after="0" w:line="480" w:lineRule="auto"/>
        <w:ind w:left="720" w:firstLine="720"/>
        <w:jc w:val="both"/>
        <w:rPr>
          <w:i/>
        </w:rPr>
      </w:pPr>
      <w:r w:rsidRPr="00031A7A">
        <w:t xml:space="preserve">Berdasarkan gambar perancangan untuk melakukan </w:t>
      </w:r>
      <w:r w:rsidRPr="00031A7A">
        <w:rPr>
          <w:i/>
        </w:rPr>
        <w:t>load balancing</w:t>
      </w:r>
      <w:r w:rsidRPr="00031A7A">
        <w:t xml:space="preserve"> dan </w:t>
      </w:r>
      <w:r w:rsidRPr="00031A7A">
        <w:rPr>
          <w:i/>
        </w:rPr>
        <w:t>failover</w:t>
      </w:r>
      <w:r w:rsidRPr="00031A7A">
        <w:t xml:space="preserve"> membutuhkan 2 isp agar dapat membegi beban </w:t>
      </w:r>
      <w:r w:rsidRPr="00031A7A">
        <w:rPr>
          <w:i/>
        </w:rPr>
        <w:t>traffic</w:t>
      </w:r>
      <w:r w:rsidRPr="00031A7A">
        <w:t xml:space="preserve"> dengan menambahkan 1isp yaitu dari isp Tri yang menggunakan alat router DLink 920 yang dihubungkan ke mikrotik dan diteruskan ke </w:t>
      </w:r>
      <w:r w:rsidRPr="00031A7A">
        <w:rPr>
          <w:i/>
        </w:rPr>
        <w:t>client.</w:t>
      </w:r>
    </w:p>
    <w:p w14:paraId="19E85345" w14:textId="0A70D484" w:rsidR="00CB28E9" w:rsidRPr="00AA40DD" w:rsidRDefault="00CB28E9" w:rsidP="00780C9C">
      <w:pPr>
        <w:pStyle w:val="42"/>
      </w:pPr>
      <w:bookmarkStart w:id="138" w:name="_Toc88086231"/>
      <w:bookmarkStart w:id="139" w:name="_Toc88092172"/>
      <w:r w:rsidRPr="00AA40DD">
        <w:t>Perancangan Topologi Usulan Poltekkes Kemenkes Padang</w:t>
      </w:r>
      <w:bookmarkEnd w:id="138"/>
      <w:bookmarkEnd w:id="139"/>
    </w:p>
    <w:p w14:paraId="0016A366" w14:textId="77777777" w:rsidR="000D6ECA" w:rsidRPr="00031A7A" w:rsidRDefault="00CB28E9" w:rsidP="000D6ECA">
      <w:pPr>
        <w:spacing w:after="0" w:line="480" w:lineRule="auto"/>
        <w:ind w:left="720" w:firstLine="720"/>
        <w:jc w:val="both"/>
      </w:pPr>
      <w:r w:rsidRPr="00031A7A">
        <w:t>Berdasarkan data topologi yang didapat, peneliti tidaka akan merubah bentuk dari topologi jaringan pada Poltekkes Kemenkes Padang. Pada perancangan topologi usulan ini hanya akan menambahkan isp yang kedua yang langsung terhubung ke mikrotik.</w:t>
      </w:r>
    </w:p>
    <w:p w14:paraId="6A1FA3CF" w14:textId="0E9187E2" w:rsidR="00CB28E9" w:rsidRPr="00031A7A" w:rsidRDefault="00CB28E9" w:rsidP="000D6ECA">
      <w:pPr>
        <w:spacing w:after="0" w:line="480" w:lineRule="auto"/>
        <w:ind w:left="720" w:firstLine="720"/>
        <w:jc w:val="both"/>
      </w:pPr>
      <w:r w:rsidRPr="00031A7A">
        <w:t>Dibawah ini merupakan bentuk dari skema  topologi jaringan usulan pada Polt</w:t>
      </w:r>
      <w:r w:rsidR="002D391A" w:rsidRPr="00031A7A">
        <w:t>ekkes Kemenkes Padang.</w:t>
      </w:r>
    </w:p>
    <w:p w14:paraId="61069872" w14:textId="77777777" w:rsidR="00882587" w:rsidRDefault="001E61B4" w:rsidP="00882587">
      <w:pPr>
        <w:keepNext/>
        <w:spacing w:after="0" w:line="480" w:lineRule="auto"/>
        <w:jc w:val="center"/>
      </w:pPr>
      <w:r>
        <w:lastRenderedPageBreak/>
        <w:pict w14:anchorId="56CA6EBB">
          <v:shape id="_x0000_i1026" type="#_x0000_t75" style="width:342pt;height:198.75pt">
            <v:imagedata r:id="rId43" o:title="topologi usulan"/>
          </v:shape>
        </w:pict>
      </w:r>
    </w:p>
    <w:p w14:paraId="7B95C34E" w14:textId="2C4F7E11" w:rsidR="002D391A" w:rsidRPr="00031A7A" w:rsidRDefault="00882587" w:rsidP="00882587">
      <w:pPr>
        <w:pStyle w:val="gambar2"/>
      </w:pPr>
      <w:bookmarkStart w:id="140" w:name="_Toc88100775"/>
      <w:r>
        <w:t xml:space="preserve">Gambar 4. </w:t>
      </w:r>
      <w:r w:rsidR="003D3850">
        <w:fldChar w:fldCharType="begin"/>
      </w:r>
      <w:r w:rsidR="003D3850">
        <w:instrText xml:space="preserve"> SEQ Gambar_4. \* ARABIC </w:instrText>
      </w:r>
      <w:r w:rsidR="003D3850">
        <w:fldChar w:fldCharType="separate"/>
      </w:r>
      <w:r>
        <w:rPr>
          <w:noProof/>
        </w:rPr>
        <w:t>3</w:t>
      </w:r>
      <w:r w:rsidR="003D3850">
        <w:rPr>
          <w:noProof/>
        </w:rPr>
        <w:fldChar w:fldCharType="end"/>
      </w:r>
      <w:r w:rsidRPr="00882587">
        <w:t xml:space="preserve"> </w:t>
      </w:r>
      <w:r w:rsidRPr="00031A7A">
        <w:t>Topologi Usulan Poltekkes Kemenkes Padang</w:t>
      </w:r>
      <w:bookmarkEnd w:id="140"/>
    </w:p>
    <w:p w14:paraId="42279F02" w14:textId="57C43008" w:rsidR="00FB015A" w:rsidRDefault="00CB28E9" w:rsidP="00620DFD">
      <w:pPr>
        <w:spacing w:after="0" w:line="480" w:lineRule="auto"/>
        <w:ind w:left="720" w:firstLine="720"/>
        <w:jc w:val="both"/>
      </w:pPr>
      <w:r w:rsidRPr="00031A7A">
        <w:t xml:space="preserve">Berdasarkan gambar 4.3 merupakan topologi usulan yang sudah ditambahkan dengan isp Tri yang langsung terhubung langsung denagn mikrotik. Pada isp kedua menggunakan router dari DLink 920 yang dihubungkan ke mikrotik dan dikonfigurasi dengan mikrotik menmggunakan </w:t>
      </w:r>
      <w:r w:rsidRPr="00031A7A">
        <w:rPr>
          <w:i/>
        </w:rPr>
        <w:t>load balancing</w:t>
      </w:r>
      <w:r w:rsidRPr="00031A7A">
        <w:t xml:space="preserve"> dan </w:t>
      </w:r>
      <w:r w:rsidRPr="00031A7A">
        <w:rPr>
          <w:i/>
        </w:rPr>
        <w:t>failover</w:t>
      </w:r>
      <w:r w:rsidRPr="00031A7A">
        <w:t xml:space="preserve"> dengan metode PCC dan </w:t>
      </w:r>
      <w:r w:rsidR="002D391A" w:rsidRPr="00031A7A">
        <w:t>langsung dihubungkan ke client.</w:t>
      </w:r>
    </w:p>
    <w:p w14:paraId="1C738AFC" w14:textId="77777777" w:rsidR="00620DFD" w:rsidRDefault="00620DFD" w:rsidP="00620DFD">
      <w:pPr>
        <w:spacing w:after="0" w:line="480" w:lineRule="auto"/>
        <w:ind w:left="720" w:firstLine="720"/>
        <w:jc w:val="both"/>
      </w:pPr>
    </w:p>
    <w:p w14:paraId="4B8370FA" w14:textId="4C96A975" w:rsidR="00CB28E9" w:rsidRPr="00AA40DD" w:rsidRDefault="00CB28E9" w:rsidP="00AA40DD">
      <w:pPr>
        <w:pStyle w:val="41"/>
      </w:pPr>
      <w:bookmarkStart w:id="141" w:name="_Toc88086232"/>
      <w:bookmarkStart w:id="142" w:name="_Toc88092173"/>
      <w:r w:rsidRPr="00AA40DD">
        <w:t>Konfigurasi Jaringan</w:t>
      </w:r>
      <w:bookmarkEnd w:id="141"/>
      <w:bookmarkEnd w:id="142"/>
      <w:r w:rsidRPr="00AA40DD">
        <w:t xml:space="preserve"> </w:t>
      </w:r>
    </w:p>
    <w:p w14:paraId="3A8CC65C" w14:textId="77777777" w:rsidR="002D391A" w:rsidRPr="00031A7A" w:rsidRDefault="00CB28E9" w:rsidP="00620DFD">
      <w:pPr>
        <w:spacing w:after="0" w:line="480" w:lineRule="auto"/>
        <w:ind w:left="360" w:firstLine="720"/>
        <w:jc w:val="both"/>
      </w:pPr>
      <w:r w:rsidRPr="00031A7A">
        <w:t>Pada konfigurasi jaringan merupakan langkah awal untuk dapat terhubung oleh internt yang mana aplikasi yang digunakan adalah winbox. Berikut konfigurasi jaringan internet pada router mikrotik :</w:t>
      </w:r>
    </w:p>
    <w:p w14:paraId="1B8018B5" w14:textId="77777777" w:rsidR="00FB015A" w:rsidRDefault="00CB28E9" w:rsidP="009B11B6">
      <w:pPr>
        <w:pStyle w:val="ListParagraph"/>
        <w:numPr>
          <w:ilvl w:val="0"/>
          <w:numId w:val="50"/>
        </w:numPr>
        <w:spacing w:after="0" w:line="480" w:lineRule="auto"/>
        <w:jc w:val="both"/>
        <w:rPr>
          <w:b/>
        </w:rPr>
      </w:pPr>
      <w:r w:rsidRPr="00031A7A">
        <w:rPr>
          <w:b/>
        </w:rPr>
        <w:t>Login Winbox</w:t>
      </w:r>
    </w:p>
    <w:p w14:paraId="4DD89EB1" w14:textId="380B1061" w:rsidR="00CB28E9" w:rsidRPr="00FB015A" w:rsidRDefault="00CB28E9" w:rsidP="00FB015A">
      <w:pPr>
        <w:pStyle w:val="ListParagraph"/>
        <w:spacing w:after="0" w:line="480" w:lineRule="auto"/>
        <w:ind w:firstLine="720"/>
        <w:jc w:val="both"/>
        <w:rPr>
          <w:b/>
        </w:rPr>
      </w:pPr>
      <w:r w:rsidRPr="00FB015A">
        <w:t xml:space="preserve">Pada langkah awal kita perlu login ke aplikasi winbox dengan memasukkan MAC address atau bias di </w:t>
      </w:r>
      <w:r w:rsidRPr="00FB015A">
        <w:rPr>
          <w:i/>
        </w:rPr>
        <w:t xml:space="preserve">refresh </w:t>
      </w:r>
      <w:r w:rsidRPr="00FB015A">
        <w:t>pada menu neighbors</w:t>
      </w:r>
      <w:r w:rsidRPr="00FB015A">
        <w:rPr>
          <w:i/>
        </w:rPr>
        <w:t xml:space="preserve">. </w:t>
      </w:r>
      <w:r w:rsidRPr="00FB015A">
        <w:t>Seperti gambar 4.4 berikut ini.</w:t>
      </w:r>
    </w:p>
    <w:p w14:paraId="5DE034DE" w14:textId="77777777" w:rsidR="00882587" w:rsidRDefault="00CB28E9" w:rsidP="00882587">
      <w:pPr>
        <w:keepNext/>
        <w:spacing w:after="0" w:line="480" w:lineRule="auto"/>
        <w:ind w:firstLine="720"/>
        <w:jc w:val="center"/>
      </w:pPr>
      <w:r w:rsidRPr="00031A7A">
        <w:rPr>
          <w:noProof/>
        </w:rPr>
        <w:lastRenderedPageBreak/>
        <w:drawing>
          <wp:inline distT="0" distB="0" distL="0" distR="0" wp14:anchorId="08EDA2DB" wp14:editId="1F8D5572">
            <wp:extent cx="2836127" cy="814705"/>
            <wp:effectExtent l="0" t="0" r="254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1_login (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82360" cy="827986"/>
                    </a:xfrm>
                    <a:prstGeom prst="rect">
                      <a:avLst/>
                    </a:prstGeom>
                  </pic:spPr>
                </pic:pic>
              </a:graphicData>
            </a:graphic>
          </wp:inline>
        </w:drawing>
      </w:r>
    </w:p>
    <w:p w14:paraId="0A4CD581" w14:textId="4C8E3F1B" w:rsidR="00CB28E9" w:rsidRDefault="00882587" w:rsidP="00882587">
      <w:pPr>
        <w:pStyle w:val="gambar2"/>
      </w:pPr>
      <w:bookmarkStart w:id="143" w:name="_Toc88100776"/>
      <w:r>
        <w:t xml:space="preserve">Gambar 4. </w:t>
      </w:r>
      <w:r w:rsidR="003D3850">
        <w:fldChar w:fldCharType="begin"/>
      </w:r>
      <w:r w:rsidR="003D3850">
        <w:instrText xml:space="preserve"> SEQ Gambar_4. \* ARABIC </w:instrText>
      </w:r>
      <w:r w:rsidR="003D3850">
        <w:fldChar w:fldCharType="separate"/>
      </w:r>
      <w:r>
        <w:rPr>
          <w:noProof/>
        </w:rPr>
        <w:t>4</w:t>
      </w:r>
      <w:r w:rsidR="003D3850">
        <w:rPr>
          <w:noProof/>
        </w:rPr>
        <w:fldChar w:fldCharType="end"/>
      </w:r>
      <w:r w:rsidRPr="00882587">
        <w:t xml:space="preserve"> </w:t>
      </w:r>
      <w:r w:rsidRPr="00031A7A">
        <w:t>Halaman Login Winbox</w:t>
      </w:r>
      <w:bookmarkEnd w:id="143"/>
    </w:p>
    <w:p w14:paraId="2B138D14" w14:textId="77777777" w:rsidR="00882587" w:rsidRPr="00031A7A" w:rsidRDefault="00882587" w:rsidP="00882587">
      <w:pPr>
        <w:pStyle w:val="gambar2"/>
      </w:pPr>
    </w:p>
    <w:p w14:paraId="5526FB34" w14:textId="77777777" w:rsidR="00BD6568" w:rsidRPr="00031A7A" w:rsidRDefault="00CB28E9" w:rsidP="009B11B6">
      <w:pPr>
        <w:pStyle w:val="ListParagraph"/>
        <w:numPr>
          <w:ilvl w:val="0"/>
          <w:numId w:val="50"/>
        </w:numPr>
        <w:spacing w:after="0" w:line="480" w:lineRule="auto"/>
        <w:rPr>
          <w:b/>
        </w:rPr>
      </w:pPr>
      <w:r w:rsidRPr="00031A7A">
        <w:rPr>
          <w:b/>
        </w:rPr>
        <w:t>Interface</w:t>
      </w:r>
    </w:p>
    <w:p w14:paraId="233F935C" w14:textId="77777777" w:rsidR="00BD6568" w:rsidRPr="00031A7A" w:rsidRDefault="00CB28E9" w:rsidP="00620DFD">
      <w:pPr>
        <w:spacing w:after="0" w:line="480" w:lineRule="auto"/>
        <w:ind w:left="720" w:firstLine="720"/>
        <w:jc w:val="both"/>
      </w:pPr>
      <w:r w:rsidRPr="00031A7A">
        <w:t xml:space="preserve">Selanjutnya kita perlu memberikan nama pada </w:t>
      </w:r>
      <w:r w:rsidRPr="00031A7A">
        <w:rPr>
          <w:i/>
        </w:rPr>
        <w:t xml:space="preserve">interface </w:t>
      </w:r>
      <w:r w:rsidRPr="00031A7A">
        <w:t xml:space="preserve">untuk mempermudah dalam mementukan daftar </w:t>
      </w:r>
      <w:r w:rsidRPr="00031A7A">
        <w:rPr>
          <w:i/>
        </w:rPr>
        <w:t>interface</w:t>
      </w:r>
      <w:r w:rsidRPr="00031A7A">
        <w:t xml:space="preserve"> yang diinginkan dengan cara memilih </w:t>
      </w:r>
      <w:r w:rsidRPr="00031A7A">
        <w:rPr>
          <w:i/>
        </w:rPr>
        <w:t>interface</w:t>
      </w:r>
      <w:r w:rsidRPr="00031A7A">
        <w:t xml:space="preserve"> pada menu utama winbox makan akan muncul tampuilan </w:t>
      </w:r>
      <w:r w:rsidRPr="00031A7A">
        <w:rPr>
          <w:i/>
        </w:rPr>
        <w:t>interface list</w:t>
      </w:r>
      <w:r w:rsidRPr="00031A7A">
        <w:t>, dan di ganti namanya untuk membedakan antaara isp a, b, dan lokal. Penamaan pada interface seperti berikut:</w:t>
      </w:r>
    </w:p>
    <w:p w14:paraId="6E60554F" w14:textId="77777777" w:rsidR="00BD6568" w:rsidRPr="00031A7A" w:rsidRDefault="00CB28E9" w:rsidP="00BD6568">
      <w:pPr>
        <w:spacing w:after="0" w:line="480" w:lineRule="auto"/>
        <w:ind w:left="720"/>
        <w:jc w:val="both"/>
      </w:pPr>
      <w:r w:rsidRPr="00031A7A">
        <w:rPr>
          <w:b/>
          <w:i/>
        </w:rPr>
        <w:t xml:space="preserve">/interface </w:t>
      </w:r>
      <w:r w:rsidR="00BD6568" w:rsidRPr="00031A7A">
        <w:rPr>
          <w:b/>
          <w:i/>
        </w:rPr>
        <w:t>Ethernet</w:t>
      </w:r>
      <w:r w:rsidR="00BD6568" w:rsidRPr="00031A7A">
        <w:t xml:space="preserve"> </w:t>
      </w:r>
      <w:r w:rsidRPr="00031A7A">
        <w:rPr>
          <w:b/>
          <w:i/>
        </w:rPr>
        <w:t>set [ find default-name=ether1 ] name=ether1_ISP-A</w:t>
      </w:r>
    </w:p>
    <w:p w14:paraId="34D635B5" w14:textId="77777777" w:rsidR="00BD6568" w:rsidRPr="00031A7A" w:rsidRDefault="00CB28E9" w:rsidP="00BD6568">
      <w:pPr>
        <w:spacing w:after="0" w:line="480" w:lineRule="auto"/>
        <w:ind w:left="720"/>
        <w:jc w:val="both"/>
      </w:pPr>
      <w:r w:rsidRPr="00031A7A">
        <w:rPr>
          <w:b/>
          <w:i/>
        </w:rPr>
        <w:t>set [ find default-name=ether2 ] name=ether2_ISP-B</w:t>
      </w:r>
      <w:r w:rsidR="00BD6568" w:rsidRPr="00031A7A">
        <w:t xml:space="preserve"> </w:t>
      </w:r>
      <w:r w:rsidRPr="00031A7A">
        <w:rPr>
          <w:b/>
          <w:i/>
        </w:rPr>
        <w:t>set [ find default-name=ether3 ] name=ether3_Lokal</w:t>
      </w:r>
    </w:p>
    <w:p w14:paraId="6D35749E" w14:textId="7498BDD3" w:rsidR="00CB28E9" w:rsidRPr="00031A7A" w:rsidRDefault="000D6ECA" w:rsidP="000D6ECA">
      <w:pPr>
        <w:spacing w:after="0" w:line="480" w:lineRule="auto"/>
        <w:ind w:left="720" w:firstLine="720"/>
        <w:jc w:val="both"/>
      </w:pPr>
      <w:r w:rsidRPr="00031A7A">
        <w:t>A</w:t>
      </w:r>
      <w:r w:rsidR="00CB28E9" w:rsidRPr="00031A7A">
        <w:t>tau se</w:t>
      </w:r>
      <w:r w:rsidR="00BD6568" w:rsidRPr="00031A7A">
        <w:t>perti gambar 4.5 berikiut ini :</w:t>
      </w:r>
    </w:p>
    <w:p w14:paraId="45A1A953" w14:textId="77777777" w:rsidR="00882587" w:rsidRDefault="001E61B4" w:rsidP="00882587">
      <w:pPr>
        <w:keepNext/>
        <w:spacing w:after="0" w:line="480" w:lineRule="auto"/>
        <w:jc w:val="center"/>
      </w:pPr>
      <w:r>
        <w:pict w14:anchorId="5EADAC63">
          <v:shape id="_x0000_i1027" type="#_x0000_t75" style="width:348.75pt;height:87pt">
            <v:imagedata r:id="rId45" o:title="ss_interface"/>
          </v:shape>
        </w:pict>
      </w:r>
    </w:p>
    <w:p w14:paraId="5A2733A0" w14:textId="6B047196" w:rsidR="00BD6568" w:rsidRDefault="00882587" w:rsidP="00882587">
      <w:pPr>
        <w:pStyle w:val="gambar2"/>
      </w:pPr>
      <w:bookmarkStart w:id="144" w:name="_Toc88100777"/>
      <w:r>
        <w:t xml:space="preserve">Gambar 4. </w:t>
      </w:r>
      <w:r w:rsidR="003D3850">
        <w:fldChar w:fldCharType="begin"/>
      </w:r>
      <w:r w:rsidR="003D3850">
        <w:instrText xml:space="preserve"> SEQ Gambar_4. \* ARABIC </w:instrText>
      </w:r>
      <w:r w:rsidR="003D3850">
        <w:fldChar w:fldCharType="separate"/>
      </w:r>
      <w:r>
        <w:rPr>
          <w:noProof/>
        </w:rPr>
        <w:t>5</w:t>
      </w:r>
      <w:r w:rsidR="003D3850">
        <w:rPr>
          <w:noProof/>
        </w:rPr>
        <w:fldChar w:fldCharType="end"/>
      </w:r>
      <w:r w:rsidRPr="00882587">
        <w:t xml:space="preserve"> </w:t>
      </w:r>
      <w:r w:rsidRPr="00031A7A">
        <w:t>Interface List</w:t>
      </w:r>
      <w:bookmarkEnd w:id="144"/>
    </w:p>
    <w:p w14:paraId="145A9744" w14:textId="77777777" w:rsidR="00882587" w:rsidRPr="00031A7A" w:rsidRDefault="00882587" w:rsidP="00882587">
      <w:pPr>
        <w:pStyle w:val="gambar2"/>
      </w:pPr>
    </w:p>
    <w:p w14:paraId="48A3D2E5" w14:textId="77777777" w:rsidR="00BD6568" w:rsidRPr="00031A7A" w:rsidRDefault="00CB28E9" w:rsidP="009B11B6">
      <w:pPr>
        <w:pStyle w:val="ListParagraph"/>
        <w:numPr>
          <w:ilvl w:val="0"/>
          <w:numId w:val="50"/>
        </w:numPr>
        <w:spacing w:after="0" w:line="480" w:lineRule="auto"/>
        <w:rPr>
          <w:b/>
        </w:rPr>
      </w:pPr>
      <w:r w:rsidRPr="00031A7A">
        <w:rPr>
          <w:b/>
        </w:rPr>
        <w:t>IP Address</w:t>
      </w:r>
    </w:p>
    <w:p w14:paraId="65A11CB4" w14:textId="78D6E695" w:rsidR="00BD6568" w:rsidRPr="00031A7A" w:rsidRDefault="00CB28E9" w:rsidP="001B711B">
      <w:pPr>
        <w:spacing w:after="0" w:line="480" w:lineRule="auto"/>
        <w:ind w:left="720" w:firstLine="720"/>
        <w:jc w:val="both"/>
      </w:pPr>
      <w:r w:rsidRPr="00031A7A">
        <w:t xml:space="preserve">Hal yang terpenting memberikan ip </w:t>
      </w:r>
      <w:r w:rsidRPr="00031A7A">
        <w:rPr>
          <w:i/>
        </w:rPr>
        <w:t>address</w:t>
      </w:r>
      <w:r w:rsidRPr="00031A7A">
        <w:t xml:space="preserve"> pada masing Ethernet pada mikrotik router sesuai alamat ip yang terdapat pada isp indosat, tri, dan lokal dengan cara memilih </w:t>
      </w:r>
      <w:r w:rsidRPr="00031A7A">
        <w:rPr>
          <w:b/>
        </w:rPr>
        <w:t>IP</w:t>
      </w:r>
      <w:r w:rsidRPr="00031A7A">
        <w:t xml:space="preserve"> </w:t>
      </w:r>
      <w:r w:rsidRPr="00031A7A">
        <w:rPr>
          <w:b/>
        </w:rPr>
        <w:t xml:space="preserve">&gt; </w:t>
      </w:r>
      <w:r w:rsidRPr="00031A7A">
        <w:rPr>
          <w:b/>
          <w:i/>
        </w:rPr>
        <w:t xml:space="preserve">Addresses </w:t>
      </w:r>
      <w:r w:rsidRPr="00031A7A">
        <w:rPr>
          <w:b/>
        </w:rPr>
        <w:t xml:space="preserve">&gt; “+” </w:t>
      </w:r>
      <w:r w:rsidRPr="00031A7A">
        <w:t xml:space="preserve">kemudian akan muncul halaman address list lalu diisi dengan ip yang telah ada. Untuk ip public dari Poltekkes </w:t>
      </w:r>
      <w:r w:rsidRPr="00031A7A">
        <w:lastRenderedPageBreak/>
        <w:t>Kemenkes Padang dengan nama ISP-A adalah 114.5.192.199/24, ip Tri yang menggunakan router</w:t>
      </w:r>
      <w:r w:rsidR="00BD6568" w:rsidRPr="00031A7A">
        <w:t xml:space="preserve"> </w:t>
      </w:r>
      <w:r w:rsidRPr="00031A7A">
        <w:t xml:space="preserve">DLink 920 dengan nama ISP-B adalah 192.168.0.1/24, dan ip lokal untuk client adalah 192.168.100.10/24, Pengalamatan nya sebagai berikut </w:t>
      </w:r>
      <w:r w:rsidR="00BD6568" w:rsidRPr="00031A7A">
        <w:t>:</w:t>
      </w:r>
    </w:p>
    <w:p w14:paraId="22E5469C" w14:textId="77777777" w:rsidR="00BD6568" w:rsidRPr="00031A7A" w:rsidRDefault="00CB28E9" w:rsidP="00BD6568">
      <w:pPr>
        <w:spacing w:after="0" w:line="480" w:lineRule="auto"/>
        <w:ind w:left="720"/>
        <w:jc w:val="both"/>
        <w:rPr>
          <w:b/>
          <w:i/>
        </w:rPr>
      </w:pPr>
      <w:r w:rsidRPr="00031A7A">
        <w:rPr>
          <w:b/>
          <w:i/>
        </w:rPr>
        <w:t>/ip address</w:t>
      </w:r>
      <w:r w:rsidR="006D0BD8" w:rsidRPr="00031A7A">
        <w:t xml:space="preserve"> </w:t>
      </w:r>
      <w:r w:rsidRPr="00031A7A">
        <w:rPr>
          <w:b/>
          <w:i/>
        </w:rPr>
        <w:t>add address=114.5.192.199/24 interface=ether1_ISP-A network=114.5.192.0</w:t>
      </w:r>
      <w:r w:rsidR="006D0BD8" w:rsidRPr="00031A7A">
        <w:rPr>
          <w:b/>
          <w:i/>
        </w:rPr>
        <w:t xml:space="preserve"> </w:t>
      </w:r>
      <w:r w:rsidRPr="00031A7A">
        <w:rPr>
          <w:b/>
          <w:i/>
        </w:rPr>
        <w:t>add address=192.168.0.36/24 interface=ether2_ISP-B network=192.168.0.0</w:t>
      </w:r>
      <w:r w:rsidR="00BD6568" w:rsidRPr="00031A7A">
        <w:rPr>
          <w:b/>
          <w:i/>
        </w:rPr>
        <w:t xml:space="preserve"> </w:t>
      </w:r>
    </w:p>
    <w:p w14:paraId="50D5A479" w14:textId="77777777" w:rsidR="00BD6568" w:rsidRPr="00031A7A" w:rsidRDefault="00BD6568" w:rsidP="00BD6568">
      <w:pPr>
        <w:spacing w:after="0" w:line="480" w:lineRule="auto"/>
        <w:ind w:left="720"/>
        <w:jc w:val="both"/>
        <w:rPr>
          <w:b/>
          <w:i/>
        </w:rPr>
      </w:pPr>
      <w:r w:rsidRPr="00031A7A">
        <w:rPr>
          <w:b/>
          <w:i/>
        </w:rPr>
        <w:t xml:space="preserve">add address=192.168.100.10/24 </w:t>
      </w:r>
      <w:r w:rsidR="00CB28E9" w:rsidRPr="00031A7A">
        <w:rPr>
          <w:b/>
          <w:i/>
        </w:rPr>
        <w:t>interface=ether3_Lok</w:t>
      </w:r>
      <w:r w:rsidR="006D0BD8" w:rsidRPr="00031A7A">
        <w:rPr>
          <w:b/>
          <w:i/>
        </w:rPr>
        <w:t xml:space="preserve">al </w:t>
      </w:r>
      <w:r w:rsidR="00CB28E9" w:rsidRPr="00031A7A">
        <w:rPr>
          <w:b/>
          <w:i/>
        </w:rPr>
        <w:t>network=192.168.100.0</w:t>
      </w:r>
    </w:p>
    <w:p w14:paraId="7EAE7D3F" w14:textId="33237101" w:rsidR="00CB28E9" w:rsidRPr="00031A7A" w:rsidRDefault="000D6ECA" w:rsidP="000D6ECA">
      <w:pPr>
        <w:spacing w:after="0" w:line="480" w:lineRule="auto"/>
        <w:ind w:left="720" w:firstLine="720"/>
        <w:jc w:val="both"/>
        <w:rPr>
          <w:b/>
          <w:i/>
        </w:rPr>
      </w:pPr>
      <w:r w:rsidRPr="00031A7A">
        <w:t>A</w:t>
      </w:r>
      <w:r w:rsidR="00CB28E9" w:rsidRPr="00031A7A">
        <w:t>tau seperti gambar 4.6 berikut ini.</w:t>
      </w:r>
    </w:p>
    <w:p w14:paraId="537CA0AF" w14:textId="77777777" w:rsidR="00882587" w:rsidRDefault="00CB28E9" w:rsidP="00882587">
      <w:pPr>
        <w:keepNext/>
        <w:spacing w:after="0" w:line="480" w:lineRule="auto"/>
        <w:ind w:firstLine="720"/>
        <w:jc w:val="center"/>
      </w:pPr>
      <w:r w:rsidRPr="00031A7A">
        <w:rPr>
          <w:noProof/>
        </w:rPr>
        <w:drawing>
          <wp:inline distT="0" distB="0" distL="0" distR="0" wp14:anchorId="007204D3" wp14:editId="312FD4D1">
            <wp:extent cx="2415540" cy="2498847"/>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ddress list.png"/>
                    <pic:cNvPicPr/>
                  </pic:nvPicPr>
                  <pic:blipFill>
                    <a:blip r:embed="rId46">
                      <a:extLst>
                        <a:ext uri="{28A0092B-C50C-407E-A947-70E740481C1C}">
                          <a14:useLocalDpi xmlns:a14="http://schemas.microsoft.com/office/drawing/2010/main" val="0"/>
                        </a:ext>
                      </a:extLst>
                    </a:blip>
                    <a:stretch>
                      <a:fillRect/>
                    </a:stretch>
                  </pic:blipFill>
                  <pic:spPr>
                    <a:xfrm>
                      <a:off x="0" y="0"/>
                      <a:ext cx="2448966" cy="2533426"/>
                    </a:xfrm>
                    <a:prstGeom prst="rect">
                      <a:avLst/>
                    </a:prstGeom>
                  </pic:spPr>
                </pic:pic>
              </a:graphicData>
            </a:graphic>
          </wp:inline>
        </w:drawing>
      </w:r>
    </w:p>
    <w:p w14:paraId="0707DFCA" w14:textId="4E0DA9F2" w:rsidR="00CB28E9" w:rsidRDefault="00882587" w:rsidP="00882587">
      <w:pPr>
        <w:pStyle w:val="gambar2"/>
        <w:rPr>
          <w:i/>
        </w:rPr>
      </w:pPr>
      <w:bookmarkStart w:id="145" w:name="_Toc88100778"/>
      <w:r>
        <w:t xml:space="preserve">Gambar 4. </w:t>
      </w:r>
      <w:r w:rsidR="003D3850">
        <w:fldChar w:fldCharType="begin"/>
      </w:r>
      <w:r w:rsidR="003D3850">
        <w:instrText xml:space="preserve"> SEQ Gambar_4. \* ARABIC </w:instrText>
      </w:r>
      <w:r w:rsidR="003D3850">
        <w:fldChar w:fldCharType="separate"/>
      </w:r>
      <w:r>
        <w:rPr>
          <w:noProof/>
        </w:rPr>
        <w:t>6</w:t>
      </w:r>
      <w:r w:rsidR="003D3850">
        <w:rPr>
          <w:noProof/>
        </w:rPr>
        <w:fldChar w:fldCharType="end"/>
      </w:r>
      <w:r w:rsidRPr="00882587">
        <w:t xml:space="preserve"> </w:t>
      </w:r>
      <w:r w:rsidRPr="00031A7A">
        <w:t xml:space="preserve">Memberikan IP Address Pada </w:t>
      </w:r>
      <w:r w:rsidRPr="00031A7A">
        <w:rPr>
          <w:i/>
        </w:rPr>
        <w:t>Ethernet</w:t>
      </w:r>
      <w:bookmarkEnd w:id="145"/>
    </w:p>
    <w:p w14:paraId="5B1A8ACB" w14:textId="77777777" w:rsidR="00882587" w:rsidRPr="00882587" w:rsidRDefault="00882587" w:rsidP="00882587"/>
    <w:p w14:paraId="56137E9A" w14:textId="77777777" w:rsidR="00BD6568" w:rsidRPr="00031A7A" w:rsidRDefault="00CB28E9" w:rsidP="009B11B6">
      <w:pPr>
        <w:pStyle w:val="ListParagraph"/>
        <w:numPr>
          <w:ilvl w:val="0"/>
          <w:numId w:val="50"/>
        </w:numPr>
        <w:spacing w:after="0" w:line="480" w:lineRule="auto"/>
        <w:rPr>
          <w:b/>
          <w:i/>
        </w:rPr>
      </w:pPr>
      <w:r w:rsidRPr="00031A7A">
        <w:rPr>
          <w:b/>
        </w:rPr>
        <w:t>Routes</w:t>
      </w:r>
    </w:p>
    <w:p w14:paraId="5999AF59" w14:textId="15AC8769" w:rsidR="00CB28E9" w:rsidRPr="00031A7A" w:rsidRDefault="00CB28E9" w:rsidP="001B711B">
      <w:pPr>
        <w:spacing w:after="0" w:line="480" w:lineRule="auto"/>
        <w:ind w:left="720" w:firstLine="720"/>
      </w:pPr>
      <w:r w:rsidRPr="00031A7A">
        <w:t xml:space="preserve">Dalam konfigurasi routing pasti dibutuhkan sebuah alamat tujuan </w:t>
      </w:r>
      <w:r w:rsidRPr="00031A7A">
        <w:rPr>
          <w:i/>
        </w:rPr>
        <w:t xml:space="preserve">gateaway </w:t>
      </w:r>
      <w:r w:rsidRPr="00031A7A">
        <w:t xml:space="preserve">agar jaringan bisa berkomunikasi dan membentuk sebuah link. Pada prinsipnya router digunakan untuk menghubungkan dan meneruskan data antara dua atau satu jaringan dengan jaringan lainnya yang biasanya berbeda network. Untuk melakukan penambhan </w:t>
      </w:r>
      <w:r w:rsidRPr="00031A7A">
        <w:rPr>
          <w:i/>
        </w:rPr>
        <w:t xml:space="preserve">gateaway </w:t>
      </w:r>
      <w:r w:rsidRPr="00031A7A">
        <w:t xml:space="preserve">pada menu </w:t>
      </w:r>
      <w:r w:rsidRPr="00031A7A">
        <w:rPr>
          <w:i/>
        </w:rPr>
        <w:t xml:space="preserve">Routes </w:t>
      </w:r>
      <w:r w:rsidRPr="00031A7A">
        <w:lastRenderedPageBreak/>
        <w:t xml:space="preserve">dengan cara memilih </w:t>
      </w:r>
      <w:r w:rsidRPr="00031A7A">
        <w:rPr>
          <w:b/>
          <w:i/>
        </w:rPr>
        <w:t xml:space="preserve">Routes </w:t>
      </w:r>
      <w:r w:rsidRPr="00031A7A">
        <w:rPr>
          <w:b/>
        </w:rPr>
        <w:t xml:space="preserve">&gt; “+” </w:t>
      </w:r>
      <w:r w:rsidRPr="00031A7A">
        <w:t>kemudian</w:t>
      </w:r>
      <w:r w:rsidRPr="00031A7A">
        <w:rPr>
          <w:b/>
        </w:rPr>
        <w:t xml:space="preserve"> </w:t>
      </w:r>
      <w:r w:rsidRPr="00031A7A">
        <w:t>akan muncul</w:t>
      </w:r>
      <w:r w:rsidRPr="00031A7A">
        <w:rPr>
          <w:b/>
        </w:rPr>
        <w:t xml:space="preserve"> </w:t>
      </w:r>
      <w:r w:rsidRPr="00031A7A">
        <w:t xml:space="preserve">halaman </w:t>
      </w:r>
      <w:r w:rsidRPr="00031A7A">
        <w:rPr>
          <w:i/>
        </w:rPr>
        <w:t xml:space="preserve">New Route </w:t>
      </w:r>
      <w:r w:rsidRPr="00031A7A">
        <w:t xml:space="preserve">lalu isikan </w:t>
      </w:r>
      <w:r w:rsidRPr="00031A7A">
        <w:rPr>
          <w:i/>
        </w:rPr>
        <w:t>gateaway</w:t>
      </w:r>
      <w:r w:rsidRPr="00031A7A">
        <w:t xml:space="preserve"> dari masing-masing isp tersebut. Seperti gambar 4.7 berikut ini:</w:t>
      </w:r>
    </w:p>
    <w:p w14:paraId="34C3291E" w14:textId="77777777" w:rsidR="00882587" w:rsidRDefault="00CB28E9" w:rsidP="00882587">
      <w:pPr>
        <w:keepNext/>
        <w:spacing w:after="0" w:line="480" w:lineRule="auto"/>
        <w:ind w:firstLine="720"/>
        <w:jc w:val="center"/>
      </w:pPr>
      <w:r w:rsidRPr="00031A7A">
        <w:rPr>
          <w:noProof/>
        </w:rPr>
        <w:drawing>
          <wp:inline distT="0" distB="0" distL="0" distR="0" wp14:anchorId="13041851" wp14:editId="1F2597DC">
            <wp:extent cx="3062605" cy="2514600"/>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ues.png"/>
                    <pic:cNvPicPr/>
                  </pic:nvPicPr>
                  <pic:blipFill>
                    <a:blip r:embed="rId47">
                      <a:extLst>
                        <a:ext uri="{28A0092B-C50C-407E-A947-70E740481C1C}">
                          <a14:useLocalDpi xmlns:a14="http://schemas.microsoft.com/office/drawing/2010/main" val="0"/>
                        </a:ext>
                      </a:extLst>
                    </a:blip>
                    <a:stretch>
                      <a:fillRect/>
                    </a:stretch>
                  </pic:blipFill>
                  <pic:spPr>
                    <a:xfrm>
                      <a:off x="0" y="0"/>
                      <a:ext cx="3080344" cy="2529165"/>
                    </a:xfrm>
                    <a:prstGeom prst="rect">
                      <a:avLst/>
                    </a:prstGeom>
                  </pic:spPr>
                </pic:pic>
              </a:graphicData>
            </a:graphic>
          </wp:inline>
        </w:drawing>
      </w:r>
    </w:p>
    <w:p w14:paraId="5CF9F663" w14:textId="5392BB07" w:rsidR="001B711B" w:rsidRDefault="00882587" w:rsidP="00882587">
      <w:pPr>
        <w:pStyle w:val="gambar2"/>
        <w:rPr>
          <w:i/>
        </w:rPr>
      </w:pPr>
      <w:bookmarkStart w:id="146" w:name="_Toc88100779"/>
      <w:r>
        <w:t xml:space="preserve">Gambar 4. </w:t>
      </w:r>
      <w:r w:rsidR="003D3850">
        <w:fldChar w:fldCharType="begin"/>
      </w:r>
      <w:r w:rsidR="003D3850">
        <w:instrText xml:space="preserve"> SEQ Gambar_4. \* ARABIC </w:instrText>
      </w:r>
      <w:r w:rsidR="003D3850">
        <w:fldChar w:fldCharType="separate"/>
      </w:r>
      <w:r>
        <w:rPr>
          <w:noProof/>
        </w:rPr>
        <w:t>7</w:t>
      </w:r>
      <w:r w:rsidR="003D3850">
        <w:rPr>
          <w:noProof/>
        </w:rPr>
        <w:fldChar w:fldCharType="end"/>
      </w:r>
      <w:r w:rsidRPr="00882587">
        <w:t xml:space="preserve"> </w:t>
      </w:r>
      <w:r w:rsidRPr="00031A7A">
        <w:t xml:space="preserve">Memberikan </w:t>
      </w:r>
      <w:r w:rsidRPr="00031A7A">
        <w:rPr>
          <w:i/>
        </w:rPr>
        <w:t>Gateaway</w:t>
      </w:r>
      <w:r w:rsidRPr="00031A7A">
        <w:t xml:space="preserve"> Pada </w:t>
      </w:r>
      <w:r w:rsidRPr="00031A7A">
        <w:rPr>
          <w:i/>
        </w:rPr>
        <w:t>Routes</w:t>
      </w:r>
      <w:bookmarkEnd w:id="146"/>
    </w:p>
    <w:p w14:paraId="7FCC9E5E" w14:textId="77777777" w:rsidR="00882587" w:rsidRPr="00882587" w:rsidRDefault="00882587" w:rsidP="00882587"/>
    <w:p w14:paraId="314C5337" w14:textId="237E7796" w:rsidR="00CB28E9" w:rsidRPr="00031A7A" w:rsidRDefault="00CB28E9" w:rsidP="009B11B6">
      <w:pPr>
        <w:pStyle w:val="ListParagraph"/>
        <w:numPr>
          <w:ilvl w:val="0"/>
          <w:numId w:val="50"/>
        </w:numPr>
        <w:spacing w:after="0" w:line="480" w:lineRule="auto"/>
        <w:rPr>
          <w:b/>
          <w:i/>
        </w:rPr>
      </w:pPr>
      <w:r w:rsidRPr="00031A7A">
        <w:rPr>
          <w:b/>
        </w:rPr>
        <w:t>DNS</w:t>
      </w:r>
    </w:p>
    <w:p w14:paraId="151DBAE6" w14:textId="734379A1" w:rsidR="006D0BD8" w:rsidRPr="00031A7A" w:rsidRDefault="00CB28E9" w:rsidP="000D6ECA">
      <w:pPr>
        <w:spacing w:after="0" w:line="480" w:lineRule="auto"/>
        <w:ind w:left="720" w:firstLine="720"/>
        <w:jc w:val="both"/>
      </w:pPr>
      <w:r w:rsidRPr="00031A7A">
        <w:t xml:space="preserve">DNS adalah sebuah protocol yang bertugas mengubah, menerjemahkan ip publik menjadi sebuah nama domain agar dapat diakses oleh web breowser seperti chrome atau mozilla firefox. Untuk melakukan penambahan DNS dengan cara memilih </w:t>
      </w:r>
      <w:r w:rsidRPr="00031A7A">
        <w:rPr>
          <w:b/>
        </w:rPr>
        <w:t xml:space="preserve">IP &gt; DNS </w:t>
      </w:r>
      <w:r w:rsidRPr="00031A7A">
        <w:t>akan muncul halaman DNS</w:t>
      </w:r>
      <w:r w:rsidRPr="00031A7A">
        <w:rPr>
          <w:i/>
        </w:rPr>
        <w:t xml:space="preserve"> Setting </w:t>
      </w:r>
      <w:r w:rsidRPr="00031A7A">
        <w:t xml:space="preserve">lalu diisikan dengan isp dari ISP-A dan ISP-B serta ditambahkan dengan dns dari ip public yaitu 114.5.5.5, 114.5.5.77 dan agar lebih stabil ditambahkan juga dns dari google yaitu 8.8.8.8, 8.8.4.4 dikarenakan dns dari google terkenal akan ke stabilannya kemudian dicentang juga </w:t>
      </w:r>
      <w:r w:rsidRPr="00031A7A">
        <w:rPr>
          <w:i/>
        </w:rPr>
        <w:t xml:space="preserve">allow remote request </w:t>
      </w:r>
      <w:r w:rsidRPr="00031A7A">
        <w:t xml:space="preserve">sebagai </w:t>
      </w:r>
      <w:r w:rsidRPr="00031A7A">
        <w:rPr>
          <w:i/>
        </w:rPr>
        <w:t xml:space="preserve">cache </w:t>
      </w:r>
      <w:r w:rsidRPr="00031A7A">
        <w:t>DNS, seperti berikut:</w:t>
      </w:r>
    </w:p>
    <w:p w14:paraId="6F42A394" w14:textId="549D61A4" w:rsidR="00CB28E9" w:rsidRPr="00031A7A" w:rsidRDefault="00CB28E9" w:rsidP="006D0BD8">
      <w:pPr>
        <w:spacing w:after="0" w:line="480" w:lineRule="auto"/>
        <w:ind w:firstLine="720"/>
        <w:jc w:val="both"/>
      </w:pPr>
      <w:r w:rsidRPr="00031A7A">
        <w:rPr>
          <w:b/>
        </w:rPr>
        <w:t>/ip dns</w:t>
      </w:r>
      <w:r w:rsidR="006D0BD8" w:rsidRPr="00031A7A">
        <w:t xml:space="preserve"> </w:t>
      </w:r>
      <w:r w:rsidRPr="00031A7A">
        <w:rPr>
          <w:b/>
        </w:rPr>
        <w:t>set allow-remote-requests=yes servers=\</w:t>
      </w:r>
    </w:p>
    <w:p w14:paraId="1E2DA1B0" w14:textId="5860F174" w:rsidR="006D0BD8" w:rsidRPr="00031A7A" w:rsidRDefault="00CB28E9" w:rsidP="00CB28E9">
      <w:pPr>
        <w:spacing w:after="0" w:line="480" w:lineRule="auto"/>
        <w:jc w:val="both"/>
        <w:rPr>
          <w:b/>
        </w:rPr>
      </w:pPr>
      <w:r w:rsidRPr="00031A7A">
        <w:rPr>
          <w:b/>
        </w:rPr>
        <w:t xml:space="preserve">    </w:t>
      </w:r>
      <w:r w:rsidR="006D0BD8" w:rsidRPr="00031A7A">
        <w:rPr>
          <w:b/>
        </w:rPr>
        <w:tab/>
      </w:r>
      <w:r w:rsidRPr="00031A7A">
        <w:rPr>
          <w:b/>
        </w:rPr>
        <w:t>114.5.192.199,192.163.0.1,114.5.5.5,114.5.5.77,8.8.8.8,8.8.4.4</w:t>
      </w:r>
    </w:p>
    <w:p w14:paraId="0D688BF1" w14:textId="7077CB3B" w:rsidR="00CB28E9" w:rsidRPr="00031A7A" w:rsidRDefault="00CB28E9" w:rsidP="000D6ECA">
      <w:pPr>
        <w:spacing w:after="0" w:line="480" w:lineRule="auto"/>
        <w:ind w:left="720" w:firstLine="720"/>
        <w:jc w:val="both"/>
      </w:pPr>
      <w:r w:rsidRPr="00031A7A">
        <w:t>Atau dapat dlihat dari gambar 4.8 berikut:</w:t>
      </w:r>
    </w:p>
    <w:p w14:paraId="2670AA83" w14:textId="77777777" w:rsidR="00882587" w:rsidRDefault="00CB28E9" w:rsidP="00882587">
      <w:pPr>
        <w:keepNext/>
        <w:spacing w:after="0" w:line="480" w:lineRule="auto"/>
        <w:jc w:val="center"/>
      </w:pPr>
      <w:r w:rsidRPr="00031A7A">
        <w:rPr>
          <w:noProof/>
        </w:rPr>
        <w:lastRenderedPageBreak/>
        <w:drawing>
          <wp:inline distT="0" distB="0" distL="0" distR="0" wp14:anchorId="003F8624" wp14:editId="2009B92E">
            <wp:extent cx="2819400" cy="27127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ns.png"/>
                    <pic:cNvPicPr/>
                  </pic:nvPicPr>
                  <pic:blipFill>
                    <a:blip r:embed="rId48">
                      <a:extLst>
                        <a:ext uri="{28A0092B-C50C-407E-A947-70E740481C1C}">
                          <a14:useLocalDpi xmlns:a14="http://schemas.microsoft.com/office/drawing/2010/main" val="0"/>
                        </a:ext>
                      </a:extLst>
                    </a:blip>
                    <a:stretch>
                      <a:fillRect/>
                    </a:stretch>
                  </pic:blipFill>
                  <pic:spPr>
                    <a:xfrm>
                      <a:off x="0" y="0"/>
                      <a:ext cx="2819656" cy="2712966"/>
                    </a:xfrm>
                    <a:prstGeom prst="rect">
                      <a:avLst/>
                    </a:prstGeom>
                  </pic:spPr>
                </pic:pic>
              </a:graphicData>
            </a:graphic>
          </wp:inline>
        </w:drawing>
      </w:r>
    </w:p>
    <w:p w14:paraId="6F725D04" w14:textId="3DAF3C4E" w:rsidR="00882587" w:rsidRDefault="00882587" w:rsidP="00882587">
      <w:pPr>
        <w:pStyle w:val="gambar2"/>
        <w:rPr>
          <w:i/>
        </w:rPr>
      </w:pPr>
      <w:bookmarkStart w:id="147" w:name="_Toc88100780"/>
      <w:r>
        <w:t xml:space="preserve">Gambar 4. </w:t>
      </w:r>
      <w:r w:rsidR="003D3850">
        <w:fldChar w:fldCharType="begin"/>
      </w:r>
      <w:r w:rsidR="003D3850">
        <w:instrText xml:space="preserve"> SEQ Gambar_4. \* ARABIC </w:instrText>
      </w:r>
      <w:r w:rsidR="003D3850">
        <w:fldChar w:fldCharType="separate"/>
      </w:r>
      <w:r>
        <w:rPr>
          <w:noProof/>
        </w:rPr>
        <w:t>8</w:t>
      </w:r>
      <w:r w:rsidR="003D3850">
        <w:rPr>
          <w:noProof/>
        </w:rPr>
        <w:fldChar w:fldCharType="end"/>
      </w:r>
      <w:r w:rsidRPr="00882587">
        <w:t xml:space="preserve"> </w:t>
      </w:r>
      <w:r w:rsidRPr="00031A7A">
        <w:t xml:space="preserve">DNS </w:t>
      </w:r>
      <w:r w:rsidRPr="00031A7A">
        <w:rPr>
          <w:i/>
        </w:rPr>
        <w:t>Settings</w:t>
      </w:r>
      <w:bookmarkEnd w:id="147"/>
    </w:p>
    <w:p w14:paraId="0C059FF2" w14:textId="77777777" w:rsidR="00882587" w:rsidRPr="00882587" w:rsidRDefault="00882587" w:rsidP="00882587">
      <w:pPr>
        <w:pStyle w:val="gambar2"/>
        <w:rPr>
          <w:i/>
        </w:rPr>
      </w:pPr>
    </w:p>
    <w:p w14:paraId="58B3E369" w14:textId="20EC233E" w:rsidR="00CB28E9" w:rsidRPr="00882587" w:rsidRDefault="00CB28E9" w:rsidP="00882587">
      <w:pPr>
        <w:pStyle w:val="ListParagraph"/>
        <w:numPr>
          <w:ilvl w:val="0"/>
          <w:numId w:val="50"/>
        </w:numPr>
        <w:spacing w:after="0" w:line="480" w:lineRule="auto"/>
        <w:jc w:val="both"/>
        <w:rPr>
          <w:b/>
        </w:rPr>
      </w:pPr>
      <w:r w:rsidRPr="00882587">
        <w:rPr>
          <w:b/>
        </w:rPr>
        <w:t>Firewall NAT</w:t>
      </w:r>
    </w:p>
    <w:p w14:paraId="3BED0664" w14:textId="00365E87" w:rsidR="00CB28E9" w:rsidRPr="001B711B" w:rsidRDefault="00CB28E9" w:rsidP="001B711B">
      <w:pPr>
        <w:spacing w:after="0" w:line="480" w:lineRule="auto"/>
        <w:ind w:left="720" w:firstLine="720"/>
        <w:jc w:val="both"/>
      </w:pPr>
      <w:r w:rsidRPr="00031A7A">
        <w:rPr>
          <w:i/>
        </w:rPr>
        <w:t xml:space="preserve">Network Address Translation </w:t>
      </w:r>
      <w:r w:rsidRPr="00031A7A">
        <w:t xml:space="preserve">(NAT) merupakan suatu fungsi </w:t>
      </w:r>
      <w:r w:rsidRPr="00031A7A">
        <w:rPr>
          <w:i/>
        </w:rPr>
        <w:t>firewall</w:t>
      </w:r>
      <w:r w:rsidRPr="00031A7A">
        <w:t xml:space="preserve"> yang bertugas melakukan perubahan ip address pengirim dari sebuah paket data. NAT yang dijalankan pada router mikrotik menggunkan </w:t>
      </w:r>
      <w:r w:rsidRPr="00031A7A">
        <w:rPr>
          <w:i/>
        </w:rPr>
        <w:t xml:space="preserve">action masquerade. </w:t>
      </w:r>
      <w:r w:rsidRPr="00031A7A">
        <w:t xml:space="preserve">Dengan </w:t>
      </w:r>
      <w:r w:rsidRPr="00031A7A">
        <w:rPr>
          <w:i/>
        </w:rPr>
        <w:t xml:space="preserve">masquerade </w:t>
      </w:r>
      <w:r w:rsidRPr="00031A7A">
        <w:t xml:space="preserve">ini router mikrotik akan menyembeunyikan semua computer klien yang berada pada jaringan LAN sekaligus membuat seakan-akansetiap ada paket data yang dikirimkan dari computer klien ke internet semuanya berasal router. Untuk melakukan penambahan NAT dapat dilakukan dengan memilih </w:t>
      </w:r>
      <w:r w:rsidRPr="00031A7A">
        <w:rPr>
          <w:b/>
        </w:rPr>
        <w:t xml:space="preserve">IP &gt; Firewall &gt; NAT &gt; “+” </w:t>
      </w:r>
      <w:r w:rsidRPr="00031A7A">
        <w:t xml:space="preserve">lalu ditambahkan dengan cara ubah pada chain dengan srcnat, kemudian pilih </w:t>
      </w:r>
      <w:r w:rsidRPr="00031A7A">
        <w:rPr>
          <w:i/>
        </w:rPr>
        <w:t xml:space="preserve">Out Interface </w:t>
      </w:r>
      <w:r w:rsidRPr="00031A7A">
        <w:t xml:space="preserve">untuk ether 1 dan ether 2 yang dimana itu merupakan internet dari ISP-A dan ISP-B, lalu ke bagian action pilih </w:t>
      </w:r>
      <w:r w:rsidRPr="00031A7A">
        <w:rPr>
          <w:i/>
        </w:rPr>
        <w:t>masquerade</w:t>
      </w:r>
      <w:r w:rsidR="006D0BD8" w:rsidRPr="00031A7A">
        <w:t xml:space="preserve">. </w:t>
      </w:r>
      <w:r w:rsidRPr="00031A7A">
        <w:t>Da</w:t>
      </w:r>
      <w:r w:rsidR="006D0BD8" w:rsidRPr="00031A7A">
        <w:t>n dapat dilihat seperti berikut</w:t>
      </w:r>
      <w:r w:rsidRPr="00031A7A">
        <w:t>:</w:t>
      </w:r>
      <w:r w:rsidR="001B711B">
        <w:t xml:space="preserve"> </w:t>
      </w:r>
      <w:r w:rsidRPr="00031A7A">
        <w:rPr>
          <w:b/>
        </w:rPr>
        <w:t>/ip firewall natadd action=masquerade chain=srcnat out-interface=ether1_ISP-A</w:t>
      </w:r>
      <w:r w:rsidR="006D0BD8" w:rsidRPr="00031A7A">
        <w:rPr>
          <w:b/>
        </w:rPr>
        <w:t xml:space="preserve"> </w:t>
      </w:r>
      <w:r w:rsidRPr="00031A7A">
        <w:rPr>
          <w:b/>
        </w:rPr>
        <w:t>add action=masquerade chain=srcnat out-interface=ether2_ISP-B</w:t>
      </w:r>
      <w:r w:rsidR="006D0BD8" w:rsidRPr="00031A7A">
        <w:rPr>
          <w:b/>
        </w:rPr>
        <w:t xml:space="preserve"> </w:t>
      </w:r>
      <w:r w:rsidR="006D0BD8" w:rsidRPr="00031A7A">
        <w:t>,</w:t>
      </w:r>
      <w:r w:rsidR="006D0BD8" w:rsidRPr="00031A7A">
        <w:rPr>
          <w:b/>
        </w:rPr>
        <w:t xml:space="preserve"> </w:t>
      </w:r>
      <w:r w:rsidRPr="00031A7A">
        <w:t>Dan juga dapat dlihat dari gambar 4.9 berikut :</w:t>
      </w:r>
    </w:p>
    <w:p w14:paraId="7950EE8E" w14:textId="77777777" w:rsidR="00882587" w:rsidRDefault="00CB28E9" w:rsidP="00882587">
      <w:pPr>
        <w:keepNext/>
        <w:spacing w:after="0" w:line="480" w:lineRule="auto"/>
        <w:ind w:left="720"/>
        <w:jc w:val="center"/>
      </w:pPr>
      <w:r w:rsidRPr="00031A7A">
        <w:rPr>
          <w:noProof/>
        </w:rPr>
        <w:lastRenderedPageBreak/>
        <w:drawing>
          <wp:inline distT="0" distB="0" distL="0" distR="0" wp14:anchorId="3011EE58" wp14:editId="3AF18145">
            <wp:extent cx="3390900" cy="11963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at2.png"/>
                    <pic:cNvPicPr/>
                  </pic:nvPicPr>
                  <pic:blipFill>
                    <a:blip r:embed="rId49">
                      <a:extLst>
                        <a:ext uri="{28A0092B-C50C-407E-A947-70E740481C1C}">
                          <a14:useLocalDpi xmlns:a14="http://schemas.microsoft.com/office/drawing/2010/main" val="0"/>
                        </a:ext>
                      </a:extLst>
                    </a:blip>
                    <a:stretch>
                      <a:fillRect/>
                    </a:stretch>
                  </pic:blipFill>
                  <pic:spPr>
                    <a:xfrm>
                      <a:off x="0" y="0"/>
                      <a:ext cx="3390900" cy="1196340"/>
                    </a:xfrm>
                    <a:prstGeom prst="rect">
                      <a:avLst/>
                    </a:prstGeom>
                  </pic:spPr>
                </pic:pic>
              </a:graphicData>
            </a:graphic>
          </wp:inline>
        </w:drawing>
      </w:r>
    </w:p>
    <w:p w14:paraId="47AF58F1" w14:textId="2F406783" w:rsidR="001B711B" w:rsidRDefault="00882587" w:rsidP="00882587">
      <w:pPr>
        <w:pStyle w:val="gambar2"/>
      </w:pPr>
      <w:bookmarkStart w:id="148" w:name="_Toc88100781"/>
      <w:r>
        <w:t xml:space="preserve">Gambar 4. </w:t>
      </w:r>
      <w:r w:rsidR="003D3850">
        <w:fldChar w:fldCharType="begin"/>
      </w:r>
      <w:r w:rsidR="003D3850">
        <w:instrText xml:space="preserve"> SEQ Gambar_4. \* ARABIC </w:instrText>
      </w:r>
      <w:r w:rsidR="003D3850">
        <w:fldChar w:fldCharType="separate"/>
      </w:r>
      <w:r>
        <w:rPr>
          <w:noProof/>
        </w:rPr>
        <w:t>9</w:t>
      </w:r>
      <w:r w:rsidR="003D3850">
        <w:rPr>
          <w:noProof/>
        </w:rPr>
        <w:fldChar w:fldCharType="end"/>
      </w:r>
      <w:r w:rsidRPr="00882587">
        <w:t xml:space="preserve"> </w:t>
      </w:r>
      <w:r w:rsidRPr="00031A7A">
        <w:t>Firewall NAT</w:t>
      </w:r>
      <w:bookmarkEnd w:id="148"/>
    </w:p>
    <w:p w14:paraId="74BA0BDF" w14:textId="77777777" w:rsidR="00882587" w:rsidRPr="00882587" w:rsidRDefault="00882587" w:rsidP="00882587">
      <w:pPr>
        <w:pStyle w:val="gambar2"/>
      </w:pPr>
    </w:p>
    <w:p w14:paraId="52533A5E" w14:textId="222E087F" w:rsidR="00CB28E9" w:rsidRPr="00031A7A" w:rsidRDefault="00CB28E9" w:rsidP="009B11B6">
      <w:pPr>
        <w:pStyle w:val="ListParagraph"/>
        <w:numPr>
          <w:ilvl w:val="0"/>
          <w:numId w:val="50"/>
        </w:numPr>
        <w:spacing w:after="0" w:line="480" w:lineRule="auto"/>
        <w:jc w:val="both"/>
        <w:rPr>
          <w:b/>
        </w:rPr>
      </w:pPr>
      <w:r w:rsidRPr="00031A7A">
        <w:rPr>
          <w:b/>
        </w:rPr>
        <w:t>Firewall Mangle</w:t>
      </w:r>
    </w:p>
    <w:p w14:paraId="513AFA94" w14:textId="65EF84D1" w:rsidR="00CB28E9" w:rsidRPr="00031A7A" w:rsidRDefault="00CB28E9" w:rsidP="000D6ECA">
      <w:pPr>
        <w:spacing w:after="0" w:line="480" w:lineRule="auto"/>
        <w:ind w:left="720" w:firstLine="720"/>
        <w:jc w:val="both"/>
        <w:rPr>
          <w:color w:val="303030"/>
          <w:shd w:val="clear" w:color="auto" w:fill="FFFFFF"/>
        </w:rPr>
      </w:pPr>
      <w:r w:rsidRPr="00031A7A">
        <w:rPr>
          <w:color w:val="303030"/>
          <w:shd w:val="clear" w:color="auto" w:fill="FFFFFF"/>
        </w:rPr>
        <w:t xml:space="preserve">Firewall Mangle fungsinya untuk memberi tanda (mark) pada paket data dan koneksi tertentu. Tujuan nya sendiri adalah agar paket data lebih mudah dikenali. Dengan menggunakan </w:t>
      </w:r>
      <w:r w:rsidRPr="00031A7A">
        <w:rPr>
          <w:i/>
          <w:color w:val="303030"/>
          <w:shd w:val="clear" w:color="auto" w:fill="FFFFFF"/>
        </w:rPr>
        <w:t>Firewall Mangle</w:t>
      </w:r>
      <w:r w:rsidRPr="00031A7A">
        <w:rPr>
          <w:color w:val="303030"/>
          <w:shd w:val="clear" w:color="auto" w:fill="FFFFFF"/>
        </w:rPr>
        <w:t xml:space="preserve"> (Marking) pada router mikrotik ini, akan memudahkan dalam mengelola sebuah paket data. Misalnya, menerapkan </w:t>
      </w:r>
      <w:r w:rsidRPr="00031A7A">
        <w:rPr>
          <w:rStyle w:val="Emphasis"/>
          <w:color w:val="303030"/>
          <w:bdr w:val="none" w:sz="0" w:space="0" w:color="auto" w:frame="1"/>
          <w:shd w:val="clear" w:color="auto" w:fill="FFFFFF"/>
        </w:rPr>
        <w:t>marking</w:t>
      </w:r>
      <w:r w:rsidRPr="00031A7A">
        <w:rPr>
          <w:color w:val="303030"/>
          <w:shd w:val="clear" w:color="auto" w:fill="FFFFFF"/>
        </w:rPr>
        <w:t xml:space="preserve"> pada </w:t>
      </w:r>
      <w:r w:rsidRPr="00031A7A">
        <w:rPr>
          <w:i/>
          <w:color w:val="303030"/>
          <w:shd w:val="clear" w:color="auto" w:fill="FFFFFF"/>
        </w:rPr>
        <w:t>firewall</w:t>
      </w:r>
      <w:r w:rsidRPr="00031A7A">
        <w:rPr>
          <w:color w:val="303030"/>
          <w:shd w:val="clear" w:color="auto" w:fill="FFFFFF"/>
        </w:rPr>
        <w:t> </w:t>
      </w:r>
      <w:r w:rsidRPr="00031A7A">
        <w:rPr>
          <w:rStyle w:val="Emphasis"/>
          <w:color w:val="303030"/>
          <w:bdr w:val="none" w:sz="0" w:space="0" w:color="auto" w:frame="1"/>
          <w:shd w:val="clear" w:color="auto" w:fill="FFFFFF"/>
        </w:rPr>
        <w:t>filter, NAT, Routing</w:t>
      </w:r>
      <w:r w:rsidRPr="00031A7A">
        <w:rPr>
          <w:color w:val="303030"/>
          <w:shd w:val="clear" w:color="auto" w:fill="FFFFFF"/>
        </w:rPr>
        <w:t>. Fitur Mangle ini hanya bisa digunakan pada router mikrotik itu sendiri dan tidak dapat digunakam oleh router lain. Karena </w:t>
      </w:r>
      <w:r w:rsidRPr="00031A7A">
        <w:rPr>
          <w:rStyle w:val="Emphasis"/>
          <w:color w:val="303030"/>
          <w:bdr w:val="none" w:sz="0" w:space="0" w:color="auto" w:frame="1"/>
          <w:shd w:val="clear" w:color="auto" w:fill="FFFFFF"/>
        </w:rPr>
        <w:t>marking</w:t>
      </w:r>
      <w:r w:rsidRPr="00031A7A">
        <w:rPr>
          <w:color w:val="303030"/>
          <w:shd w:val="clear" w:color="auto" w:fill="FFFFFF"/>
        </w:rPr>
        <w:t xml:space="preserve"> tersebut akan dilepas pada saat paket data akan keluar / meninggalkan router.Di dalam Firewall Mangle ini, ada 2 jenis </w:t>
      </w:r>
      <w:r w:rsidRPr="00031A7A">
        <w:rPr>
          <w:i/>
          <w:color w:val="303030"/>
          <w:shd w:val="clear" w:color="auto" w:fill="FFFFFF"/>
        </w:rPr>
        <w:t>marking</w:t>
      </w:r>
      <w:r w:rsidRPr="00031A7A">
        <w:rPr>
          <w:color w:val="303030"/>
          <w:shd w:val="clear" w:color="auto" w:fill="FFFFFF"/>
        </w:rPr>
        <w:t xml:space="preserve"> yang akan digunakan, yaitu :</w:t>
      </w:r>
    </w:p>
    <w:p w14:paraId="5EABDC27" w14:textId="77777777" w:rsidR="00CB28E9" w:rsidRPr="00031A7A" w:rsidRDefault="00CB28E9" w:rsidP="009B11B6">
      <w:pPr>
        <w:pStyle w:val="ListParagraph"/>
        <w:numPr>
          <w:ilvl w:val="0"/>
          <w:numId w:val="25"/>
        </w:numPr>
        <w:shd w:val="clear" w:color="auto" w:fill="FFFFFF"/>
        <w:spacing w:after="0" w:line="480" w:lineRule="auto"/>
        <w:textAlignment w:val="baseline"/>
        <w:rPr>
          <w:rFonts w:eastAsia="Times New Roman"/>
          <w:color w:val="303030"/>
        </w:rPr>
      </w:pPr>
      <w:r w:rsidRPr="00031A7A">
        <w:rPr>
          <w:rFonts w:eastAsia="Times New Roman"/>
          <w:bCs/>
          <w:i/>
          <w:color w:val="303030"/>
          <w:bdr w:val="none" w:sz="0" w:space="0" w:color="auto" w:frame="1"/>
        </w:rPr>
        <w:t>Connection Mark</w:t>
      </w:r>
      <w:r w:rsidRPr="00031A7A">
        <w:rPr>
          <w:rFonts w:eastAsia="Times New Roman"/>
          <w:bCs/>
          <w:color w:val="303030"/>
          <w:bdr w:val="none" w:sz="0" w:space="0" w:color="auto" w:frame="1"/>
        </w:rPr>
        <w:t xml:space="preserve"> (Penandaan pada koneksi).</w:t>
      </w:r>
    </w:p>
    <w:p w14:paraId="7F29B768" w14:textId="7F873FAA" w:rsidR="00BD6568" w:rsidRPr="00031A7A" w:rsidRDefault="00CB28E9" w:rsidP="009B11B6">
      <w:pPr>
        <w:pStyle w:val="ListParagraph"/>
        <w:numPr>
          <w:ilvl w:val="0"/>
          <w:numId w:val="25"/>
        </w:numPr>
        <w:shd w:val="clear" w:color="auto" w:fill="FFFFFF"/>
        <w:spacing w:after="0" w:line="480" w:lineRule="auto"/>
        <w:textAlignment w:val="baseline"/>
        <w:rPr>
          <w:rFonts w:eastAsia="Times New Roman"/>
          <w:color w:val="303030"/>
        </w:rPr>
      </w:pPr>
      <w:r w:rsidRPr="00031A7A">
        <w:rPr>
          <w:rFonts w:eastAsia="Times New Roman"/>
          <w:bCs/>
          <w:i/>
          <w:color w:val="303030"/>
          <w:bdr w:val="none" w:sz="0" w:space="0" w:color="auto" w:frame="1"/>
        </w:rPr>
        <w:t xml:space="preserve">Routing Mark </w:t>
      </w:r>
      <w:r w:rsidRPr="00031A7A">
        <w:rPr>
          <w:rFonts w:eastAsia="Times New Roman"/>
          <w:bCs/>
          <w:color w:val="303030"/>
          <w:bdr w:val="none" w:sz="0" w:space="0" w:color="auto" w:frame="1"/>
        </w:rPr>
        <w:t>(Penandaan pada routing).</w:t>
      </w:r>
    </w:p>
    <w:p w14:paraId="02A26522" w14:textId="77777777" w:rsidR="000D6ECA" w:rsidRPr="00031A7A" w:rsidRDefault="000D6ECA" w:rsidP="000D6ECA">
      <w:pPr>
        <w:shd w:val="clear" w:color="auto" w:fill="FFFFFF"/>
        <w:spacing w:after="0" w:line="480" w:lineRule="auto"/>
        <w:textAlignment w:val="baseline"/>
        <w:rPr>
          <w:rFonts w:eastAsia="Times New Roman"/>
          <w:color w:val="303030"/>
        </w:rPr>
      </w:pPr>
    </w:p>
    <w:p w14:paraId="006D3A87" w14:textId="7924D5FF" w:rsidR="00CB28E9" w:rsidRPr="00935BA0" w:rsidRDefault="00CB28E9" w:rsidP="009B11B6">
      <w:pPr>
        <w:pStyle w:val="ListParagraph"/>
        <w:numPr>
          <w:ilvl w:val="0"/>
          <w:numId w:val="51"/>
        </w:numPr>
        <w:shd w:val="clear" w:color="auto" w:fill="FFFFFF"/>
        <w:spacing w:after="0" w:line="480" w:lineRule="auto"/>
        <w:textAlignment w:val="baseline"/>
        <w:rPr>
          <w:rFonts w:eastAsia="Times New Roman"/>
          <w:b/>
          <w:color w:val="303030"/>
        </w:rPr>
      </w:pPr>
      <w:r w:rsidRPr="00935BA0">
        <w:rPr>
          <w:rFonts w:eastAsia="Times New Roman"/>
          <w:b/>
          <w:bCs/>
          <w:i/>
          <w:color w:val="303030"/>
          <w:bdr w:val="none" w:sz="0" w:space="0" w:color="auto" w:frame="1"/>
        </w:rPr>
        <w:t>Connection Mark</w:t>
      </w:r>
    </w:p>
    <w:p w14:paraId="3D9D7039" w14:textId="77777777" w:rsidR="001B711B" w:rsidRDefault="00CB28E9" w:rsidP="001B711B">
      <w:pPr>
        <w:shd w:val="clear" w:color="auto" w:fill="FFFFFF"/>
        <w:spacing w:after="0" w:line="480" w:lineRule="auto"/>
        <w:ind w:left="720" w:firstLine="720"/>
        <w:jc w:val="both"/>
        <w:textAlignment w:val="baseline"/>
        <w:rPr>
          <w:color w:val="303030"/>
          <w:shd w:val="clear" w:color="auto" w:fill="FFFFFF"/>
        </w:rPr>
      </w:pPr>
      <w:r w:rsidRPr="00935BA0">
        <w:rPr>
          <w:rStyle w:val="Emphasis"/>
          <w:color w:val="303030"/>
          <w:bdr w:val="none" w:sz="0" w:space="0" w:color="auto" w:frame="1"/>
          <w:shd w:val="clear" w:color="auto" w:fill="FFFFFF"/>
        </w:rPr>
        <w:t>Connection Mark</w:t>
      </w:r>
      <w:r w:rsidRPr="00935BA0">
        <w:rPr>
          <w:color w:val="303030"/>
          <w:shd w:val="clear" w:color="auto" w:fill="FFFFFF"/>
        </w:rPr>
        <w:t> ini berfungsi untuk menandai sebuah koneksi. </w:t>
      </w:r>
      <w:r w:rsidRPr="00935BA0">
        <w:rPr>
          <w:rStyle w:val="Emphasis"/>
          <w:color w:val="303030"/>
          <w:bdr w:val="none" w:sz="0" w:space="0" w:color="auto" w:frame="1"/>
          <w:shd w:val="clear" w:color="auto" w:fill="FFFFFF"/>
        </w:rPr>
        <w:t>Connection Mark</w:t>
      </w:r>
      <w:r w:rsidRPr="00935BA0">
        <w:rPr>
          <w:color w:val="303030"/>
          <w:shd w:val="clear" w:color="auto" w:fill="FFFFFF"/>
        </w:rPr>
        <w:t> bisa digunakan untuk memberikan tanda atau marking pada paket pertama yang dikeluarkan oleh Client ataupun paket</w:t>
      </w:r>
      <w:r w:rsidRPr="00031A7A">
        <w:rPr>
          <w:color w:val="303030"/>
          <w:shd w:val="clear" w:color="auto" w:fill="FFFFFF"/>
        </w:rPr>
        <w:t xml:space="preserve"> respons yang pertama dikeluarkan oleh </w:t>
      </w:r>
      <w:r w:rsidRPr="00031A7A">
        <w:rPr>
          <w:i/>
          <w:color w:val="303030"/>
          <w:shd w:val="clear" w:color="auto" w:fill="FFFFFF"/>
        </w:rPr>
        <w:t xml:space="preserve">internet provider. </w:t>
      </w:r>
      <w:r w:rsidRPr="00031A7A">
        <w:rPr>
          <w:color w:val="303030"/>
          <w:shd w:val="clear" w:color="auto" w:fill="FFFFFF"/>
        </w:rPr>
        <w:t>Dapat dikonfigurasi seperti berikut :</w:t>
      </w:r>
    </w:p>
    <w:p w14:paraId="65444922" w14:textId="17B2B383" w:rsidR="00BD6568" w:rsidRPr="00031A7A" w:rsidRDefault="00CB28E9" w:rsidP="001B711B">
      <w:pPr>
        <w:shd w:val="clear" w:color="auto" w:fill="FFFFFF"/>
        <w:spacing w:after="0" w:line="480" w:lineRule="auto"/>
        <w:ind w:left="720" w:firstLine="720"/>
        <w:jc w:val="both"/>
        <w:textAlignment w:val="baseline"/>
        <w:rPr>
          <w:color w:val="303030"/>
          <w:shd w:val="clear" w:color="auto" w:fill="FFFFFF"/>
        </w:rPr>
      </w:pPr>
      <w:r w:rsidRPr="00031A7A">
        <w:rPr>
          <w:rFonts w:eastAsia="Times New Roman"/>
          <w:b/>
          <w:color w:val="303030"/>
        </w:rPr>
        <w:lastRenderedPageBreak/>
        <w:t>/ip firewall mangle</w:t>
      </w:r>
      <w:r w:rsidR="00BD6568" w:rsidRPr="00031A7A">
        <w:rPr>
          <w:color w:val="303030"/>
          <w:shd w:val="clear" w:color="auto" w:fill="FFFFFF"/>
        </w:rPr>
        <w:t xml:space="preserve"> </w:t>
      </w:r>
      <w:r w:rsidRPr="00031A7A">
        <w:rPr>
          <w:rFonts w:eastAsia="Times New Roman"/>
          <w:b/>
          <w:color w:val="303030"/>
        </w:rPr>
        <w:t>add action=mark-connection chain=i</w:t>
      </w:r>
      <w:r w:rsidR="00BD6568" w:rsidRPr="00031A7A">
        <w:rPr>
          <w:rFonts w:eastAsia="Times New Roman"/>
          <w:b/>
          <w:color w:val="303030"/>
        </w:rPr>
        <w:t>nput in-interface=ether1_ISP-A\</w:t>
      </w:r>
      <w:r w:rsidRPr="00031A7A">
        <w:rPr>
          <w:rFonts w:eastAsia="Times New Roman"/>
          <w:b/>
          <w:color w:val="303030"/>
        </w:rPr>
        <w:t>new-connection-mark=ISP-A_Conn passthrough=yes</w:t>
      </w:r>
      <w:r w:rsidR="00BD6568" w:rsidRPr="00031A7A">
        <w:rPr>
          <w:color w:val="303030"/>
          <w:shd w:val="clear" w:color="auto" w:fill="FFFFFF"/>
        </w:rPr>
        <w:t xml:space="preserve"> </w:t>
      </w:r>
      <w:r w:rsidRPr="00031A7A">
        <w:rPr>
          <w:rFonts w:eastAsia="Times New Roman"/>
          <w:b/>
          <w:color w:val="303030"/>
        </w:rPr>
        <w:t>add action=mark-connection chain=i</w:t>
      </w:r>
      <w:r w:rsidR="00BD6568" w:rsidRPr="00031A7A">
        <w:rPr>
          <w:rFonts w:eastAsia="Times New Roman"/>
          <w:b/>
          <w:color w:val="303030"/>
        </w:rPr>
        <w:t>nput in-interface=ether2_ISP-B\</w:t>
      </w:r>
      <w:r w:rsidRPr="00031A7A">
        <w:rPr>
          <w:rFonts w:eastAsia="Times New Roman"/>
          <w:b/>
          <w:color w:val="303030"/>
        </w:rPr>
        <w:t>new-connection-mark=ISP-B_Conn passthrough=yes</w:t>
      </w:r>
    </w:p>
    <w:p w14:paraId="23CC543C" w14:textId="5C73E5D0" w:rsidR="00CB28E9" w:rsidRPr="00031A7A" w:rsidRDefault="00CB28E9" w:rsidP="000D6ECA">
      <w:pPr>
        <w:shd w:val="clear" w:color="auto" w:fill="FFFFFF"/>
        <w:spacing w:after="0" w:line="480" w:lineRule="auto"/>
        <w:ind w:left="720" w:firstLine="720"/>
        <w:jc w:val="both"/>
        <w:textAlignment w:val="baseline"/>
        <w:rPr>
          <w:color w:val="303030"/>
          <w:shd w:val="clear" w:color="auto" w:fill="FFFFFF"/>
        </w:rPr>
      </w:pPr>
      <w:r w:rsidRPr="00031A7A">
        <w:rPr>
          <w:rFonts w:eastAsia="Times New Roman"/>
          <w:color w:val="303030"/>
        </w:rPr>
        <w:t>Dan hasilnya seperti gambar 4.10 berikut :</w:t>
      </w:r>
    </w:p>
    <w:p w14:paraId="032414B5" w14:textId="77777777" w:rsidR="00882587" w:rsidRDefault="001E61B4" w:rsidP="00882587">
      <w:pPr>
        <w:keepNext/>
        <w:shd w:val="clear" w:color="auto" w:fill="FFFFFF"/>
        <w:spacing w:after="0" w:line="480" w:lineRule="auto"/>
        <w:jc w:val="center"/>
        <w:textAlignment w:val="baseline"/>
      </w:pPr>
      <w:r>
        <w:rPr>
          <w:rFonts w:eastAsia="Times New Roman"/>
          <w:noProof/>
          <w:color w:val="303030"/>
        </w:rPr>
        <w:pict w14:anchorId="07F05917">
          <v:shape id="_x0000_i1028" type="#_x0000_t75" style="width:307.5pt;height:102pt">
            <v:imagedata r:id="rId50" o:title="markconnection"/>
          </v:shape>
        </w:pict>
      </w:r>
    </w:p>
    <w:p w14:paraId="70C8466E" w14:textId="77139B86" w:rsidR="00CB28E9" w:rsidRPr="00031A7A" w:rsidRDefault="00882587" w:rsidP="00882587">
      <w:pPr>
        <w:pStyle w:val="gambar2"/>
        <w:rPr>
          <w:rFonts w:eastAsia="Times New Roman"/>
          <w:color w:val="303030"/>
        </w:rPr>
      </w:pPr>
      <w:bookmarkStart w:id="149" w:name="_Toc88100782"/>
      <w:r>
        <w:t xml:space="preserve">Gambar 4. </w:t>
      </w:r>
      <w:r w:rsidR="003D3850">
        <w:fldChar w:fldCharType="begin"/>
      </w:r>
      <w:r w:rsidR="003D3850">
        <w:instrText xml:space="preserve"> SEQ Gambar_4. \* ARABIC </w:instrText>
      </w:r>
      <w:r w:rsidR="003D3850">
        <w:fldChar w:fldCharType="separate"/>
      </w:r>
      <w:r>
        <w:rPr>
          <w:noProof/>
        </w:rPr>
        <w:t>10</w:t>
      </w:r>
      <w:r w:rsidR="003D3850">
        <w:rPr>
          <w:noProof/>
        </w:rPr>
        <w:fldChar w:fldCharType="end"/>
      </w:r>
      <w:r w:rsidRPr="00882587">
        <w:rPr>
          <w:rFonts w:eastAsia="Times New Roman"/>
          <w:i/>
          <w:color w:val="303030"/>
        </w:rPr>
        <w:t xml:space="preserve"> </w:t>
      </w:r>
      <w:r w:rsidRPr="00031A7A">
        <w:rPr>
          <w:rFonts w:eastAsia="Times New Roman"/>
          <w:i/>
          <w:color w:val="303030"/>
        </w:rPr>
        <w:t>Connection Mark</w:t>
      </w:r>
      <w:bookmarkEnd w:id="149"/>
    </w:p>
    <w:p w14:paraId="5976F512" w14:textId="510907CD" w:rsidR="00BD6568" w:rsidRPr="00031A7A" w:rsidRDefault="00CB28E9" w:rsidP="000D6ECA">
      <w:pPr>
        <w:shd w:val="clear" w:color="auto" w:fill="FFFFFF"/>
        <w:spacing w:after="0" w:line="480" w:lineRule="auto"/>
        <w:ind w:left="720" w:firstLine="720"/>
        <w:jc w:val="both"/>
        <w:textAlignment w:val="baseline"/>
        <w:rPr>
          <w:rFonts w:eastAsia="Times New Roman"/>
          <w:b/>
          <w:color w:val="303030"/>
        </w:rPr>
      </w:pPr>
      <w:r w:rsidRPr="00031A7A">
        <w:rPr>
          <w:color w:val="333333"/>
          <w:shd w:val="clear" w:color="auto" w:fill="FFFFFF"/>
        </w:rPr>
        <w:t xml:space="preserve">Pada kasus tertentu, trafik pertama bisa berasal dari Internet, seperti penggunaan remote winbox atau telnet dari internet dan sebagainya, oleh karena itu kita juga memerlukan </w:t>
      </w:r>
      <w:r w:rsidRPr="00031A7A">
        <w:rPr>
          <w:i/>
          <w:color w:val="333333"/>
          <w:shd w:val="clear" w:color="auto" w:fill="FFFFFF"/>
        </w:rPr>
        <w:t>mark-connection</w:t>
      </w:r>
      <w:r w:rsidRPr="00031A7A">
        <w:rPr>
          <w:color w:val="333333"/>
          <w:shd w:val="clear" w:color="auto" w:fill="FFFFFF"/>
        </w:rPr>
        <w:t xml:space="preserve"> untuk menandai trafik tersebut agar trafik baliknya juga bisa melewati interface dimana trafik itu masuk</w:t>
      </w:r>
      <w:r w:rsidR="00CD303A" w:rsidRPr="00031A7A">
        <w:rPr>
          <w:color w:val="333333"/>
          <w:shd w:val="clear" w:color="auto" w:fill="FFFFFF"/>
        </w:rPr>
        <w:t>.</w:t>
      </w:r>
    </w:p>
    <w:p w14:paraId="791E0862" w14:textId="091082CF" w:rsidR="00CB28E9" w:rsidRPr="00935BA0" w:rsidRDefault="00CB28E9" w:rsidP="009B11B6">
      <w:pPr>
        <w:pStyle w:val="ListParagraph"/>
        <w:numPr>
          <w:ilvl w:val="0"/>
          <w:numId w:val="51"/>
        </w:numPr>
        <w:shd w:val="clear" w:color="auto" w:fill="FFFFFF"/>
        <w:spacing w:after="0" w:line="480" w:lineRule="auto"/>
        <w:jc w:val="both"/>
        <w:textAlignment w:val="baseline"/>
        <w:rPr>
          <w:rFonts w:eastAsiaTheme="minorEastAsia"/>
          <w:b/>
          <w:color w:val="333333"/>
          <w:shd w:val="clear" w:color="auto" w:fill="FFFFFF"/>
        </w:rPr>
      </w:pPr>
      <w:r w:rsidRPr="00935BA0">
        <w:rPr>
          <w:rFonts w:eastAsia="Times New Roman"/>
          <w:b/>
          <w:i/>
          <w:color w:val="303030"/>
        </w:rPr>
        <w:t>Routing Mark</w:t>
      </w:r>
    </w:p>
    <w:p w14:paraId="289BB8D4" w14:textId="77777777" w:rsidR="000D6ECA" w:rsidRPr="00031A7A" w:rsidRDefault="00CB28E9" w:rsidP="000D6ECA">
      <w:pPr>
        <w:shd w:val="clear" w:color="auto" w:fill="FFFFFF"/>
        <w:spacing w:after="0" w:line="480" w:lineRule="auto"/>
        <w:ind w:left="720" w:firstLine="720"/>
        <w:jc w:val="both"/>
        <w:textAlignment w:val="baseline"/>
        <w:rPr>
          <w:rFonts w:eastAsia="Times New Roman"/>
          <w:color w:val="303030"/>
        </w:rPr>
      </w:pPr>
      <w:r w:rsidRPr="00031A7A">
        <w:rPr>
          <w:rFonts w:eastAsia="Times New Roman"/>
          <w:color w:val="303030"/>
        </w:rPr>
        <w:t>Route-Mark ini digunakan untuk pemilihan jalur routing, Dikarenakan pada penelitian ini menggunakan 2 ISP maka bisa menentukan ISP mana yang akan digunakan setiap client menggunakan marking ini. Dapat</w:t>
      </w:r>
      <w:r w:rsidR="000D6ECA" w:rsidRPr="00031A7A">
        <w:rPr>
          <w:rFonts w:eastAsia="Times New Roman"/>
          <w:color w:val="303030"/>
        </w:rPr>
        <w:t xml:space="preserve"> di konfigurasi seperti berikut:</w:t>
      </w:r>
    </w:p>
    <w:p w14:paraId="78B01270" w14:textId="5378C84A" w:rsidR="00BD6568" w:rsidRPr="00031A7A" w:rsidRDefault="00CB28E9" w:rsidP="001B711B">
      <w:pPr>
        <w:shd w:val="clear" w:color="auto" w:fill="FFFFFF"/>
        <w:spacing w:after="0" w:line="480" w:lineRule="auto"/>
        <w:ind w:left="720" w:firstLine="720"/>
        <w:jc w:val="both"/>
        <w:textAlignment w:val="baseline"/>
        <w:rPr>
          <w:rFonts w:eastAsia="Times New Roman"/>
          <w:b/>
          <w:color w:val="303030"/>
        </w:rPr>
      </w:pPr>
      <w:r w:rsidRPr="00031A7A">
        <w:rPr>
          <w:rFonts w:eastAsia="Times New Roman"/>
          <w:b/>
          <w:color w:val="303030"/>
        </w:rPr>
        <w:t>/ip firewall mangle</w:t>
      </w:r>
      <w:r w:rsidR="00BD6568" w:rsidRPr="00031A7A">
        <w:rPr>
          <w:rFonts w:eastAsia="Times New Roman"/>
          <w:color w:val="303030"/>
        </w:rPr>
        <w:t xml:space="preserve"> </w:t>
      </w:r>
      <w:r w:rsidRPr="00031A7A">
        <w:rPr>
          <w:rFonts w:eastAsia="Times New Roman"/>
          <w:b/>
          <w:color w:val="303030"/>
        </w:rPr>
        <w:t>add action=mark-routing chain=output conne</w:t>
      </w:r>
      <w:r w:rsidR="000D6ECA" w:rsidRPr="00031A7A">
        <w:rPr>
          <w:rFonts w:eastAsia="Times New Roman"/>
          <w:b/>
          <w:color w:val="303030"/>
        </w:rPr>
        <w:t>ction-mark=ISP-A_Conn\</w:t>
      </w:r>
      <w:r w:rsidRPr="00031A7A">
        <w:rPr>
          <w:rFonts w:eastAsia="Times New Roman"/>
          <w:b/>
          <w:color w:val="303030"/>
        </w:rPr>
        <w:t>new-routing-mark=to_ISP-A passthrough=no</w:t>
      </w:r>
      <w:r w:rsidR="00BD6568" w:rsidRPr="00031A7A">
        <w:rPr>
          <w:rFonts w:eastAsia="Times New Roman"/>
          <w:color w:val="303030"/>
        </w:rPr>
        <w:t xml:space="preserve"> </w:t>
      </w:r>
      <w:r w:rsidRPr="00031A7A">
        <w:rPr>
          <w:rFonts w:eastAsia="Times New Roman"/>
          <w:b/>
          <w:color w:val="303030"/>
        </w:rPr>
        <w:t>add action=mark-</w:t>
      </w:r>
      <w:r w:rsidR="009F410A" w:rsidRPr="00031A7A">
        <w:rPr>
          <w:rFonts w:eastAsia="Times New Roman"/>
          <w:b/>
          <w:color w:val="303030"/>
        </w:rPr>
        <w:t xml:space="preserve">routing chain=output connection </w:t>
      </w:r>
      <w:r w:rsidRPr="00031A7A">
        <w:rPr>
          <w:rFonts w:eastAsia="Times New Roman"/>
          <w:b/>
          <w:color w:val="303030"/>
        </w:rPr>
        <w:t>mark=ISP-B_Conn \new-routing-mark=to_ISP-B passthrough=no</w:t>
      </w:r>
    </w:p>
    <w:p w14:paraId="70B10241" w14:textId="41C9E056" w:rsidR="00CB28E9" w:rsidRPr="00031A7A" w:rsidRDefault="00CB28E9" w:rsidP="00BD6568">
      <w:pPr>
        <w:shd w:val="clear" w:color="auto" w:fill="FFFFFF"/>
        <w:spacing w:after="0" w:line="480" w:lineRule="auto"/>
        <w:ind w:firstLine="720"/>
        <w:jc w:val="both"/>
        <w:textAlignment w:val="baseline"/>
        <w:rPr>
          <w:rFonts w:eastAsia="Times New Roman"/>
          <w:b/>
          <w:color w:val="303030"/>
        </w:rPr>
      </w:pPr>
      <w:r w:rsidRPr="00031A7A">
        <w:rPr>
          <w:rFonts w:eastAsia="Times New Roman"/>
          <w:color w:val="303030"/>
        </w:rPr>
        <w:lastRenderedPageBreak/>
        <w:t>Dan dapat dilihat dari hasil gambar 4.11 seperti berikut:</w:t>
      </w:r>
    </w:p>
    <w:p w14:paraId="5391615F" w14:textId="77777777" w:rsidR="00882587" w:rsidRDefault="001E61B4" w:rsidP="00882587">
      <w:pPr>
        <w:keepNext/>
        <w:shd w:val="clear" w:color="auto" w:fill="FFFFFF"/>
        <w:spacing w:after="0" w:line="480" w:lineRule="auto"/>
        <w:ind w:firstLine="720"/>
        <w:jc w:val="center"/>
        <w:textAlignment w:val="baseline"/>
      </w:pPr>
      <w:r>
        <w:rPr>
          <w:rFonts w:eastAsia="Times New Roman"/>
          <w:noProof/>
          <w:color w:val="303030"/>
        </w:rPr>
        <w:pict w14:anchorId="6E2085B2">
          <v:shape id="_x0000_i1029" type="#_x0000_t75" style="width:303.75pt;height:21.75pt">
            <v:imagedata r:id="rId51" o:title="routing"/>
          </v:shape>
        </w:pict>
      </w:r>
    </w:p>
    <w:p w14:paraId="51B06E13" w14:textId="457A669F" w:rsidR="00CB28E9" w:rsidRDefault="00882587" w:rsidP="00882587">
      <w:pPr>
        <w:pStyle w:val="gambar2"/>
        <w:rPr>
          <w:rFonts w:eastAsia="Times New Roman"/>
          <w:i/>
          <w:color w:val="303030"/>
        </w:rPr>
      </w:pPr>
      <w:bookmarkStart w:id="150" w:name="_Toc88100783"/>
      <w:r>
        <w:t xml:space="preserve">Gambar 4. </w:t>
      </w:r>
      <w:r w:rsidR="003D3850">
        <w:fldChar w:fldCharType="begin"/>
      </w:r>
      <w:r w:rsidR="003D3850">
        <w:instrText xml:space="preserve"> SEQ Gambar_4. \* ARABIC </w:instrText>
      </w:r>
      <w:r w:rsidR="003D3850">
        <w:fldChar w:fldCharType="separate"/>
      </w:r>
      <w:r>
        <w:rPr>
          <w:noProof/>
        </w:rPr>
        <w:t>11</w:t>
      </w:r>
      <w:r w:rsidR="003D3850">
        <w:rPr>
          <w:noProof/>
        </w:rPr>
        <w:fldChar w:fldCharType="end"/>
      </w:r>
      <w:r w:rsidRPr="00882587">
        <w:rPr>
          <w:rFonts w:eastAsia="Times New Roman"/>
          <w:i/>
          <w:color w:val="303030"/>
        </w:rPr>
        <w:t xml:space="preserve"> </w:t>
      </w:r>
      <w:r w:rsidRPr="00031A7A">
        <w:rPr>
          <w:rFonts w:eastAsia="Times New Roman"/>
          <w:i/>
          <w:color w:val="303030"/>
        </w:rPr>
        <w:t>Routing Mark</w:t>
      </w:r>
      <w:bookmarkEnd w:id="150"/>
    </w:p>
    <w:p w14:paraId="27181DA7" w14:textId="77777777" w:rsidR="00882587" w:rsidRPr="00031A7A" w:rsidRDefault="00882587" w:rsidP="00882587">
      <w:pPr>
        <w:pStyle w:val="gambar2"/>
        <w:rPr>
          <w:rFonts w:eastAsia="Times New Roman"/>
          <w:color w:val="303030"/>
        </w:rPr>
      </w:pPr>
    </w:p>
    <w:p w14:paraId="3DC2B324" w14:textId="6F927E9B" w:rsidR="00CB28E9" w:rsidRPr="00935BA0" w:rsidRDefault="00CB28E9" w:rsidP="009B11B6">
      <w:pPr>
        <w:pStyle w:val="ListParagraph"/>
        <w:numPr>
          <w:ilvl w:val="0"/>
          <w:numId w:val="51"/>
        </w:numPr>
        <w:shd w:val="clear" w:color="auto" w:fill="FFFFFF"/>
        <w:spacing w:after="0" w:line="480" w:lineRule="auto"/>
        <w:textAlignment w:val="baseline"/>
        <w:rPr>
          <w:rFonts w:eastAsia="Times New Roman"/>
          <w:b/>
          <w:i/>
          <w:color w:val="303030"/>
        </w:rPr>
      </w:pPr>
      <w:r w:rsidRPr="00935BA0">
        <w:rPr>
          <w:rFonts w:eastAsia="Times New Roman"/>
          <w:b/>
          <w:color w:val="303030"/>
        </w:rPr>
        <w:t>Konfigurasi Pre-</w:t>
      </w:r>
      <w:r w:rsidRPr="00935BA0">
        <w:rPr>
          <w:rFonts w:eastAsia="Times New Roman"/>
          <w:b/>
          <w:i/>
          <w:color w:val="303030"/>
        </w:rPr>
        <w:t>Routing</w:t>
      </w:r>
    </w:p>
    <w:p w14:paraId="178478C4" w14:textId="77777777" w:rsidR="00CD303A" w:rsidRPr="00031A7A" w:rsidRDefault="00CB28E9" w:rsidP="000D6ECA">
      <w:pPr>
        <w:shd w:val="clear" w:color="auto" w:fill="FFFFFF"/>
        <w:spacing w:after="0" w:line="480" w:lineRule="auto"/>
        <w:ind w:left="720" w:firstLine="720"/>
        <w:jc w:val="both"/>
        <w:rPr>
          <w:rFonts w:eastAsia="Times New Roman"/>
          <w:color w:val="444444"/>
        </w:rPr>
      </w:pPr>
      <w:r w:rsidRPr="00031A7A">
        <w:rPr>
          <w:rFonts w:eastAsia="Times New Roman"/>
          <w:color w:val="444444"/>
        </w:rPr>
        <w:t xml:space="preserve">Pre-routing artinya koneksi yang akan masuk router (tidak peduli dari mana atau tergantung </w:t>
      </w:r>
      <w:r w:rsidRPr="00031A7A">
        <w:rPr>
          <w:rFonts w:eastAsia="Times New Roman"/>
          <w:i/>
          <w:color w:val="444444"/>
        </w:rPr>
        <w:t>setting mangle</w:t>
      </w:r>
      <w:r w:rsidRPr="00031A7A">
        <w:rPr>
          <w:rFonts w:eastAsia="Times New Roman"/>
          <w:color w:val="444444"/>
        </w:rPr>
        <w:t xml:space="preserve"> di </w:t>
      </w:r>
      <w:r w:rsidRPr="00031A7A">
        <w:rPr>
          <w:rFonts w:eastAsia="Times New Roman"/>
          <w:i/>
          <w:color w:val="444444"/>
        </w:rPr>
        <w:t>interface</w:t>
      </w:r>
      <w:r w:rsidRPr="00031A7A">
        <w:rPr>
          <w:rFonts w:eastAsia="Times New Roman"/>
          <w:color w:val="444444"/>
        </w:rPr>
        <w:t xml:space="preserve"> nya nanti) koneksi ini akan di proses di dalam router, bisa proses pembelokan ke proxy external, bisa filtering port, bisa apa aja deh, pokoknya ada proses, prerouting itu menandai koneksi sebelum terjadi proses tersebut. Dapat dikonfigurasikan seperti berikut:</w:t>
      </w:r>
    </w:p>
    <w:p w14:paraId="42C40857" w14:textId="03C9DCFC" w:rsidR="00CB28E9" w:rsidRPr="00031A7A" w:rsidRDefault="00CB28E9" w:rsidP="000D6ECA">
      <w:pPr>
        <w:shd w:val="clear" w:color="auto" w:fill="FFFFFF"/>
        <w:spacing w:after="0" w:line="480" w:lineRule="auto"/>
        <w:ind w:left="720"/>
        <w:jc w:val="both"/>
        <w:rPr>
          <w:rFonts w:eastAsia="Times New Roman"/>
          <w:color w:val="444444"/>
        </w:rPr>
      </w:pPr>
      <w:r w:rsidRPr="00031A7A">
        <w:rPr>
          <w:rFonts w:eastAsia="Times New Roman"/>
          <w:b/>
          <w:color w:val="303030"/>
        </w:rPr>
        <w:t>add action=accept chain=prerouting dst-address=114.5.192.0/24 in-interface=\ether3_Lokal</w:t>
      </w:r>
    </w:p>
    <w:p w14:paraId="77923F26" w14:textId="04371117" w:rsidR="00CB28E9" w:rsidRPr="00031A7A" w:rsidRDefault="00CB28E9" w:rsidP="000D6ECA">
      <w:pPr>
        <w:shd w:val="clear" w:color="auto" w:fill="FFFFFF"/>
        <w:spacing w:after="0" w:line="480" w:lineRule="auto"/>
        <w:ind w:left="720"/>
        <w:jc w:val="both"/>
        <w:textAlignment w:val="baseline"/>
        <w:rPr>
          <w:rFonts w:eastAsia="Times New Roman"/>
          <w:b/>
          <w:color w:val="303030"/>
        </w:rPr>
      </w:pPr>
      <w:r w:rsidRPr="00031A7A">
        <w:rPr>
          <w:rFonts w:eastAsia="Times New Roman"/>
          <w:b/>
          <w:color w:val="303030"/>
        </w:rPr>
        <w:t>add action=accept chain=prerouting dst-address=192.168.0.0/24 in-interface=\ether3_Lokal</w:t>
      </w:r>
    </w:p>
    <w:p w14:paraId="408D850C" w14:textId="4A4F4CD5" w:rsidR="00CB28E9" w:rsidRPr="00031A7A" w:rsidRDefault="00CB28E9" w:rsidP="009F410A">
      <w:pPr>
        <w:shd w:val="clear" w:color="auto" w:fill="FFFFFF"/>
        <w:spacing w:after="0" w:line="480" w:lineRule="auto"/>
        <w:jc w:val="center"/>
        <w:textAlignment w:val="baseline"/>
        <w:rPr>
          <w:rFonts w:eastAsia="Times New Roman"/>
          <w:color w:val="303030"/>
        </w:rPr>
      </w:pPr>
      <w:r w:rsidRPr="00031A7A">
        <w:rPr>
          <w:rFonts w:eastAsia="Times New Roman"/>
          <w:color w:val="303030"/>
        </w:rPr>
        <w:t>Dan dapat dilihat dari hasi gambar 4.12 berikut :</w:t>
      </w:r>
    </w:p>
    <w:p w14:paraId="3C78B9F1" w14:textId="77777777" w:rsidR="00882587" w:rsidRDefault="001E61B4" w:rsidP="00882587">
      <w:pPr>
        <w:keepNext/>
        <w:shd w:val="clear" w:color="auto" w:fill="FFFFFF"/>
        <w:spacing w:after="0" w:line="480" w:lineRule="auto"/>
        <w:ind w:firstLine="720"/>
        <w:jc w:val="center"/>
        <w:textAlignment w:val="baseline"/>
      </w:pPr>
      <w:r>
        <w:rPr>
          <w:rFonts w:eastAsia="Times New Roman"/>
          <w:noProof/>
          <w:color w:val="303030"/>
        </w:rPr>
        <w:pict w14:anchorId="35D6E915">
          <v:shape id="_x0000_i1030" type="#_x0000_t75" style="width:337.5pt;height:27pt">
            <v:imagedata r:id="rId52" o:title="pre routing accept"/>
          </v:shape>
        </w:pict>
      </w:r>
    </w:p>
    <w:p w14:paraId="1035FB19" w14:textId="40CF70C3" w:rsidR="00CB28E9" w:rsidRPr="00031A7A" w:rsidRDefault="00882587" w:rsidP="00882587">
      <w:pPr>
        <w:pStyle w:val="gambar2"/>
        <w:rPr>
          <w:rFonts w:eastAsia="Times New Roman"/>
          <w:color w:val="303030"/>
        </w:rPr>
      </w:pPr>
      <w:bookmarkStart w:id="151" w:name="_Toc88100784"/>
      <w:r>
        <w:t xml:space="preserve">Gambar 4. </w:t>
      </w:r>
      <w:r w:rsidR="003D3850">
        <w:fldChar w:fldCharType="begin"/>
      </w:r>
      <w:r w:rsidR="003D3850">
        <w:instrText xml:space="preserve"> SEQ Gambar_4. \* ARABIC </w:instrText>
      </w:r>
      <w:r w:rsidR="003D3850">
        <w:fldChar w:fldCharType="separate"/>
      </w:r>
      <w:r>
        <w:rPr>
          <w:noProof/>
        </w:rPr>
        <w:t>12</w:t>
      </w:r>
      <w:r w:rsidR="003D3850">
        <w:rPr>
          <w:noProof/>
        </w:rPr>
        <w:fldChar w:fldCharType="end"/>
      </w:r>
      <w:r w:rsidRPr="00882587">
        <w:rPr>
          <w:rFonts w:eastAsia="Times New Roman"/>
          <w:color w:val="303030"/>
        </w:rPr>
        <w:t xml:space="preserve"> </w:t>
      </w:r>
      <w:r w:rsidRPr="00031A7A">
        <w:rPr>
          <w:rFonts w:eastAsia="Times New Roman"/>
          <w:color w:val="303030"/>
        </w:rPr>
        <w:t xml:space="preserve">Pre-routing </w:t>
      </w:r>
      <w:r w:rsidRPr="00031A7A">
        <w:rPr>
          <w:rFonts w:eastAsia="Times New Roman"/>
          <w:i/>
          <w:color w:val="303030"/>
        </w:rPr>
        <w:t>Accept</w:t>
      </w:r>
      <w:bookmarkEnd w:id="151"/>
    </w:p>
    <w:p w14:paraId="3C0ECD3B" w14:textId="77777777" w:rsidR="00CB28E9" w:rsidRPr="00031A7A" w:rsidRDefault="00CB28E9" w:rsidP="00CD303A">
      <w:pPr>
        <w:shd w:val="clear" w:color="auto" w:fill="FFFFFF"/>
        <w:spacing w:after="0" w:line="480" w:lineRule="auto"/>
        <w:ind w:left="720" w:firstLine="720"/>
        <w:jc w:val="both"/>
        <w:textAlignment w:val="baseline"/>
        <w:rPr>
          <w:rFonts w:eastAsia="Times New Roman"/>
          <w:color w:val="303030"/>
        </w:rPr>
      </w:pPr>
      <w:r w:rsidRPr="00031A7A">
        <w:rPr>
          <w:rFonts w:eastAsia="Times New Roman"/>
          <w:color w:val="303030"/>
        </w:rPr>
        <w:t xml:space="preserve">Selanjutnya melakukan konfigurasi pre-routing yang menggunakan metode </w:t>
      </w:r>
      <w:r w:rsidRPr="00031A7A">
        <w:rPr>
          <w:rFonts w:eastAsia="Times New Roman"/>
          <w:i/>
          <w:color w:val="303030"/>
        </w:rPr>
        <w:t>peer connection classifier</w:t>
      </w:r>
      <w:r w:rsidRPr="00031A7A">
        <w:rPr>
          <w:rFonts w:eastAsia="Times New Roman"/>
          <w:color w:val="303030"/>
        </w:rPr>
        <w:t xml:space="preserve"> (PCC) untuk membagi beban </w:t>
      </w:r>
      <w:r w:rsidRPr="00031A7A">
        <w:rPr>
          <w:rFonts w:eastAsia="Times New Roman"/>
          <w:i/>
          <w:color w:val="303030"/>
        </w:rPr>
        <w:t xml:space="preserve">traffic </w:t>
      </w:r>
      <w:r w:rsidRPr="00031A7A">
        <w:rPr>
          <w:rFonts w:eastAsia="Times New Roman"/>
          <w:color w:val="303030"/>
        </w:rPr>
        <w:t xml:space="preserve">data antara ISP-A dan ISP-B. DApat dikonfigurasikan seperti berikut: </w:t>
      </w:r>
    </w:p>
    <w:p w14:paraId="33647A87" w14:textId="720CCF73" w:rsidR="00CB28E9" w:rsidRPr="00031A7A" w:rsidRDefault="00CB28E9" w:rsidP="00882587">
      <w:pPr>
        <w:shd w:val="clear" w:color="auto" w:fill="FFFFFF"/>
        <w:spacing w:after="0" w:line="480" w:lineRule="auto"/>
        <w:ind w:left="720"/>
        <w:textAlignment w:val="baseline"/>
        <w:rPr>
          <w:rFonts w:eastAsia="Times New Roman"/>
          <w:b/>
          <w:color w:val="303030"/>
        </w:rPr>
      </w:pPr>
      <w:r w:rsidRPr="00031A7A">
        <w:rPr>
          <w:rFonts w:eastAsia="Times New Roman"/>
          <w:b/>
          <w:color w:val="303030"/>
        </w:rPr>
        <w:t>add action=mark-connection chain=prerouting dst-address-type=!local \in-interface=ether3_Lokal new-connection-mark=ISP-A_Conn passthrough=yes \</w:t>
      </w:r>
    </w:p>
    <w:p w14:paraId="1B5ED582" w14:textId="79DA9827" w:rsidR="00CD303A" w:rsidRPr="00031A7A" w:rsidRDefault="00CD303A" w:rsidP="00882587">
      <w:pPr>
        <w:shd w:val="clear" w:color="auto" w:fill="FFFFFF"/>
        <w:spacing w:after="0" w:line="480" w:lineRule="auto"/>
        <w:textAlignment w:val="baseline"/>
        <w:rPr>
          <w:rFonts w:eastAsia="Times New Roman"/>
          <w:b/>
          <w:color w:val="303030"/>
        </w:rPr>
      </w:pPr>
      <w:r w:rsidRPr="00031A7A">
        <w:rPr>
          <w:rFonts w:eastAsia="Times New Roman"/>
          <w:b/>
          <w:color w:val="303030"/>
        </w:rPr>
        <w:t xml:space="preserve">   </w:t>
      </w:r>
      <w:r w:rsidRPr="00031A7A">
        <w:rPr>
          <w:rFonts w:eastAsia="Times New Roman"/>
          <w:b/>
          <w:color w:val="303030"/>
        </w:rPr>
        <w:tab/>
      </w:r>
      <w:r w:rsidR="00CB28E9" w:rsidRPr="00031A7A">
        <w:rPr>
          <w:rFonts w:eastAsia="Times New Roman"/>
          <w:b/>
          <w:color w:val="303030"/>
        </w:rPr>
        <w:t>per-connection-classifi</w:t>
      </w:r>
      <w:r w:rsidR="000D6ECA" w:rsidRPr="00031A7A">
        <w:rPr>
          <w:rFonts w:eastAsia="Times New Roman"/>
          <w:b/>
          <w:color w:val="303030"/>
        </w:rPr>
        <w:t>er=both-addresses-and-ports:2/0</w:t>
      </w:r>
    </w:p>
    <w:p w14:paraId="4DD97FD7" w14:textId="67329A85" w:rsidR="00CB28E9" w:rsidRPr="00031A7A" w:rsidRDefault="00CB28E9" w:rsidP="00CD303A">
      <w:pPr>
        <w:shd w:val="clear" w:color="auto" w:fill="FFFFFF"/>
        <w:spacing w:after="0" w:line="480" w:lineRule="auto"/>
        <w:ind w:firstLine="720"/>
        <w:textAlignment w:val="baseline"/>
        <w:rPr>
          <w:rFonts w:eastAsia="Times New Roman"/>
          <w:b/>
          <w:color w:val="303030"/>
        </w:rPr>
      </w:pPr>
      <w:r w:rsidRPr="00031A7A">
        <w:rPr>
          <w:rFonts w:eastAsia="Times New Roman"/>
          <w:b/>
          <w:color w:val="303030"/>
        </w:rPr>
        <w:lastRenderedPageBreak/>
        <w:t>add action=mark-connection chain=prerouting dst-address-type=!local \</w:t>
      </w:r>
    </w:p>
    <w:p w14:paraId="2C0A3745" w14:textId="77777777" w:rsidR="00CB28E9" w:rsidRPr="00031A7A" w:rsidRDefault="00CB28E9" w:rsidP="00CD303A">
      <w:pPr>
        <w:shd w:val="clear" w:color="auto" w:fill="FFFFFF"/>
        <w:spacing w:after="0" w:line="480" w:lineRule="auto"/>
        <w:ind w:left="720"/>
        <w:textAlignment w:val="baseline"/>
        <w:rPr>
          <w:rFonts w:eastAsia="Times New Roman"/>
          <w:b/>
          <w:color w:val="303030"/>
        </w:rPr>
      </w:pPr>
      <w:r w:rsidRPr="00031A7A">
        <w:rPr>
          <w:rFonts w:eastAsia="Times New Roman"/>
          <w:b/>
          <w:color w:val="303030"/>
        </w:rPr>
        <w:t>in-interface=ether3_Lokal new-connection-mark=ISP-B_Conn passthrough=yes \</w:t>
      </w:r>
    </w:p>
    <w:p w14:paraId="2DC110E3" w14:textId="4B1E5B15" w:rsidR="00CD303A" w:rsidRPr="00031A7A" w:rsidRDefault="00CB28E9" w:rsidP="000D6ECA">
      <w:pPr>
        <w:shd w:val="clear" w:color="auto" w:fill="FFFFFF"/>
        <w:spacing w:after="0" w:line="480" w:lineRule="auto"/>
        <w:textAlignment w:val="baseline"/>
        <w:rPr>
          <w:rFonts w:eastAsia="Times New Roman"/>
          <w:b/>
          <w:color w:val="303030"/>
        </w:rPr>
      </w:pPr>
      <w:r w:rsidRPr="00031A7A">
        <w:rPr>
          <w:rFonts w:eastAsia="Times New Roman"/>
          <w:b/>
          <w:color w:val="303030"/>
        </w:rPr>
        <w:t xml:space="preserve">    </w:t>
      </w:r>
      <w:r w:rsidR="00CD303A" w:rsidRPr="00031A7A">
        <w:rPr>
          <w:rFonts w:eastAsia="Times New Roman"/>
          <w:b/>
          <w:color w:val="303030"/>
        </w:rPr>
        <w:tab/>
      </w:r>
      <w:r w:rsidRPr="00031A7A">
        <w:rPr>
          <w:rFonts w:eastAsia="Times New Roman"/>
          <w:b/>
          <w:color w:val="303030"/>
        </w:rPr>
        <w:t>per-connection-classifier=both-addresses-and-ports:</w:t>
      </w:r>
      <w:r w:rsidR="000D6ECA" w:rsidRPr="00031A7A">
        <w:rPr>
          <w:rFonts w:eastAsia="Times New Roman"/>
          <w:b/>
          <w:color w:val="303030"/>
        </w:rPr>
        <w:t>2/1</w:t>
      </w:r>
    </w:p>
    <w:p w14:paraId="08039B7F" w14:textId="21E3730A" w:rsidR="00CB28E9" w:rsidRPr="00031A7A" w:rsidRDefault="00CB28E9" w:rsidP="00CD303A">
      <w:pPr>
        <w:shd w:val="clear" w:color="auto" w:fill="FFFFFF"/>
        <w:spacing w:after="0" w:line="480" w:lineRule="auto"/>
        <w:jc w:val="center"/>
        <w:textAlignment w:val="baseline"/>
        <w:rPr>
          <w:rFonts w:eastAsia="Times New Roman"/>
          <w:color w:val="303030"/>
        </w:rPr>
      </w:pPr>
      <w:r w:rsidRPr="00031A7A">
        <w:rPr>
          <w:rFonts w:eastAsia="Times New Roman"/>
          <w:color w:val="303030"/>
        </w:rPr>
        <w:t>Dan dapat dilihat dari hasil gambar 4.13 seperti berikut :</w:t>
      </w:r>
    </w:p>
    <w:p w14:paraId="5916FA7A" w14:textId="77777777" w:rsidR="00882587" w:rsidRDefault="001E61B4" w:rsidP="00882587">
      <w:pPr>
        <w:keepNext/>
        <w:shd w:val="clear" w:color="auto" w:fill="FFFFFF"/>
        <w:spacing w:after="0" w:line="480" w:lineRule="auto"/>
        <w:ind w:firstLine="720"/>
        <w:jc w:val="center"/>
        <w:textAlignment w:val="baseline"/>
      </w:pPr>
      <w:r>
        <w:rPr>
          <w:rFonts w:eastAsia="Times New Roman"/>
          <w:noProof/>
          <w:color w:val="303030"/>
        </w:rPr>
        <w:pict w14:anchorId="0B3CC760">
          <v:shape id="_x0000_i1031" type="#_x0000_t75" style="width:341.25pt;height:18pt">
            <v:imagedata r:id="rId53" o:title="pre routing pcc"/>
          </v:shape>
        </w:pict>
      </w:r>
    </w:p>
    <w:p w14:paraId="4D91350C" w14:textId="6E3F4DC0" w:rsidR="001F588F" w:rsidRPr="00031A7A" w:rsidRDefault="00882587" w:rsidP="00882587">
      <w:pPr>
        <w:pStyle w:val="gambar2"/>
        <w:rPr>
          <w:rFonts w:eastAsia="Times New Roman"/>
          <w:color w:val="303030"/>
        </w:rPr>
      </w:pPr>
      <w:bookmarkStart w:id="152" w:name="_Toc88100785"/>
      <w:r>
        <w:t xml:space="preserve">Gambar 4. </w:t>
      </w:r>
      <w:r w:rsidR="003D3850">
        <w:fldChar w:fldCharType="begin"/>
      </w:r>
      <w:r w:rsidR="003D3850">
        <w:instrText xml:space="preserve"> SEQ Gambar_4. \* ARABIC </w:instrText>
      </w:r>
      <w:r w:rsidR="003D3850">
        <w:fldChar w:fldCharType="separate"/>
      </w:r>
      <w:r>
        <w:rPr>
          <w:noProof/>
        </w:rPr>
        <w:t>13</w:t>
      </w:r>
      <w:r w:rsidR="003D3850">
        <w:rPr>
          <w:noProof/>
        </w:rPr>
        <w:fldChar w:fldCharType="end"/>
      </w:r>
      <w:r w:rsidRPr="00882587">
        <w:rPr>
          <w:rFonts w:eastAsia="Times New Roman"/>
          <w:color w:val="303030"/>
        </w:rPr>
        <w:t xml:space="preserve"> </w:t>
      </w:r>
      <w:r w:rsidRPr="00031A7A">
        <w:rPr>
          <w:rFonts w:eastAsia="Times New Roman"/>
          <w:color w:val="303030"/>
        </w:rPr>
        <w:t>Pre-Routing PCC</w:t>
      </w:r>
      <w:bookmarkEnd w:id="152"/>
    </w:p>
    <w:p w14:paraId="548ECB24" w14:textId="77777777" w:rsidR="00CB28E9" w:rsidRPr="00031A7A" w:rsidRDefault="00CB28E9" w:rsidP="00CD303A">
      <w:pPr>
        <w:shd w:val="clear" w:color="auto" w:fill="FFFFFF"/>
        <w:spacing w:after="0" w:line="480" w:lineRule="auto"/>
        <w:ind w:left="720" w:firstLine="720"/>
        <w:jc w:val="both"/>
        <w:textAlignment w:val="baseline"/>
        <w:rPr>
          <w:rFonts w:eastAsia="Times New Roman"/>
          <w:color w:val="303030"/>
        </w:rPr>
      </w:pPr>
      <w:r w:rsidRPr="00031A7A">
        <w:rPr>
          <w:rFonts w:eastAsia="Times New Roman"/>
          <w:color w:val="303030"/>
        </w:rPr>
        <w:t>Langkah selanjutnya melakukan penandaan pada rute pcc tersebut ke klient agar client dapat mengakses internet tersebut dan merasakan metode pcc nya. Dapat dikonfigurasikan seperti berikut:</w:t>
      </w:r>
    </w:p>
    <w:p w14:paraId="71C7D5DD" w14:textId="5A42B49D" w:rsidR="001F588F" w:rsidRPr="00031A7A" w:rsidRDefault="00CB28E9" w:rsidP="001F588F">
      <w:pPr>
        <w:shd w:val="clear" w:color="auto" w:fill="FFFFFF"/>
        <w:spacing w:after="0" w:line="480" w:lineRule="auto"/>
        <w:ind w:left="720"/>
        <w:jc w:val="both"/>
        <w:textAlignment w:val="baseline"/>
        <w:rPr>
          <w:rFonts w:eastAsia="Times New Roman"/>
          <w:b/>
          <w:color w:val="303030"/>
        </w:rPr>
      </w:pPr>
      <w:r w:rsidRPr="00031A7A">
        <w:rPr>
          <w:rFonts w:eastAsia="Times New Roman"/>
          <w:b/>
          <w:color w:val="303030"/>
        </w:rPr>
        <w:t>add action=mark-routing chain=prerouti</w:t>
      </w:r>
      <w:r w:rsidR="001F588F" w:rsidRPr="00031A7A">
        <w:rPr>
          <w:rFonts w:eastAsia="Times New Roman"/>
          <w:b/>
          <w:color w:val="303030"/>
        </w:rPr>
        <w:t xml:space="preserve">ng connection-mark=ISP-A_Conn\in-interface=ether3_Lokal </w:t>
      </w:r>
      <w:r w:rsidRPr="00031A7A">
        <w:rPr>
          <w:rFonts w:eastAsia="Times New Roman"/>
          <w:b/>
          <w:color w:val="303030"/>
        </w:rPr>
        <w:t>new-routin</w:t>
      </w:r>
      <w:r w:rsidR="000D6ECA" w:rsidRPr="00031A7A">
        <w:rPr>
          <w:rFonts w:eastAsia="Times New Roman"/>
          <w:b/>
          <w:color w:val="303030"/>
        </w:rPr>
        <w:t>g-mark=to_ISP-A passthrough=yes</w:t>
      </w:r>
    </w:p>
    <w:p w14:paraId="740DA1B9" w14:textId="41C65C18" w:rsidR="00CB28E9" w:rsidRPr="00031A7A" w:rsidRDefault="00CB28E9" w:rsidP="00CD303A">
      <w:pPr>
        <w:shd w:val="clear" w:color="auto" w:fill="FFFFFF"/>
        <w:spacing w:after="0" w:line="480" w:lineRule="auto"/>
        <w:ind w:left="720"/>
        <w:jc w:val="both"/>
        <w:textAlignment w:val="baseline"/>
        <w:rPr>
          <w:rFonts w:eastAsia="Times New Roman"/>
          <w:b/>
          <w:color w:val="303030"/>
        </w:rPr>
      </w:pPr>
      <w:r w:rsidRPr="00031A7A">
        <w:rPr>
          <w:rFonts w:eastAsia="Times New Roman"/>
          <w:b/>
          <w:color w:val="303030"/>
        </w:rPr>
        <w:t>add action=mark-routing chain=prerouting connection-mark=ISP-B_Conn \</w:t>
      </w:r>
    </w:p>
    <w:p w14:paraId="4A023F07" w14:textId="77777777" w:rsidR="00CB28E9" w:rsidRPr="00031A7A" w:rsidRDefault="00CB28E9" w:rsidP="00CD303A">
      <w:pPr>
        <w:shd w:val="clear" w:color="auto" w:fill="FFFFFF"/>
        <w:spacing w:after="0" w:line="480" w:lineRule="auto"/>
        <w:ind w:firstLine="720"/>
        <w:jc w:val="both"/>
        <w:textAlignment w:val="baseline"/>
        <w:rPr>
          <w:rFonts w:eastAsia="Times New Roman"/>
          <w:b/>
          <w:color w:val="303030"/>
        </w:rPr>
      </w:pPr>
      <w:r w:rsidRPr="00031A7A">
        <w:rPr>
          <w:rFonts w:eastAsia="Times New Roman"/>
          <w:b/>
          <w:color w:val="303030"/>
        </w:rPr>
        <w:t>in-interface=ether3_Lokal new-routing-mark=to_ISP-B passthrough=yes</w:t>
      </w:r>
    </w:p>
    <w:p w14:paraId="5338BD18" w14:textId="77777777" w:rsidR="00CB28E9" w:rsidRPr="00031A7A" w:rsidRDefault="00CB28E9" w:rsidP="00CD303A">
      <w:pPr>
        <w:shd w:val="clear" w:color="auto" w:fill="FFFFFF"/>
        <w:spacing w:after="0" w:line="480" w:lineRule="auto"/>
        <w:jc w:val="center"/>
        <w:textAlignment w:val="baseline"/>
        <w:rPr>
          <w:rFonts w:eastAsia="Times New Roman"/>
          <w:color w:val="303030"/>
        </w:rPr>
      </w:pPr>
      <w:r w:rsidRPr="00031A7A">
        <w:rPr>
          <w:rFonts w:eastAsia="Times New Roman"/>
          <w:color w:val="303030"/>
        </w:rPr>
        <w:t>Dan dapat dilihat dari hasil gambar 4.13 seperti berikut:</w:t>
      </w:r>
    </w:p>
    <w:p w14:paraId="7C4FF1E1" w14:textId="77777777" w:rsidR="00882587" w:rsidRDefault="001E61B4" w:rsidP="00882587">
      <w:pPr>
        <w:keepNext/>
        <w:shd w:val="clear" w:color="auto" w:fill="FFFFFF"/>
        <w:spacing w:after="0" w:line="480" w:lineRule="auto"/>
        <w:ind w:firstLine="720"/>
        <w:jc w:val="center"/>
        <w:textAlignment w:val="baseline"/>
      </w:pPr>
      <w:r>
        <w:rPr>
          <w:rFonts w:eastAsia="Times New Roman"/>
          <w:noProof/>
          <w:color w:val="303030"/>
        </w:rPr>
        <w:pict w14:anchorId="0820BA25">
          <v:shape id="_x0000_i1032" type="#_x0000_t75" style="width:347.25pt;height:20.25pt">
            <v:imagedata r:id="rId54" o:title="mark routing ke client "/>
          </v:shape>
        </w:pict>
      </w:r>
    </w:p>
    <w:p w14:paraId="20605335" w14:textId="543493AF" w:rsidR="001F588F" w:rsidRDefault="00882587" w:rsidP="00882587">
      <w:pPr>
        <w:pStyle w:val="gambar2"/>
        <w:rPr>
          <w:rFonts w:eastAsia="Times New Roman"/>
          <w:i/>
          <w:color w:val="303030"/>
        </w:rPr>
      </w:pPr>
      <w:bookmarkStart w:id="153" w:name="_Toc88100786"/>
      <w:r>
        <w:t xml:space="preserve">Gambar 4. </w:t>
      </w:r>
      <w:r w:rsidR="003D3850">
        <w:fldChar w:fldCharType="begin"/>
      </w:r>
      <w:r w:rsidR="003D3850">
        <w:instrText xml:space="preserve"> SEQ Gambar_4. \* ARABIC </w:instrText>
      </w:r>
      <w:r w:rsidR="003D3850">
        <w:fldChar w:fldCharType="separate"/>
      </w:r>
      <w:r>
        <w:rPr>
          <w:noProof/>
        </w:rPr>
        <w:t>14</w:t>
      </w:r>
      <w:r w:rsidR="003D3850">
        <w:rPr>
          <w:noProof/>
        </w:rPr>
        <w:fldChar w:fldCharType="end"/>
      </w:r>
      <w:r w:rsidRPr="00882587">
        <w:rPr>
          <w:rFonts w:eastAsia="Times New Roman"/>
          <w:color w:val="303030"/>
        </w:rPr>
        <w:t xml:space="preserve"> </w:t>
      </w:r>
      <w:r w:rsidRPr="00031A7A">
        <w:rPr>
          <w:rFonts w:eastAsia="Times New Roman"/>
          <w:color w:val="303030"/>
        </w:rPr>
        <w:t xml:space="preserve">Pre-Routing ke </w:t>
      </w:r>
      <w:r w:rsidRPr="00031A7A">
        <w:rPr>
          <w:rFonts w:eastAsia="Times New Roman"/>
          <w:i/>
          <w:color w:val="303030"/>
        </w:rPr>
        <w:t>Client</w:t>
      </w:r>
      <w:bookmarkEnd w:id="153"/>
    </w:p>
    <w:p w14:paraId="1DE4571B" w14:textId="77777777" w:rsidR="00882587" w:rsidRPr="00882587" w:rsidRDefault="00882587" w:rsidP="00882587"/>
    <w:p w14:paraId="4A805943" w14:textId="0E0B4681" w:rsidR="00CB28E9" w:rsidRPr="00031A7A" w:rsidRDefault="00CB28E9" w:rsidP="009B11B6">
      <w:pPr>
        <w:pStyle w:val="ListParagraph"/>
        <w:numPr>
          <w:ilvl w:val="0"/>
          <w:numId w:val="50"/>
        </w:numPr>
        <w:shd w:val="clear" w:color="auto" w:fill="FFFFFF"/>
        <w:spacing w:after="0" w:line="480" w:lineRule="auto"/>
        <w:textAlignment w:val="baseline"/>
        <w:rPr>
          <w:rFonts w:eastAsia="Times New Roman"/>
          <w:b/>
          <w:i/>
          <w:color w:val="303030"/>
        </w:rPr>
      </w:pPr>
      <w:r w:rsidRPr="00031A7A">
        <w:rPr>
          <w:rFonts w:eastAsia="Times New Roman"/>
          <w:b/>
          <w:color w:val="303030"/>
        </w:rPr>
        <w:t>Failover</w:t>
      </w:r>
    </w:p>
    <w:p w14:paraId="60F7A0FD" w14:textId="1D85313F" w:rsidR="000D6ECA" w:rsidRPr="00031A7A" w:rsidRDefault="00CB28E9" w:rsidP="003C1E5E">
      <w:pPr>
        <w:shd w:val="clear" w:color="auto" w:fill="FFFFFF"/>
        <w:spacing w:after="0" w:line="480" w:lineRule="auto"/>
        <w:ind w:left="720" w:firstLine="720"/>
        <w:jc w:val="both"/>
        <w:textAlignment w:val="baseline"/>
        <w:rPr>
          <w:shd w:val="clear" w:color="auto" w:fill="FFFFFF"/>
        </w:rPr>
      </w:pPr>
      <w:r w:rsidRPr="00031A7A">
        <w:rPr>
          <w:shd w:val="clear" w:color="auto" w:fill="FFFFFF"/>
        </w:rPr>
        <w:t xml:space="preserve">Failover adalah mode operasional cadangan di mana fungsi komponen sistem (seperti  prosesor  ,  server  , jaringan, atau database, misalnya) diasumsikan oleh komponen sistem sekunder ketika komponen utama menjadi tidak tersedia baik melalui kegagalan atau </w:t>
      </w:r>
      <w:r w:rsidRPr="00031A7A">
        <w:rPr>
          <w:i/>
          <w:shd w:val="clear" w:color="auto" w:fill="FFFFFF"/>
        </w:rPr>
        <w:t>down time</w:t>
      </w:r>
      <w:r w:rsidRPr="00031A7A">
        <w:rPr>
          <w:shd w:val="clear" w:color="auto" w:fill="FFFFFF"/>
        </w:rPr>
        <w:t xml:space="preserve"> terjadwal. Untuk </w:t>
      </w:r>
      <w:r w:rsidRPr="00031A7A">
        <w:rPr>
          <w:shd w:val="clear" w:color="auto" w:fill="FFFFFF"/>
        </w:rPr>
        <w:lastRenderedPageBreak/>
        <w:t xml:space="preserve">konfigurasi failover dapat dilakukan melalui menu </w:t>
      </w:r>
      <w:r w:rsidRPr="00031A7A">
        <w:rPr>
          <w:b/>
          <w:shd w:val="clear" w:color="auto" w:fill="FFFFFF"/>
        </w:rPr>
        <w:t xml:space="preserve">IP &gt; </w:t>
      </w:r>
      <w:r w:rsidRPr="00031A7A">
        <w:rPr>
          <w:b/>
          <w:i/>
          <w:shd w:val="clear" w:color="auto" w:fill="FFFFFF"/>
        </w:rPr>
        <w:t>Routes</w:t>
      </w:r>
      <w:r w:rsidRPr="00031A7A">
        <w:rPr>
          <w:b/>
          <w:shd w:val="clear" w:color="auto" w:fill="FFFFFF"/>
        </w:rPr>
        <w:t xml:space="preserve"> </w:t>
      </w:r>
      <w:r w:rsidRPr="00031A7A">
        <w:rPr>
          <w:shd w:val="clear" w:color="auto" w:fill="FFFFFF"/>
        </w:rPr>
        <w:t xml:space="preserve">akan menampilkan halaman </w:t>
      </w:r>
      <w:r w:rsidRPr="00031A7A">
        <w:rPr>
          <w:i/>
          <w:shd w:val="clear" w:color="auto" w:fill="FFFFFF"/>
        </w:rPr>
        <w:t>Routes List</w:t>
      </w:r>
      <w:r w:rsidRPr="00031A7A">
        <w:rPr>
          <w:shd w:val="clear" w:color="auto" w:fill="FFFFFF"/>
        </w:rPr>
        <w:t>, kemudian menambahkan g</w:t>
      </w:r>
      <w:r w:rsidR="000D6ECA" w:rsidRPr="00031A7A">
        <w:rPr>
          <w:shd w:val="clear" w:color="auto" w:fill="FFFFFF"/>
        </w:rPr>
        <w:t xml:space="preserve">ateaway pada masing-masing ISP. </w:t>
      </w:r>
    </w:p>
    <w:p w14:paraId="4FDF8FA4" w14:textId="77777777" w:rsidR="000D6ECA" w:rsidRPr="00031A7A" w:rsidRDefault="00CB28E9" w:rsidP="000D6ECA">
      <w:pPr>
        <w:shd w:val="clear" w:color="auto" w:fill="FFFFFF"/>
        <w:spacing w:after="0" w:line="480" w:lineRule="auto"/>
        <w:ind w:left="720" w:firstLine="720"/>
        <w:jc w:val="both"/>
        <w:textAlignment w:val="baseline"/>
        <w:rPr>
          <w:shd w:val="clear" w:color="auto" w:fill="FFFFFF"/>
        </w:rPr>
      </w:pPr>
      <w:r w:rsidRPr="00031A7A">
        <w:rPr>
          <w:shd w:val="clear" w:color="auto" w:fill="FFFFFF"/>
        </w:rPr>
        <w:t xml:space="preserve">Selanjutnya diikuti dengan menambahkan </w:t>
      </w:r>
      <w:r w:rsidRPr="00031A7A">
        <w:rPr>
          <w:i/>
          <w:shd w:val="clear" w:color="auto" w:fill="FFFFFF"/>
        </w:rPr>
        <w:t xml:space="preserve">Check Gateaway </w:t>
      </w:r>
      <w:r w:rsidRPr="00031A7A">
        <w:rPr>
          <w:shd w:val="clear" w:color="auto" w:fill="FFFFFF"/>
        </w:rPr>
        <w:t xml:space="preserve">yang dimana kegunaannya supaya dapat menjalankan </w:t>
      </w:r>
      <w:r w:rsidRPr="00031A7A">
        <w:rPr>
          <w:i/>
          <w:shd w:val="clear" w:color="auto" w:fill="FFFFFF"/>
        </w:rPr>
        <w:t xml:space="preserve">failover </w:t>
      </w:r>
      <w:r w:rsidRPr="00031A7A">
        <w:rPr>
          <w:shd w:val="clear" w:color="auto" w:fill="FFFFFF"/>
        </w:rPr>
        <w:t xml:space="preserve"> dengan baik. Mekanisme pengecekan </w:t>
      </w:r>
      <w:r w:rsidRPr="00031A7A">
        <w:rPr>
          <w:i/>
          <w:shd w:val="clear" w:color="auto" w:fill="FFFFFF"/>
        </w:rPr>
        <w:t>gateaway</w:t>
      </w:r>
      <w:r w:rsidRPr="00031A7A">
        <w:rPr>
          <w:shd w:val="clear" w:color="auto" w:fill="FFFFFF"/>
        </w:rPr>
        <w:t xml:space="preserve"> ini akan menggunakan tes </w:t>
      </w:r>
      <w:r w:rsidRPr="00031A7A">
        <w:rPr>
          <w:i/>
          <w:shd w:val="clear" w:color="auto" w:fill="FFFFFF"/>
        </w:rPr>
        <w:t xml:space="preserve">Ping </w:t>
      </w:r>
      <w:r w:rsidRPr="00031A7A">
        <w:rPr>
          <w:shd w:val="clear" w:color="auto" w:fill="FFFFFF"/>
        </w:rPr>
        <w:t xml:space="preserve">yang akan dikirimkan setiap 10 detik. Apabila terjadi </w:t>
      </w:r>
      <w:r w:rsidRPr="00031A7A">
        <w:rPr>
          <w:i/>
          <w:shd w:val="clear" w:color="auto" w:fill="FFFFFF"/>
        </w:rPr>
        <w:t xml:space="preserve">Gateaway Time Out </w:t>
      </w:r>
      <w:r w:rsidRPr="00031A7A">
        <w:rPr>
          <w:shd w:val="clear" w:color="auto" w:fill="FFFFFF"/>
        </w:rPr>
        <w:t>lebih dari tiga kali makan akan dianggap “</w:t>
      </w:r>
      <w:r w:rsidRPr="00031A7A">
        <w:rPr>
          <w:i/>
          <w:shd w:val="clear" w:color="auto" w:fill="FFFFFF"/>
        </w:rPr>
        <w:t>Unreachable</w:t>
      </w:r>
      <w:r w:rsidR="000D6ECA" w:rsidRPr="00031A7A">
        <w:rPr>
          <w:shd w:val="clear" w:color="auto" w:fill="FFFFFF"/>
        </w:rPr>
        <w:t>”.</w:t>
      </w:r>
    </w:p>
    <w:p w14:paraId="53F59D78" w14:textId="77777777" w:rsidR="000D6ECA" w:rsidRPr="00031A7A" w:rsidRDefault="00CB28E9" w:rsidP="000D6ECA">
      <w:pPr>
        <w:shd w:val="clear" w:color="auto" w:fill="FFFFFF"/>
        <w:spacing w:after="0" w:line="480" w:lineRule="auto"/>
        <w:ind w:left="720" w:firstLine="720"/>
        <w:jc w:val="both"/>
        <w:textAlignment w:val="baseline"/>
        <w:rPr>
          <w:shd w:val="clear" w:color="auto" w:fill="FFFFFF"/>
        </w:rPr>
      </w:pPr>
      <w:r w:rsidRPr="00031A7A">
        <w:rPr>
          <w:shd w:val="clear" w:color="auto" w:fill="FFFFFF"/>
        </w:rPr>
        <w:t xml:space="preserve">Kemudian ditambahkan juga dengan </w:t>
      </w:r>
      <w:r w:rsidRPr="00031A7A">
        <w:rPr>
          <w:i/>
          <w:shd w:val="clear" w:color="auto" w:fill="FFFFFF"/>
        </w:rPr>
        <w:t>Distance.</w:t>
      </w:r>
      <w:r w:rsidRPr="00031A7A">
        <w:rPr>
          <w:shd w:val="clear" w:color="auto" w:fill="FFFFFF"/>
        </w:rPr>
        <w:t xml:space="preserve"> Dengan ini dapat menentukan jalur </w:t>
      </w:r>
      <w:r w:rsidRPr="00031A7A">
        <w:rPr>
          <w:i/>
          <w:shd w:val="clear" w:color="auto" w:fill="FFFFFF"/>
        </w:rPr>
        <w:t xml:space="preserve">routing </w:t>
      </w:r>
      <w:r w:rsidRPr="00031A7A">
        <w:rPr>
          <w:shd w:val="clear" w:color="auto" w:fill="FFFFFF"/>
        </w:rPr>
        <w:t xml:space="preserve"> mana yang menjadi prioritas dan yang menjadi sebuah jalur </w:t>
      </w:r>
      <w:r w:rsidRPr="00031A7A">
        <w:rPr>
          <w:i/>
          <w:shd w:val="clear" w:color="auto" w:fill="FFFFFF"/>
        </w:rPr>
        <w:t xml:space="preserve">backup. </w:t>
      </w:r>
      <w:r w:rsidRPr="00031A7A">
        <w:rPr>
          <w:shd w:val="clear" w:color="auto" w:fill="FFFFFF"/>
        </w:rPr>
        <w:t xml:space="preserve">Secara </w:t>
      </w:r>
      <w:r w:rsidRPr="00031A7A">
        <w:rPr>
          <w:i/>
          <w:shd w:val="clear" w:color="auto" w:fill="FFFFFF"/>
        </w:rPr>
        <w:t>default</w:t>
      </w:r>
      <w:r w:rsidRPr="00031A7A">
        <w:rPr>
          <w:shd w:val="clear" w:color="auto" w:fill="FFFFFF"/>
        </w:rPr>
        <w:t xml:space="preserve"> nilai distance pada mikrotik dari 0 (nol) sampai 8 (delapan). Semakin kecil nilai </w:t>
      </w:r>
      <w:r w:rsidRPr="00031A7A">
        <w:rPr>
          <w:i/>
          <w:shd w:val="clear" w:color="auto" w:fill="FFFFFF"/>
        </w:rPr>
        <w:t>distance</w:t>
      </w:r>
      <w:r w:rsidRPr="00031A7A">
        <w:rPr>
          <w:shd w:val="clear" w:color="auto" w:fill="FFFFFF"/>
        </w:rPr>
        <w:t xml:space="preserve"> maka rule tersebut akan semakin di prioritaskan. Untuk konfigurasinya seperti berikut :</w:t>
      </w:r>
    </w:p>
    <w:p w14:paraId="3618EA60" w14:textId="3ED36824" w:rsidR="001F588F" w:rsidRPr="00031A7A" w:rsidRDefault="00CB28E9" w:rsidP="001F588F">
      <w:pPr>
        <w:shd w:val="clear" w:color="auto" w:fill="FFFFFF"/>
        <w:spacing w:after="0" w:line="480" w:lineRule="auto"/>
        <w:ind w:left="720"/>
        <w:jc w:val="both"/>
        <w:textAlignment w:val="baseline"/>
        <w:rPr>
          <w:rFonts w:eastAsia="Times New Roman"/>
          <w:b/>
        </w:rPr>
      </w:pPr>
      <w:r w:rsidRPr="00031A7A">
        <w:rPr>
          <w:rFonts w:eastAsia="Times New Roman"/>
          <w:b/>
        </w:rPr>
        <w:t>/ip route</w:t>
      </w:r>
      <w:r w:rsidR="00630970" w:rsidRPr="00031A7A">
        <w:rPr>
          <w:shd w:val="clear" w:color="auto" w:fill="FFFFFF"/>
        </w:rPr>
        <w:t xml:space="preserve"> </w:t>
      </w:r>
      <w:r w:rsidRPr="00031A7A">
        <w:rPr>
          <w:rFonts w:eastAsia="Times New Roman"/>
          <w:b/>
        </w:rPr>
        <w:t>add check-gateway=ping distance=1 gateway=114.5.192.193 routing-mark=to_ISP-A</w:t>
      </w:r>
      <w:r w:rsidR="00630970" w:rsidRPr="00031A7A">
        <w:rPr>
          <w:shd w:val="clear" w:color="auto" w:fill="FFFFFF"/>
        </w:rPr>
        <w:t xml:space="preserve"> </w:t>
      </w:r>
      <w:r w:rsidRPr="00031A7A">
        <w:rPr>
          <w:rFonts w:eastAsia="Times New Roman"/>
          <w:b/>
        </w:rPr>
        <w:t>add check-gateway=ping distance=1 gateway=192.168.0.1 routing-mark=to_ISP-B</w:t>
      </w:r>
      <w:r w:rsidR="00630970" w:rsidRPr="00031A7A">
        <w:rPr>
          <w:rFonts w:eastAsia="Times New Roman"/>
          <w:b/>
        </w:rPr>
        <w:t xml:space="preserve"> </w:t>
      </w:r>
      <w:r w:rsidRPr="00031A7A">
        <w:rPr>
          <w:rFonts w:eastAsia="Times New Roman"/>
          <w:b/>
        </w:rPr>
        <w:t>add distance=1 gateway=192.168.0.1</w:t>
      </w:r>
      <w:r w:rsidR="00630970" w:rsidRPr="00031A7A">
        <w:rPr>
          <w:rFonts w:eastAsia="Times New Roman"/>
          <w:b/>
        </w:rPr>
        <w:t xml:space="preserve"> </w:t>
      </w:r>
      <w:r w:rsidRPr="00031A7A">
        <w:rPr>
          <w:rFonts w:eastAsia="Times New Roman"/>
          <w:b/>
        </w:rPr>
        <w:t>add distance=1 gateway=114.5.192.193</w:t>
      </w:r>
    </w:p>
    <w:p w14:paraId="4294B42F" w14:textId="57FE94BE" w:rsidR="00935BA0" w:rsidRPr="00882587" w:rsidRDefault="00CB28E9" w:rsidP="00882587">
      <w:pPr>
        <w:shd w:val="clear" w:color="auto" w:fill="FFFFFF"/>
        <w:spacing w:after="0" w:line="480" w:lineRule="auto"/>
        <w:ind w:left="720" w:firstLine="720"/>
        <w:jc w:val="both"/>
        <w:textAlignment w:val="baseline"/>
        <w:rPr>
          <w:rFonts w:eastAsia="Times New Roman"/>
        </w:rPr>
      </w:pPr>
      <w:r w:rsidRPr="00031A7A">
        <w:rPr>
          <w:rFonts w:eastAsia="Times New Roman"/>
        </w:rPr>
        <w:t>Dan dapat dilihat hasil gambar 4.15 seperti berikut:</w:t>
      </w:r>
    </w:p>
    <w:p w14:paraId="674471B1" w14:textId="77777777" w:rsidR="00882587" w:rsidRDefault="001E61B4" w:rsidP="00882587">
      <w:pPr>
        <w:keepNext/>
        <w:shd w:val="clear" w:color="auto" w:fill="FFFFFF"/>
        <w:spacing w:after="0" w:line="480" w:lineRule="auto"/>
        <w:ind w:firstLine="720"/>
        <w:jc w:val="center"/>
        <w:textAlignment w:val="baseline"/>
      </w:pPr>
      <w:r>
        <w:rPr>
          <w:shd w:val="clear" w:color="auto" w:fill="FFFFFF"/>
        </w:rPr>
        <w:pict w14:anchorId="1D7052A9">
          <v:shape id="_x0000_i1033" type="#_x0000_t75" style="width:353.25pt;height:18pt">
            <v:imagedata r:id="rId55" o:title="failover"/>
          </v:shape>
        </w:pict>
      </w:r>
    </w:p>
    <w:p w14:paraId="3BDBA756" w14:textId="0098FC34" w:rsidR="001F588F" w:rsidRPr="00882587" w:rsidRDefault="00882587" w:rsidP="00882587">
      <w:pPr>
        <w:pStyle w:val="gambar2"/>
        <w:rPr>
          <w:shd w:val="clear" w:color="auto" w:fill="FFFFFF"/>
        </w:rPr>
      </w:pPr>
      <w:bookmarkStart w:id="154" w:name="_Toc88100787"/>
      <w:r>
        <w:t xml:space="preserve">Gambar 4. </w:t>
      </w:r>
      <w:r w:rsidR="003D3850">
        <w:fldChar w:fldCharType="begin"/>
      </w:r>
      <w:r w:rsidR="003D3850">
        <w:instrText xml:space="preserve"> SEQ Gambar_4. \* ARABIC </w:instrText>
      </w:r>
      <w:r w:rsidR="003D3850">
        <w:fldChar w:fldCharType="separate"/>
      </w:r>
      <w:r>
        <w:rPr>
          <w:noProof/>
        </w:rPr>
        <w:t>15</w:t>
      </w:r>
      <w:r w:rsidR="003D3850">
        <w:rPr>
          <w:noProof/>
        </w:rPr>
        <w:fldChar w:fldCharType="end"/>
      </w:r>
      <w:r w:rsidRPr="00882587">
        <w:rPr>
          <w:rFonts w:eastAsia="Times New Roman"/>
        </w:rPr>
        <w:t xml:space="preserve"> </w:t>
      </w:r>
      <w:r w:rsidRPr="00031A7A">
        <w:rPr>
          <w:rFonts w:eastAsia="Times New Roman"/>
        </w:rPr>
        <w:t xml:space="preserve">Konfigurasi </w:t>
      </w:r>
      <w:r w:rsidRPr="00031A7A">
        <w:rPr>
          <w:rFonts w:eastAsia="Times New Roman"/>
          <w:i/>
        </w:rPr>
        <w:t>Failover</w:t>
      </w:r>
      <w:bookmarkEnd w:id="154"/>
    </w:p>
    <w:p w14:paraId="4370AD74" w14:textId="77777777" w:rsidR="00935BA0" w:rsidRDefault="00935BA0" w:rsidP="001F588F">
      <w:pPr>
        <w:pStyle w:val="BabSkripsi0"/>
        <w:sectPr w:rsidR="00935BA0" w:rsidSect="004308F4">
          <w:headerReference w:type="default" r:id="rId56"/>
          <w:footerReference w:type="default" r:id="rId57"/>
          <w:pgSz w:w="11907" w:h="16840" w:code="9"/>
          <w:pgMar w:top="1418" w:right="1418" w:bottom="1418" w:left="2268" w:header="709" w:footer="709" w:gutter="0"/>
          <w:pgNumType w:start="42"/>
          <w:cols w:space="708"/>
          <w:titlePg/>
          <w:docGrid w:linePitch="360"/>
        </w:sectPr>
      </w:pPr>
    </w:p>
    <w:p w14:paraId="1F130EE9" w14:textId="72667B6F" w:rsidR="00DC20C6" w:rsidRPr="007A2056" w:rsidRDefault="00DC20C6" w:rsidP="007A2056">
      <w:pPr>
        <w:pStyle w:val="Style21"/>
      </w:pPr>
      <w:bookmarkStart w:id="155" w:name="_Toc88086233"/>
      <w:bookmarkStart w:id="156" w:name="_Toc88092174"/>
      <w:r w:rsidRPr="007A2056">
        <w:lastRenderedPageBreak/>
        <w:t>BAB V</w:t>
      </w:r>
      <w:r w:rsidR="00527006" w:rsidRPr="007A2056">
        <w:br/>
      </w:r>
      <w:r w:rsidRPr="007A2056">
        <w:t>IMPLEMENTASI DAN PENELITIAN</w:t>
      </w:r>
      <w:bookmarkEnd w:id="155"/>
      <w:bookmarkEnd w:id="156"/>
    </w:p>
    <w:p w14:paraId="7C8385D4" w14:textId="77777777" w:rsidR="00780C9C" w:rsidRDefault="00780C9C" w:rsidP="00780C9C">
      <w:pPr>
        <w:spacing w:after="0" w:line="480" w:lineRule="auto"/>
        <w:jc w:val="both"/>
      </w:pPr>
    </w:p>
    <w:p w14:paraId="371C7351" w14:textId="68BF7C39" w:rsidR="00780C9C" w:rsidRPr="00780C9C" w:rsidRDefault="00780C9C" w:rsidP="00780C9C">
      <w:pPr>
        <w:pStyle w:val="51"/>
      </w:pPr>
      <w:bookmarkStart w:id="157" w:name="_Toc88086234"/>
      <w:bookmarkStart w:id="158" w:name="_Toc88092175"/>
      <w:r w:rsidRPr="00780C9C">
        <w:t>Implementasi</w:t>
      </w:r>
      <w:bookmarkEnd w:id="157"/>
      <w:bookmarkEnd w:id="158"/>
    </w:p>
    <w:p w14:paraId="7ADD484E" w14:textId="77777777" w:rsidR="00780C9C" w:rsidRDefault="00DC20C6" w:rsidP="00780C9C">
      <w:pPr>
        <w:spacing w:after="0" w:line="480" w:lineRule="auto"/>
        <w:jc w:val="both"/>
      </w:pPr>
      <w:r w:rsidRPr="00031A7A">
        <w:t xml:space="preserve">Tahap implementasi ialah tahap dimana system </w:t>
      </w:r>
      <w:r w:rsidRPr="00031A7A">
        <w:rPr>
          <w:i/>
        </w:rPr>
        <w:t xml:space="preserve">load balancing </w:t>
      </w:r>
      <w:r w:rsidRPr="00031A7A">
        <w:t xml:space="preserve">dan </w:t>
      </w:r>
      <w:r w:rsidRPr="00031A7A">
        <w:rPr>
          <w:i/>
        </w:rPr>
        <w:t>failover</w:t>
      </w:r>
      <w:r w:rsidRPr="00031A7A">
        <w:t xml:space="preserve"> menggunakan metode </w:t>
      </w:r>
      <w:r w:rsidRPr="00031A7A">
        <w:rPr>
          <w:i/>
        </w:rPr>
        <w:t xml:space="preserve">PCC </w:t>
      </w:r>
      <w:r w:rsidRPr="00031A7A">
        <w:t>(</w:t>
      </w:r>
      <w:r w:rsidRPr="00031A7A">
        <w:rPr>
          <w:i/>
        </w:rPr>
        <w:t>Per-Connection Classifier)</w:t>
      </w:r>
      <w:r w:rsidRPr="00031A7A">
        <w:t xml:space="preserve"> yang sudah di rancang dapat diterapkan atau dilakukan pengujian untuk dapat menentukan hasil optimasi sesuai dengan kebutuhan. </w:t>
      </w:r>
    </w:p>
    <w:p w14:paraId="78AA5D93" w14:textId="6A41D6E0" w:rsidR="00DC20C6" w:rsidRPr="00780C9C" w:rsidRDefault="00DC20C6" w:rsidP="00780C9C">
      <w:pPr>
        <w:pStyle w:val="510"/>
        <w:rPr>
          <w:sz w:val="28"/>
        </w:rPr>
      </w:pPr>
      <w:bookmarkStart w:id="159" w:name="_Toc88086235"/>
      <w:bookmarkStart w:id="160" w:name="_Toc88092176"/>
      <w:r w:rsidRPr="00780C9C">
        <w:t>Implementasi Sistem</w:t>
      </w:r>
      <w:bookmarkEnd w:id="159"/>
      <w:bookmarkEnd w:id="160"/>
    </w:p>
    <w:p w14:paraId="3AD4C165" w14:textId="77777777" w:rsidR="00DC20C6" w:rsidRPr="00031A7A" w:rsidRDefault="00DC20C6" w:rsidP="001F588F">
      <w:pPr>
        <w:spacing w:after="0" w:line="480" w:lineRule="auto"/>
        <w:ind w:left="720" w:firstLine="720"/>
        <w:jc w:val="both"/>
      </w:pPr>
      <w:r w:rsidRPr="00031A7A">
        <w:t xml:space="preserve">Dalam melakukan pengoperasian sistem </w:t>
      </w:r>
      <w:r w:rsidRPr="00031A7A">
        <w:rPr>
          <w:i/>
        </w:rPr>
        <w:t xml:space="preserve">load balancing </w:t>
      </w:r>
      <w:r w:rsidRPr="00031A7A">
        <w:t xml:space="preserve">dan </w:t>
      </w:r>
      <w:r w:rsidRPr="00031A7A">
        <w:rPr>
          <w:i/>
        </w:rPr>
        <w:t>failover</w:t>
      </w:r>
      <w:r w:rsidRPr="00031A7A">
        <w:t xml:space="preserve"> ini dibutuhkan perangkat keras dan perangkat lunak yang memadai, dalam mengimplementasikan aplikasi ini meneliti menggunakan perangkat keras (</w:t>
      </w:r>
      <w:r w:rsidRPr="00031A7A">
        <w:rPr>
          <w:i/>
        </w:rPr>
        <w:t>hardware</w:t>
      </w:r>
      <w:r w:rsidRPr="00031A7A">
        <w:t>) dan perangkat lunak (</w:t>
      </w:r>
      <w:r w:rsidRPr="00031A7A">
        <w:rPr>
          <w:i/>
        </w:rPr>
        <w:t>software</w:t>
      </w:r>
      <w:r w:rsidRPr="00031A7A">
        <w:t>) dengan spesifikasi sebagai berikut:</w:t>
      </w:r>
    </w:p>
    <w:p w14:paraId="0F0C163D" w14:textId="77777777" w:rsidR="00DC20C6" w:rsidRPr="00031A7A" w:rsidRDefault="00DC20C6" w:rsidP="009B11B6">
      <w:pPr>
        <w:pStyle w:val="ListParagraph"/>
        <w:numPr>
          <w:ilvl w:val="0"/>
          <w:numId w:val="52"/>
        </w:numPr>
        <w:spacing w:after="0" w:line="480" w:lineRule="auto"/>
        <w:jc w:val="both"/>
      </w:pPr>
      <w:r w:rsidRPr="00031A7A">
        <w:t>Perangkat Keras (</w:t>
      </w:r>
      <w:r w:rsidRPr="00031A7A">
        <w:rPr>
          <w:i/>
        </w:rPr>
        <w:t>Hardware</w:t>
      </w:r>
      <w:r w:rsidRPr="00031A7A">
        <w:t>) yaitu :</w:t>
      </w:r>
    </w:p>
    <w:p w14:paraId="5DBDCDC4" w14:textId="77777777" w:rsidR="00DC20C6" w:rsidRPr="00031A7A" w:rsidRDefault="00DC20C6" w:rsidP="009B11B6">
      <w:pPr>
        <w:pStyle w:val="ListParagraph"/>
        <w:numPr>
          <w:ilvl w:val="1"/>
          <w:numId w:val="34"/>
        </w:numPr>
        <w:spacing w:after="0" w:line="480" w:lineRule="auto"/>
        <w:jc w:val="both"/>
      </w:pPr>
      <w:r w:rsidRPr="00031A7A">
        <w:t>Laptop HP Pavilion DK-0042TX, dengan spesifikasi :</w:t>
      </w:r>
    </w:p>
    <w:p w14:paraId="190D9606" w14:textId="77777777" w:rsidR="00424765" w:rsidRPr="00031A7A" w:rsidRDefault="00DC20C6" w:rsidP="009B11B6">
      <w:pPr>
        <w:pStyle w:val="ListParagraph"/>
        <w:numPr>
          <w:ilvl w:val="0"/>
          <w:numId w:val="53"/>
        </w:numPr>
        <w:spacing w:after="0" w:line="480" w:lineRule="auto"/>
        <w:jc w:val="both"/>
      </w:pPr>
      <w:r w:rsidRPr="00031A7A">
        <w:t>Intel(R) Core(TM) i7-9750H CPU @ 2.60GHz</w:t>
      </w:r>
    </w:p>
    <w:p w14:paraId="7DF85151" w14:textId="77777777" w:rsidR="00424765" w:rsidRPr="00031A7A" w:rsidRDefault="00DC20C6" w:rsidP="009B11B6">
      <w:pPr>
        <w:pStyle w:val="ListParagraph"/>
        <w:numPr>
          <w:ilvl w:val="0"/>
          <w:numId w:val="53"/>
        </w:numPr>
        <w:spacing w:after="0" w:line="480" w:lineRule="auto"/>
        <w:jc w:val="both"/>
      </w:pPr>
      <w:r w:rsidRPr="00031A7A">
        <w:rPr>
          <w:i/>
        </w:rPr>
        <w:t xml:space="preserve">Memory </w:t>
      </w:r>
      <w:r w:rsidRPr="00031A7A">
        <w:t>8 GB</w:t>
      </w:r>
    </w:p>
    <w:p w14:paraId="2AE021E3" w14:textId="77777777" w:rsidR="00424765" w:rsidRPr="00031A7A" w:rsidRDefault="00DC20C6" w:rsidP="009B11B6">
      <w:pPr>
        <w:pStyle w:val="ListParagraph"/>
        <w:numPr>
          <w:ilvl w:val="0"/>
          <w:numId w:val="53"/>
        </w:numPr>
        <w:spacing w:after="0" w:line="480" w:lineRule="auto"/>
        <w:jc w:val="both"/>
      </w:pPr>
      <w:r w:rsidRPr="00031A7A">
        <w:rPr>
          <w:i/>
        </w:rPr>
        <w:t xml:space="preserve">Hardisk </w:t>
      </w:r>
      <w:r w:rsidRPr="00031A7A">
        <w:t>1TB</w:t>
      </w:r>
    </w:p>
    <w:p w14:paraId="671D027F" w14:textId="77777777" w:rsidR="00424765" w:rsidRPr="00031A7A" w:rsidRDefault="00DC20C6" w:rsidP="009B11B6">
      <w:pPr>
        <w:pStyle w:val="ListParagraph"/>
        <w:numPr>
          <w:ilvl w:val="1"/>
          <w:numId w:val="34"/>
        </w:numPr>
        <w:spacing w:after="0" w:line="480" w:lineRule="auto"/>
        <w:jc w:val="both"/>
      </w:pPr>
      <w:r w:rsidRPr="00031A7A">
        <w:t>Komputer Poltekkes, dengan spesifikasi :</w:t>
      </w:r>
    </w:p>
    <w:p w14:paraId="2584D9D6" w14:textId="77777777" w:rsidR="00424765" w:rsidRPr="00031A7A" w:rsidRDefault="00DC20C6" w:rsidP="009B11B6">
      <w:pPr>
        <w:pStyle w:val="ListParagraph"/>
        <w:numPr>
          <w:ilvl w:val="0"/>
          <w:numId w:val="54"/>
        </w:numPr>
        <w:spacing w:after="0" w:line="480" w:lineRule="auto"/>
        <w:jc w:val="both"/>
      </w:pPr>
      <w:r w:rsidRPr="00031A7A">
        <w:t>Intel(R) Core(TM) i7-7700 @ 3.60GHz</w:t>
      </w:r>
    </w:p>
    <w:p w14:paraId="69D6F9D1" w14:textId="77777777" w:rsidR="00424765" w:rsidRPr="00031A7A" w:rsidRDefault="00DC20C6" w:rsidP="009B11B6">
      <w:pPr>
        <w:pStyle w:val="ListParagraph"/>
        <w:numPr>
          <w:ilvl w:val="0"/>
          <w:numId w:val="54"/>
        </w:numPr>
        <w:spacing w:after="0" w:line="480" w:lineRule="auto"/>
        <w:jc w:val="both"/>
      </w:pPr>
      <w:r w:rsidRPr="00031A7A">
        <w:rPr>
          <w:i/>
        </w:rPr>
        <w:t xml:space="preserve">Memory </w:t>
      </w:r>
      <w:r w:rsidRPr="00031A7A">
        <w:t>8GB</w:t>
      </w:r>
    </w:p>
    <w:p w14:paraId="45CE6421" w14:textId="3928B5E6" w:rsidR="00DC20C6" w:rsidRPr="00031A7A" w:rsidRDefault="00DC20C6" w:rsidP="009B11B6">
      <w:pPr>
        <w:pStyle w:val="ListParagraph"/>
        <w:numPr>
          <w:ilvl w:val="0"/>
          <w:numId w:val="54"/>
        </w:numPr>
        <w:spacing w:after="0" w:line="480" w:lineRule="auto"/>
        <w:jc w:val="both"/>
      </w:pPr>
      <w:r w:rsidRPr="00031A7A">
        <w:rPr>
          <w:i/>
        </w:rPr>
        <w:t xml:space="preserve">Hardisk </w:t>
      </w:r>
      <w:r w:rsidRPr="00031A7A">
        <w:t>1 TB</w:t>
      </w:r>
    </w:p>
    <w:p w14:paraId="19E41E68" w14:textId="3452013D" w:rsidR="00DC20C6" w:rsidRPr="00031A7A" w:rsidRDefault="00DC20C6" w:rsidP="009B11B6">
      <w:pPr>
        <w:pStyle w:val="ListParagraph"/>
        <w:numPr>
          <w:ilvl w:val="1"/>
          <w:numId w:val="34"/>
        </w:numPr>
        <w:spacing w:after="0" w:line="480" w:lineRule="auto"/>
        <w:jc w:val="both"/>
      </w:pPr>
      <w:r w:rsidRPr="00031A7A">
        <w:t xml:space="preserve">Kabel </w:t>
      </w:r>
      <w:r w:rsidRPr="00031A7A">
        <w:rPr>
          <w:i/>
        </w:rPr>
        <w:t xml:space="preserve">Straight </w:t>
      </w:r>
      <w:r w:rsidRPr="00031A7A">
        <w:t>RJ45 LAN</w:t>
      </w:r>
    </w:p>
    <w:p w14:paraId="5F6F3C25" w14:textId="27B690B4" w:rsidR="00DC20C6" w:rsidRPr="00031A7A" w:rsidRDefault="00DC20C6" w:rsidP="009B11B6">
      <w:pPr>
        <w:pStyle w:val="ListParagraph"/>
        <w:numPr>
          <w:ilvl w:val="1"/>
          <w:numId w:val="34"/>
        </w:numPr>
        <w:spacing w:after="0" w:line="480" w:lineRule="auto"/>
        <w:jc w:val="both"/>
      </w:pPr>
      <w:r w:rsidRPr="00031A7A">
        <w:rPr>
          <w:i/>
        </w:rPr>
        <w:t xml:space="preserve">Router </w:t>
      </w:r>
      <w:r w:rsidRPr="00031A7A">
        <w:t>1 ISP Indosat Fiber Optic</w:t>
      </w:r>
    </w:p>
    <w:p w14:paraId="49633267" w14:textId="54BB09E4" w:rsidR="00DC20C6" w:rsidRPr="00031A7A" w:rsidRDefault="00DC20C6" w:rsidP="009B11B6">
      <w:pPr>
        <w:pStyle w:val="ListParagraph"/>
        <w:numPr>
          <w:ilvl w:val="1"/>
          <w:numId w:val="34"/>
        </w:numPr>
        <w:spacing w:after="0" w:line="480" w:lineRule="auto"/>
        <w:jc w:val="both"/>
      </w:pPr>
      <w:r w:rsidRPr="00031A7A">
        <w:rPr>
          <w:i/>
        </w:rPr>
        <w:t xml:space="preserve">Router </w:t>
      </w:r>
      <w:r w:rsidRPr="00031A7A">
        <w:t>2 ISP Tri D-Link N300 920</w:t>
      </w:r>
    </w:p>
    <w:p w14:paraId="7D9186E3" w14:textId="61CEB364" w:rsidR="00DC20C6" w:rsidRPr="00031A7A" w:rsidRDefault="00DC20C6" w:rsidP="009B11B6">
      <w:pPr>
        <w:pStyle w:val="ListParagraph"/>
        <w:numPr>
          <w:ilvl w:val="1"/>
          <w:numId w:val="34"/>
        </w:numPr>
        <w:spacing w:after="0" w:line="480" w:lineRule="auto"/>
        <w:jc w:val="both"/>
      </w:pPr>
      <w:r w:rsidRPr="00031A7A">
        <w:lastRenderedPageBreak/>
        <w:t xml:space="preserve">Mikrotik </w:t>
      </w:r>
      <w:r w:rsidRPr="00031A7A">
        <w:rPr>
          <w:i/>
        </w:rPr>
        <w:t>router</w:t>
      </w:r>
      <w:r w:rsidRPr="00031A7A">
        <w:t xml:space="preserve"> RB-740</w:t>
      </w:r>
    </w:p>
    <w:p w14:paraId="52F09AC4" w14:textId="77777777" w:rsidR="00DC20C6" w:rsidRPr="00031A7A" w:rsidRDefault="00DC20C6" w:rsidP="009B11B6">
      <w:pPr>
        <w:pStyle w:val="ListParagraph"/>
        <w:numPr>
          <w:ilvl w:val="0"/>
          <w:numId w:val="52"/>
        </w:numPr>
        <w:spacing w:after="0" w:line="480" w:lineRule="auto"/>
        <w:jc w:val="both"/>
      </w:pPr>
      <w:r w:rsidRPr="00031A7A">
        <w:t>Perangkat Lunak (</w:t>
      </w:r>
      <w:r w:rsidRPr="00031A7A">
        <w:rPr>
          <w:i/>
        </w:rPr>
        <w:t>Software</w:t>
      </w:r>
      <w:r w:rsidRPr="00031A7A">
        <w:t>) yaitu :</w:t>
      </w:r>
    </w:p>
    <w:p w14:paraId="59FDCA69" w14:textId="279DB7F3" w:rsidR="00424765" w:rsidRPr="00031A7A" w:rsidRDefault="00424765" w:rsidP="009B11B6">
      <w:pPr>
        <w:pStyle w:val="ListParagraph"/>
        <w:numPr>
          <w:ilvl w:val="0"/>
          <w:numId w:val="55"/>
        </w:numPr>
        <w:spacing w:after="0" w:line="480" w:lineRule="auto"/>
        <w:jc w:val="both"/>
      </w:pPr>
      <w:r w:rsidRPr="00031A7A">
        <w:t>Sistem operasi Windows 10 21H1</w:t>
      </w:r>
    </w:p>
    <w:p w14:paraId="0011A584" w14:textId="77777777" w:rsidR="00424765" w:rsidRPr="00031A7A" w:rsidRDefault="00DC20C6" w:rsidP="009B11B6">
      <w:pPr>
        <w:pStyle w:val="ListParagraph"/>
        <w:numPr>
          <w:ilvl w:val="0"/>
          <w:numId w:val="55"/>
        </w:numPr>
        <w:spacing w:after="0" w:line="480" w:lineRule="auto"/>
        <w:jc w:val="both"/>
      </w:pPr>
      <w:r w:rsidRPr="00031A7A">
        <w:rPr>
          <w:i/>
        </w:rPr>
        <w:t>Microsoft Office 2016</w:t>
      </w:r>
    </w:p>
    <w:p w14:paraId="292C14A8" w14:textId="77777777" w:rsidR="00424765" w:rsidRPr="00031A7A" w:rsidRDefault="00DC20C6" w:rsidP="009B11B6">
      <w:pPr>
        <w:pStyle w:val="ListParagraph"/>
        <w:numPr>
          <w:ilvl w:val="0"/>
          <w:numId w:val="55"/>
        </w:numPr>
        <w:spacing w:after="0" w:line="480" w:lineRule="auto"/>
        <w:jc w:val="both"/>
      </w:pPr>
      <w:r w:rsidRPr="00031A7A">
        <w:rPr>
          <w:i/>
        </w:rPr>
        <w:t>Command Prompt</w:t>
      </w:r>
    </w:p>
    <w:p w14:paraId="4012182C" w14:textId="77777777" w:rsidR="00424765" w:rsidRPr="00031A7A" w:rsidRDefault="00DC20C6" w:rsidP="009B11B6">
      <w:pPr>
        <w:pStyle w:val="ListParagraph"/>
        <w:numPr>
          <w:ilvl w:val="0"/>
          <w:numId w:val="55"/>
        </w:numPr>
        <w:spacing w:after="0" w:line="480" w:lineRule="auto"/>
        <w:jc w:val="both"/>
      </w:pPr>
      <w:r w:rsidRPr="00031A7A">
        <w:rPr>
          <w:i/>
        </w:rPr>
        <w:t>Winbox</w:t>
      </w:r>
    </w:p>
    <w:p w14:paraId="2D5A7F9D" w14:textId="7690F750" w:rsidR="00620DFD" w:rsidRPr="00620DFD" w:rsidRDefault="00DC20C6" w:rsidP="009B11B6">
      <w:pPr>
        <w:pStyle w:val="ListParagraph"/>
        <w:numPr>
          <w:ilvl w:val="0"/>
          <w:numId w:val="55"/>
        </w:numPr>
        <w:spacing w:after="0" w:line="480" w:lineRule="auto"/>
        <w:jc w:val="both"/>
      </w:pPr>
      <w:r w:rsidRPr="00031A7A">
        <w:rPr>
          <w:i/>
        </w:rPr>
        <w:t>Microsoft Edge</w:t>
      </w:r>
    </w:p>
    <w:p w14:paraId="15139A15" w14:textId="14D58915" w:rsidR="00DC20C6" w:rsidRPr="00780C9C" w:rsidRDefault="00DC20C6" w:rsidP="00780C9C">
      <w:pPr>
        <w:pStyle w:val="510"/>
      </w:pPr>
      <w:bookmarkStart w:id="161" w:name="_Toc88086236"/>
      <w:bookmarkStart w:id="162" w:name="_Toc88092177"/>
      <w:r w:rsidRPr="00780C9C">
        <w:t>Aplikasi Pendukung</w:t>
      </w:r>
      <w:bookmarkEnd w:id="161"/>
      <w:bookmarkEnd w:id="162"/>
    </w:p>
    <w:p w14:paraId="3B91EBDB" w14:textId="14AD592E" w:rsidR="00CA5331" w:rsidRPr="00031A7A" w:rsidRDefault="00DC20C6" w:rsidP="00424765">
      <w:pPr>
        <w:spacing w:after="0" w:line="480" w:lineRule="auto"/>
        <w:ind w:left="720" w:firstLine="720"/>
        <w:jc w:val="both"/>
      </w:pPr>
      <w:r w:rsidRPr="00031A7A">
        <w:t xml:space="preserve">Dalam pengujian </w:t>
      </w:r>
      <w:r w:rsidRPr="00031A7A">
        <w:rPr>
          <w:i/>
        </w:rPr>
        <w:t xml:space="preserve">load balancing </w:t>
      </w:r>
      <w:r w:rsidRPr="00031A7A">
        <w:t xml:space="preserve">dan </w:t>
      </w:r>
      <w:r w:rsidRPr="00031A7A">
        <w:rPr>
          <w:i/>
        </w:rPr>
        <w:t xml:space="preserve">failover </w:t>
      </w:r>
      <w:r w:rsidRPr="00031A7A">
        <w:t xml:space="preserve">menggunakan metode </w:t>
      </w:r>
      <w:r w:rsidRPr="00031A7A">
        <w:rPr>
          <w:i/>
        </w:rPr>
        <w:t xml:space="preserve">per-connection classifier </w:t>
      </w:r>
      <w:r w:rsidRPr="00031A7A">
        <w:t xml:space="preserve">menggunakan aplikasi winbox yang bersifat </w:t>
      </w:r>
      <w:r w:rsidRPr="00031A7A">
        <w:rPr>
          <w:i/>
        </w:rPr>
        <w:t>open source</w:t>
      </w:r>
      <w:r w:rsidRPr="00031A7A">
        <w:t xml:space="preserve"> dapat digunakan untuk melakukan konfigurasi </w:t>
      </w:r>
      <w:r w:rsidRPr="00031A7A">
        <w:rPr>
          <w:i/>
        </w:rPr>
        <w:t xml:space="preserve">load balancing </w:t>
      </w:r>
      <w:r w:rsidRPr="00031A7A">
        <w:t xml:space="preserve">dan </w:t>
      </w:r>
      <w:r w:rsidRPr="00031A7A">
        <w:rPr>
          <w:i/>
        </w:rPr>
        <w:t xml:space="preserve">failover </w:t>
      </w:r>
      <w:r w:rsidRPr="00031A7A">
        <w:t xml:space="preserve">dengan metode </w:t>
      </w:r>
      <w:r w:rsidRPr="00031A7A">
        <w:rPr>
          <w:i/>
        </w:rPr>
        <w:t xml:space="preserve">per-connection classifier </w:t>
      </w:r>
      <w:r w:rsidRPr="00031A7A">
        <w:t xml:space="preserve">yang bersumber dari dua </w:t>
      </w:r>
      <w:r w:rsidRPr="00031A7A">
        <w:rPr>
          <w:i/>
        </w:rPr>
        <w:t xml:space="preserve">internet service provider </w:t>
      </w:r>
      <w:r w:rsidRPr="00031A7A">
        <w:t>yang berbeda, berikut penjelasan penggunaan aplikasi pendukung untuk melakukan pengujian hasil implementasi :</w:t>
      </w:r>
    </w:p>
    <w:p w14:paraId="35A89646" w14:textId="77777777" w:rsidR="00DC20C6" w:rsidRPr="00031A7A" w:rsidRDefault="00DC20C6" w:rsidP="009B11B6">
      <w:pPr>
        <w:pStyle w:val="ListParagraph"/>
        <w:numPr>
          <w:ilvl w:val="0"/>
          <w:numId w:val="26"/>
        </w:numPr>
        <w:spacing w:after="0" w:line="480" w:lineRule="auto"/>
        <w:jc w:val="both"/>
        <w:rPr>
          <w:b/>
        </w:rPr>
      </w:pPr>
      <w:r w:rsidRPr="00031A7A">
        <w:rPr>
          <w:b/>
        </w:rPr>
        <w:t>Winbox</w:t>
      </w:r>
    </w:p>
    <w:p w14:paraId="1F99CED4" w14:textId="77777777" w:rsidR="00DC20C6" w:rsidRPr="00031A7A" w:rsidRDefault="00DC20C6" w:rsidP="00DC20C6">
      <w:pPr>
        <w:spacing w:after="0" w:line="480" w:lineRule="auto"/>
        <w:ind w:left="720" w:firstLine="720"/>
        <w:jc w:val="both"/>
      </w:pPr>
      <w:r w:rsidRPr="00031A7A">
        <w:t xml:space="preserve">Winbox adalah aplikasi yang dapat digunakan administrasi </w:t>
      </w:r>
      <w:r w:rsidRPr="00031A7A">
        <w:rPr>
          <w:i/>
        </w:rPr>
        <w:t xml:space="preserve">RouterOS </w:t>
      </w:r>
      <w:r w:rsidRPr="00031A7A">
        <w:t xml:space="preserve">dengan cepat dan memiliki tampilan GUI. Winbox dapat digunakan pada sistem operasi Windows, Linux, MacOS. Aplikasi ini juga memudahkan konfigurasi </w:t>
      </w:r>
      <w:r w:rsidRPr="00031A7A">
        <w:rPr>
          <w:i/>
        </w:rPr>
        <w:t>load balancing</w:t>
      </w:r>
      <w:r w:rsidRPr="00031A7A">
        <w:t xml:space="preserve"> dan </w:t>
      </w:r>
      <w:r w:rsidRPr="00031A7A">
        <w:rPr>
          <w:i/>
        </w:rPr>
        <w:t>failover</w:t>
      </w:r>
      <w:r w:rsidRPr="00031A7A">
        <w:t xml:space="preserve"> dengan metode </w:t>
      </w:r>
      <w:r w:rsidRPr="00031A7A">
        <w:rPr>
          <w:i/>
        </w:rPr>
        <w:t>per-connection classifer</w:t>
      </w:r>
      <w:r w:rsidRPr="00031A7A">
        <w:t xml:space="preserve"> dengan cepat. Dapat dilihat pada menu tampilan halaman winbox seperti berikut :</w:t>
      </w:r>
    </w:p>
    <w:p w14:paraId="487D91E7" w14:textId="77777777" w:rsidR="00ED4BA3" w:rsidRDefault="00DC20C6" w:rsidP="00ED4BA3">
      <w:pPr>
        <w:keepNext/>
        <w:spacing w:after="0" w:line="480" w:lineRule="auto"/>
        <w:jc w:val="center"/>
      </w:pPr>
      <w:r w:rsidRPr="00031A7A">
        <w:rPr>
          <w:noProof/>
        </w:rPr>
        <w:lastRenderedPageBreak/>
        <w:drawing>
          <wp:inline distT="0" distB="0" distL="0" distR="0" wp14:anchorId="68D69407" wp14:editId="0AF9C6AC">
            <wp:extent cx="3406140" cy="3185160"/>
            <wp:effectExtent l="0" t="0" r="381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me mikrotik (2).png"/>
                    <pic:cNvPicPr/>
                  </pic:nvPicPr>
                  <pic:blipFill>
                    <a:blip r:embed="rId58">
                      <a:extLst>
                        <a:ext uri="{28A0092B-C50C-407E-A947-70E740481C1C}">
                          <a14:useLocalDpi xmlns:a14="http://schemas.microsoft.com/office/drawing/2010/main" val="0"/>
                        </a:ext>
                      </a:extLst>
                    </a:blip>
                    <a:stretch>
                      <a:fillRect/>
                    </a:stretch>
                  </pic:blipFill>
                  <pic:spPr>
                    <a:xfrm>
                      <a:off x="0" y="0"/>
                      <a:ext cx="3406448" cy="3185448"/>
                    </a:xfrm>
                    <a:prstGeom prst="rect">
                      <a:avLst/>
                    </a:prstGeom>
                  </pic:spPr>
                </pic:pic>
              </a:graphicData>
            </a:graphic>
          </wp:inline>
        </w:drawing>
      </w:r>
    </w:p>
    <w:p w14:paraId="6AA054DC" w14:textId="3CE281ED" w:rsidR="00DC20C6" w:rsidRDefault="00ED4BA3" w:rsidP="00ED4BA3">
      <w:pPr>
        <w:pStyle w:val="gambar2"/>
      </w:pPr>
      <w:bookmarkStart w:id="163" w:name="_Toc88101154"/>
      <w:r>
        <w:t xml:space="preserve">Gambar 5. </w:t>
      </w:r>
      <w:r w:rsidR="003D3850">
        <w:fldChar w:fldCharType="begin"/>
      </w:r>
      <w:r w:rsidR="003D3850">
        <w:instrText xml:space="preserve"> SEQ Gambar_5. \* ARABIC </w:instrText>
      </w:r>
      <w:r w:rsidR="003D3850">
        <w:fldChar w:fldCharType="separate"/>
      </w:r>
      <w:r>
        <w:rPr>
          <w:noProof/>
        </w:rPr>
        <w:t>1</w:t>
      </w:r>
      <w:r w:rsidR="003D3850">
        <w:rPr>
          <w:noProof/>
        </w:rPr>
        <w:fldChar w:fldCharType="end"/>
      </w:r>
      <w:r w:rsidRPr="00ED4BA3">
        <w:t xml:space="preserve"> </w:t>
      </w:r>
      <w:r w:rsidRPr="00031A7A">
        <w:t xml:space="preserve">Tampilan </w:t>
      </w:r>
      <w:r w:rsidRPr="00031A7A">
        <w:rPr>
          <w:i/>
        </w:rPr>
        <w:t xml:space="preserve">Software </w:t>
      </w:r>
      <w:r>
        <w:t>Winbox</w:t>
      </w:r>
      <w:bookmarkEnd w:id="163"/>
    </w:p>
    <w:p w14:paraId="4517B264" w14:textId="77777777" w:rsidR="00ED4BA3" w:rsidRPr="00031A7A" w:rsidRDefault="00ED4BA3" w:rsidP="00ED4BA3">
      <w:pPr>
        <w:pStyle w:val="gambar2"/>
      </w:pPr>
    </w:p>
    <w:p w14:paraId="0B085C83" w14:textId="372AAEF1" w:rsidR="00DC20C6" w:rsidRPr="00780C9C" w:rsidRDefault="00DC20C6" w:rsidP="00780C9C">
      <w:pPr>
        <w:pStyle w:val="51"/>
        <w:rPr>
          <w:sz w:val="28"/>
        </w:rPr>
      </w:pPr>
      <w:bookmarkStart w:id="164" w:name="_Toc88086237"/>
      <w:bookmarkStart w:id="165" w:name="_Toc88092178"/>
      <w:r w:rsidRPr="00780C9C">
        <w:t>Pengujian</w:t>
      </w:r>
      <w:bookmarkEnd w:id="164"/>
      <w:bookmarkEnd w:id="165"/>
      <w:r w:rsidRPr="00780C9C">
        <w:t xml:space="preserve"> </w:t>
      </w:r>
    </w:p>
    <w:p w14:paraId="43D75B10" w14:textId="77777777" w:rsidR="00780C9C" w:rsidRDefault="00DC20C6" w:rsidP="00780C9C">
      <w:pPr>
        <w:spacing w:after="0" w:line="480" w:lineRule="auto"/>
        <w:ind w:left="360" w:firstLine="720"/>
        <w:jc w:val="both"/>
      </w:pPr>
      <w:r w:rsidRPr="00031A7A">
        <w:t>Pengujian adalah proses menjalankan sistem guna untuk melihat terjadi adanya kerusakan atau keasalahan yang terjadi ketika sistem yang sudah diimplementasikan berjalan</w:t>
      </w:r>
      <w:r w:rsidR="00424765" w:rsidRPr="00031A7A">
        <w:t>.</w:t>
      </w:r>
    </w:p>
    <w:p w14:paraId="3EF097EE" w14:textId="357AD202" w:rsidR="00DC20C6" w:rsidRPr="00780C9C" w:rsidRDefault="00DC20C6" w:rsidP="00780C9C">
      <w:pPr>
        <w:pStyle w:val="52"/>
        <w:rPr>
          <w:sz w:val="28"/>
        </w:rPr>
      </w:pPr>
      <w:bookmarkStart w:id="166" w:name="_Toc88086238"/>
      <w:bookmarkStart w:id="167" w:name="_Toc88092179"/>
      <w:r w:rsidRPr="00780C9C">
        <w:t>Test Ping</w:t>
      </w:r>
      <w:bookmarkEnd w:id="166"/>
      <w:bookmarkEnd w:id="167"/>
    </w:p>
    <w:p w14:paraId="2F015EB4" w14:textId="6D42BBC8" w:rsidR="00DC20C6" w:rsidRPr="00780C9C" w:rsidRDefault="00DC20C6" w:rsidP="003C15DE">
      <w:pPr>
        <w:pStyle w:val="521"/>
      </w:pPr>
      <w:r w:rsidRPr="00780C9C">
        <w:t>Pengujian Test Ping Router</w:t>
      </w:r>
    </w:p>
    <w:p w14:paraId="629ADFAD" w14:textId="1E3A9BF3" w:rsidR="00DC20C6" w:rsidRPr="00031A7A" w:rsidRDefault="00DC20C6" w:rsidP="0000555D">
      <w:pPr>
        <w:spacing w:after="0" w:line="480" w:lineRule="auto"/>
        <w:ind w:left="990" w:firstLine="720"/>
        <w:jc w:val="both"/>
      </w:pPr>
      <w:r w:rsidRPr="00031A7A">
        <w:t xml:space="preserve">Pada tahap ini, </w:t>
      </w:r>
      <w:r w:rsidRPr="00031A7A">
        <w:rPr>
          <w:i/>
        </w:rPr>
        <w:t>router</w:t>
      </w:r>
      <w:r w:rsidRPr="00031A7A">
        <w:t xml:space="preserve"> yang terhubung pada </w:t>
      </w:r>
      <w:r w:rsidRPr="00031A7A">
        <w:rPr>
          <w:i/>
        </w:rPr>
        <w:t xml:space="preserve">ip public </w:t>
      </w:r>
      <w:r w:rsidRPr="00031A7A">
        <w:t xml:space="preserve">dilakukan pengujian </w:t>
      </w:r>
      <w:r w:rsidRPr="00031A7A">
        <w:rPr>
          <w:i/>
        </w:rPr>
        <w:t xml:space="preserve">test ping </w:t>
      </w:r>
      <w:r w:rsidRPr="00031A7A">
        <w:t>untuk mengetahui bahwa router tersebut telah terhubung ke jaringan.</w:t>
      </w:r>
    </w:p>
    <w:p w14:paraId="60893C20" w14:textId="77A28BDD" w:rsidR="003C15DE" w:rsidRPr="00ED4BA3" w:rsidRDefault="00ED4BA3" w:rsidP="00ED4BA3">
      <w:pPr>
        <w:spacing w:after="0" w:line="480" w:lineRule="auto"/>
      </w:pPr>
      <w:r>
        <w:rPr>
          <w:noProof/>
        </w:rPr>
        <w:lastRenderedPageBreak/>
        <mc:AlternateContent>
          <mc:Choice Requires="wps">
            <w:drawing>
              <wp:anchor distT="0" distB="0" distL="114300" distR="114300" simplePos="0" relativeHeight="251718656" behindDoc="0" locked="0" layoutInCell="1" allowOverlap="1" wp14:anchorId="068B5F88" wp14:editId="7D6BED30">
                <wp:simplePos x="0" y="0"/>
                <wp:positionH relativeFrom="column">
                  <wp:posOffset>6350</wp:posOffset>
                </wp:positionH>
                <wp:positionV relativeFrom="paragraph">
                  <wp:posOffset>2992120</wp:posOffset>
                </wp:positionV>
                <wp:extent cx="5220335" cy="635"/>
                <wp:effectExtent l="0" t="0" r="0" b="0"/>
                <wp:wrapSquare wrapText="bothSides"/>
                <wp:docPr id="71" name="Text Box 71"/>
                <wp:cNvGraphicFramePr/>
                <a:graphic xmlns:a="http://schemas.openxmlformats.org/drawingml/2006/main">
                  <a:graphicData uri="http://schemas.microsoft.com/office/word/2010/wordprocessingShape">
                    <wps:wsp>
                      <wps:cNvSpPr txBox="1"/>
                      <wps:spPr>
                        <a:xfrm>
                          <a:off x="0" y="0"/>
                          <a:ext cx="5220335" cy="635"/>
                        </a:xfrm>
                        <a:prstGeom prst="rect">
                          <a:avLst/>
                        </a:prstGeom>
                        <a:solidFill>
                          <a:prstClr val="white"/>
                        </a:solidFill>
                        <a:ln>
                          <a:noFill/>
                        </a:ln>
                      </wps:spPr>
                      <wps:txbx>
                        <w:txbxContent>
                          <w:p w14:paraId="666C16FF" w14:textId="62FD6FB0" w:rsidR="000D0D9F" w:rsidRPr="00C36BE1" w:rsidRDefault="000D0D9F" w:rsidP="00ED4BA3">
                            <w:pPr>
                              <w:pStyle w:val="gambar2"/>
                              <w:rPr>
                                <w:noProof/>
                                <w:szCs w:val="24"/>
                              </w:rPr>
                            </w:pPr>
                            <w:bookmarkStart w:id="168" w:name="_Toc88101155"/>
                            <w:r>
                              <w:t xml:space="preserve">Gambar 5. </w:t>
                            </w:r>
                            <w:r w:rsidR="003D3850">
                              <w:fldChar w:fldCharType="begin"/>
                            </w:r>
                            <w:r w:rsidR="003D3850">
                              <w:instrText xml:space="preserve"> SEQ Gambar_5. \* A</w:instrText>
                            </w:r>
                            <w:r w:rsidR="003D3850">
                              <w:instrText xml:space="preserve">RABIC </w:instrText>
                            </w:r>
                            <w:r w:rsidR="003D3850">
                              <w:fldChar w:fldCharType="separate"/>
                            </w:r>
                            <w:r>
                              <w:rPr>
                                <w:noProof/>
                              </w:rPr>
                              <w:t>2</w:t>
                            </w:r>
                            <w:r w:rsidR="003D3850">
                              <w:rPr>
                                <w:noProof/>
                              </w:rPr>
                              <w:fldChar w:fldCharType="end"/>
                            </w:r>
                            <w:r w:rsidRPr="00ED4BA3">
                              <w:t xml:space="preserve"> </w:t>
                            </w:r>
                            <w:r w:rsidRPr="00031A7A">
                              <w:t xml:space="preserve">Pengujian </w:t>
                            </w:r>
                            <w:r w:rsidRPr="00031A7A">
                              <w:rPr>
                                <w:i/>
                              </w:rPr>
                              <w:t>Test Ping Router</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8B5F88" id="Text Box 71" o:spid="_x0000_s1049" type="#_x0000_t202" style="position:absolute;margin-left:.5pt;margin-top:235.6pt;width:411.0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" stroked="f">
                <v:textbox style="mso-fit-shape-to-text:t" inset="0,0,0,0">
                  <w:txbxContent>
                    <w:p w14:paraId="666C16FF" w14:textId="62FD6FB0" w:rsidR="000D0D9F" w:rsidRPr="00C36BE1" w:rsidRDefault="000D0D9F" w:rsidP="00ED4BA3">
                      <w:pPr>
                        <w:pStyle w:val="gambar2"/>
                        <w:rPr>
                          <w:noProof/>
                          <w:szCs w:val="24"/>
                        </w:rPr>
                      </w:pPr>
                      <w:bookmarkStart w:id="169" w:name="_Toc88101155"/>
                      <w:r>
                        <w:t xml:space="preserve">Gambar 5. </w:t>
                      </w:r>
                      <w:r w:rsidR="003D3850">
                        <w:fldChar w:fldCharType="begin"/>
                      </w:r>
                      <w:r w:rsidR="003D3850">
                        <w:instrText xml:space="preserve"> SEQ Gambar_5. \* A</w:instrText>
                      </w:r>
                      <w:r w:rsidR="003D3850">
                        <w:instrText xml:space="preserve">RABIC </w:instrText>
                      </w:r>
                      <w:r w:rsidR="003D3850">
                        <w:fldChar w:fldCharType="separate"/>
                      </w:r>
                      <w:r>
                        <w:rPr>
                          <w:noProof/>
                        </w:rPr>
                        <w:t>2</w:t>
                      </w:r>
                      <w:r w:rsidR="003D3850">
                        <w:rPr>
                          <w:noProof/>
                        </w:rPr>
                        <w:fldChar w:fldCharType="end"/>
                      </w:r>
                      <w:r w:rsidRPr="00ED4BA3">
                        <w:t xml:space="preserve"> </w:t>
                      </w:r>
                      <w:r w:rsidRPr="00031A7A">
                        <w:t xml:space="preserve">Pengujian </w:t>
                      </w:r>
                      <w:r w:rsidRPr="00031A7A">
                        <w:rPr>
                          <w:i/>
                        </w:rPr>
                        <w:t>Test Ping Router</w:t>
                      </w:r>
                      <w:bookmarkEnd w:id="169"/>
                    </w:p>
                  </w:txbxContent>
                </v:textbox>
                <w10:wrap type="square"/>
              </v:shape>
            </w:pict>
          </mc:Fallback>
        </mc:AlternateContent>
      </w:r>
      <w:r w:rsidR="00DC20C6" w:rsidRPr="00031A7A">
        <w:rPr>
          <w:noProof/>
        </w:rPr>
        <w:drawing>
          <wp:anchor distT="0" distB="0" distL="114300" distR="114300" simplePos="0" relativeHeight="251706368" behindDoc="0" locked="0" layoutInCell="1" allowOverlap="1" wp14:anchorId="2B47627E" wp14:editId="587D64B7">
            <wp:simplePos x="0" y="0"/>
            <wp:positionH relativeFrom="margin">
              <wp:posOffset>6483</wp:posOffset>
            </wp:positionH>
            <wp:positionV relativeFrom="page">
              <wp:posOffset>900752</wp:posOffset>
            </wp:positionV>
            <wp:extent cx="5220335" cy="293497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 ping router.png"/>
                    <pic:cNvPicPr/>
                  </pic:nvPicPr>
                  <pic:blipFill>
                    <a:blip r:embed="rId59">
                      <a:extLst>
                        <a:ext uri="{28A0092B-C50C-407E-A947-70E740481C1C}">
                          <a14:useLocalDpi xmlns:a14="http://schemas.microsoft.com/office/drawing/2010/main" val="0"/>
                        </a:ext>
                      </a:extLst>
                    </a:blip>
                    <a:stretch>
                      <a:fillRect/>
                    </a:stretch>
                  </pic:blipFill>
                  <pic:spPr>
                    <a:xfrm>
                      <a:off x="0" y="0"/>
                      <a:ext cx="5220335" cy="2934970"/>
                    </a:xfrm>
                    <a:prstGeom prst="rect">
                      <a:avLst/>
                    </a:prstGeom>
                  </pic:spPr>
                </pic:pic>
              </a:graphicData>
            </a:graphic>
            <wp14:sizeRelH relativeFrom="margin">
              <wp14:pctWidth>0</wp14:pctWidth>
            </wp14:sizeRelH>
            <wp14:sizeRelV relativeFrom="margin">
              <wp14:pctHeight>0</wp14:pctHeight>
            </wp14:sizeRelV>
          </wp:anchor>
        </w:drawing>
      </w:r>
    </w:p>
    <w:p w14:paraId="73C1A409" w14:textId="4985A03E" w:rsidR="00DC20C6" w:rsidRPr="003C15DE" w:rsidRDefault="00DC20C6" w:rsidP="003C15DE">
      <w:pPr>
        <w:pStyle w:val="521"/>
      </w:pPr>
      <w:r w:rsidRPr="003C15DE">
        <w:t>Pengujian Test Ping PC Client</w:t>
      </w:r>
    </w:p>
    <w:p w14:paraId="66BEE587" w14:textId="77777777" w:rsidR="00DC20C6" w:rsidRPr="00031A7A" w:rsidRDefault="00DC20C6" w:rsidP="00620DFD">
      <w:pPr>
        <w:spacing w:after="0" w:line="480" w:lineRule="auto"/>
        <w:ind w:left="630" w:firstLine="720"/>
        <w:jc w:val="both"/>
        <w:rPr>
          <w:i/>
        </w:rPr>
      </w:pPr>
      <w:r w:rsidRPr="00031A7A">
        <w:t xml:space="preserve">Pada bagian ini masing-masing client yang terhubung pada </w:t>
      </w:r>
      <w:r w:rsidRPr="00031A7A">
        <w:rPr>
          <w:i/>
        </w:rPr>
        <w:t>router</w:t>
      </w:r>
      <w:r w:rsidRPr="00031A7A">
        <w:t xml:space="preserve"> mencoba test ping</w:t>
      </w:r>
      <w:r w:rsidRPr="00031A7A">
        <w:rPr>
          <w:i/>
        </w:rPr>
        <w:t>.</w:t>
      </w:r>
    </w:p>
    <w:p w14:paraId="7D154317" w14:textId="77777777" w:rsidR="00ED4BA3" w:rsidRDefault="00DC20C6" w:rsidP="00ED4BA3">
      <w:pPr>
        <w:keepNext/>
        <w:spacing w:after="0" w:line="480" w:lineRule="auto"/>
        <w:jc w:val="both"/>
      </w:pPr>
      <w:r w:rsidRPr="00031A7A">
        <w:rPr>
          <w:noProof/>
        </w:rPr>
        <w:drawing>
          <wp:inline distT="0" distB="0" distL="0" distR="0" wp14:anchorId="751B9900" wp14:editId="3EC9949A">
            <wp:extent cx="5220335" cy="3045460"/>
            <wp:effectExtent l="0" t="0" r="7620"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ng goole cmd (2).png"/>
                    <pic:cNvPicPr/>
                  </pic:nvPicPr>
                  <pic:blipFill>
                    <a:blip r:embed="rId60">
                      <a:extLst>
                        <a:ext uri="{28A0092B-C50C-407E-A947-70E740481C1C}">
                          <a14:useLocalDpi xmlns:a14="http://schemas.microsoft.com/office/drawing/2010/main" val="0"/>
                        </a:ext>
                      </a:extLst>
                    </a:blip>
                    <a:stretch>
                      <a:fillRect/>
                    </a:stretch>
                  </pic:blipFill>
                  <pic:spPr>
                    <a:xfrm>
                      <a:off x="0" y="0"/>
                      <a:ext cx="5220335" cy="3045460"/>
                    </a:xfrm>
                    <a:prstGeom prst="rect">
                      <a:avLst/>
                    </a:prstGeom>
                  </pic:spPr>
                </pic:pic>
              </a:graphicData>
            </a:graphic>
          </wp:inline>
        </w:drawing>
      </w:r>
    </w:p>
    <w:p w14:paraId="44785A6A" w14:textId="7CB8A839" w:rsidR="00DC20C6" w:rsidRPr="00031A7A" w:rsidRDefault="00ED4BA3" w:rsidP="00ED4BA3">
      <w:pPr>
        <w:pStyle w:val="gambar2"/>
      </w:pPr>
      <w:bookmarkStart w:id="170" w:name="_Toc88101156"/>
      <w:r>
        <w:t xml:space="preserve">Gambar 5. </w:t>
      </w:r>
      <w:r w:rsidR="003D3850">
        <w:fldChar w:fldCharType="begin"/>
      </w:r>
      <w:r w:rsidR="003D3850">
        <w:instrText xml:space="preserve"> SEQ Gambar_5. \* ARABIC </w:instrText>
      </w:r>
      <w:r w:rsidR="003D3850">
        <w:fldChar w:fldCharType="separate"/>
      </w:r>
      <w:r>
        <w:rPr>
          <w:noProof/>
        </w:rPr>
        <w:t>3</w:t>
      </w:r>
      <w:r w:rsidR="003D3850">
        <w:rPr>
          <w:noProof/>
        </w:rPr>
        <w:fldChar w:fldCharType="end"/>
      </w:r>
      <w:r w:rsidRPr="00ED4BA3">
        <w:t xml:space="preserve"> </w:t>
      </w:r>
      <w:r w:rsidRPr="00031A7A">
        <w:t xml:space="preserve">Pengujian </w:t>
      </w:r>
      <w:r w:rsidRPr="00031A7A">
        <w:rPr>
          <w:i/>
        </w:rPr>
        <w:t xml:space="preserve">Test Ping PC Client </w:t>
      </w:r>
      <w:r w:rsidRPr="00031A7A">
        <w:t>1 Menuju Router</w:t>
      </w:r>
      <w:bookmarkEnd w:id="170"/>
    </w:p>
    <w:p w14:paraId="3EE9740C" w14:textId="77777777" w:rsidR="00ED4BA3" w:rsidRDefault="00DC20C6" w:rsidP="00ED4BA3">
      <w:pPr>
        <w:keepNext/>
        <w:spacing w:after="0" w:line="480" w:lineRule="auto"/>
      </w:pPr>
      <w:r w:rsidRPr="00031A7A">
        <w:rPr>
          <w:noProof/>
        </w:rPr>
        <w:lastRenderedPageBreak/>
        <w:drawing>
          <wp:inline distT="0" distB="0" distL="0" distR="0" wp14:anchorId="5656BEAC" wp14:editId="58DDA772">
            <wp:extent cx="5220335" cy="3042285"/>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210519_231759 (2).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220335" cy="3042285"/>
                    </a:xfrm>
                    <a:prstGeom prst="rect">
                      <a:avLst/>
                    </a:prstGeom>
                  </pic:spPr>
                </pic:pic>
              </a:graphicData>
            </a:graphic>
          </wp:inline>
        </w:drawing>
      </w:r>
    </w:p>
    <w:p w14:paraId="2BC7EE30" w14:textId="32DFA19C" w:rsidR="003C15DE" w:rsidRDefault="00ED4BA3" w:rsidP="00ED4BA3">
      <w:pPr>
        <w:pStyle w:val="gambar2"/>
      </w:pPr>
      <w:bookmarkStart w:id="171" w:name="_Toc88101157"/>
      <w:r>
        <w:t xml:space="preserve">Gambar 5. </w:t>
      </w:r>
      <w:r w:rsidR="003D3850">
        <w:fldChar w:fldCharType="begin"/>
      </w:r>
      <w:r w:rsidR="003D3850">
        <w:instrText xml:space="preserve"> SEQ Gambar_5. \* ARABIC </w:instrText>
      </w:r>
      <w:r w:rsidR="003D3850">
        <w:fldChar w:fldCharType="separate"/>
      </w:r>
      <w:r>
        <w:rPr>
          <w:noProof/>
        </w:rPr>
        <w:t>4</w:t>
      </w:r>
      <w:r w:rsidR="003D3850">
        <w:rPr>
          <w:noProof/>
        </w:rPr>
        <w:fldChar w:fldCharType="end"/>
      </w:r>
      <w:r w:rsidRPr="00ED4BA3">
        <w:t xml:space="preserve"> </w:t>
      </w:r>
      <w:r w:rsidRPr="00031A7A">
        <w:t xml:space="preserve">Pengujian </w:t>
      </w:r>
      <w:r w:rsidRPr="00031A7A">
        <w:rPr>
          <w:i/>
        </w:rPr>
        <w:t xml:space="preserve">Test Ping PC Client </w:t>
      </w:r>
      <w:r w:rsidRPr="00031A7A">
        <w:t>2 Menuju Router</w:t>
      </w:r>
      <w:bookmarkEnd w:id="171"/>
    </w:p>
    <w:p w14:paraId="48479A10" w14:textId="77777777" w:rsidR="00ED4BA3" w:rsidRPr="00ED4BA3" w:rsidRDefault="00ED4BA3" w:rsidP="00ED4BA3">
      <w:pPr>
        <w:pStyle w:val="gambar2"/>
      </w:pPr>
    </w:p>
    <w:p w14:paraId="1385F96C" w14:textId="3C480D57" w:rsidR="00DC20C6" w:rsidRPr="003C15DE" w:rsidRDefault="00DC20C6" w:rsidP="003C15DE">
      <w:pPr>
        <w:pStyle w:val="52"/>
        <w:rPr>
          <w:sz w:val="28"/>
        </w:rPr>
      </w:pPr>
      <w:bookmarkStart w:id="172" w:name="_Toc88086239"/>
      <w:bookmarkStart w:id="173" w:name="_Toc88092180"/>
      <w:r w:rsidRPr="003C15DE">
        <w:t>Data Throughput</w:t>
      </w:r>
      <w:bookmarkEnd w:id="172"/>
      <w:bookmarkEnd w:id="173"/>
    </w:p>
    <w:p w14:paraId="15BE5C5C" w14:textId="77777777" w:rsidR="00DC20C6" w:rsidRPr="00031A7A" w:rsidRDefault="00DC20C6" w:rsidP="00ED4BA3">
      <w:pPr>
        <w:spacing w:after="0" w:line="480" w:lineRule="auto"/>
        <w:ind w:left="360" w:firstLine="720"/>
        <w:jc w:val="both"/>
        <w:rPr>
          <w:b/>
        </w:rPr>
      </w:pPr>
      <w:r w:rsidRPr="00031A7A">
        <w:rPr>
          <w:i/>
        </w:rPr>
        <w:t>Throughput</w:t>
      </w:r>
      <w:r w:rsidRPr="00031A7A">
        <w:t xml:space="preserve"> adalah </w:t>
      </w:r>
      <w:r w:rsidRPr="00031A7A">
        <w:rPr>
          <w:i/>
        </w:rPr>
        <w:t>bandwidth</w:t>
      </w:r>
      <w:r w:rsidRPr="00031A7A">
        <w:t xml:space="preserve"> actual, diukur dalam satuan waktu tertentu dan dalam kondisi jaringan tertentu yang digunakan untuk men</w:t>
      </w:r>
      <w:r w:rsidRPr="00031A7A">
        <w:rPr>
          <w:i/>
        </w:rPr>
        <w:t>trasnfer</w:t>
      </w:r>
      <w:r w:rsidRPr="00031A7A">
        <w:t xml:space="preserve"> file dengan ukuran tertentu. Faktor uang mempengaruhi </w:t>
      </w:r>
      <w:r w:rsidRPr="00031A7A">
        <w:rPr>
          <w:i/>
        </w:rPr>
        <w:t xml:space="preserve">throughput </w:t>
      </w:r>
      <w:r w:rsidRPr="00031A7A">
        <w:t>ada banyak seperti jenis data yang akan dikirim, spesifikasi dalam komputer, perangkat jaringan, cuaca, dan lain sebagainya.</w:t>
      </w:r>
    </w:p>
    <w:p w14:paraId="73C5DBA4" w14:textId="77777777" w:rsidR="003C15DE" w:rsidRDefault="00DC20C6" w:rsidP="00ED4BA3">
      <w:pPr>
        <w:spacing w:after="0" w:line="480" w:lineRule="auto"/>
        <w:ind w:left="360" w:firstLine="720"/>
        <w:jc w:val="both"/>
      </w:pPr>
      <w:r w:rsidRPr="00031A7A">
        <w:t xml:space="preserve">Pada konfigurasi pengujian ini menggunakan 2 PC </w:t>
      </w:r>
      <w:r w:rsidRPr="00031A7A">
        <w:rPr>
          <w:i/>
        </w:rPr>
        <w:t>client</w:t>
      </w:r>
      <w:r w:rsidRPr="00031A7A">
        <w:t xml:space="preserve"> untuk melakukan pengukuran </w:t>
      </w:r>
      <w:r w:rsidRPr="00031A7A">
        <w:rPr>
          <w:i/>
        </w:rPr>
        <w:t>throughput</w:t>
      </w:r>
      <w:r w:rsidRPr="00031A7A">
        <w:t xml:space="preserve"> dan dengan 3 skenario pengujian hidup-hidup (HH), hidup-mati (HM), dan mati-hidup (MH). Dari pengujian ini, pada pengujian HH tersebut adalah pengujian terhadap </w:t>
      </w:r>
      <w:r w:rsidRPr="00031A7A">
        <w:rPr>
          <w:i/>
        </w:rPr>
        <w:t>load balancing</w:t>
      </w:r>
      <w:r w:rsidRPr="00031A7A">
        <w:t xml:space="preserve"> dan pada pengujian HM dan MH tersebut adalah pengujian terhadap failover</w:t>
      </w:r>
      <w:r w:rsidR="00D7196C">
        <w:t xml:space="preserve"> terhadap 2 ISP yang digunakan.</w:t>
      </w:r>
    </w:p>
    <w:p w14:paraId="051849E9" w14:textId="231D3A0E" w:rsidR="003C15DE" w:rsidRDefault="00DC20C6" w:rsidP="003C15DE">
      <w:pPr>
        <w:pStyle w:val="522"/>
        <w:rPr>
          <w:i/>
        </w:rPr>
      </w:pPr>
      <w:r w:rsidRPr="003C15DE">
        <w:t xml:space="preserve">Hasil Pengujian Data </w:t>
      </w:r>
      <w:r w:rsidRPr="003C15DE">
        <w:rPr>
          <w:i/>
        </w:rPr>
        <w:t>Throughput</w:t>
      </w:r>
    </w:p>
    <w:p w14:paraId="5B420298" w14:textId="41F47E5A" w:rsidR="00DC20C6" w:rsidRDefault="00DC20C6" w:rsidP="00ED4BA3">
      <w:pPr>
        <w:spacing w:after="0" w:line="480" w:lineRule="auto"/>
        <w:ind w:left="180" w:firstLine="720"/>
        <w:jc w:val="both"/>
      </w:pPr>
      <w:r w:rsidRPr="00031A7A">
        <w:t xml:space="preserve">Berikut table hasil rata-rata dari perhitungan </w:t>
      </w:r>
      <w:r w:rsidRPr="00031A7A">
        <w:rPr>
          <w:i/>
        </w:rPr>
        <w:t>throughput</w:t>
      </w:r>
      <w:r w:rsidRPr="00031A7A">
        <w:t xml:space="preserve"> dari kedua </w:t>
      </w:r>
      <w:r w:rsidRPr="00031A7A">
        <w:rPr>
          <w:i/>
        </w:rPr>
        <w:t>client</w:t>
      </w:r>
      <w:r w:rsidRPr="00031A7A">
        <w:t xml:space="preserve"> dengan 3 skenario dengan 2 </w:t>
      </w:r>
      <w:r w:rsidRPr="00031A7A">
        <w:rPr>
          <w:i/>
        </w:rPr>
        <w:t xml:space="preserve">client </w:t>
      </w:r>
      <w:r w:rsidRPr="00031A7A">
        <w:t>tersebut :</w:t>
      </w:r>
    </w:p>
    <w:p w14:paraId="5BA01F01" w14:textId="383622F8" w:rsidR="00ED4BA3" w:rsidRPr="00ED4BA3" w:rsidRDefault="006665EA" w:rsidP="006665EA">
      <w:pPr>
        <w:pStyle w:val="gambar2"/>
      </w:pPr>
      <w:bookmarkStart w:id="174" w:name="_Toc88101650"/>
      <w:r>
        <w:lastRenderedPageBreak/>
        <w:t xml:space="preserve">Tabel 5. </w:t>
      </w:r>
      <w:r w:rsidR="003D3850">
        <w:fldChar w:fldCharType="begin"/>
      </w:r>
      <w:r w:rsidR="003D3850">
        <w:instrText xml:space="preserve"> SEQ Tabel_5. \* ARABIC </w:instrText>
      </w:r>
      <w:r w:rsidR="003D3850">
        <w:fldChar w:fldCharType="separate"/>
      </w:r>
      <w:r>
        <w:rPr>
          <w:noProof/>
        </w:rPr>
        <w:t>1</w:t>
      </w:r>
      <w:r w:rsidR="003D3850">
        <w:rPr>
          <w:noProof/>
        </w:rPr>
        <w:fldChar w:fldCharType="end"/>
      </w:r>
      <w:r w:rsidRPr="006665EA">
        <w:t xml:space="preserve"> </w:t>
      </w:r>
      <w:r w:rsidRPr="00031A7A">
        <w:t xml:space="preserve">Hasil Perhitungan Rata-rata </w:t>
      </w:r>
      <w:r w:rsidRPr="00031A7A">
        <w:rPr>
          <w:i/>
        </w:rPr>
        <w:t>Throughput</w:t>
      </w:r>
      <w:r w:rsidRPr="00031A7A">
        <w:t xml:space="preserve"> dari 2 </w:t>
      </w:r>
      <w:r w:rsidRPr="00031A7A">
        <w:rPr>
          <w:i/>
        </w:rPr>
        <w:t>Client</w:t>
      </w:r>
      <w:bookmarkEnd w:id="174"/>
    </w:p>
    <w:tbl>
      <w:tblPr>
        <w:tblStyle w:val="TableGrid"/>
        <w:tblW w:w="7868" w:type="dxa"/>
        <w:jc w:val="center"/>
        <w:tblLook w:val="04A0" w:firstRow="1" w:lastRow="0" w:firstColumn="1" w:lastColumn="0" w:noHBand="0" w:noVBand="1"/>
      </w:tblPr>
      <w:tblGrid>
        <w:gridCol w:w="1967"/>
        <w:gridCol w:w="1967"/>
        <w:gridCol w:w="1967"/>
        <w:gridCol w:w="1967"/>
      </w:tblGrid>
      <w:tr w:rsidR="00DC20C6" w:rsidRPr="00031A7A" w14:paraId="5D39D453" w14:textId="77777777" w:rsidTr="00C3118B">
        <w:trPr>
          <w:trHeight w:val="326"/>
          <w:jc w:val="center"/>
        </w:trPr>
        <w:tc>
          <w:tcPr>
            <w:tcW w:w="1967" w:type="dxa"/>
            <w:vAlign w:val="center"/>
          </w:tcPr>
          <w:p w14:paraId="0E6A6A92" w14:textId="2DE333C6" w:rsidR="00DC20C6" w:rsidRPr="00031A7A" w:rsidRDefault="00DC20C6" w:rsidP="00C3118B">
            <w:pPr>
              <w:spacing w:line="480" w:lineRule="auto"/>
              <w:jc w:val="center"/>
              <w:rPr>
                <w:lang w:val="en-US"/>
              </w:rPr>
            </w:pPr>
            <w:r w:rsidRPr="00031A7A">
              <w:rPr>
                <w:lang w:val="en-US"/>
              </w:rPr>
              <w:t>Skenario</w:t>
            </w:r>
          </w:p>
        </w:tc>
        <w:tc>
          <w:tcPr>
            <w:tcW w:w="1967" w:type="dxa"/>
            <w:vAlign w:val="center"/>
          </w:tcPr>
          <w:p w14:paraId="2387255A" w14:textId="77777777" w:rsidR="00DC20C6" w:rsidRPr="00031A7A" w:rsidRDefault="00DC20C6" w:rsidP="00C3118B">
            <w:pPr>
              <w:spacing w:line="480" w:lineRule="auto"/>
              <w:jc w:val="center"/>
              <w:rPr>
                <w:lang w:val="en-US"/>
              </w:rPr>
            </w:pPr>
            <w:r w:rsidRPr="00031A7A">
              <w:rPr>
                <w:i/>
                <w:lang w:val="en-US"/>
              </w:rPr>
              <w:t xml:space="preserve">Client </w:t>
            </w:r>
            <w:r w:rsidRPr="00031A7A">
              <w:rPr>
                <w:lang w:val="en-US"/>
              </w:rPr>
              <w:t>1</w:t>
            </w:r>
          </w:p>
        </w:tc>
        <w:tc>
          <w:tcPr>
            <w:tcW w:w="1967" w:type="dxa"/>
            <w:vAlign w:val="center"/>
          </w:tcPr>
          <w:p w14:paraId="12B0BE06" w14:textId="77777777" w:rsidR="00DC20C6" w:rsidRPr="00031A7A" w:rsidRDefault="00DC20C6" w:rsidP="00C3118B">
            <w:pPr>
              <w:spacing w:line="480" w:lineRule="auto"/>
              <w:jc w:val="center"/>
              <w:rPr>
                <w:highlight w:val="yellow"/>
                <w:lang w:val="en-US"/>
              </w:rPr>
            </w:pPr>
            <w:r w:rsidRPr="00031A7A">
              <w:rPr>
                <w:i/>
                <w:lang w:val="en-US"/>
              </w:rPr>
              <w:t xml:space="preserve">Client </w:t>
            </w:r>
            <w:r w:rsidRPr="00031A7A">
              <w:rPr>
                <w:lang w:val="en-US"/>
              </w:rPr>
              <w:t>2</w:t>
            </w:r>
          </w:p>
        </w:tc>
        <w:tc>
          <w:tcPr>
            <w:tcW w:w="1967" w:type="dxa"/>
            <w:vAlign w:val="center"/>
          </w:tcPr>
          <w:p w14:paraId="217694DE" w14:textId="77777777" w:rsidR="00DC20C6" w:rsidRPr="00031A7A" w:rsidRDefault="00DC20C6" w:rsidP="00C3118B">
            <w:pPr>
              <w:spacing w:line="480" w:lineRule="auto"/>
              <w:jc w:val="center"/>
              <w:rPr>
                <w:lang w:val="en-US"/>
              </w:rPr>
            </w:pPr>
            <w:r w:rsidRPr="00031A7A">
              <w:rPr>
                <w:lang w:val="en-US"/>
              </w:rPr>
              <w:t>Rata-rata</w:t>
            </w:r>
          </w:p>
        </w:tc>
      </w:tr>
      <w:tr w:rsidR="00DC20C6" w:rsidRPr="00031A7A" w14:paraId="68BD098F" w14:textId="77777777" w:rsidTr="00C3118B">
        <w:trPr>
          <w:trHeight w:val="660"/>
          <w:jc w:val="center"/>
        </w:trPr>
        <w:tc>
          <w:tcPr>
            <w:tcW w:w="1967" w:type="dxa"/>
            <w:vAlign w:val="center"/>
          </w:tcPr>
          <w:p w14:paraId="0E935F87" w14:textId="77777777" w:rsidR="00DC20C6" w:rsidRPr="00031A7A" w:rsidRDefault="00DC20C6" w:rsidP="00C3118B">
            <w:pPr>
              <w:spacing w:line="480" w:lineRule="auto"/>
              <w:jc w:val="center"/>
              <w:rPr>
                <w:lang w:val="en-US"/>
              </w:rPr>
            </w:pPr>
            <w:r w:rsidRPr="00031A7A">
              <w:rPr>
                <w:lang w:val="en-US"/>
              </w:rPr>
              <w:t xml:space="preserve">Hidup-Hidup (HH) </w:t>
            </w:r>
            <w:r w:rsidRPr="00031A7A">
              <w:rPr>
                <w:i/>
                <w:lang w:val="en-US"/>
              </w:rPr>
              <w:t>Load Balancing</w:t>
            </w:r>
          </w:p>
        </w:tc>
        <w:tc>
          <w:tcPr>
            <w:tcW w:w="1967" w:type="dxa"/>
            <w:vAlign w:val="center"/>
          </w:tcPr>
          <w:p w14:paraId="46C47CAF" w14:textId="77777777" w:rsidR="00DC20C6" w:rsidRPr="00031A7A" w:rsidRDefault="00DC20C6" w:rsidP="00C3118B">
            <w:pPr>
              <w:spacing w:line="480" w:lineRule="auto"/>
              <w:jc w:val="center"/>
              <w:rPr>
                <w:lang w:val="en-US"/>
              </w:rPr>
            </w:pPr>
            <w:r w:rsidRPr="00031A7A">
              <w:rPr>
                <w:lang w:val="en-US"/>
              </w:rPr>
              <w:t>61 Kb/s</w:t>
            </w:r>
          </w:p>
        </w:tc>
        <w:tc>
          <w:tcPr>
            <w:tcW w:w="1967" w:type="dxa"/>
            <w:vAlign w:val="center"/>
          </w:tcPr>
          <w:p w14:paraId="7AF019B7" w14:textId="77777777" w:rsidR="00DC20C6" w:rsidRPr="00031A7A" w:rsidRDefault="00DC20C6" w:rsidP="00C3118B">
            <w:pPr>
              <w:spacing w:line="480" w:lineRule="auto"/>
              <w:jc w:val="center"/>
              <w:rPr>
                <w:highlight w:val="yellow"/>
                <w:lang w:val="en-US"/>
              </w:rPr>
            </w:pPr>
            <w:r w:rsidRPr="00031A7A">
              <w:rPr>
                <w:lang w:val="en-US"/>
              </w:rPr>
              <w:t>367 Kb/s</w:t>
            </w:r>
          </w:p>
        </w:tc>
        <w:tc>
          <w:tcPr>
            <w:tcW w:w="1967" w:type="dxa"/>
            <w:vAlign w:val="center"/>
          </w:tcPr>
          <w:p w14:paraId="68178102" w14:textId="77777777" w:rsidR="00DC20C6" w:rsidRPr="00031A7A" w:rsidRDefault="00DC20C6" w:rsidP="00C3118B">
            <w:pPr>
              <w:spacing w:line="480" w:lineRule="auto"/>
              <w:jc w:val="center"/>
              <w:rPr>
                <w:lang w:val="en-US"/>
              </w:rPr>
            </w:pPr>
            <w:r w:rsidRPr="00031A7A">
              <w:rPr>
                <w:lang w:val="en-US"/>
              </w:rPr>
              <w:t>214 Kb/s</w:t>
            </w:r>
          </w:p>
        </w:tc>
      </w:tr>
      <w:tr w:rsidR="00DC20C6" w:rsidRPr="00031A7A" w14:paraId="0079A6C3" w14:textId="77777777" w:rsidTr="00C3118B">
        <w:trPr>
          <w:trHeight w:val="668"/>
          <w:jc w:val="center"/>
        </w:trPr>
        <w:tc>
          <w:tcPr>
            <w:tcW w:w="1967" w:type="dxa"/>
            <w:vAlign w:val="center"/>
          </w:tcPr>
          <w:p w14:paraId="37249901" w14:textId="77777777" w:rsidR="00DC20C6" w:rsidRPr="00031A7A" w:rsidRDefault="00DC20C6" w:rsidP="00C3118B">
            <w:pPr>
              <w:spacing w:line="480" w:lineRule="auto"/>
              <w:jc w:val="center"/>
              <w:rPr>
                <w:lang w:val="en-US"/>
              </w:rPr>
            </w:pPr>
            <w:r w:rsidRPr="00031A7A">
              <w:rPr>
                <w:lang w:val="en-US"/>
              </w:rPr>
              <w:t xml:space="preserve">Hidup-Mati (HM) </w:t>
            </w:r>
            <w:r w:rsidRPr="00031A7A">
              <w:rPr>
                <w:i/>
                <w:lang w:val="en-US"/>
              </w:rPr>
              <w:t>Failover</w:t>
            </w:r>
          </w:p>
        </w:tc>
        <w:tc>
          <w:tcPr>
            <w:tcW w:w="1967" w:type="dxa"/>
            <w:vAlign w:val="center"/>
          </w:tcPr>
          <w:p w14:paraId="120E7DFA" w14:textId="77777777" w:rsidR="00DC20C6" w:rsidRPr="00031A7A" w:rsidRDefault="00DC20C6" w:rsidP="00C3118B">
            <w:pPr>
              <w:spacing w:line="480" w:lineRule="auto"/>
              <w:jc w:val="center"/>
              <w:rPr>
                <w:lang w:val="en-US"/>
              </w:rPr>
            </w:pPr>
            <w:r w:rsidRPr="00031A7A">
              <w:rPr>
                <w:lang w:val="en-US"/>
              </w:rPr>
              <w:t>54 Kb/s</w:t>
            </w:r>
          </w:p>
        </w:tc>
        <w:tc>
          <w:tcPr>
            <w:tcW w:w="1967" w:type="dxa"/>
            <w:vAlign w:val="center"/>
          </w:tcPr>
          <w:p w14:paraId="5103A5A7" w14:textId="77777777" w:rsidR="00DC20C6" w:rsidRPr="00031A7A" w:rsidRDefault="00DC20C6" w:rsidP="00C3118B">
            <w:pPr>
              <w:spacing w:line="480" w:lineRule="auto"/>
              <w:jc w:val="center"/>
              <w:rPr>
                <w:lang w:val="en-US"/>
              </w:rPr>
            </w:pPr>
            <w:r w:rsidRPr="00031A7A">
              <w:rPr>
                <w:lang w:val="en-US"/>
              </w:rPr>
              <w:t>98 Kb/s</w:t>
            </w:r>
          </w:p>
        </w:tc>
        <w:tc>
          <w:tcPr>
            <w:tcW w:w="1967" w:type="dxa"/>
            <w:vAlign w:val="center"/>
          </w:tcPr>
          <w:p w14:paraId="13F6DC99" w14:textId="77777777" w:rsidR="00DC20C6" w:rsidRPr="00031A7A" w:rsidRDefault="00DC20C6" w:rsidP="00C3118B">
            <w:pPr>
              <w:spacing w:line="480" w:lineRule="auto"/>
              <w:jc w:val="center"/>
              <w:rPr>
                <w:lang w:val="en-US"/>
              </w:rPr>
            </w:pPr>
            <w:r w:rsidRPr="00031A7A">
              <w:rPr>
                <w:lang w:val="en-US"/>
              </w:rPr>
              <w:t>76 Kb/s</w:t>
            </w:r>
          </w:p>
        </w:tc>
      </w:tr>
      <w:tr w:rsidR="00DC20C6" w:rsidRPr="00031A7A" w14:paraId="29C57E13" w14:textId="77777777" w:rsidTr="00C3118B">
        <w:trPr>
          <w:trHeight w:val="654"/>
          <w:jc w:val="center"/>
        </w:trPr>
        <w:tc>
          <w:tcPr>
            <w:tcW w:w="1967" w:type="dxa"/>
            <w:vAlign w:val="center"/>
          </w:tcPr>
          <w:p w14:paraId="55FF3DC3" w14:textId="77777777" w:rsidR="00DC20C6" w:rsidRPr="00031A7A" w:rsidRDefault="00DC20C6" w:rsidP="00C3118B">
            <w:pPr>
              <w:spacing w:line="480" w:lineRule="auto"/>
              <w:jc w:val="center"/>
              <w:rPr>
                <w:lang w:val="en-US"/>
              </w:rPr>
            </w:pPr>
            <w:r w:rsidRPr="00031A7A">
              <w:rPr>
                <w:lang w:val="en-US"/>
              </w:rPr>
              <w:t xml:space="preserve">Mati-Hidup (MH) </w:t>
            </w:r>
            <w:r w:rsidRPr="00031A7A">
              <w:rPr>
                <w:i/>
                <w:lang w:val="en-US"/>
              </w:rPr>
              <w:t>Failover</w:t>
            </w:r>
          </w:p>
        </w:tc>
        <w:tc>
          <w:tcPr>
            <w:tcW w:w="1967" w:type="dxa"/>
            <w:vAlign w:val="center"/>
          </w:tcPr>
          <w:p w14:paraId="3BF14126" w14:textId="77777777" w:rsidR="00DC20C6" w:rsidRPr="00031A7A" w:rsidRDefault="00DC20C6" w:rsidP="00C3118B">
            <w:pPr>
              <w:spacing w:line="480" w:lineRule="auto"/>
              <w:jc w:val="center"/>
              <w:rPr>
                <w:lang w:val="en-US"/>
              </w:rPr>
            </w:pPr>
            <w:r w:rsidRPr="00031A7A">
              <w:rPr>
                <w:lang w:val="en-US"/>
              </w:rPr>
              <w:t>158 Kb/s</w:t>
            </w:r>
          </w:p>
        </w:tc>
        <w:tc>
          <w:tcPr>
            <w:tcW w:w="1967" w:type="dxa"/>
            <w:vAlign w:val="center"/>
          </w:tcPr>
          <w:p w14:paraId="315D35E8" w14:textId="77777777" w:rsidR="00DC20C6" w:rsidRPr="00031A7A" w:rsidRDefault="00DC20C6" w:rsidP="00C3118B">
            <w:pPr>
              <w:spacing w:line="480" w:lineRule="auto"/>
              <w:jc w:val="center"/>
              <w:rPr>
                <w:lang w:val="en-US"/>
              </w:rPr>
            </w:pPr>
            <w:r w:rsidRPr="00031A7A">
              <w:rPr>
                <w:lang w:val="en-US"/>
              </w:rPr>
              <w:t>32 Kb/s</w:t>
            </w:r>
          </w:p>
        </w:tc>
        <w:tc>
          <w:tcPr>
            <w:tcW w:w="1967" w:type="dxa"/>
            <w:vAlign w:val="center"/>
          </w:tcPr>
          <w:p w14:paraId="5FE9DCB9" w14:textId="77777777" w:rsidR="00DC20C6" w:rsidRPr="00031A7A" w:rsidRDefault="00DC20C6" w:rsidP="00C3118B">
            <w:pPr>
              <w:spacing w:line="480" w:lineRule="auto"/>
              <w:jc w:val="center"/>
              <w:rPr>
                <w:lang w:val="en-US"/>
              </w:rPr>
            </w:pPr>
            <w:r w:rsidRPr="00031A7A">
              <w:rPr>
                <w:lang w:val="en-US"/>
              </w:rPr>
              <w:t>95 Kb/s</w:t>
            </w:r>
          </w:p>
        </w:tc>
      </w:tr>
    </w:tbl>
    <w:p w14:paraId="188262B7" w14:textId="77777777" w:rsidR="00DC20C6" w:rsidRPr="00031A7A" w:rsidRDefault="00DC20C6" w:rsidP="00DC20C6">
      <w:pPr>
        <w:tabs>
          <w:tab w:val="left" w:pos="4852"/>
        </w:tabs>
        <w:spacing w:after="0" w:line="480" w:lineRule="auto"/>
        <w:jc w:val="both"/>
      </w:pPr>
    </w:p>
    <w:p w14:paraId="103BC840" w14:textId="77777777" w:rsidR="003C15DE" w:rsidRDefault="00DC20C6" w:rsidP="00ED4BA3">
      <w:pPr>
        <w:spacing w:after="0" w:line="480" w:lineRule="auto"/>
        <w:ind w:left="180" w:firstLine="720"/>
        <w:jc w:val="both"/>
      </w:pPr>
      <w:r w:rsidRPr="00031A7A">
        <w:t xml:space="preserve">Berdasarkan tabel 5.1, dapat dilihat dengan 3 skenario pengujian hidup-hidup (HH), hidup-mati (HM), dan mati-hidup (MH). Pada skenario hidup-hidup (HH) proses </w:t>
      </w:r>
      <w:r w:rsidRPr="00031A7A">
        <w:rPr>
          <w:i/>
        </w:rPr>
        <w:t>load balancing</w:t>
      </w:r>
      <w:r w:rsidRPr="00031A7A">
        <w:t xml:space="preserve"> antara ISP 1 dan ISP 2 berhasil dengan menghasilkan rata-rata sekitar 214 Kbps pada saat pengujian pada aplikasi wireshark tersebut. Kemudian pada skenario hidup-mati (HM) proses </w:t>
      </w:r>
      <w:r w:rsidRPr="00031A7A">
        <w:rPr>
          <w:i/>
        </w:rPr>
        <w:t>failover</w:t>
      </w:r>
      <w:r w:rsidRPr="00031A7A">
        <w:t xml:space="preserve"> antara ISP 1 yang berkerja sementara ISP 2 dimatikan menghasilkan rata-rata sekitar 76 Kbps saat pengujian dengan menggunakan aplikasi wireshark. Sedangkan pda skenario mati-hidup (MH) proses </w:t>
      </w:r>
      <w:r w:rsidRPr="00031A7A">
        <w:rPr>
          <w:i/>
        </w:rPr>
        <w:t xml:space="preserve">failover </w:t>
      </w:r>
      <w:r w:rsidRPr="00031A7A">
        <w:t>antara ISP 1 yang dimatikan sementara ISP 2 yang berkerja menghas</w:t>
      </w:r>
      <w:r w:rsidR="003C15DE">
        <w:t>ilkan rata-rata sekitar 95 Kbp</w:t>
      </w:r>
    </w:p>
    <w:p w14:paraId="4B75FD54" w14:textId="0FAA92DA" w:rsidR="00DC20C6" w:rsidRPr="003C15DE" w:rsidRDefault="00DC20C6" w:rsidP="003C15DE">
      <w:pPr>
        <w:pStyle w:val="522"/>
      </w:pPr>
      <w:r w:rsidRPr="003C15DE">
        <w:t>Analisa Data Throughput</w:t>
      </w:r>
    </w:p>
    <w:p w14:paraId="08846E6A" w14:textId="097056EB" w:rsidR="00DC20C6" w:rsidRDefault="00DC20C6" w:rsidP="00ED4BA3">
      <w:pPr>
        <w:spacing w:after="0" w:line="480" w:lineRule="auto"/>
        <w:ind w:left="360" w:firstLine="720"/>
        <w:jc w:val="both"/>
      </w:pPr>
      <w:r w:rsidRPr="00031A7A">
        <w:t xml:space="preserve">Nilai rata-rata </w:t>
      </w:r>
      <w:r w:rsidRPr="00031A7A">
        <w:rPr>
          <w:i/>
        </w:rPr>
        <w:t>Throughput</w:t>
      </w:r>
      <w:r w:rsidRPr="00031A7A">
        <w:t xml:space="preserve"> yang didapatkan dalam melakukan pengujian dengan 3 skenario pengambilan (Hidup-hidup, Hidup-mati, Mati-hidup) diperoleh rata-rata </w:t>
      </w:r>
      <w:r w:rsidRPr="00031A7A">
        <w:rPr>
          <w:i/>
        </w:rPr>
        <w:t>Throughput</w:t>
      </w:r>
      <w:r w:rsidRPr="00031A7A">
        <w:t xml:space="preserve"> sebesar 214kbps untuk skenario HH, skenario HM sebesar 76kbps dan skenario MH sebesar 95kbps. </w:t>
      </w:r>
    </w:p>
    <w:p w14:paraId="35C32D45" w14:textId="77777777" w:rsidR="003C15DE" w:rsidRDefault="003C15DE" w:rsidP="00884302">
      <w:pPr>
        <w:spacing w:after="0" w:line="480" w:lineRule="auto"/>
        <w:ind w:left="720" w:firstLine="720"/>
        <w:jc w:val="both"/>
      </w:pPr>
    </w:p>
    <w:p w14:paraId="38E61F9A" w14:textId="5BA9FFD5" w:rsidR="00DC20C6" w:rsidRPr="003C15DE" w:rsidRDefault="00DC20C6" w:rsidP="003C15DE">
      <w:pPr>
        <w:pStyle w:val="52"/>
      </w:pPr>
      <w:bookmarkStart w:id="175" w:name="_Toc88086240"/>
      <w:bookmarkStart w:id="176" w:name="_Toc88092181"/>
      <w:r w:rsidRPr="003C15DE">
        <w:lastRenderedPageBreak/>
        <w:t>Data Packet Loss</w:t>
      </w:r>
      <w:bookmarkEnd w:id="175"/>
      <w:bookmarkEnd w:id="176"/>
    </w:p>
    <w:p w14:paraId="7BC145AD" w14:textId="48321F98" w:rsidR="00DC20C6" w:rsidRPr="00031A7A" w:rsidRDefault="00DC20C6" w:rsidP="00ED4BA3">
      <w:pPr>
        <w:spacing w:after="0" w:line="480" w:lineRule="auto"/>
        <w:ind w:left="360" w:firstLine="720"/>
        <w:jc w:val="both"/>
      </w:pPr>
      <w:r w:rsidRPr="00031A7A">
        <w:rPr>
          <w:i/>
        </w:rPr>
        <w:t>Packet loss</w:t>
      </w:r>
      <w:r w:rsidRPr="00031A7A">
        <w:t xml:space="preserve"> adalah banyaknya paket yang hilang pada suatu jaringan paket yang disebabkan oleh tabrakan (</w:t>
      </w:r>
      <w:r w:rsidRPr="00031A7A">
        <w:rPr>
          <w:i/>
        </w:rPr>
        <w:t>collision</w:t>
      </w:r>
      <w:r w:rsidRPr="00031A7A">
        <w:t xml:space="preserve">) dan </w:t>
      </w:r>
      <w:r w:rsidRPr="00031A7A">
        <w:rPr>
          <w:i/>
        </w:rPr>
        <w:t>congestion</w:t>
      </w:r>
      <w:r w:rsidRPr="00031A7A">
        <w:t>. Pada jaringan hal ini berpengaruh pada semua aplikasi karena retransmisi akan mengurangi effisiensi jaringan secara keseluruhan meskipun jumlah bandwidth cukup ter</w:t>
      </w:r>
      <w:r w:rsidR="00714D60">
        <w:t xml:space="preserve">sedia untuk aplikasi tersebut. </w:t>
      </w:r>
      <w:r w:rsidRPr="00031A7A">
        <w:t>Rumus yang digunakan untuk menghitung Packet Loss :</w:t>
      </w:r>
    </w:p>
    <w:p w14:paraId="409AF2F6" w14:textId="77777777" w:rsidR="00DC20C6" w:rsidRPr="00714D60" w:rsidRDefault="00DC20C6" w:rsidP="00ED4BA3">
      <w:pPr>
        <w:spacing w:after="0" w:line="480" w:lineRule="auto"/>
        <w:ind w:firstLine="360"/>
        <w:jc w:val="center"/>
        <w:rPr>
          <w:b/>
        </w:rPr>
      </w:pPr>
      <w:r w:rsidRPr="00714D60">
        <w:rPr>
          <w:b/>
        </w:rPr>
        <w:t>Packet Loss = Data yang dikirim – Data yang diterima : Paket data yang dikirm x 100 %</w:t>
      </w:r>
    </w:p>
    <w:p w14:paraId="1337A8A5" w14:textId="311FF791" w:rsidR="003C15DE" w:rsidRDefault="00DC20C6" w:rsidP="00ED4BA3">
      <w:pPr>
        <w:spacing w:after="0" w:line="480" w:lineRule="auto"/>
        <w:ind w:left="360" w:firstLine="720"/>
        <w:jc w:val="both"/>
      </w:pPr>
      <w:r w:rsidRPr="00031A7A">
        <w:t xml:space="preserve">Berdasarkan konfigurasi </w:t>
      </w:r>
      <w:r w:rsidRPr="00031A7A">
        <w:rPr>
          <w:i/>
        </w:rPr>
        <w:t>software</w:t>
      </w:r>
      <w:r w:rsidR="00714D60">
        <w:t xml:space="preserve"> yang telah dilakukan yaitu bat</w:t>
      </w:r>
      <w:r w:rsidRPr="00031A7A">
        <w:t xml:space="preserve">as waktu </w:t>
      </w:r>
      <w:r w:rsidRPr="00031A7A">
        <w:rPr>
          <w:i/>
        </w:rPr>
        <w:t xml:space="preserve">timeout </w:t>
      </w:r>
      <w:r w:rsidRPr="00031A7A">
        <w:t xml:space="preserve">dan </w:t>
      </w:r>
      <w:r w:rsidRPr="00031A7A">
        <w:rPr>
          <w:i/>
        </w:rPr>
        <w:t>interval</w:t>
      </w:r>
      <w:r w:rsidRPr="00031A7A">
        <w:t xml:space="preserve">. Data yang sudah didapatkan tersebut kemudian dihitung menggunakan rumus diatas untuk mencari </w:t>
      </w:r>
      <w:r w:rsidRPr="00031A7A">
        <w:rPr>
          <w:i/>
        </w:rPr>
        <w:t xml:space="preserve">packet loss. </w:t>
      </w:r>
      <w:r w:rsidRPr="00031A7A">
        <w:t xml:space="preserve">Pada Pengujian ini juga dilakukan 3 skenario yang dimana pengujian hidup-hidup (HH) adalah pengujian </w:t>
      </w:r>
      <w:r w:rsidRPr="00031A7A">
        <w:rPr>
          <w:i/>
        </w:rPr>
        <w:t>load balancing</w:t>
      </w:r>
      <w:r w:rsidRPr="00031A7A">
        <w:t xml:space="preserve">, hidup-mati (HM) adalah </w:t>
      </w:r>
      <w:r w:rsidRPr="00031A7A">
        <w:rPr>
          <w:i/>
        </w:rPr>
        <w:t>failover</w:t>
      </w:r>
      <w:r w:rsidRPr="00031A7A">
        <w:t xml:space="preserve">, dan mati-hidup (MH) adalah </w:t>
      </w:r>
      <w:r w:rsidRPr="00031A7A">
        <w:rPr>
          <w:i/>
        </w:rPr>
        <w:t>failover</w:t>
      </w:r>
      <w:r w:rsidR="00CB49B3" w:rsidRPr="00031A7A">
        <w:t xml:space="preserve">.  </w:t>
      </w:r>
    </w:p>
    <w:p w14:paraId="32693704" w14:textId="77777777" w:rsidR="003C15DE" w:rsidRDefault="003C15DE" w:rsidP="003C15DE">
      <w:pPr>
        <w:spacing w:after="0" w:line="480" w:lineRule="auto"/>
        <w:ind w:left="720" w:firstLine="720"/>
        <w:jc w:val="both"/>
      </w:pPr>
    </w:p>
    <w:p w14:paraId="368D65BC" w14:textId="518FC2F9" w:rsidR="00DC20C6" w:rsidRPr="003C15DE" w:rsidRDefault="00DC20C6" w:rsidP="005D2380">
      <w:pPr>
        <w:pStyle w:val="523"/>
        <w:rPr>
          <w:rFonts w:cs="Times New Roman"/>
          <w:i/>
        </w:rPr>
      </w:pPr>
      <w:r w:rsidRPr="00031A7A">
        <w:t xml:space="preserve">Hasil Pengujian Data </w:t>
      </w:r>
      <w:r w:rsidRPr="00031A7A">
        <w:rPr>
          <w:i/>
        </w:rPr>
        <w:t>Packet Loss</w:t>
      </w:r>
    </w:p>
    <w:p w14:paraId="6396084C" w14:textId="7507DCF7" w:rsidR="00ED4BA3" w:rsidRPr="006665EA" w:rsidRDefault="00DC20C6" w:rsidP="006665EA">
      <w:pPr>
        <w:spacing w:after="0" w:line="480" w:lineRule="auto"/>
        <w:ind w:left="360" w:firstLine="720"/>
      </w:pPr>
      <w:r w:rsidRPr="00031A7A">
        <w:t xml:space="preserve">Berikut table hasil rata-rata dari perhitungan </w:t>
      </w:r>
      <w:r w:rsidRPr="00031A7A">
        <w:rPr>
          <w:i/>
        </w:rPr>
        <w:t>packet loss</w:t>
      </w:r>
      <w:r w:rsidRPr="00031A7A">
        <w:t xml:space="preserve"> dari kedua </w:t>
      </w:r>
      <w:r w:rsidRPr="00031A7A">
        <w:rPr>
          <w:i/>
        </w:rPr>
        <w:t>client</w:t>
      </w:r>
      <w:r w:rsidRPr="00031A7A">
        <w:t xml:space="preserve"> dengan 3 skenario dengan 2 </w:t>
      </w:r>
      <w:r w:rsidRPr="00031A7A">
        <w:rPr>
          <w:i/>
        </w:rPr>
        <w:t xml:space="preserve">client </w:t>
      </w:r>
      <w:r w:rsidRPr="00031A7A">
        <w:t>tersebut :</w:t>
      </w:r>
    </w:p>
    <w:p w14:paraId="6D408722" w14:textId="11AD453C" w:rsidR="006665EA" w:rsidRPr="00ED4BA3" w:rsidRDefault="006665EA" w:rsidP="006665EA">
      <w:pPr>
        <w:pStyle w:val="gambar2"/>
      </w:pPr>
      <w:bookmarkStart w:id="177" w:name="_Toc88101651"/>
      <w:r>
        <w:t xml:space="preserve">Tabel 5. </w:t>
      </w:r>
      <w:r w:rsidR="003D3850">
        <w:fldChar w:fldCharType="begin"/>
      </w:r>
      <w:r w:rsidR="003D3850">
        <w:instrText xml:space="preserve"> SEQ Tabel_5. \* ARABIC </w:instrText>
      </w:r>
      <w:r w:rsidR="003D3850">
        <w:fldChar w:fldCharType="separate"/>
      </w:r>
      <w:r>
        <w:rPr>
          <w:noProof/>
        </w:rPr>
        <w:t>2</w:t>
      </w:r>
      <w:r w:rsidR="003D3850">
        <w:rPr>
          <w:noProof/>
        </w:rPr>
        <w:fldChar w:fldCharType="end"/>
      </w:r>
      <w:r w:rsidRPr="006665EA">
        <w:t xml:space="preserve"> </w:t>
      </w:r>
      <w:r w:rsidRPr="00031A7A">
        <w:t xml:space="preserve">Hasil Perhitungan Rata-rata </w:t>
      </w:r>
      <w:r w:rsidRPr="00031A7A">
        <w:rPr>
          <w:i/>
        </w:rPr>
        <w:t>Packet Loss</w:t>
      </w:r>
      <w:r w:rsidRPr="00031A7A">
        <w:t xml:space="preserve"> dari 2 </w:t>
      </w:r>
      <w:r w:rsidRPr="00031A7A">
        <w:rPr>
          <w:i/>
        </w:rPr>
        <w:t>Client</w:t>
      </w:r>
      <w:bookmarkEnd w:id="177"/>
    </w:p>
    <w:tbl>
      <w:tblPr>
        <w:tblStyle w:val="TableGrid"/>
        <w:tblW w:w="0" w:type="auto"/>
        <w:tblLook w:val="04A0" w:firstRow="1" w:lastRow="0" w:firstColumn="1" w:lastColumn="0" w:noHBand="0" w:noVBand="1"/>
      </w:tblPr>
      <w:tblGrid>
        <w:gridCol w:w="2052"/>
        <w:gridCol w:w="2053"/>
        <w:gridCol w:w="2053"/>
        <w:gridCol w:w="2053"/>
      </w:tblGrid>
      <w:tr w:rsidR="00DC20C6" w:rsidRPr="00031A7A" w14:paraId="18402CD0" w14:textId="77777777" w:rsidTr="00C3118B">
        <w:tc>
          <w:tcPr>
            <w:tcW w:w="2052" w:type="dxa"/>
            <w:vAlign w:val="center"/>
          </w:tcPr>
          <w:p w14:paraId="6288938F" w14:textId="77777777" w:rsidR="00DC20C6" w:rsidRPr="00031A7A" w:rsidRDefault="00DC20C6" w:rsidP="00C3118B">
            <w:pPr>
              <w:spacing w:line="480" w:lineRule="auto"/>
              <w:jc w:val="center"/>
              <w:rPr>
                <w:lang w:val="en-US"/>
              </w:rPr>
            </w:pPr>
            <w:r w:rsidRPr="00031A7A">
              <w:rPr>
                <w:lang w:val="en-US"/>
              </w:rPr>
              <w:t>Skenario</w:t>
            </w:r>
          </w:p>
        </w:tc>
        <w:tc>
          <w:tcPr>
            <w:tcW w:w="2053" w:type="dxa"/>
            <w:vAlign w:val="center"/>
          </w:tcPr>
          <w:p w14:paraId="2C91CF02" w14:textId="77777777" w:rsidR="00DC20C6" w:rsidRPr="00031A7A" w:rsidRDefault="00DC20C6" w:rsidP="00C3118B">
            <w:pPr>
              <w:spacing w:line="480" w:lineRule="auto"/>
              <w:jc w:val="center"/>
              <w:rPr>
                <w:lang w:val="en-US"/>
              </w:rPr>
            </w:pPr>
            <w:r w:rsidRPr="00031A7A">
              <w:rPr>
                <w:lang w:val="en-US"/>
              </w:rPr>
              <w:t xml:space="preserve">Client </w:t>
            </w:r>
          </w:p>
        </w:tc>
        <w:tc>
          <w:tcPr>
            <w:tcW w:w="2053" w:type="dxa"/>
          </w:tcPr>
          <w:p w14:paraId="70BF5571" w14:textId="77777777" w:rsidR="00DC20C6" w:rsidRPr="00031A7A" w:rsidRDefault="00DC20C6" w:rsidP="00C3118B">
            <w:pPr>
              <w:spacing w:line="480" w:lineRule="auto"/>
              <w:jc w:val="center"/>
              <w:rPr>
                <w:lang w:val="en-US"/>
              </w:rPr>
            </w:pPr>
            <w:r w:rsidRPr="00031A7A">
              <w:rPr>
                <w:lang w:val="en-US"/>
              </w:rPr>
              <w:t>Client 2</w:t>
            </w:r>
          </w:p>
        </w:tc>
        <w:tc>
          <w:tcPr>
            <w:tcW w:w="2053" w:type="dxa"/>
            <w:vAlign w:val="center"/>
          </w:tcPr>
          <w:p w14:paraId="773DC875" w14:textId="77777777" w:rsidR="00DC20C6" w:rsidRPr="00031A7A" w:rsidRDefault="00DC20C6" w:rsidP="00C3118B">
            <w:pPr>
              <w:spacing w:line="480" w:lineRule="auto"/>
              <w:jc w:val="center"/>
              <w:rPr>
                <w:lang w:val="en-US"/>
              </w:rPr>
            </w:pPr>
            <w:r w:rsidRPr="00031A7A">
              <w:rPr>
                <w:lang w:val="en-US"/>
              </w:rPr>
              <w:t>Rata-rata</w:t>
            </w:r>
          </w:p>
        </w:tc>
      </w:tr>
      <w:tr w:rsidR="00DC20C6" w:rsidRPr="00031A7A" w14:paraId="32FC0C96" w14:textId="77777777" w:rsidTr="00C3118B">
        <w:tc>
          <w:tcPr>
            <w:tcW w:w="2052" w:type="dxa"/>
            <w:vAlign w:val="center"/>
          </w:tcPr>
          <w:p w14:paraId="7103E839" w14:textId="77777777" w:rsidR="00DC20C6" w:rsidRPr="00031A7A" w:rsidRDefault="00DC20C6" w:rsidP="00C3118B">
            <w:pPr>
              <w:spacing w:line="480" w:lineRule="auto"/>
              <w:jc w:val="center"/>
              <w:rPr>
                <w:lang w:val="en-US"/>
              </w:rPr>
            </w:pPr>
            <w:r w:rsidRPr="00031A7A">
              <w:rPr>
                <w:lang w:val="en-US"/>
              </w:rPr>
              <w:t xml:space="preserve">Hidup-Hidup (HH) </w:t>
            </w:r>
            <w:r w:rsidRPr="00031A7A">
              <w:rPr>
                <w:i/>
                <w:lang w:val="en-US"/>
              </w:rPr>
              <w:t>Load Balancing</w:t>
            </w:r>
          </w:p>
        </w:tc>
        <w:tc>
          <w:tcPr>
            <w:tcW w:w="2053" w:type="dxa"/>
            <w:vAlign w:val="center"/>
          </w:tcPr>
          <w:p w14:paraId="3DF0C98B" w14:textId="77777777" w:rsidR="00DC20C6" w:rsidRPr="00031A7A" w:rsidRDefault="00DC20C6" w:rsidP="00C3118B">
            <w:pPr>
              <w:spacing w:line="480" w:lineRule="auto"/>
              <w:jc w:val="center"/>
              <w:rPr>
                <w:lang w:val="en-US"/>
              </w:rPr>
            </w:pPr>
            <w:r w:rsidRPr="00031A7A">
              <w:rPr>
                <w:lang w:val="en-US"/>
              </w:rPr>
              <w:t>0</w:t>
            </w:r>
          </w:p>
        </w:tc>
        <w:tc>
          <w:tcPr>
            <w:tcW w:w="2053" w:type="dxa"/>
            <w:vAlign w:val="center"/>
          </w:tcPr>
          <w:p w14:paraId="5970B6A1" w14:textId="77777777" w:rsidR="00DC20C6" w:rsidRPr="00031A7A" w:rsidRDefault="00DC20C6" w:rsidP="00C3118B">
            <w:pPr>
              <w:spacing w:line="480" w:lineRule="auto"/>
              <w:jc w:val="center"/>
              <w:rPr>
                <w:lang w:val="en-US"/>
              </w:rPr>
            </w:pPr>
            <w:r w:rsidRPr="00031A7A">
              <w:rPr>
                <w:lang w:val="en-US"/>
              </w:rPr>
              <w:t>0.096</w:t>
            </w:r>
          </w:p>
        </w:tc>
        <w:tc>
          <w:tcPr>
            <w:tcW w:w="2053" w:type="dxa"/>
            <w:vAlign w:val="center"/>
          </w:tcPr>
          <w:p w14:paraId="541B3639" w14:textId="77777777" w:rsidR="00DC20C6" w:rsidRPr="00031A7A" w:rsidRDefault="00DC20C6" w:rsidP="00C3118B">
            <w:pPr>
              <w:spacing w:line="480" w:lineRule="auto"/>
              <w:jc w:val="center"/>
              <w:rPr>
                <w:lang w:val="en-US"/>
              </w:rPr>
            </w:pPr>
            <w:r w:rsidRPr="00031A7A">
              <w:rPr>
                <w:lang w:val="en-US"/>
              </w:rPr>
              <w:t>0.048</w:t>
            </w:r>
          </w:p>
        </w:tc>
      </w:tr>
      <w:tr w:rsidR="00DC20C6" w:rsidRPr="00031A7A" w14:paraId="4F382614" w14:textId="77777777" w:rsidTr="00C3118B">
        <w:tc>
          <w:tcPr>
            <w:tcW w:w="2052" w:type="dxa"/>
            <w:vAlign w:val="center"/>
          </w:tcPr>
          <w:p w14:paraId="0A7BB535" w14:textId="77777777" w:rsidR="00DC20C6" w:rsidRPr="00031A7A" w:rsidRDefault="00DC20C6" w:rsidP="00C3118B">
            <w:pPr>
              <w:spacing w:line="480" w:lineRule="auto"/>
              <w:jc w:val="center"/>
              <w:rPr>
                <w:lang w:val="en-US"/>
              </w:rPr>
            </w:pPr>
            <w:r w:rsidRPr="00031A7A">
              <w:rPr>
                <w:lang w:val="en-US"/>
              </w:rPr>
              <w:t xml:space="preserve">Hidup-Mati (HM) </w:t>
            </w:r>
            <w:r w:rsidRPr="00031A7A">
              <w:rPr>
                <w:i/>
                <w:lang w:val="en-US"/>
              </w:rPr>
              <w:t>Failover</w:t>
            </w:r>
          </w:p>
        </w:tc>
        <w:tc>
          <w:tcPr>
            <w:tcW w:w="2053" w:type="dxa"/>
            <w:vAlign w:val="center"/>
          </w:tcPr>
          <w:p w14:paraId="46E35625" w14:textId="77777777" w:rsidR="00DC20C6" w:rsidRPr="00031A7A" w:rsidRDefault="00DC20C6" w:rsidP="00C3118B">
            <w:pPr>
              <w:spacing w:line="480" w:lineRule="auto"/>
              <w:jc w:val="center"/>
              <w:rPr>
                <w:lang w:val="en-US"/>
              </w:rPr>
            </w:pPr>
            <w:r w:rsidRPr="00031A7A">
              <w:rPr>
                <w:lang w:val="en-US"/>
              </w:rPr>
              <w:t>0</w:t>
            </w:r>
          </w:p>
        </w:tc>
        <w:tc>
          <w:tcPr>
            <w:tcW w:w="2053" w:type="dxa"/>
            <w:vAlign w:val="center"/>
          </w:tcPr>
          <w:p w14:paraId="1A6CA382" w14:textId="77777777" w:rsidR="00DC20C6" w:rsidRPr="00031A7A" w:rsidRDefault="00DC20C6" w:rsidP="00C3118B">
            <w:pPr>
              <w:spacing w:line="480" w:lineRule="auto"/>
              <w:jc w:val="center"/>
              <w:rPr>
                <w:lang w:val="en-US"/>
              </w:rPr>
            </w:pPr>
            <w:r w:rsidRPr="00031A7A">
              <w:rPr>
                <w:lang w:val="en-US"/>
              </w:rPr>
              <w:t>0.098</w:t>
            </w:r>
          </w:p>
        </w:tc>
        <w:tc>
          <w:tcPr>
            <w:tcW w:w="2053" w:type="dxa"/>
            <w:vAlign w:val="center"/>
          </w:tcPr>
          <w:p w14:paraId="54C97270" w14:textId="77777777" w:rsidR="00DC20C6" w:rsidRPr="00031A7A" w:rsidRDefault="00DC20C6" w:rsidP="00C3118B">
            <w:pPr>
              <w:spacing w:line="480" w:lineRule="auto"/>
              <w:jc w:val="center"/>
              <w:rPr>
                <w:lang w:val="en-US"/>
              </w:rPr>
            </w:pPr>
            <w:r w:rsidRPr="00031A7A">
              <w:rPr>
                <w:lang w:val="en-US"/>
              </w:rPr>
              <w:t>0.049</w:t>
            </w:r>
          </w:p>
        </w:tc>
      </w:tr>
      <w:tr w:rsidR="00DC20C6" w:rsidRPr="00031A7A" w14:paraId="186BD116" w14:textId="77777777" w:rsidTr="00C3118B">
        <w:tc>
          <w:tcPr>
            <w:tcW w:w="2052" w:type="dxa"/>
            <w:vAlign w:val="center"/>
          </w:tcPr>
          <w:p w14:paraId="38199C9E" w14:textId="77777777" w:rsidR="00DC20C6" w:rsidRPr="00031A7A" w:rsidRDefault="00DC20C6" w:rsidP="00C3118B">
            <w:pPr>
              <w:spacing w:line="480" w:lineRule="auto"/>
              <w:jc w:val="center"/>
              <w:rPr>
                <w:lang w:val="en-US"/>
              </w:rPr>
            </w:pPr>
            <w:r w:rsidRPr="00031A7A">
              <w:rPr>
                <w:lang w:val="en-US"/>
              </w:rPr>
              <w:lastRenderedPageBreak/>
              <w:t xml:space="preserve">Mati-Hidup (MH) </w:t>
            </w:r>
            <w:r w:rsidRPr="00031A7A">
              <w:rPr>
                <w:i/>
                <w:lang w:val="en-US"/>
              </w:rPr>
              <w:t>Failover</w:t>
            </w:r>
          </w:p>
        </w:tc>
        <w:tc>
          <w:tcPr>
            <w:tcW w:w="2053" w:type="dxa"/>
            <w:vAlign w:val="center"/>
          </w:tcPr>
          <w:p w14:paraId="499A1A96" w14:textId="77777777" w:rsidR="00DC20C6" w:rsidRPr="00031A7A" w:rsidRDefault="00DC20C6" w:rsidP="00C3118B">
            <w:pPr>
              <w:spacing w:line="480" w:lineRule="auto"/>
              <w:jc w:val="center"/>
              <w:rPr>
                <w:lang w:val="en-US"/>
              </w:rPr>
            </w:pPr>
            <w:r w:rsidRPr="00031A7A">
              <w:rPr>
                <w:lang w:val="en-US"/>
              </w:rPr>
              <w:t>0</w:t>
            </w:r>
          </w:p>
        </w:tc>
        <w:tc>
          <w:tcPr>
            <w:tcW w:w="2053" w:type="dxa"/>
            <w:vAlign w:val="center"/>
          </w:tcPr>
          <w:p w14:paraId="37FAC762" w14:textId="77777777" w:rsidR="00DC20C6" w:rsidRPr="00031A7A" w:rsidRDefault="00DC20C6" w:rsidP="00C3118B">
            <w:pPr>
              <w:spacing w:line="480" w:lineRule="auto"/>
              <w:jc w:val="center"/>
              <w:rPr>
                <w:lang w:val="en-US"/>
              </w:rPr>
            </w:pPr>
            <w:r w:rsidRPr="00031A7A">
              <w:rPr>
                <w:lang w:val="en-US"/>
              </w:rPr>
              <w:t>0.094</w:t>
            </w:r>
          </w:p>
        </w:tc>
        <w:tc>
          <w:tcPr>
            <w:tcW w:w="2053" w:type="dxa"/>
            <w:vAlign w:val="center"/>
          </w:tcPr>
          <w:p w14:paraId="2ABFBABE" w14:textId="77777777" w:rsidR="00DC20C6" w:rsidRPr="00031A7A" w:rsidRDefault="00DC20C6" w:rsidP="00C3118B">
            <w:pPr>
              <w:spacing w:line="480" w:lineRule="auto"/>
              <w:jc w:val="center"/>
              <w:rPr>
                <w:lang w:val="en-US"/>
              </w:rPr>
            </w:pPr>
            <w:r w:rsidRPr="00031A7A">
              <w:rPr>
                <w:lang w:val="en-US"/>
              </w:rPr>
              <w:t>0.047</w:t>
            </w:r>
          </w:p>
        </w:tc>
      </w:tr>
    </w:tbl>
    <w:p w14:paraId="7B40E619" w14:textId="77777777" w:rsidR="00DC20C6" w:rsidRPr="00031A7A" w:rsidRDefault="00DC20C6" w:rsidP="00DC20C6">
      <w:pPr>
        <w:spacing w:after="0" w:line="480" w:lineRule="auto"/>
        <w:jc w:val="both"/>
        <w:rPr>
          <w:b/>
        </w:rPr>
      </w:pPr>
    </w:p>
    <w:p w14:paraId="45D2B1DA" w14:textId="77777777" w:rsidR="005D2380" w:rsidRDefault="00DC20C6" w:rsidP="00ED4BA3">
      <w:pPr>
        <w:spacing w:after="0" w:line="480" w:lineRule="auto"/>
        <w:ind w:left="360" w:firstLine="720"/>
        <w:jc w:val="both"/>
      </w:pPr>
      <w:r w:rsidRPr="00031A7A">
        <w:t>Berdasarkan tabel 5.2 dapat dilihat dari ketiga scenario tersebut bahwa pengujian dengan hidup-hidup (HH) sebesar 0.096%, hidup-mati (HM) yaitu 0.098%</w:t>
      </w:r>
      <w:r w:rsidR="00CB49B3" w:rsidRPr="00031A7A">
        <w:t xml:space="preserve">, dan mati-hidup yaitu 0.094%. </w:t>
      </w:r>
    </w:p>
    <w:p w14:paraId="2AD9D028" w14:textId="77777777" w:rsidR="005D2380" w:rsidRDefault="005D2380" w:rsidP="005D2380">
      <w:pPr>
        <w:spacing w:after="0" w:line="480" w:lineRule="auto"/>
        <w:jc w:val="both"/>
      </w:pPr>
    </w:p>
    <w:p w14:paraId="3289A676" w14:textId="3EFDD4CF" w:rsidR="00DC20C6" w:rsidRPr="005D2380" w:rsidRDefault="00DC20C6" w:rsidP="005D2380">
      <w:pPr>
        <w:pStyle w:val="523"/>
        <w:rPr>
          <w:rFonts w:cs="Times New Roman"/>
        </w:rPr>
      </w:pPr>
      <w:r w:rsidRPr="00031A7A">
        <w:t xml:space="preserve">Analisa Data </w:t>
      </w:r>
      <w:r w:rsidRPr="00031A7A">
        <w:rPr>
          <w:i/>
        </w:rPr>
        <w:t>Packet Loss</w:t>
      </w:r>
    </w:p>
    <w:p w14:paraId="65C3D894" w14:textId="77777777" w:rsidR="00DC20C6" w:rsidRPr="00031A7A" w:rsidRDefault="00DC20C6" w:rsidP="00ED4BA3">
      <w:pPr>
        <w:spacing w:after="0" w:line="480" w:lineRule="auto"/>
        <w:ind w:left="720" w:firstLine="720"/>
        <w:jc w:val="both"/>
      </w:pPr>
      <w:r w:rsidRPr="00031A7A">
        <w:t xml:space="preserve">Nilai rata-rata </w:t>
      </w:r>
      <w:r w:rsidRPr="00031A7A">
        <w:rPr>
          <w:i/>
        </w:rPr>
        <w:t>Packet loss</w:t>
      </w:r>
      <w:r w:rsidRPr="00031A7A">
        <w:t xml:space="preserve"> yang didapatkan dalam melakukan pengujian dengan 3 skenario pengambilan (Hidup-hidup, Hidup-mati, Mati-hidup) diperoleh rata-rata </w:t>
      </w:r>
      <w:r w:rsidRPr="00031A7A">
        <w:rPr>
          <w:i/>
        </w:rPr>
        <w:t xml:space="preserve">Packet loss </w:t>
      </w:r>
      <w:r w:rsidRPr="00031A7A">
        <w:t xml:space="preserve">sebesar 0.048% untuk skenario HH, skenario HM sebesar 0.049% dan skenario MH sebesar 0.047%. </w:t>
      </w:r>
    </w:p>
    <w:p w14:paraId="27D86CEC" w14:textId="070A7556" w:rsidR="003C15DE" w:rsidRDefault="00DC20C6" w:rsidP="00ED4BA3">
      <w:pPr>
        <w:spacing w:after="0" w:line="480" w:lineRule="auto"/>
        <w:ind w:left="720" w:firstLine="720"/>
        <w:jc w:val="both"/>
      </w:pPr>
      <w:r w:rsidRPr="00031A7A">
        <w:t>Hasil tersebut menurut TIPHON (</w:t>
      </w:r>
      <w:r w:rsidRPr="00031A7A">
        <w:rPr>
          <w:i/>
        </w:rPr>
        <w:t>Telecommunication and Internet Protocol Harmonization Over Networks</w:t>
      </w:r>
      <w:r w:rsidRPr="00031A7A">
        <w:t xml:space="preserve">) </w:t>
      </w:r>
      <w:r w:rsidRPr="00031A7A">
        <w:rPr>
          <w:i/>
        </w:rPr>
        <w:t>Packet loss</w:t>
      </w:r>
      <w:r w:rsidRPr="00031A7A">
        <w:t xml:space="preserve"> pengukuran </w:t>
      </w:r>
      <w:r w:rsidRPr="00031A7A">
        <w:rPr>
          <w:i/>
        </w:rPr>
        <w:t xml:space="preserve">load balancing </w:t>
      </w:r>
      <w:r w:rsidRPr="00031A7A">
        <w:t xml:space="preserve">dan </w:t>
      </w:r>
      <w:r w:rsidRPr="00031A7A">
        <w:rPr>
          <w:i/>
        </w:rPr>
        <w:t>failover</w:t>
      </w:r>
      <w:r w:rsidRPr="00031A7A">
        <w:t xml:space="preserve"> termasuk dalam kategori indeks nomor 4 yaitu sangat bagus dengan nilai kurang dari 3%</w:t>
      </w:r>
      <w:r w:rsidR="003C1E5E">
        <w:t>.</w:t>
      </w:r>
    </w:p>
    <w:p w14:paraId="37440716" w14:textId="77777777" w:rsidR="006665EA" w:rsidRDefault="006665EA" w:rsidP="00ED4BA3">
      <w:pPr>
        <w:spacing w:after="0" w:line="480" w:lineRule="auto"/>
        <w:ind w:left="720" w:firstLine="720"/>
        <w:jc w:val="both"/>
      </w:pPr>
    </w:p>
    <w:p w14:paraId="44D2DC69" w14:textId="645D818B" w:rsidR="00830722" w:rsidRPr="00031A7A" w:rsidRDefault="003C1E5E" w:rsidP="003C15DE">
      <w:pPr>
        <w:pStyle w:val="52"/>
      </w:pPr>
      <w:bookmarkStart w:id="178" w:name="_Toc88086241"/>
      <w:bookmarkStart w:id="179" w:name="_Toc88092182"/>
      <w:r>
        <w:t>D</w:t>
      </w:r>
      <w:r w:rsidR="00830722" w:rsidRPr="00031A7A">
        <w:t>ata Delay</w:t>
      </w:r>
      <w:bookmarkEnd w:id="178"/>
      <w:bookmarkEnd w:id="179"/>
      <w:r w:rsidR="00830722" w:rsidRPr="00031A7A">
        <w:t xml:space="preserve"> </w:t>
      </w:r>
    </w:p>
    <w:p w14:paraId="69EE124A" w14:textId="77777777" w:rsidR="00ED4BA3" w:rsidRDefault="00DC20C6" w:rsidP="00ED4BA3">
      <w:pPr>
        <w:spacing w:after="0" w:line="480" w:lineRule="auto"/>
        <w:ind w:left="630" w:firstLine="720"/>
        <w:jc w:val="both"/>
      </w:pPr>
      <w:r w:rsidRPr="00031A7A">
        <w:rPr>
          <w:i/>
        </w:rPr>
        <w:t>Delay</w:t>
      </w:r>
      <w:r w:rsidRPr="00031A7A">
        <w:t xml:space="preserve"> (</w:t>
      </w:r>
      <w:r w:rsidRPr="00031A7A">
        <w:rPr>
          <w:i/>
        </w:rPr>
        <w:t>latency</w:t>
      </w:r>
      <w:r w:rsidRPr="00031A7A">
        <w:t xml:space="preserve">) adalah waktu tunda suatu paket yang diakibatkan oleh proses transmisi dari satu titik lain yang menjadi tujuannya. </w:t>
      </w:r>
      <w:r w:rsidRPr="00031A7A">
        <w:rPr>
          <w:i/>
        </w:rPr>
        <w:t>Delay</w:t>
      </w:r>
      <w:r w:rsidRPr="00031A7A">
        <w:t xml:space="preserve"> dapat dipengaruhi oleh jarak, media fisik, kongesti atau juga waktu proses yang lama. Waktu tunda suatu paket yang diakibatkan oleh proses tansmisi dari satu titik ke titik lain yang menjadi tujuannya. </w:t>
      </w:r>
      <w:r w:rsidRPr="00031A7A">
        <w:rPr>
          <w:i/>
        </w:rPr>
        <w:t>Delay</w:t>
      </w:r>
      <w:r w:rsidRPr="00031A7A">
        <w:t xml:space="preserve"> diperoleh dari selisih waktu kirim antara satu paket </w:t>
      </w:r>
      <w:r w:rsidRPr="00031A7A">
        <w:rPr>
          <w:i/>
        </w:rPr>
        <w:t>TCP</w:t>
      </w:r>
      <w:r w:rsidRPr="00031A7A">
        <w:t xml:space="preserve"> dengan paket lainnya yang direpresentasikan dalam satuan second.</w:t>
      </w:r>
    </w:p>
    <w:p w14:paraId="33E2A044" w14:textId="03E03FB2" w:rsidR="00742511" w:rsidRDefault="00DC20C6" w:rsidP="00ED4BA3">
      <w:pPr>
        <w:spacing w:after="0" w:line="480" w:lineRule="auto"/>
        <w:ind w:left="630" w:firstLine="720"/>
        <w:jc w:val="both"/>
      </w:pPr>
      <w:r w:rsidRPr="00031A7A">
        <w:lastRenderedPageBreak/>
        <w:t xml:space="preserve">Berdasarkan konfigurasi software </w:t>
      </w:r>
      <w:r w:rsidRPr="00031A7A">
        <w:rPr>
          <w:i/>
        </w:rPr>
        <w:t>wireshark</w:t>
      </w:r>
      <w:r w:rsidRPr="00031A7A">
        <w:t xml:space="preserve"> yang menjadi aplikasi pengujian, minimal data yang didapatkan sampel sebanyak 1000 data per PC </w:t>
      </w:r>
      <w:r w:rsidRPr="00031A7A">
        <w:rPr>
          <w:i/>
        </w:rPr>
        <w:t xml:space="preserve">client </w:t>
      </w:r>
      <w:r w:rsidRPr="00031A7A">
        <w:t xml:space="preserve">dengan pengujian dilakukan 3 skenario yang dimana pengujian hidup-hidup (HH) adalah pengujian </w:t>
      </w:r>
      <w:r w:rsidRPr="00031A7A">
        <w:rPr>
          <w:i/>
        </w:rPr>
        <w:t>load balancing</w:t>
      </w:r>
      <w:r w:rsidRPr="00031A7A">
        <w:t xml:space="preserve">, hidup-mati (HM) adalah </w:t>
      </w:r>
      <w:r w:rsidRPr="00031A7A">
        <w:rPr>
          <w:i/>
        </w:rPr>
        <w:t>failover</w:t>
      </w:r>
      <w:r w:rsidRPr="00031A7A">
        <w:t xml:space="preserve">, dan mati-hidup (MH) adalah </w:t>
      </w:r>
      <w:r w:rsidRPr="00031A7A">
        <w:rPr>
          <w:i/>
        </w:rPr>
        <w:t>failover</w:t>
      </w:r>
      <w:r w:rsidRPr="00031A7A">
        <w:t xml:space="preserve">.  </w:t>
      </w:r>
    </w:p>
    <w:p w14:paraId="4CF840E4" w14:textId="77777777" w:rsidR="006665EA" w:rsidRDefault="006665EA" w:rsidP="00ED4BA3">
      <w:pPr>
        <w:spacing w:after="0" w:line="480" w:lineRule="auto"/>
        <w:ind w:left="630" w:firstLine="720"/>
        <w:jc w:val="both"/>
      </w:pPr>
    </w:p>
    <w:p w14:paraId="35379AF1" w14:textId="6030ED63" w:rsidR="00DC20C6" w:rsidRPr="003C15DE" w:rsidRDefault="00DC20C6" w:rsidP="00742511">
      <w:pPr>
        <w:pStyle w:val="524"/>
        <w:rPr>
          <w:rFonts w:ascii="Times New Roman" w:hAnsi="Times New Roman" w:cs="Times New Roman"/>
        </w:rPr>
      </w:pPr>
      <w:r w:rsidRPr="00031A7A">
        <w:t xml:space="preserve">Hasil Pengujian Data </w:t>
      </w:r>
      <w:r w:rsidRPr="00031A7A">
        <w:rPr>
          <w:i/>
        </w:rPr>
        <w:t>Delay</w:t>
      </w:r>
    </w:p>
    <w:p w14:paraId="79CA2B70" w14:textId="19F937FD" w:rsidR="00DC20C6" w:rsidRDefault="00DC20C6" w:rsidP="00ED4BA3">
      <w:pPr>
        <w:spacing w:after="0" w:line="480" w:lineRule="auto"/>
        <w:ind w:left="720" w:firstLine="720"/>
        <w:jc w:val="both"/>
      </w:pPr>
      <w:r w:rsidRPr="00031A7A">
        <w:t xml:space="preserve">Berikut tabel hasil beserta rata-ratanya dari pengujian delay dengan 3 skenario dan 2 buah PC </w:t>
      </w:r>
      <w:r w:rsidRPr="00031A7A">
        <w:rPr>
          <w:i/>
        </w:rPr>
        <w:t>client</w:t>
      </w:r>
      <w:r w:rsidRPr="00031A7A">
        <w:t xml:space="preserve"> yang sudah dirat</w:t>
      </w:r>
      <w:r w:rsidR="00714D60">
        <w:t>a-rata dalam satuan milidetik :</w:t>
      </w:r>
    </w:p>
    <w:p w14:paraId="08E59864" w14:textId="68197D79" w:rsidR="00ED4BA3" w:rsidRPr="006665EA" w:rsidRDefault="006665EA" w:rsidP="006665EA">
      <w:pPr>
        <w:pStyle w:val="gambar2"/>
      </w:pPr>
      <w:bookmarkStart w:id="180" w:name="_Toc88101652"/>
      <w:r>
        <w:t xml:space="preserve">Tabel 5. </w:t>
      </w:r>
      <w:r w:rsidR="003D3850">
        <w:fldChar w:fldCharType="begin"/>
      </w:r>
      <w:r w:rsidR="003D3850">
        <w:instrText xml:space="preserve"> SEQ Tabel_5. \* ARABIC </w:instrText>
      </w:r>
      <w:r w:rsidR="003D3850">
        <w:fldChar w:fldCharType="separate"/>
      </w:r>
      <w:r>
        <w:rPr>
          <w:noProof/>
        </w:rPr>
        <w:t>3</w:t>
      </w:r>
      <w:r w:rsidR="003D3850">
        <w:rPr>
          <w:noProof/>
        </w:rPr>
        <w:fldChar w:fldCharType="end"/>
      </w:r>
      <w:r w:rsidRPr="006665EA">
        <w:t xml:space="preserve"> </w:t>
      </w:r>
      <w:r w:rsidRPr="00031A7A">
        <w:t>Hasil Perhitungan Rata-rata Data</w:t>
      </w:r>
      <w:r w:rsidRPr="00031A7A">
        <w:rPr>
          <w:i/>
        </w:rPr>
        <w:t xml:space="preserve"> Delay</w:t>
      </w:r>
      <w:r w:rsidRPr="00031A7A">
        <w:t xml:space="preserve"> dari 2 </w:t>
      </w:r>
      <w:r>
        <w:rPr>
          <w:i/>
        </w:rPr>
        <w:t>Client</w:t>
      </w:r>
      <w:bookmarkEnd w:id="180"/>
    </w:p>
    <w:tbl>
      <w:tblPr>
        <w:tblStyle w:val="TableGrid"/>
        <w:tblW w:w="0" w:type="auto"/>
        <w:tblLook w:val="04A0" w:firstRow="1" w:lastRow="0" w:firstColumn="1" w:lastColumn="0" w:noHBand="0" w:noVBand="1"/>
      </w:tblPr>
      <w:tblGrid>
        <w:gridCol w:w="2052"/>
        <w:gridCol w:w="2053"/>
        <w:gridCol w:w="2053"/>
        <w:gridCol w:w="2053"/>
      </w:tblGrid>
      <w:tr w:rsidR="00DC20C6" w:rsidRPr="00031A7A" w14:paraId="7B5435D1" w14:textId="77777777" w:rsidTr="00C3118B">
        <w:tc>
          <w:tcPr>
            <w:tcW w:w="2052" w:type="dxa"/>
            <w:vAlign w:val="center"/>
          </w:tcPr>
          <w:p w14:paraId="5BF1730E" w14:textId="77777777" w:rsidR="00DC20C6" w:rsidRPr="00031A7A" w:rsidRDefault="00DC20C6" w:rsidP="00C3118B">
            <w:pPr>
              <w:spacing w:line="480" w:lineRule="auto"/>
              <w:jc w:val="center"/>
              <w:rPr>
                <w:lang w:val="en-US"/>
              </w:rPr>
            </w:pPr>
            <w:r w:rsidRPr="00031A7A">
              <w:rPr>
                <w:lang w:val="en-US"/>
              </w:rPr>
              <w:t>Skenario</w:t>
            </w:r>
          </w:p>
        </w:tc>
        <w:tc>
          <w:tcPr>
            <w:tcW w:w="2053" w:type="dxa"/>
            <w:vAlign w:val="center"/>
          </w:tcPr>
          <w:p w14:paraId="58D7B43B" w14:textId="77777777" w:rsidR="00DC20C6" w:rsidRPr="00031A7A" w:rsidRDefault="00DC20C6" w:rsidP="00C3118B">
            <w:pPr>
              <w:spacing w:line="480" w:lineRule="auto"/>
              <w:jc w:val="center"/>
              <w:rPr>
                <w:lang w:val="en-US"/>
              </w:rPr>
            </w:pPr>
            <w:r w:rsidRPr="00031A7A">
              <w:rPr>
                <w:i/>
                <w:lang w:val="en-US"/>
              </w:rPr>
              <w:t xml:space="preserve">Client </w:t>
            </w:r>
            <w:r w:rsidRPr="00031A7A">
              <w:rPr>
                <w:lang w:val="en-US"/>
              </w:rPr>
              <w:t>1</w:t>
            </w:r>
          </w:p>
        </w:tc>
        <w:tc>
          <w:tcPr>
            <w:tcW w:w="2053" w:type="dxa"/>
            <w:vAlign w:val="center"/>
          </w:tcPr>
          <w:p w14:paraId="662A1499" w14:textId="77777777" w:rsidR="00DC20C6" w:rsidRPr="00031A7A" w:rsidRDefault="00DC20C6" w:rsidP="00C3118B">
            <w:pPr>
              <w:spacing w:line="480" w:lineRule="auto"/>
              <w:jc w:val="center"/>
              <w:rPr>
                <w:lang w:val="en-US"/>
              </w:rPr>
            </w:pPr>
            <w:r w:rsidRPr="00031A7A">
              <w:rPr>
                <w:i/>
                <w:lang w:val="en-US"/>
              </w:rPr>
              <w:t>Client</w:t>
            </w:r>
            <w:r w:rsidRPr="00031A7A">
              <w:rPr>
                <w:lang w:val="en-US"/>
              </w:rPr>
              <w:t xml:space="preserve"> 2</w:t>
            </w:r>
          </w:p>
        </w:tc>
        <w:tc>
          <w:tcPr>
            <w:tcW w:w="2053" w:type="dxa"/>
            <w:vAlign w:val="center"/>
          </w:tcPr>
          <w:p w14:paraId="77651143" w14:textId="77777777" w:rsidR="00DC20C6" w:rsidRPr="00031A7A" w:rsidRDefault="00DC20C6" w:rsidP="00C3118B">
            <w:pPr>
              <w:spacing w:line="480" w:lineRule="auto"/>
              <w:jc w:val="center"/>
              <w:rPr>
                <w:lang w:val="en-US"/>
              </w:rPr>
            </w:pPr>
            <w:r w:rsidRPr="00031A7A">
              <w:rPr>
                <w:lang w:val="en-US"/>
              </w:rPr>
              <w:t>Rata-rata</w:t>
            </w:r>
          </w:p>
        </w:tc>
      </w:tr>
      <w:tr w:rsidR="00DC20C6" w:rsidRPr="00031A7A" w14:paraId="70B3C20A" w14:textId="77777777" w:rsidTr="00C3118B">
        <w:tc>
          <w:tcPr>
            <w:tcW w:w="2052" w:type="dxa"/>
            <w:vAlign w:val="center"/>
          </w:tcPr>
          <w:p w14:paraId="68A18424" w14:textId="77777777" w:rsidR="00DC20C6" w:rsidRPr="00031A7A" w:rsidRDefault="00DC20C6" w:rsidP="00C3118B">
            <w:pPr>
              <w:spacing w:line="480" w:lineRule="auto"/>
              <w:jc w:val="center"/>
              <w:rPr>
                <w:lang w:val="en-US"/>
              </w:rPr>
            </w:pPr>
            <w:r w:rsidRPr="00031A7A">
              <w:rPr>
                <w:lang w:val="en-US"/>
              </w:rPr>
              <w:t xml:space="preserve">Hidup-Hidup (HH) </w:t>
            </w:r>
            <w:r w:rsidRPr="00031A7A">
              <w:rPr>
                <w:i/>
                <w:lang w:val="en-US"/>
              </w:rPr>
              <w:t>Load Balancing</w:t>
            </w:r>
          </w:p>
        </w:tc>
        <w:tc>
          <w:tcPr>
            <w:tcW w:w="2053" w:type="dxa"/>
            <w:vAlign w:val="center"/>
          </w:tcPr>
          <w:p w14:paraId="1757449A" w14:textId="77777777" w:rsidR="00DC20C6" w:rsidRPr="00031A7A" w:rsidRDefault="00DC20C6" w:rsidP="00C3118B">
            <w:pPr>
              <w:spacing w:line="480" w:lineRule="auto"/>
              <w:jc w:val="center"/>
              <w:rPr>
                <w:lang w:val="en-US"/>
              </w:rPr>
            </w:pPr>
            <w:r w:rsidRPr="00031A7A">
              <w:rPr>
                <w:lang w:val="en-US"/>
              </w:rPr>
              <w:t>40,84</w:t>
            </w:r>
          </w:p>
        </w:tc>
        <w:tc>
          <w:tcPr>
            <w:tcW w:w="2053" w:type="dxa"/>
            <w:vAlign w:val="center"/>
          </w:tcPr>
          <w:p w14:paraId="09EF9487" w14:textId="77777777" w:rsidR="00DC20C6" w:rsidRPr="00031A7A" w:rsidRDefault="00DC20C6" w:rsidP="00C3118B">
            <w:pPr>
              <w:spacing w:line="480" w:lineRule="auto"/>
              <w:jc w:val="center"/>
              <w:rPr>
                <w:lang w:val="en-US"/>
              </w:rPr>
            </w:pPr>
            <w:r w:rsidRPr="00031A7A">
              <w:rPr>
                <w:lang w:val="en-US"/>
              </w:rPr>
              <w:t>37,35</w:t>
            </w:r>
          </w:p>
        </w:tc>
        <w:tc>
          <w:tcPr>
            <w:tcW w:w="2053" w:type="dxa"/>
            <w:vAlign w:val="center"/>
          </w:tcPr>
          <w:p w14:paraId="4721A495" w14:textId="77777777" w:rsidR="00DC20C6" w:rsidRPr="00031A7A" w:rsidRDefault="00DC20C6" w:rsidP="00C3118B">
            <w:pPr>
              <w:spacing w:line="480" w:lineRule="auto"/>
              <w:jc w:val="center"/>
              <w:rPr>
                <w:lang w:val="en-US"/>
              </w:rPr>
            </w:pPr>
            <w:r w:rsidRPr="00031A7A">
              <w:rPr>
                <w:lang w:val="en-US"/>
              </w:rPr>
              <w:t>156,38</w:t>
            </w:r>
          </w:p>
        </w:tc>
      </w:tr>
      <w:tr w:rsidR="00DC20C6" w:rsidRPr="00031A7A" w14:paraId="507B3AC8" w14:textId="77777777" w:rsidTr="00C3118B">
        <w:tc>
          <w:tcPr>
            <w:tcW w:w="2052" w:type="dxa"/>
            <w:vAlign w:val="center"/>
          </w:tcPr>
          <w:p w14:paraId="3B27F8A3" w14:textId="77777777" w:rsidR="00DC20C6" w:rsidRPr="00031A7A" w:rsidRDefault="00DC20C6" w:rsidP="00C3118B">
            <w:pPr>
              <w:spacing w:line="480" w:lineRule="auto"/>
              <w:jc w:val="center"/>
              <w:rPr>
                <w:lang w:val="en-US"/>
              </w:rPr>
            </w:pPr>
            <w:r w:rsidRPr="00031A7A">
              <w:rPr>
                <w:lang w:val="en-US"/>
              </w:rPr>
              <w:t xml:space="preserve">Hidup-Mati (HM) </w:t>
            </w:r>
            <w:r w:rsidRPr="00031A7A">
              <w:rPr>
                <w:i/>
                <w:lang w:val="en-US"/>
              </w:rPr>
              <w:t>Failover</w:t>
            </w:r>
          </w:p>
        </w:tc>
        <w:tc>
          <w:tcPr>
            <w:tcW w:w="2053" w:type="dxa"/>
            <w:vAlign w:val="center"/>
          </w:tcPr>
          <w:p w14:paraId="077A5A90" w14:textId="77777777" w:rsidR="00DC20C6" w:rsidRPr="00031A7A" w:rsidRDefault="00DC20C6" w:rsidP="00C3118B">
            <w:pPr>
              <w:spacing w:line="480" w:lineRule="auto"/>
              <w:jc w:val="center"/>
              <w:rPr>
                <w:lang w:val="en-US"/>
              </w:rPr>
            </w:pPr>
            <w:r w:rsidRPr="00031A7A">
              <w:rPr>
                <w:lang w:val="en-US"/>
              </w:rPr>
              <w:t>52,12</w:t>
            </w:r>
          </w:p>
        </w:tc>
        <w:tc>
          <w:tcPr>
            <w:tcW w:w="2053" w:type="dxa"/>
            <w:vAlign w:val="center"/>
          </w:tcPr>
          <w:p w14:paraId="7BF0F584" w14:textId="77777777" w:rsidR="00DC20C6" w:rsidRPr="00031A7A" w:rsidRDefault="00DC20C6" w:rsidP="00C3118B">
            <w:pPr>
              <w:spacing w:line="480" w:lineRule="auto"/>
              <w:jc w:val="center"/>
              <w:rPr>
                <w:lang w:val="en-US"/>
              </w:rPr>
            </w:pPr>
            <w:r w:rsidRPr="00031A7A">
              <w:rPr>
                <w:lang w:val="en-US"/>
              </w:rPr>
              <w:t>169,88</w:t>
            </w:r>
          </w:p>
        </w:tc>
        <w:tc>
          <w:tcPr>
            <w:tcW w:w="2053" w:type="dxa"/>
            <w:vAlign w:val="center"/>
          </w:tcPr>
          <w:p w14:paraId="6607B36D" w14:textId="77777777" w:rsidR="00DC20C6" w:rsidRPr="00031A7A" w:rsidRDefault="00DC20C6" w:rsidP="00C3118B">
            <w:pPr>
              <w:spacing w:line="480" w:lineRule="auto"/>
              <w:jc w:val="center"/>
              <w:rPr>
                <w:lang w:val="en-US"/>
              </w:rPr>
            </w:pPr>
            <w:r w:rsidRPr="00031A7A">
              <w:rPr>
                <w:lang w:val="en-US"/>
              </w:rPr>
              <w:t>111</w:t>
            </w:r>
          </w:p>
        </w:tc>
      </w:tr>
      <w:tr w:rsidR="00DC20C6" w:rsidRPr="00031A7A" w14:paraId="32B2C344" w14:textId="77777777" w:rsidTr="00C3118B">
        <w:tc>
          <w:tcPr>
            <w:tcW w:w="2052" w:type="dxa"/>
            <w:vAlign w:val="center"/>
          </w:tcPr>
          <w:p w14:paraId="228AF0DC" w14:textId="77777777" w:rsidR="00DC20C6" w:rsidRPr="00031A7A" w:rsidRDefault="00DC20C6" w:rsidP="00C3118B">
            <w:pPr>
              <w:spacing w:line="480" w:lineRule="auto"/>
              <w:jc w:val="center"/>
              <w:rPr>
                <w:lang w:val="en-US"/>
              </w:rPr>
            </w:pPr>
            <w:r w:rsidRPr="00031A7A">
              <w:rPr>
                <w:lang w:val="en-US"/>
              </w:rPr>
              <w:t xml:space="preserve">Mati-Hidup (MH) </w:t>
            </w:r>
            <w:r w:rsidRPr="00031A7A">
              <w:rPr>
                <w:i/>
                <w:lang w:val="en-US"/>
              </w:rPr>
              <w:t>Failover</w:t>
            </w:r>
          </w:p>
        </w:tc>
        <w:tc>
          <w:tcPr>
            <w:tcW w:w="2053" w:type="dxa"/>
            <w:vAlign w:val="center"/>
          </w:tcPr>
          <w:p w14:paraId="4746F878" w14:textId="77777777" w:rsidR="00DC20C6" w:rsidRPr="00031A7A" w:rsidRDefault="00DC20C6" w:rsidP="00C3118B">
            <w:pPr>
              <w:spacing w:line="480" w:lineRule="auto"/>
              <w:jc w:val="center"/>
              <w:rPr>
                <w:lang w:val="en-US"/>
              </w:rPr>
            </w:pPr>
            <w:r w:rsidRPr="00031A7A">
              <w:rPr>
                <w:lang w:val="en-US"/>
              </w:rPr>
              <w:t>32.80</w:t>
            </w:r>
          </w:p>
        </w:tc>
        <w:tc>
          <w:tcPr>
            <w:tcW w:w="2053" w:type="dxa"/>
            <w:vAlign w:val="center"/>
          </w:tcPr>
          <w:p w14:paraId="08B6F78D" w14:textId="77777777" w:rsidR="00DC20C6" w:rsidRPr="00031A7A" w:rsidRDefault="00DC20C6" w:rsidP="00C3118B">
            <w:pPr>
              <w:spacing w:line="480" w:lineRule="auto"/>
              <w:jc w:val="center"/>
              <w:rPr>
                <w:lang w:val="en-US"/>
              </w:rPr>
            </w:pPr>
            <w:r w:rsidRPr="00031A7A">
              <w:rPr>
                <w:lang w:val="en-US"/>
              </w:rPr>
              <w:t>78,76</w:t>
            </w:r>
          </w:p>
        </w:tc>
        <w:tc>
          <w:tcPr>
            <w:tcW w:w="2053" w:type="dxa"/>
            <w:vAlign w:val="center"/>
          </w:tcPr>
          <w:p w14:paraId="6E439B89" w14:textId="77777777" w:rsidR="00DC20C6" w:rsidRPr="00031A7A" w:rsidRDefault="00DC20C6" w:rsidP="00C3118B">
            <w:pPr>
              <w:spacing w:line="480" w:lineRule="auto"/>
              <w:jc w:val="center"/>
              <w:rPr>
                <w:lang w:val="en-US"/>
              </w:rPr>
            </w:pPr>
            <w:r w:rsidRPr="00031A7A">
              <w:rPr>
                <w:lang w:val="en-US"/>
              </w:rPr>
              <w:t>55,78</w:t>
            </w:r>
          </w:p>
        </w:tc>
      </w:tr>
    </w:tbl>
    <w:p w14:paraId="18F6DE13" w14:textId="77777777" w:rsidR="00ED4BA3" w:rsidRDefault="003C1E5E" w:rsidP="00ED4BA3">
      <w:pPr>
        <w:spacing w:after="0" w:line="480" w:lineRule="auto"/>
        <w:ind w:left="720" w:firstLine="720"/>
        <w:jc w:val="both"/>
      </w:pPr>
      <w:r w:rsidRPr="00031A7A">
        <w:t xml:space="preserve">Berdasarkan data tabel diatas, nilai </w:t>
      </w:r>
      <w:r w:rsidRPr="00031A7A">
        <w:rPr>
          <w:i/>
        </w:rPr>
        <w:t>delay</w:t>
      </w:r>
      <w:r w:rsidRPr="00031A7A">
        <w:t xml:space="preserve"> untuk skenario hidup-hidup (HH) dengan nilai rata-rata 156,38 milidetik, pada skenario hidup-mati (HM) mendapatkan nilai rata-rata 111 milidetik, dan pada skenario mati-hidup (MH) mendapatkan nilai rata-rata 55,76 detik. </w:t>
      </w:r>
    </w:p>
    <w:p w14:paraId="14D6A114" w14:textId="18C6AD66" w:rsidR="003C1E5E" w:rsidRDefault="003C1E5E" w:rsidP="00ED4BA3">
      <w:pPr>
        <w:spacing w:after="0" w:line="480" w:lineRule="auto"/>
        <w:ind w:left="720" w:firstLine="720"/>
        <w:jc w:val="both"/>
      </w:pPr>
      <w:r w:rsidRPr="00031A7A">
        <w:t xml:space="preserve">Berdasarkan ketiga skenario tersebut bahwa rata-rata </w:t>
      </w:r>
      <w:r w:rsidRPr="00031A7A">
        <w:rPr>
          <w:i/>
        </w:rPr>
        <w:t>delay</w:t>
      </w:r>
      <w:r w:rsidRPr="00031A7A">
        <w:t xml:space="preserve"> terendah pada skenario mati-hidup (MH), diikuti dengan skenario hidup-mati (HM) dan hidup-hidup (HH). </w:t>
      </w:r>
    </w:p>
    <w:p w14:paraId="08EE385D" w14:textId="77777777" w:rsidR="003C1E5E" w:rsidRDefault="003C1E5E" w:rsidP="003C1E5E">
      <w:pPr>
        <w:spacing w:after="0" w:line="480" w:lineRule="auto"/>
        <w:ind w:left="720" w:firstLine="720"/>
        <w:jc w:val="both"/>
      </w:pPr>
    </w:p>
    <w:p w14:paraId="35F4EED3" w14:textId="77777777" w:rsidR="003C1E5E" w:rsidRPr="003C15DE" w:rsidRDefault="003C1E5E" w:rsidP="003C1E5E">
      <w:pPr>
        <w:pStyle w:val="524"/>
        <w:rPr>
          <w:rFonts w:ascii="Times New Roman" w:hAnsi="Times New Roman" w:cs="Times New Roman"/>
        </w:rPr>
      </w:pPr>
      <w:r w:rsidRPr="00031A7A">
        <w:t xml:space="preserve">Analisa Data </w:t>
      </w:r>
      <w:r w:rsidRPr="00031A7A">
        <w:rPr>
          <w:i/>
        </w:rPr>
        <w:t>Delay</w:t>
      </w:r>
    </w:p>
    <w:p w14:paraId="6C68479E" w14:textId="77777777" w:rsidR="00ED4BA3" w:rsidRDefault="003C1E5E" w:rsidP="00ED4BA3">
      <w:pPr>
        <w:spacing w:after="0" w:line="480" w:lineRule="auto"/>
        <w:ind w:left="720" w:firstLine="720"/>
        <w:jc w:val="both"/>
      </w:pPr>
      <w:r w:rsidRPr="00031A7A">
        <w:t xml:space="preserve">Nilai rata-rata data </w:t>
      </w:r>
      <w:r w:rsidRPr="00031A7A">
        <w:rPr>
          <w:i/>
        </w:rPr>
        <w:t>delay</w:t>
      </w:r>
      <w:r w:rsidRPr="00031A7A">
        <w:t xml:space="preserve"> yang didapatkan dalam melakukan pengujian dengan 3 skenario pengambilan (Hidup-hidup, Hidup-mati, Mati-hidup) diperoleh rata-rata data </w:t>
      </w:r>
      <w:r w:rsidRPr="00031A7A">
        <w:rPr>
          <w:i/>
        </w:rPr>
        <w:t>delay</w:t>
      </w:r>
      <w:r w:rsidRPr="00031A7A">
        <w:t xml:space="preserve"> sebesar 156,38 milidetik untuk skenario HH, skenario HM sebesar 111 milidetik dan skenario MH sebesar 55,78 milidetik. </w:t>
      </w:r>
    </w:p>
    <w:p w14:paraId="5502A1A1" w14:textId="0A1540EC" w:rsidR="003C1E5E" w:rsidRDefault="003C1E5E" w:rsidP="00ED4BA3">
      <w:pPr>
        <w:spacing w:after="0" w:line="480" w:lineRule="auto"/>
        <w:ind w:left="720" w:firstLine="720"/>
        <w:jc w:val="both"/>
      </w:pPr>
      <w:r w:rsidRPr="00031A7A">
        <w:t>Hasil tersebut menurut TIPHON (</w:t>
      </w:r>
      <w:r w:rsidRPr="00031A7A">
        <w:rPr>
          <w:i/>
        </w:rPr>
        <w:t>Telecommunication and Internet Protocol Harmonization Over Networks</w:t>
      </w:r>
      <w:r w:rsidRPr="00031A7A">
        <w:t xml:space="preserve">) data </w:t>
      </w:r>
      <w:r w:rsidRPr="00031A7A">
        <w:rPr>
          <w:i/>
        </w:rPr>
        <w:t>delay</w:t>
      </w:r>
      <w:r w:rsidRPr="00031A7A">
        <w:t xml:space="preserve"> pengukuran </w:t>
      </w:r>
      <w:r w:rsidRPr="00031A7A">
        <w:rPr>
          <w:i/>
        </w:rPr>
        <w:t xml:space="preserve">load balancing </w:t>
      </w:r>
      <w:r w:rsidRPr="00031A7A">
        <w:t xml:space="preserve">dan </w:t>
      </w:r>
      <w:r w:rsidRPr="00031A7A">
        <w:rPr>
          <w:i/>
        </w:rPr>
        <w:t>failover</w:t>
      </w:r>
      <w:r w:rsidRPr="00031A7A">
        <w:t xml:space="preserve"> termasuk dalam kategori indeks nomor 3 yaitu bagus dengan nilai antara 150</w:t>
      </w:r>
      <w:r>
        <w:t xml:space="preserve"> milidetik sampai 300 milidetik</w:t>
      </w:r>
    </w:p>
    <w:p w14:paraId="60FF7A3F" w14:textId="77777777" w:rsidR="003C1E5E" w:rsidRDefault="003C1E5E" w:rsidP="003C1E5E">
      <w:pPr>
        <w:spacing w:after="0" w:line="480" w:lineRule="auto"/>
        <w:jc w:val="both"/>
      </w:pPr>
    </w:p>
    <w:p w14:paraId="4401BE25" w14:textId="77777777" w:rsidR="003C1E5E" w:rsidRPr="003C15DE" w:rsidRDefault="003C1E5E" w:rsidP="003C1E5E">
      <w:pPr>
        <w:pStyle w:val="52"/>
      </w:pPr>
      <w:bookmarkStart w:id="181" w:name="_Toc88086242"/>
      <w:bookmarkStart w:id="182" w:name="_Toc88092183"/>
      <w:r w:rsidRPr="00031A7A">
        <w:t>Data Jitter</w:t>
      </w:r>
      <w:bookmarkEnd w:id="181"/>
      <w:bookmarkEnd w:id="182"/>
    </w:p>
    <w:p w14:paraId="7A9DD1DF" w14:textId="2972CBA1" w:rsidR="003C1E5E" w:rsidRDefault="003C1E5E" w:rsidP="00ED4BA3">
      <w:pPr>
        <w:spacing w:after="0" w:line="480" w:lineRule="auto"/>
        <w:ind w:left="360" w:firstLine="720"/>
        <w:jc w:val="both"/>
      </w:pPr>
      <w:r w:rsidRPr="00031A7A">
        <w:rPr>
          <w:i/>
        </w:rPr>
        <w:t>Jitter</w:t>
      </w:r>
      <w:r w:rsidRPr="00031A7A">
        <w:t xml:space="preserve"> atau variasi kedatangan paket, diakibatkan oleh variasi-variasi dalam  panjang antrian, dalam waktu pengolahan data dan juga dalam waktu penghimpunan ulang paket-paket di akhir perjalanan jitter. Jitter biasanya disebut variasi delay, berhubungan erat dengan latency, yang menunjukan banyaknya variasi delay pada transmisi data di jaringan.</w:t>
      </w:r>
    </w:p>
    <w:p w14:paraId="3208DE4C" w14:textId="01E22F72" w:rsidR="003C1E5E" w:rsidRDefault="003C1E5E" w:rsidP="003C1E5E">
      <w:pPr>
        <w:spacing w:after="0" w:line="480" w:lineRule="auto"/>
        <w:jc w:val="both"/>
      </w:pPr>
    </w:p>
    <w:p w14:paraId="69A9E39C" w14:textId="77777777" w:rsidR="003C1E5E" w:rsidRPr="00031A7A" w:rsidRDefault="003C1E5E" w:rsidP="003C1E5E">
      <w:pPr>
        <w:pStyle w:val="525"/>
      </w:pPr>
      <w:r w:rsidRPr="00031A7A">
        <w:t xml:space="preserve">Hasil Pengujian Data </w:t>
      </w:r>
      <w:r w:rsidRPr="00031A7A">
        <w:rPr>
          <w:i/>
        </w:rPr>
        <w:t>Jitter</w:t>
      </w:r>
    </w:p>
    <w:p w14:paraId="62DCE1BC" w14:textId="3127C4A1" w:rsidR="00ED4BA3" w:rsidRDefault="003C1E5E" w:rsidP="006665EA">
      <w:pPr>
        <w:spacing w:after="0" w:line="480" w:lineRule="auto"/>
        <w:ind w:left="360" w:firstLine="720"/>
        <w:jc w:val="both"/>
      </w:pPr>
      <w:r w:rsidRPr="00031A7A">
        <w:t xml:space="preserve">Berikut tabel hasil beserta rata-ratanya dari pengujian delay dengan 3 skenario dan 2 buah PC </w:t>
      </w:r>
      <w:r w:rsidRPr="00031A7A">
        <w:rPr>
          <w:i/>
        </w:rPr>
        <w:t>client</w:t>
      </w:r>
      <w:r w:rsidRPr="00031A7A">
        <w:t xml:space="preserve"> yang sudah dira</w:t>
      </w:r>
      <w:r>
        <w:t>ta-rata dalam satuan milidetik:</w:t>
      </w:r>
    </w:p>
    <w:p w14:paraId="5DAF19CC" w14:textId="19AFFFC3" w:rsidR="006665EA" w:rsidRDefault="006665EA" w:rsidP="006665EA">
      <w:pPr>
        <w:pStyle w:val="gambar2"/>
      </w:pPr>
      <w:bookmarkStart w:id="183" w:name="_Toc88101653"/>
      <w:r>
        <w:t xml:space="preserve">Tabel 5. </w:t>
      </w:r>
      <w:r w:rsidR="003D3850">
        <w:fldChar w:fldCharType="begin"/>
      </w:r>
      <w:r w:rsidR="003D3850">
        <w:instrText xml:space="preserve"> SEQ Tabel_5. \* ARABIC </w:instrText>
      </w:r>
      <w:r w:rsidR="003D3850">
        <w:fldChar w:fldCharType="separate"/>
      </w:r>
      <w:r>
        <w:rPr>
          <w:noProof/>
        </w:rPr>
        <w:t>4</w:t>
      </w:r>
      <w:r w:rsidR="003D3850">
        <w:rPr>
          <w:noProof/>
        </w:rPr>
        <w:fldChar w:fldCharType="end"/>
      </w:r>
      <w:r w:rsidRPr="006665EA">
        <w:t xml:space="preserve"> </w:t>
      </w:r>
      <w:r w:rsidRPr="00031A7A">
        <w:t>Hasil Perhitungan Rata-rata Data</w:t>
      </w:r>
      <w:r w:rsidRPr="00031A7A">
        <w:rPr>
          <w:i/>
        </w:rPr>
        <w:t xml:space="preserve"> Jitter</w:t>
      </w:r>
      <w:r w:rsidRPr="00031A7A">
        <w:t xml:space="preserve"> dari 2 </w:t>
      </w:r>
      <w:r w:rsidRPr="00031A7A">
        <w:rPr>
          <w:i/>
        </w:rPr>
        <w:t>Client</w:t>
      </w:r>
      <w:bookmarkEnd w:id="183"/>
    </w:p>
    <w:tbl>
      <w:tblPr>
        <w:tblStyle w:val="TableGrid"/>
        <w:tblW w:w="0" w:type="auto"/>
        <w:tblLook w:val="04A0" w:firstRow="1" w:lastRow="0" w:firstColumn="1" w:lastColumn="0" w:noHBand="0" w:noVBand="1"/>
      </w:tblPr>
      <w:tblGrid>
        <w:gridCol w:w="2052"/>
        <w:gridCol w:w="2053"/>
        <w:gridCol w:w="2053"/>
        <w:gridCol w:w="2053"/>
      </w:tblGrid>
      <w:tr w:rsidR="003C1E5E" w:rsidRPr="00031A7A" w14:paraId="4DA603B2" w14:textId="77777777" w:rsidTr="003C1E5E">
        <w:tc>
          <w:tcPr>
            <w:tcW w:w="2052" w:type="dxa"/>
            <w:vAlign w:val="center"/>
          </w:tcPr>
          <w:p w14:paraId="1DD33BB9" w14:textId="77777777" w:rsidR="003C1E5E" w:rsidRPr="00031A7A" w:rsidRDefault="003C1E5E" w:rsidP="003C1E5E">
            <w:pPr>
              <w:spacing w:line="480" w:lineRule="auto"/>
              <w:jc w:val="center"/>
              <w:rPr>
                <w:lang w:val="en-US"/>
              </w:rPr>
            </w:pPr>
            <w:r w:rsidRPr="00031A7A">
              <w:rPr>
                <w:lang w:val="en-US"/>
              </w:rPr>
              <w:t>Skenario</w:t>
            </w:r>
          </w:p>
        </w:tc>
        <w:tc>
          <w:tcPr>
            <w:tcW w:w="2053" w:type="dxa"/>
            <w:vAlign w:val="center"/>
          </w:tcPr>
          <w:p w14:paraId="4BA6DDC8" w14:textId="77777777" w:rsidR="003C1E5E" w:rsidRPr="00031A7A" w:rsidRDefault="003C1E5E" w:rsidP="003C1E5E">
            <w:pPr>
              <w:spacing w:line="480" w:lineRule="auto"/>
              <w:jc w:val="center"/>
              <w:rPr>
                <w:lang w:val="en-US"/>
              </w:rPr>
            </w:pPr>
            <w:r w:rsidRPr="00031A7A">
              <w:rPr>
                <w:i/>
                <w:lang w:val="en-US"/>
              </w:rPr>
              <w:t xml:space="preserve">Client </w:t>
            </w:r>
            <w:r w:rsidRPr="00031A7A">
              <w:rPr>
                <w:lang w:val="en-US"/>
              </w:rPr>
              <w:t>1</w:t>
            </w:r>
          </w:p>
        </w:tc>
        <w:tc>
          <w:tcPr>
            <w:tcW w:w="2053" w:type="dxa"/>
            <w:vAlign w:val="center"/>
          </w:tcPr>
          <w:p w14:paraId="5B9716A0" w14:textId="77777777" w:rsidR="003C1E5E" w:rsidRPr="00031A7A" w:rsidRDefault="003C1E5E" w:rsidP="003C1E5E">
            <w:pPr>
              <w:spacing w:line="480" w:lineRule="auto"/>
              <w:jc w:val="center"/>
              <w:rPr>
                <w:lang w:val="en-US"/>
              </w:rPr>
            </w:pPr>
            <w:r w:rsidRPr="00031A7A">
              <w:rPr>
                <w:i/>
                <w:lang w:val="en-US"/>
              </w:rPr>
              <w:t xml:space="preserve">Client </w:t>
            </w:r>
            <w:r w:rsidRPr="00031A7A">
              <w:rPr>
                <w:lang w:val="en-US"/>
              </w:rPr>
              <w:t>2</w:t>
            </w:r>
          </w:p>
        </w:tc>
        <w:tc>
          <w:tcPr>
            <w:tcW w:w="2053" w:type="dxa"/>
            <w:vAlign w:val="center"/>
          </w:tcPr>
          <w:p w14:paraId="4E4BD137" w14:textId="77777777" w:rsidR="003C1E5E" w:rsidRPr="00031A7A" w:rsidRDefault="003C1E5E" w:rsidP="003C1E5E">
            <w:pPr>
              <w:spacing w:line="480" w:lineRule="auto"/>
              <w:jc w:val="center"/>
              <w:rPr>
                <w:lang w:val="en-US"/>
              </w:rPr>
            </w:pPr>
            <w:r w:rsidRPr="00031A7A">
              <w:rPr>
                <w:lang w:val="en-US"/>
              </w:rPr>
              <w:t>Rata-rata</w:t>
            </w:r>
          </w:p>
        </w:tc>
      </w:tr>
      <w:tr w:rsidR="003C1E5E" w:rsidRPr="00031A7A" w14:paraId="62E38B9A" w14:textId="77777777" w:rsidTr="003C1E5E">
        <w:tc>
          <w:tcPr>
            <w:tcW w:w="2052" w:type="dxa"/>
            <w:vAlign w:val="center"/>
          </w:tcPr>
          <w:p w14:paraId="74E89FE6" w14:textId="77777777" w:rsidR="003C1E5E" w:rsidRPr="00031A7A" w:rsidRDefault="003C1E5E" w:rsidP="003C1E5E">
            <w:pPr>
              <w:spacing w:line="480" w:lineRule="auto"/>
              <w:jc w:val="center"/>
              <w:rPr>
                <w:lang w:val="en-US"/>
              </w:rPr>
            </w:pPr>
            <w:r w:rsidRPr="00031A7A">
              <w:rPr>
                <w:lang w:val="en-US"/>
              </w:rPr>
              <w:lastRenderedPageBreak/>
              <w:t xml:space="preserve">Hidup-Hidup (HH) </w:t>
            </w:r>
            <w:r w:rsidRPr="00031A7A">
              <w:rPr>
                <w:i/>
                <w:lang w:val="en-US"/>
              </w:rPr>
              <w:t>Load Balancing</w:t>
            </w:r>
          </w:p>
        </w:tc>
        <w:tc>
          <w:tcPr>
            <w:tcW w:w="2053" w:type="dxa"/>
            <w:vAlign w:val="center"/>
          </w:tcPr>
          <w:p w14:paraId="1B4B2B66" w14:textId="77777777" w:rsidR="003C1E5E" w:rsidRPr="00031A7A" w:rsidRDefault="003C1E5E" w:rsidP="003C1E5E">
            <w:pPr>
              <w:spacing w:line="480" w:lineRule="auto"/>
              <w:jc w:val="center"/>
              <w:rPr>
                <w:lang w:val="en-US"/>
              </w:rPr>
            </w:pPr>
            <w:r w:rsidRPr="00031A7A">
              <w:rPr>
                <w:lang w:val="en-US"/>
              </w:rPr>
              <w:t>37,819</w:t>
            </w:r>
          </w:p>
        </w:tc>
        <w:tc>
          <w:tcPr>
            <w:tcW w:w="2053" w:type="dxa"/>
            <w:vAlign w:val="center"/>
          </w:tcPr>
          <w:p w14:paraId="2DCCB0D0" w14:textId="77777777" w:rsidR="003C1E5E" w:rsidRPr="00031A7A" w:rsidRDefault="003C1E5E" w:rsidP="003C1E5E">
            <w:pPr>
              <w:spacing w:line="480" w:lineRule="auto"/>
              <w:jc w:val="center"/>
              <w:rPr>
                <w:lang w:val="en-US"/>
              </w:rPr>
            </w:pPr>
            <w:r w:rsidRPr="00031A7A">
              <w:rPr>
                <w:lang w:val="en-US"/>
              </w:rPr>
              <w:t>35,559</w:t>
            </w:r>
          </w:p>
        </w:tc>
        <w:tc>
          <w:tcPr>
            <w:tcW w:w="2053" w:type="dxa"/>
            <w:vAlign w:val="center"/>
          </w:tcPr>
          <w:p w14:paraId="20A7DD5A" w14:textId="77777777" w:rsidR="003C1E5E" w:rsidRPr="00031A7A" w:rsidRDefault="003C1E5E" w:rsidP="003C1E5E">
            <w:pPr>
              <w:spacing w:line="480" w:lineRule="auto"/>
              <w:jc w:val="center"/>
              <w:rPr>
                <w:lang w:val="en-US"/>
              </w:rPr>
            </w:pPr>
            <w:r w:rsidRPr="00031A7A">
              <w:rPr>
                <w:lang w:val="en-US"/>
              </w:rPr>
              <w:t>36,689</w:t>
            </w:r>
          </w:p>
        </w:tc>
      </w:tr>
      <w:tr w:rsidR="003C1E5E" w:rsidRPr="00031A7A" w14:paraId="111BBDBA" w14:textId="77777777" w:rsidTr="003C1E5E">
        <w:tc>
          <w:tcPr>
            <w:tcW w:w="2052" w:type="dxa"/>
            <w:vAlign w:val="center"/>
          </w:tcPr>
          <w:p w14:paraId="4E6F7ED7" w14:textId="77777777" w:rsidR="003C1E5E" w:rsidRPr="00031A7A" w:rsidRDefault="003C1E5E" w:rsidP="003C1E5E">
            <w:pPr>
              <w:spacing w:line="480" w:lineRule="auto"/>
              <w:jc w:val="center"/>
              <w:rPr>
                <w:lang w:val="en-US"/>
              </w:rPr>
            </w:pPr>
            <w:r w:rsidRPr="00031A7A">
              <w:rPr>
                <w:lang w:val="en-US"/>
              </w:rPr>
              <w:t xml:space="preserve">Hidup-Mati (HM) </w:t>
            </w:r>
            <w:r w:rsidRPr="00031A7A">
              <w:rPr>
                <w:i/>
                <w:lang w:val="en-US"/>
              </w:rPr>
              <w:t>Failover</w:t>
            </w:r>
          </w:p>
        </w:tc>
        <w:tc>
          <w:tcPr>
            <w:tcW w:w="2053" w:type="dxa"/>
            <w:vAlign w:val="center"/>
          </w:tcPr>
          <w:p w14:paraId="2661ED87" w14:textId="77777777" w:rsidR="003C1E5E" w:rsidRPr="00031A7A" w:rsidRDefault="003C1E5E" w:rsidP="003C1E5E">
            <w:pPr>
              <w:spacing w:line="480" w:lineRule="auto"/>
              <w:jc w:val="center"/>
              <w:rPr>
                <w:lang w:val="en-US"/>
              </w:rPr>
            </w:pPr>
            <w:r w:rsidRPr="00031A7A">
              <w:rPr>
                <w:lang w:val="en-US"/>
              </w:rPr>
              <w:t>48,988</w:t>
            </w:r>
          </w:p>
        </w:tc>
        <w:tc>
          <w:tcPr>
            <w:tcW w:w="2053" w:type="dxa"/>
            <w:vAlign w:val="center"/>
          </w:tcPr>
          <w:p w14:paraId="15E20B58" w14:textId="77777777" w:rsidR="003C1E5E" w:rsidRPr="00031A7A" w:rsidRDefault="003C1E5E" w:rsidP="003C1E5E">
            <w:pPr>
              <w:spacing w:line="480" w:lineRule="auto"/>
              <w:jc w:val="center"/>
              <w:rPr>
                <w:lang w:val="en-US"/>
              </w:rPr>
            </w:pPr>
            <w:r w:rsidRPr="00031A7A">
              <w:rPr>
                <w:lang w:val="en-US"/>
              </w:rPr>
              <w:t>169,229</w:t>
            </w:r>
          </w:p>
        </w:tc>
        <w:tc>
          <w:tcPr>
            <w:tcW w:w="2053" w:type="dxa"/>
            <w:vAlign w:val="center"/>
          </w:tcPr>
          <w:p w14:paraId="1BD9E465" w14:textId="77777777" w:rsidR="003C1E5E" w:rsidRPr="00031A7A" w:rsidRDefault="003C1E5E" w:rsidP="003C1E5E">
            <w:pPr>
              <w:spacing w:line="480" w:lineRule="auto"/>
              <w:jc w:val="center"/>
              <w:rPr>
                <w:lang w:val="en-US"/>
              </w:rPr>
            </w:pPr>
            <w:r w:rsidRPr="00031A7A">
              <w:rPr>
                <w:lang w:val="en-US"/>
              </w:rPr>
              <w:t>218,217</w:t>
            </w:r>
          </w:p>
        </w:tc>
      </w:tr>
      <w:tr w:rsidR="003C1E5E" w:rsidRPr="00031A7A" w14:paraId="45FBFD1F" w14:textId="77777777" w:rsidTr="003C1E5E">
        <w:tc>
          <w:tcPr>
            <w:tcW w:w="2052" w:type="dxa"/>
            <w:vAlign w:val="center"/>
          </w:tcPr>
          <w:p w14:paraId="704A4389" w14:textId="77777777" w:rsidR="003C1E5E" w:rsidRPr="00031A7A" w:rsidRDefault="003C1E5E" w:rsidP="003C1E5E">
            <w:pPr>
              <w:spacing w:line="480" w:lineRule="auto"/>
              <w:jc w:val="center"/>
              <w:rPr>
                <w:lang w:val="en-US"/>
              </w:rPr>
            </w:pPr>
            <w:r w:rsidRPr="00031A7A">
              <w:rPr>
                <w:lang w:val="en-US"/>
              </w:rPr>
              <w:t xml:space="preserve">Mati-Hidup (MH) </w:t>
            </w:r>
            <w:r w:rsidRPr="00031A7A">
              <w:rPr>
                <w:i/>
                <w:lang w:val="en-US"/>
              </w:rPr>
              <w:t>Failover</w:t>
            </w:r>
          </w:p>
        </w:tc>
        <w:tc>
          <w:tcPr>
            <w:tcW w:w="2053" w:type="dxa"/>
            <w:vAlign w:val="center"/>
          </w:tcPr>
          <w:p w14:paraId="6C0DDD19" w14:textId="77777777" w:rsidR="003C1E5E" w:rsidRPr="00031A7A" w:rsidRDefault="003C1E5E" w:rsidP="003C1E5E">
            <w:pPr>
              <w:spacing w:line="480" w:lineRule="auto"/>
              <w:jc w:val="center"/>
              <w:rPr>
                <w:lang w:val="en-US"/>
              </w:rPr>
            </w:pPr>
            <w:r w:rsidRPr="00031A7A">
              <w:rPr>
                <w:lang w:val="en-US"/>
              </w:rPr>
              <w:t>25,869</w:t>
            </w:r>
          </w:p>
        </w:tc>
        <w:tc>
          <w:tcPr>
            <w:tcW w:w="2053" w:type="dxa"/>
            <w:vAlign w:val="center"/>
          </w:tcPr>
          <w:p w14:paraId="6AE7EB82" w14:textId="77777777" w:rsidR="003C1E5E" w:rsidRPr="00031A7A" w:rsidRDefault="003C1E5E" w:rsidP="003C1E5E">
            <w:pPr>
              <w:spacing w:line="480" w:lineRule="auto"/>
              <w:jc w:val="center"/>
              <w:rPr>
                <w:lang w:val="en-US"/>
              </w:rPr>
            </w:pPr>
            <w:r w:rsidRPr="00031A7A">
              <w:rPr>
                <w:lang w:val="en-US"/>
              </w:rPr>
              <w:t>75,661</w:t>
            </w:r>
          </w:p>
        </w:tc>
        <w:tc>
          <w:tcPr>
            <w:tcW w:w="2053" w:type="dxa"/>
            <w:vAlign w:val="center"/>
          </w:tcPr>
          <w:p w14:paraId="5E42DBED" w14:textId="77777777" w:rsidR="003C1E5E" w:rsidRPr="00031A7A" w:rsidRDefault="003C1E5E" w:rsidP="003C1E5E">
            <w:pPr>
              <w:spacing w:line="480" w:lineRule="auto"/>
              <w:jc w:val="center"/>
              <w:rPr>
                <w:lang w:val="en-US"/>
              </w:rPr>
            </w:pPr>
            <w:r w:rsidRPr="00031A7A">
              <w:rPr>
                <w:lang w:val="en-US"/>
              </w:rPr>
              <w:t>101,53</w:t>
            </w:r>
          </w:p>
        </w:tc>
      </w:tr>
    </w:tbl>
    <w:p w14:paraId="6F2A68EC" w14:textId="77777777" w:rsidR="003C1E5E" w:rsidRPr="00031A7A" w:rsidRDefault="003C1E5E" w:rsidP="003C1E5E">
      <w:pPr>
        <w:spacing w:after="0" w:line="480" w:lineRule="auto"/>
        <w:ind w:left="720" w:firstLine="720"/>
        <w:jc w:val="both"/>
      </w:pPr>
    </w:p>
    <w:p w14:paraId="42A77701" w14:textId="77777777" w:rsidR="00ED4BA3" w:rsidRDefault="003C1E5E" w:rsidP="00ED4BA3">
      <w:pPr>
        <w:spacing w:after="0" w:line="480" w:lineRule="auto"/>
        <w:ind w:left="720" w:firstLine="720"/>
        <w:jc w:val="both"/>
      </w:pPr>
      <w:r w:rsidRPr="00031A7A">
        <w:t xml:space="preserve">Berdasarkan data tabel diatas, nilai </w:t>
      </w:r>
      <w:r w:rsidRPr="00031A7A">
        <w:rPr>
          <w:i/>
        </w:rPr>
        <w:t>jitter</w:t>
      </w:r>
      <w:r w:rsidRPr="00031A7A">
        <w:t xml:space="preserve"> untuk skenario hidup-hidup (HH) dengan nilai rata-rata 36,689 milidetik, pada skenario hidup-mati (HM) mendapatkan nilai rata-rata 218,217 milidetik, dan pada skenario mati-hidup (MH) mendapatkan nilai rata-rata 101,53detik. </w:t>
      </w:r>
    </w:p>
    <w:p w14:paraId="4D0DE635" w14:textId="17F8E64B" w:rsidR="003C1E5E" w:rsidRDefault="003C1E5E" w:rsidP="00ED4BA3">
      <w:pPr>
        <w:spacing w:after="0" w:line="480" w:lineRule="auto"/>
        <w:ind w:left="720" w:firstLine="720"/>
        <w:jc w:val="both"/>
      </w:pPr>
      <w:r w:rsidRPr="00031A7A">
        <w:t xml:space="preserve">Berdasarkan ketiga skenario tersebut bahwa rata-rata </w:t>
      </w:r>
      <w:r w:rsidRPr="00031A7A">
        <w:rPr>
          <w:i/>
        </w:rPr>
        <w:t>jitter</w:t>
      </w:r>
      <w:r w:rsidRPr="00031A7A">
        <w:t xml:space="preserve"> terendah pada skenario hidup-hidup (HH), diikuti dengan skenario mati-hidup (MH) dan hidup-mati (HM). </w:t>
      </w:r>
    </w:p>
    <w:p w14:paraId="29456CE0" w14:textId="77777777" w:rsidR="003C1E5E" w:rsidRPr="00742511" w:rsidRDefault="003C1E5E" w:rsidP="003C1E5E">
      <w:pPr>
        <w:spacing w:after="0" w:line="480" w:lineRule="auto"/>
        <w:ind w:left="720" w:firstLine="720"/>
        <w:jc w:val="both"/>
        <w:rPr>
          <w:rFonts w:eastAsiaTheme="minorEastAsia"/>
        </w:rPr>
      </w:pPr>
    </w:p>
    <w:p w14:paraId="676E9D3F" w14:textId="77777777" w:rsidR="003C1E5E" w:rsidRPr="00742511" w:rsidRDefault="003C1E5E" w:rsidP="003C1E5E">
      <w:pPr>
        <w:pStyle w:val="525"/>
      </w:pPr>
      <w:r w:rsidRPr="00742511">
        <w:t>Analisa Data Jitter</w:t>
      </w:r>
    </w:p>
    <w:p w14:paraId="5C22D2C9" w14:textId="77777777" w:rsidR="00ED4BA3" w:rsidRDefault="003C1E5E" w:rsidP="00ED4BA3">
      <w:pPr>
        <w:spacing w:after="0" w:line="480" w:lineRule="auto"/>
        <w:ind w:left="720" w:firstLine="720"/>
        <w:jc w:val="both"/>
      </w:pPr>
      <w:r w:rsidRPr="00031A7A">
        <w:t xml:space="preserve">Nilai rata-rata data </w:t>
      </w:r>
      <w:r w:rsidRPr="00031A7A">
        <w:rPr>
          <w:i/>
        </w:rPr>
        <w:t>jitter</w:t>
      </w:r>
      <w:r w:rsidRPr="00031A7A">
        <w:t xml:space="preserve"> yang didapatkan dalam melakukan pengujian dengan 3 skenario pengambilan (Hidup-hidup, Hidup-mati, Mati-hidup) diperoleh rata-rata data </w:t>
      </w:r>
      <w:r w:rsidRPr="00031A7A">
        <w:rPr>
          <w:i/>
        </w:rPr>
        <w:t>delay</w:t>
      </w:r>
      <w:r w:rsidRPr="00031A7A">
        <w:t xml:space="preserve"> sebesar 36,689 milidetik untuk skenario HH, skenario HM sebesar 218,217 milidetik dan skenario MH sebesar 101,53 milidetik.</w:t>
      </w:r>
    </w:p>
    <w:p w14:paraId="6C3DBBE5" w14:textId="6E08A159" w:rsidR="003C1E5E" w:rsidRPr="00031A7A" w:rsidRDefault="003C1E5E" w:rsidP="00ED4BA3">
      <w:pPr>
        <w:spacing w:after="0" w:line="480" w:lineRule="auto"/>
        <w:ind w:left="720" w:firstLine="720"/>
        <w:jc w:val="both"/>
      </w:pPr>
      <w:r w:rsidRPr="00031A7A">
        <w:t>Hasil tersebut menurut TIPHON (</w:t>
      </w:r>
      <w:r w:rsidRPr="00031A7A">
        <w:rPr>
          <w:i/>
        </w:rPr>
        <w:t>Telecommunication and Internet Protocol Harmonization Over Networks</w:t>
      </w:r>
      <w:r w:rsidRPr="00031A7A">
        <w:t xml:space="preserve">) data </w:t>
      </w:r>
      <w:r w:rsidRPr="00031A7A">
        <w:rPr>
          <w:i/>
        </w:rPr>
        <w:t>jitter</w:t>
      </w:r>
      <w:r w:rsidRPr="00031A7A">
        <w:t xml:space="preserve"> pengukuran </w:t>
      </w:r>
      <w:r w:rsidRPr="00031A7A">
        <w:rPr>
          <w:i/>
        </w:rPr>
        <w:t xml:space="preserve">load balancing </w:t>
      </w:r>
      <w:r w:rsidRPr="00031A7A">
        <w:t xml:space="preserve">termasuk dalam kategori indeks nomor 3 yaitu bagus dengan nilai </w:t>
      </w:r>
      <w:r w:rsidRPr="00031A7A">
        <w:lastRenderedPageBreak/>
        <w:t xml:space="preserve">antara 0 milidetik sampai 75 milidetik, sedangkan data </w:t>
      </w:r>
      <w:r w:rsidRPr="00031A7A">
        <w:rPr>
          <w:i/>
        </w:rPr>
        <w:t>jitter</w:t>
      </w:r>
      <w:r w:rsidRPr="00031A7A">
        <w:t xml:space="preserve"> pengukuran </w:t>
      </w:r>
      <w:r w:rsidRPr="00031A7A">
        <w:rPr>
          <w:i/>
        </w:rPr>
        <w:t xml:space="preserve">failover </w:t>
      </w:r>
      <w:r w:rsidRPr="00031A7A">
        <w:t>termasuk dalam kategori indeks nomor 1 yaitu kurang bagus dengan nilai antara 125 milidetik sampai 225 milidetik</w:t>
      </w:r>
    </w:p>
    <w:p w14:paraId="19936BDB" w14:textId="77777777" w:rsidR="003C1E5E" w:rsidRPr="00031A7A" w:rsidRDefault="003C1E5E" w:rsidP="003C1E5E">
      <w:pPr>
        <w:spacing w:after="0" w:line="480" w:lineRule="auto"/>
        <w:ind w:left="720" w:firstLine="720"/>
        <w:jc w:val="both"/>
        <w:sectPr w:rsidR="003C1E5E" w:rsidRPr="00031A7A" w:rsidSect="00AB7141">
          <w:headerReference w:type="default" r:id="rId62"/>
          <w:footerReference w:type="default" r:id="rId63"/>
          <w:pgSz w:w="11907" w:h="16840" w:code="9"/>
          <w:pgMar w:top="1418" w:right="1418" w:bottom="1418" w:left="2268" w:header="709" w:footer="709" w:gutter="0"/>
          <w:pgNumType w:start="56"/>
          <w:cols w:space="708"/>
          <w:titlePg/>
          <w:docGrid w:linePitch="360"/>
        </w:sectPr>
      </w:pPr>
    </w:p>
    <w:p w14:paraId="5FEB7F61" w14:textId="770366C3" w:rsidR="00742511" w:rsidRPr="00742511" w:rsidRDefault="00505173" w:rsidP="00742511">
      <w:pPr>
        <w:pStyle w:val="Style21"/>
      </w:pPr>
      <w:bookmarkStart w:id="184" w:name="_Toc88086243"/>
      <w:bookmarkStart w:id="185" w:name="_Toc88092184"/>
      <w:r w:rsidRPr="00742511">
        <w:lastRenderedPageBreak/>
        <w:t>BAB VI</w:t>
      </w:r>
      <w:r w:rsidR="00527006" w:rsidRPr="00742511">
        <w:br/>
      </w:r>
      <w:r w:rsidR="00742511" w:rsidRPr="00742511">
        <w:t>PENUTUP</w:t>
      </w:r>
      <w:bookmarkEnd w:id="184"/>
      <w:bookmarkEnd w:id="185"/>
    </w:p>
    <w:p w14:paraId="4D19140E" w14:textId="77777777" w:rsidR="00742511" w:rsidRDefault="00742511" w:rsidP="00742511">
      <w:pPr>
        <w:spacing w:after="0" w:line="480" w:lineRule="auto"/>
        <w:jc w:val="both"/>
      </w:pPr>
    </w:p>
    <w:p w14:paraId="0D25DE99" w14:textId="588A4F82" w:rsidR="00742511" w:rsidRPr="00742511" w:rsidRDefault="00742511" w:rsidP="00742511">
      <w:pPr>
        <w:pStyle w:val="61"/>
      </w:pPr>
      <w:bookmarkStart w:id="186" w:name="_Toc88086244"/>
      <w:bookmarkStart w:id="187" w:name="_Toc88092185"/>
      <w:r w:rsidRPr="00742511">
        <w:t>Kesimpulan</w:t>
      </w:r>
      <w:bookmarkEnd w:id="186"/>
      <w:bookmarkEnd w:id="187"/>
    </w:p>
    <w:p w14:paraId="3006F0B6" w14:textId="71F505C6" w:rsidR="00505173" w:rsidRPr="00031A7A" w:rsidRDefault="00505173" w:rsidP="00742511">
      <w:pPr>
        <w:spacing w:after="0" w:line="480" w:lineRule="auto"/>
        <w:ind w:left="360" w:firstLine="720"/>
        <w:jc w:val="both"/>
      </w:pPr>
      <w:r w:rsidRPr="00031A7A">
        <w:t xml:space="preserve">Dari hasil perancangan jaringan </w:t>
      </w:r>
      <w:r w:rsidRPr="00031A7A">
        <w:rPr>
          <w:i/>
        </w:rPr>
        <w:t>load balancing</w:t>
      </w:r>
      <w:r w:rsidRPr="00031A7A">
        <w:t xml:space="preserve"> dengan metode </w:t>
      </w:r>
      <w:r w:rsidRPr="00031A7A">
        <w:rPr>
          <w:i/>
        </w:rPr>
        <w:t xml:space="preserve">pcc </w:t>
      </w:r>
      <w:r w:rsidRPr="00031A7A">
        <w:t>yang telah dibuat oleh penulis, maka dapat disimpulkan beberapa hal sebagai berikut:</w:t>
      </w:r>
    </w:p>
    <w:p w14:paraId="154D3882" w14:textId="77777777" w:rsidR="00505173" w:rsidRPr="00031A7A" w:rsidRDefault="00505173" w:rsidP="009B11B6">
      <w:pPr>
        <w:pStyle w:val="ListParagraph"/>
        <w:numPr>
          <w:ilvl w:val="0"/>
          <w:numId w:val="27"/>
        </w:numPr>
        <w:spacing w:after="0" w:line="480" w:lineRule="auto"/>
        <w:jc w:val="both"/>
      </w:pPr>
      <w:r w:rsidRPr="00031A7A">
        <w:t xml:space="preserve">Implementasi </w:t>
      </w:r>
      <w:r w:rsidRPr="00031A7A">
        <w:rPr>
          <w:i/>
        </w:rPr>
        <w:t xml:space="preserve">load balancing </w:t>
      </w:r>
      <w:r w:rsidRPr="00031A7A">
        <w:t xml:space="preserve">dengan metode </w:t>
      </w:r>
      <w:r w:rsidRPr="00031A7A">
        <w:rPr>
          <w:i/>
        </w:rPr>
        <w:t>pcc</w:t>
      </w:r>
      <w:r w:rsidRPr="00031A7A">
        <w:t xml:space="preserve"> di Poltekkes Kemenkes Padang menggunakan mikrotik dengan perangkat komputer yang sudah disediakan di tempat. Implementasi </w:t>
      </w:r>
      <w:r w:rsidRPr="00031A7A">
        <w:rPr>
          <w:i/>
        </w:rPr>
        <w:t>load balancing</w:t>
      </w:r>
      <w:r w:rsidRPr="00031A7A">
        <w:t xml:space="preserve"> dengan metode </w:t>
      </w:r>
      <w:r w:rsidRPr="00031A7A">
        <w:rPr>
          <w:i/>
        </w:rPr>
        <w:t>pcc</w:t>
      </w:r>
      <w:r w:rsidRPr="00031A7A">
        <w:t xml:space="preserve"> menggunakan mikrotik lebih cepat dikarenakan pembagian bandwitch ke dua </w:t>
      </w:r>
      <w:r w:rsidRPr="00031A7A">
        <w:rPr>
          <w:i/>
        </w:rPr>
        <w:t>isp</w:t>
      </w:r>
      <w:r w:rsidRPr="00031A7A">
        <w:t xml:space="preserve"> yang digunakan. Hal ini dibuktikan dengan saat pengujian speedtest konfigurasi </w:t>
      </w:r>
      <w:r w:rsidRPr="00031A7A">
        <w:rPr>
          <w:i/>
        </w:rPr>
        <w:t>load balancing</w:t>
      </w:r>
      <w:r w:rsidRPr="00031A7A">
        <w:t xml:space="preserve"> berjalan efektif pada kedua ISP yang aktif. </w:t>
      </w:r>
    </w:p>
    <w:p w14:paraId="16A94C61" w14:textId="77777777" w:rsidR="00742511" w:rsidRDefault="00505173" w:rsidP="009B11B6">
      <w:pPr>
        <w:pStyle w:val="ListParagraph"/>
        <w:numPr>
          <w:ilvl w:val="0"/>
          <w:numId w:val="27"/>
        </w:numPr>
        <w:spacing w:after="0" w:line="480" w:lineRule="auto"/>
        <w:jc w:val="both"/>
      </w:pPr>
      <w:r w:rsidRPr="00031A7A">
        <w:t xml:space="preserve">Proses </w:t>
      </w:r>
      <w:r w:rsidRPr="00031A7A">
        <w:rPr>
          <w:i/>
        </w:rPr>
        <w:t>failover</w:t>
      </w:r>
      <w:r w:rsidRPr="00031A7A">
        <w:t xml:space="preserve"> menggunakan mikrotik menunjukan bahwa apabila diantara salah satu penyedia internet menglami </w:t>
      </w:r>
      <w:r w:rsidRPr="00031A7A">
        <w:rPr>
          <w:i/>
        </w:rPr>
        <w:t>down</w:t>
      </w:r>
      <w:r w:rsidRPr="00031A7A">
        <w:t xml:space="preserve"> atau gangguan bekerja sangat efektif untuk menghadapi masalah tersebut. Hal ini dibuktikan dengan saat ISP a atau ISP b dilepas atau di </w:t>
      </w:r>
      <w:r w:rsidRPr="00031A7A">
        <w:rPr>
          <w:i/>
        </w:rPr>
        <w:t>disconnect</w:t>
      </w:r>
      <w:r w:rsidRPr="00031A7A">
        <w:t xml:space="preserve">, konfigurasi failover di mikrotik dengan cepat melakukan </w:t>
      </w:r>
      <w:r w:rsidRPr="00031A7A">
        <w:rPr>
          <w:i/>
        </w:rPr>
        <w:t xml:space="preserve">backup </w:t>
      </w:r>
      <w:r w:rsidRPr="00031A7A">
        <w:t>jaringan untuk mengatasi apabila salah satu dari kedua isp tersebut mengalami gangguan.</w:t>
      </w:r>
    </w:p>
    <w:p w14:paraId="4C9006D2" w14:textId="77777777" w:rsidR="00742511" w:rsidRDefault="00742511" w:rsidP="00742511">
      <w:pPr>
        <w:spacing w:after="0" w:line="480" w:lineRule="auto"/>
        <w:jc w:val="both"/>
      </w:pPr>
    </w:p>
    <w:p w14:paraId="4043BD76" w14:textId="682AC9E3" w:rsidR="00505173" w:rsidRPr="00742511" w:rsidRDefault="00505173" w:rsidP="00742511">
      <w:pPr>
        <w:pStyle w:val="61"/>
      </w:pPr>
      <w:bookmarkStart w:id="188" w:name="_Toc88086245"/>
      <w:bookmarkStart w:id="189" w:name="_Toc88092186"/>
      <w:r w:rsidRPr="00031A7A">
        <w:t>Keterbatasan Sistem</w:t>
      </w:r>
      <w:bookmarkEnd w:id="188"/>
      <w:bookmarkEnd w:id="189"/>
    </w:p>
    <w:p w14:paraId="01C823EC" w14:textId="77777777" w:rsidR="00505173" w:rsidRPr="00031A7A" w:rsidRDefault="00505173" w:rsidP="00742511">
      <w:pPr>
        <w:spacing w:after="0" w:line="480" w:lineRule="auto"/>
        <w:ind w:left="360" w:firstLine="720"/>
        <w:jc w:val="both"/>
      </w:pPr>
      <w:r w:rsidRPr="00031A7A">
        <w:t>Dalam penulisan skripsi ini, ada beberapa yang sudah bisa dilakukan oleh sistem. Beberapa keterbatasan sistem sebagai berikut:</w:t>
      </w:r>
    </w:p>
    <w:p w14:paraId="7616D638" w14:textId="135E9933" w:rsidR="00505173" w:rsidRDefault="00505173" w:rsidP="009B11B6">
      <w:pPr>
        <w:pStyle w:val="ListParagraph"/>
        <w:numPr>
          <w:ilvl w:val="0"/>
          <w:numId w:val="28"/>
        </w:numPr>
        <w:spacing w:after="0" w:line="480" w:lineRule="auto"/>
        <w:jc w:val="both"/>
      </w:pPr>
      <w:r w:rsidRPr="00031A7A">
        <w:t xml:space="preserve">Proses </w:t>
      </w:r>
      <w:r w:rsidRPr="00031A7A">
        <w:rPr>
          <w:i/>
        </w:rPr>
        <w:t xml:space="preserve">load balancing </w:t>
      </w:r>
      <w:r w:rsidRPr="00031A7A">
        <w:t xml:space="preserve"> dengan metode </w:t>
      </w:r>
      <w:r w:rsidRPr="00031A7A">
        <w:rPr>
          <w:i/>
        </w:rPr>
        <w:t xml:space="preserve">pcc </w:t>
      </w:r>
      <w:r w:rsidRPr="00031A7A">
        <w:t>ini sudah bisa melakukan pembagian bandwitch secara efektif kepada kedua ISP yang aktif.</w:t>
      </w:r>
    </w:p>
    <w:p w14:paraId="298293A0" w14:textId="77777777" w:rsidR="003C1E5E" w:rsidRDefault="003C1E5E" w:rsidP="003C1E5E">
      <w:pPr>
        <w:pStyle w:val="ListParagraph"/>
        <w:numPr>
          <w:ilvl w:val="0"/>
          <w:numId w:val="28"/>
        </w:numPr>
        <w:spacing w:after="0" w:line="480" w:lineRule="auto"/>
        <w:jc w:val="both"/>
      </w:pPr>
      <w:r w:rsidRPr="00031A7A">
        <w:lastRenderedPageBreak/>
        <w:t xml:space="preserve">Implementasi </w:t>
      </w:r>
      <w:r w:rsidRPr="00031A7A">
        <w:rPr>
          <w:i/>
        </w:rPr>
        <w:t>failover</w:t>
      </w:r>
      <w:r w:rsidRPr="00031A7A">
        <w:t xml:space="preserve"> dalam penelitian ini sudah bisa melakukan </w:t>
      </w:r>
      <w:r w:rsidRPr="00031A7A">
        <w:rPr>
          <w:i/>
        </w:rPr>
        <w:t>backup</w:t>
      </w:r>
      <w:r w:rsidRPr="00031A7A">
        <w:t xml:space="preserve"> jaringan apabila salah satu dari </w:t>
      </w:r>
      <w:r w:rsidRPr="00031A7A">
        <w:rPr>
          <w:i/>
        </w:rPr>
        <w:t xml:space="preserve">isp </w:t>
      </w:r>
      <w:r w:rsidRPr="00031A7A">
        <w:t xml:space="preserve">a atau </w:t>
      </w:r>
      <w:r w:rsidRPr="00031A7A">
        <w:rPr>
          <w:i/>
        </w:rPr>
        <w:t>isp</w:t>
      </w:r>
      <w:r w:rsidRPr="00031A7A">
        <w:t xml:space="preserve"> b mengalami down secara mendadak.</w:t>
      </w:r>
    </w:p>
    <w:p w14:paraId="116619D9" w14:textId="77777777" w:rsidR="003C1E5E" w:rsidRDefault="003C1E5E" w:rsidP="003C1E5E">
      <w:pPr>
        <w:pStyle w:val="ListParagraph"/>
      </w:pPr>
    </w:p>
    <w:p w14:paraId="14FA6091" w14:textId="77777777" w:rsidR="003C1E5E" w:rsidRPr="00742511" w:rsidRDefault="003C1E5E" w:rsidP="003C1E5E">
      <w:pPr>
        <w:pStyle w:val="61"/>
      </w:pPr>
      <w:bookmarkStart w:id="190" w:name="_Toc88086246"/>
      <w:bookmarkStart w:id="191" w:name="_Toc88092187"/>
      <w:r w:rsidRPr="00031A7A">
        <w:t>Saran</w:t>
      </w:r>
      <w:bookmarkEnd w:id="190"/>
      <w:bookmarkEnd w:id="191"/>
    </w:p>
    <w:p w14:paraId="64576022" w14:textId="77777777" w:rsidR="003C1E5E" w:rsidRPr="00031A7A" w:rsidRDefault="003C1E5E" w:rsidP="003C1E5E">
      <w:pPr>
        <w:spacing w:after="0" w:line="480" w:lineRule="auto"/>
        <w:ind w:left="360" w:firstLine="720"/>
        <w:jc w:val="both"/>
      </w:pPr>
      <w:r w:rsidRPr="00031A7A">
        <w:t xml:space="preserve">Dari penulisan penelitian ini penulis ingin memberikan saran kepada pembaca yang nantinya dapat mengembangkan implementasi </w:t>
      </w:r>
      <w:r w:rsidRPr="00031A7A">
        <w:rPr>
          <w:i/>
        </w:rPr>
        <w:t xml:space="preserve">load balancing </w:t>
      </w:r>
      <w:r w:rsidRPr="00031A7A">
        <w:t xml:space="preserve">dan failover dengan metode </w:t>
      </w:r>
      <w:r w:rsidRPr="00031A7A">
        <w:rPr>
          <w:i/>
        </w:rPr>
        <w:t xml:space="preserve">pcc </w:t>
      </w:r>
      <w:r w:rsidRPr="00031A7A">
        <w:t>ini dimasa yang akan datang, antara lain:</w:t>
      </w:r>
    </w:p>
    <w:p w14:paraId="070FE0CE" w14:textId="77777777" w:rsidR="003C1E5E" w:rsidRPr="00031A7A" w:rsidRDefault="003C1E5E" w:rsidP="003C1E5E">
      <w:pPr>
        <w:pStyle w:val="ListParagraph"/>
        <w:numPr>
          <w:ilvl w:val="0"/>
          <w:numId w:val="29"/>
        </w:numPr>
        <w:spacing w:after="0" w:line="480" w:lineRule="auto"/>
        <w:jc w:val="both"/>
      </w:pPr>
      <w:r w:rsidRPr="00031A7A">
        <w:t xml:space="preserve">Jika menggunakan load balancing dengan metode </w:t>
      </w:r>
      <w:r w:rsidRPr="00031A7A">
        <w:rPr>
          <w:i/>
        </w:rPr>
        <w:t>load balancing</w:t>
      </w:r>
      <w:r w:rsidRPr="00031A7A">
        <w:t xml:space="preserve"> maka ketika DNS dari salah satu ISP down, koneksi ke ISP satunya tidak berjalan. Untuk mengatasi masalah tersebut gunakan open DNS, seperti DNS Google 8.8.8.8. </w:t>
      </w:r>
    </w:p>
    <w:p w14:paraId="4F840C14" w14:textId="554CFB72" w:rsidR="003C1E5E" w:rsidRPr="00031A7A" w:rsidRDefault="003C1E5E" w:rsidP="003C1E5E">
      <w:pPr>
        <w:pStyle w:val="ListParagraph"/>
        <w:numPr>
          <w:ilvl w:val="0"/>
          <w:numId w:val="29"/>
        </w:numPr>
        <w:spacing w:after="0" w:line="480" w:lineRule="auto"/>
        <w:jc w:val="both"/>
      </w:pPr>
      <w:r w:rsidRPr="00031A7A">
        <w:t>Untuk ISP kedua sebaiknya memilih kualitas dan kecepatan yang sama, bertujuan agar koneksi pada jaringan tetap stabil.</w:t>
      </w:r>
    </w:p>
    <w:p w14:paraId="7B1C2AAD" w14:textId="77777777" w:rsidR="003C1E5E" w:rsidRDefault="003C1E5E" w:rsidP="00742511">
      <w:pPr>
        <w:pStyle w:val="Style21"/>
        <w:sectPr w:rsidR="003C1E5E" w:rsidSect="00AB7141">
          <w:headerReference w:type="default" r:id="rId64"/>
          <w:footerReference w:type="default" r:id="rId65"/>
          <w:headerReference w:type="first" r:id="rId66"/>
          <w:footerReference w:type="first" r:id="rId67"/>
          <w:pgSz w:w="11907" w:h="16840" w:code="9"/>
          <w:pgMar w:top="1418" w:right="1418" w:bottom="1418" w:left="2268" w:header="709" w:footer="709" w:gutter="0"/>
          <w:pgNumType w:start="68"/>
          <w:cols w:space="708"/>
          <w:titlePg/>
          <w:docGrid w:linePitch="360"/>
        </w:sectPr>
      </w:pPr>
    </w:p>
    <w:p w14:paraId="727B2F4E" w14:textId="05572467" w:rsidR="00F972CA" w:rsidRPr="00742511" w:rsidRDefault="00F972CA" w:rsidP="00742511">
      <w:pPr>
        <w:pStyle w:val="Style21"/>
      </w:pPr>
      <w:bookmarkStart w:id="192" w:name="_Toc88086247"/>
      <w:bookmarkStart w:id="193" w:name="_Toc88092188"/>
      <w:r w:rsidRPr="00742511">
        <w:lastRenderedPageBreak/>
        <w:t>DAFTAR PUSTAKA</w:t>
      </w:r>
      <w:bookmarkEnd w:id="192"/>
      <w:bookmarkEnd w:id="193"/>
    </w:p>
    <w:p w14:paraId="7AD2A8DC"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Mustofa, Achmmad, and Desi Ramayanti. 2020. “Implementasi Load Balancing Dan Failover to Device Mikrotik Router Menggunakan Metode NTH (Studi Kasus: PT.GO-JEK Indonesia).” </w:t>
      </w:r>
      <w:r w:rsidRPr="00031A7A">
        <w:rPr>
          <w:i/>
          <w:iCs/>
          <w:lang w:val="en-ID" w:eastAsia="en-ID"/>
        </w:rPr>
        <w:t>Jurnal Teknologi Informasi dan Ilmu Komputer</w:t>
      </w:r>
      <w:r w:rsidRPr="00031A7A">
        <w:rPr>
          <w:lang w:val="en-ID" w:eastAsia="en-ID"/>
        </w:rPr>
        <w:t xml:space="preserve"> 7(1): 139.</w:t>
      </w:r>
    </w:p>
    <w:p w14:paraId="7EA504EB"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Purnama, Andri Chandra, Edy Budiman, and Pohny. 2017. “Kinerja Jaringan Internet Service Provider (Isp) Pada Aplikasi Multimedia Streaming Di Kota Samarinda.” </w:t>
      </w:r>
      <w:r w:rsidRPr="00031A7A">
        <w:rPr>
          <w:i/>
          <w:iCs/>
          <w:lang w:val="en-ID" w:eastAsia="en-ID"/>
        </w:rPr>
        <w:t>Prosiding Seminar Nasional Ilmu Komputer dan Teknologi Informasi</w:t>
      </w:r>
      <w:r w:rsidRPr="00031A7A">
        <w:rPr>
          <w:lang w:val="en-ID" w:eastAsia="en-ID"/>
        </w:rPr>
        <w:t xml:space="preserve"> 2(2): 65–69.</w:t>
      </w:r>
    </w:p>
    <w:p w14:paraId="1BBA9519"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Soepomo, Prof. 2014. “Analisis Dan Optimalisasi Jaringan Menggunakan Teknik Load Balancing (Studi Kasus Jaringan Uad Kampus 3).” </w:t>
      </w:r>
      <w:r w:rsidRPr="00031A7A">
        <w:rPr>
          <w:i/>
          <w:iCs/>
          <w:lang w:val="en-ID" w:eastAsia="en-ID"/>
        </w:rPr>
        <w:t>JSTIE (Jurnal Sarjana Teknik Informatika) (E-Journal)</w:t>
      </w:r>
      <w:r w:rsidRPr="00031A7A">
        <w:rPr>
          <w:lang w:val="en-ID" w:eastAsia="en-ID"/>
        </w:rPr>
        <w:t xml:space="preserve"> 2(3): 172–80.</w:t>
      </w:r>
    </w:p>
    <w:p w14:paraId="5FF69EF2"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Oktaviani, Reza, and Dian Novianto. 2015. “Manajemen User Dan Bandwidth Pada Hotspot Di Kantor BUMD Provinsi Bangka Belitung Menggunakan Router Mikrotik.” </w:t>
      </w:r>
      <w:r w:rsidRPr="00031A7A">
        <w:rPr>
          <w:i/>
          <w:iCs/>
          <w:lang w:val="en-ID" w:eastAsia="en-ID"/>
        </w:rPr>
        <w:t>Jurnal Sisfokom (Sistem Informasi dan Komputer)</w:t>
      </w:r>
      <w:r w:rsidRPr="00031A7A">
        <w:rPr>
          <w:lang w:val="en-ID" w:eastAsia="en-ID"/>
        </w:rPr>
        <w:t xml:space="preserve"> 4(1): 47.</w:t>
      </w:r>
    </w:p>
    <w:p w14:paraId="133C92F7"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Oktivasari, Prihatin, and Rinaldi Sanjaya. 2015. “Implementasi Sistem Load Balancing Dua ISP Menggunakan Mikrotik Dengan Metode Per Connection Classfier.” </w:t>
      </w:r>
      <w:r w:rsidRPr="00031A7A">
        <w:rPr>
          <w:i/>
          <w:iCs/>
          <w:lang w:val="en-ID" w:eastAsia="en-ID"/>
        </w:rPr>
        <w:t>Multinetics</w:t>
      </w:r>
      <w:r w:rsidRPr="00031A7A">
        <w:rPr>
          <w:lang w:val="en-ID" w:eastAsia="en-ID"/>
        </w:rPr>
        <w:t xml:space="preserve"> 1(2): 33.</w:t>
      </w:r>
    </w:p>
    <w:p w14:paraId="15DEDA89"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Warman, Indra, and Asra Andrian. 2017. “Analisis Kinerja Load Balancing Dua Line Kineksi DenganN Metode Nth (Studi Kasus : Laboratorium Teknik Informatika Institut Teknologi Padang).” </w:t>
      </w:r>
      <w:r w:rsidRPr="00031A7A">
        <w:rPr>
          <w:i/>
          <w:iCs/>
          <w:lang w:val="en-ID" w:eastAsia="en-ID"/>
        </w:rPr>
        <w:t>Jurnal TEKNOIF</w:t>
      </w:r>
      <w:r w:rsidRPr="00031A7A">
        <w:rPr>
          <w:lang w:val="en-ID" w:eastAsia="en-ID"/>
        </w:rPr>
        <w:t xml:space="preserve"> 5(1): 56–62.</w:t>
      </w:r>
    </w:p>
    <w:p w14:paraId="21727437"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Fauzi, Alan. 2010. “Implementasi Load Balancing Peer Connection Classifier ( Pcc ) Pada Jaringan Internet Di Rumah Sakit Umum Daerah Prabumulih.” </w:t>
      </w:r>
      <w:r w:rsidRPr="00031A7A">
        <w:rPr>
          <w:i/>
          <w:iCs/>
          <w:lang w:val="en-ID" w:eastAsia="en-ID"/>
        </w:rPr>
        <w:t>Universitas Bina Darma</w:t>
      </w:r>
      <w:r w:rsidRPr="00031A7A">
        <w:rPr>
          <w:lang w:val="en-ID" w:eastAsia="en-ID"/>
        </w:rPr>
        <w:t>: 1–10.</w:t>
      </w:r>
    </w:p>
    <w:p w14:paraId="3EE12F88" w14:textId="77777777" w:rsidR="00F972CA" w:rsidRPr="00031A7A" w:rsidRDefault="00F972CA" w:rsidP="00CA094C">
      <w:pPr>
        <w:spacing w:after="0" w:line="480" w:lineRule="auto"/>
        <w:ind w:left="480" w:hanging="480"/>
        <w:jc w:val="both"/>
        <w:rPr>
          <w:lang w:val="en-ID" w:eastAsia="en-ID"/>
        </w:rPr>
      </w:pPr>
      <w:r w:rsidRPr="00031A7A">
        <w:rPr>
          <w:lang w:val="en-ID" w:eastAsia="en-ID"/>
        </w:rPr>
        <w:lastRenderedPageBreak/>
        <w:t xml:space="preserve">Sarmidi. 2016. “Simulasi Alat Bantu Pembelajaran Topologi Jaringan Secara Visual Simulation.” </w:t>
      </w:r>
      <w:r w:rsidRPr="00031A7A">
        <w:rPr>
          <w:i/>
          <w:iCs/>
          <w:lang w:val="en-ID" w:eastAsia="en-ID"/>
        </w:rPr>
        <w:t>Technoper</w:t>
      </w:r>
      <w:r w:rsidRPr="00031A7A">
        <w:rPr>
          <w:lang w:val="en-ID" w:eastAsia="en-ID"/>
        </w:rPr>
        <w:t xml:space="preserve"> 1: 32–38.</w:t>
      </w:r>
    </w:p>
    <w:p w14:paraId="5FE94E2B"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Alfurqon, Dian. 2018. “Analisis Dan Perancangan Jaringan Local Area Network Pada Laboratorium Smk Negeri 1 Kota Jambi.” </w:t>
      </w:r>
      <w:r w:rsidRPr="00031A7A">
        <w:rPr>
          <w:i/>
          <w:iCs/>
          <w:lang w:val="en-ID" w:eastAsia="en-ID"/>
        </w:rPr>
        <w:t>Jurnal Manajemen Sistem Informasi</w:t>
      </w:r>
      <w:r w:rsidRPr="00031A7A">
        <w:rPr>
          <w:lang w:val="en-ID" w:eastAsia="en-ID"/>
        </w:rPr>
        <w:t xml:space="preserve"> 3(3): 1149–63. www.ucokhamongan.com.</w:t>
      </w:r>
    </w:p>
    <w:p w14:paraId="1468B8B1"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Didi Susianto. 2016. “Implementasi Queue Tree Untuk Manajemen Bandwidth Menggunakan Router Board Mikrotik.” </w:t>
      </w:r>
      <w:r w:rsidRPr="00031A7A">
        <w:rPr>
          <w:i/>
          <w:iCs/>
          <w:lang w:val="en-ID" w:eastAsia="en-ID"/>
        </w:rPr>
        <w:t>Cendikia</w:t>
      </w:r>
      <w:r w:rsidRPr="00031A7A">
        <w:rPr>
          <w:lang w:val="en-ID" w:eastAsia="en-ID"/>
        </w:rPr>
        <w:t xml:space="preserve"> 12(1): 7.</w:t>
      </w:r>
    </w:p>
    <w:p w14:paraId="10821574"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Towidjojo, Rendra. 2014. </w:t>
      </w:r>
      <w:r w:rsidRPr="00031A7A">
        <w:rPr>
          <w:i/>
          <w:iCs/>
          <w:lang w:val="en-ID" w:eastAsia="en-ID"/>
        </w:rPr>
        <w:t>MikroTik Kung Fu : Kitab 3 Kitab Manajemen Bandwidth</w:t>
      </w:r>
      <w:r w:rsidRPr="00031A7A">
        <w:rPr>
          <w:lang w:val="en-ID" w:eastAsia="en-ID"/>
        </w:rPr>
        <w:t>.</w:t>
      </w:r>
    </w:p>
    <w:p w14:paraId="697DAAA0"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Towidjojo, Rendra. 2013. </w:t>
      </w:r>
      <w:r w:rsidRPr="00031A7A">
        <w:rPr>
          <w:i/>
          <w:iCs/>
          <w:lang w:val="en-ID" w:eastAsia="en-ID"/>
        </w:rPr>
        <w:t>Mikrotik Kung Fu : Kitab 1</w:t>
      </w:r>
      <w:r w:rsidRPr="00031A7A">
        <w:rPr>
          <w:lang w:val="en-ID" w:eastAsia="en-ID"/>
        </w:rPr>
        <w:t>.</w:t>
      </w:r>
    </w:p>
    <w:p w14:paraId="1507B1C4" w14:textId="03F7C237" w:rsidR="00F972CA" w:rsidRPr="00031A7A" w:rsidRDefault="00F972CA" w:rsidP="00CA094C">
      <w:pPr>
        <w:spacing w:after="0" w:line="480" w:lineRule="auto"/>
        <w:ind w:left="480" w:hanging="480"/>
        <w:jc w:val="both"/>
        <w:rPr>
          <w:lang w:val="en-ID" w:eastAsia="en-ID"/>
        </w:rPr>
      </w:pPr>
      <w:r w:rsidRPr="00031A7A">
        <w:rPr>
          <w:lang w:val="en-ID" w:eastAsia="en-ID"/>
        </w:rPr>
        <w:t xml:space="preserve">Zamzami, Nurul Fadilah. 2005. “Implementasi Load Balancing Dan Failover Menggunakan Mikrotik Router Os Berdasarkan Multihomed Gateway Pada Warung Internet ”diga”.” </w:t>
      </w:r>
      <w:r w:rsidRPr="00031A7A">
        <w:rPr>
          <w:i/>
          <w:iCs/>
          <w:lang w:val="en-ID" w:eastAsia="en-ID"/>
        </w:rPr>
        <w:t>Implementasi load balancing dan failovermenggunakan mikrotik router os berdasarkan multihomed gateway pada warung internet ”diga”</w:t>
      </w:r>
      <w:r w:rsidRPr="00031A7A">
        <w:rPr>
          <w:lang w:val="en-ID" w:eastAsia="en-ID"/>
        </w:rPr>
        <w:t>: 12.</w:t>
      </w:r>
    </w:p>
    <w:p w14:paraId="633B666C"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Hidayati, Nurul, and Suwadi Suwadi. 2017. “Analisis Kinerja TCP/IP Untuk Jaringan Nirkabel Bergerak 3G Di Surabaya.” </w:t>
      </w:r>
      <w:r w:rsidRPr="00031A7A">
        <w:rPr>
          <w:i/>
          <w:iCs/>
          <w:lang w:val="en-ID" w:eastAsia="en-ID"/>
        </w:rPr>
        <w:t>Jurnal Teknik ITS</w:t>
      </w:r>
      <w:r w:rsidRPr="00031A7A">
        <w:rPr>
          <w:lang w:val="en-ID" w:eastAsia="en-ID"/>
        </w:rPr>
        <w:t xml:space="preserve"> 5(2).</w:t>
      </w:r>
    </w:p>
    <w:p w14:paraId="78D51C3E"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Elhanafi, Andi Marwan, Imran Lubis, Dedy Irwan, and Abdullah Muhazir. 2018. “Simulasi Implementasi Load Balancing PCC Menggunakan Simulator Gns3.” </w:t>
      </w:r>
      <w:r w:rsidRPr="00031A7A">
        <w:rPr>
          <w:i/>
          <w:iCs/>
          <w:lang w:val="en-ID" w:eastAsia="en-ID"/>
        </w:rPr>
        <w:t>Jurnal Teknologi dan Ilmu Komputer Prima (JUTIKOMP)</w:t>
      </w:r>
      <w:r w:rsidRPr="00031A7A">
        <w:rPr>
          <w:lang w:val="en-ID" w:eastAsia="en-ID"/>
        </w:rPr>
        <w:t xml:space="preserve"> 1(2): 12–18.</w:t>
      </w:r>
    </w:p>
    <w:p w14:paraId="22A95CA7" w14:textId="77777777" w:rsidR="00F972CA" w:rsidRPr="00031A7A" w:rsidRDefault="00F972CA" w:rsidP="00CA094C">
      <w:pPr>
        <w:spacing w:after="0" w:line="480" w:lineRule="auto"/>
        <w:ind w:left="480" w:hanging="480"/>
        <w:jc w:val="both"/>
        <w:rPr>
          <w:lang w:val="en-ID" w:eastAsia="en-ID"/>
        </w:rPr>
      </w:pPr>
      <w:r w:rsidRPr="00031A7A">
        <w:rPr>
          <w:lang w:val="en-ID" w:eastAsia="en-ID"/>
        </w:rPr>
        <w:t xml:space="preserve">Wongkar, Stefen et al. 2015. “Analisa Implementasi Jaringan Internet Dengan Menggabungkan Jaringan LAN Dan WLAN Di Desa Kawangkoan Bawah Wilayah Amurang II.” </w:t>
      </w:r>
      <w:r w:rsidRPr="00031A7A">
        <w:rPr>
          <w:i/>
          <w:iCs/>
          <w:lang w:val="en-ID" w:eastAsia="en-ID"/>
        </w:rPr>
        <w:t>E-Journal Teknik Elektro Dan Komputer</w:t>
      </w:r>
      <w:r w:rsidRPr="00031A7A">
        <w:rPr>
          <w:lang w:val="en-ID" w:eastAsia="en-ID"/>
        </w:rPr>
        <w:t xml:space="preserve"> 4(6): 62–68.</w:t>
      </w:r>
    </w:p>
    <w:p w14:paraId="29E9B663" w14:textId="77777777" w:rsidR="00CA094C" w:rsidRDefault="00CA094C">
      <w:pPr>
        <w:rPr>
          <w:rFonts w:eastAsia="SimSun"/>
          <w:b/>
          <w:szCs w:val="32"/>
        </w:rPr>
      </w:pPr>
      <w:r>
        <w:br w:type="page"/>
      </w:r>
    </w:p>
    <w:p w14:paraId="37FDC0AF" w14:textId="41F9DEEB" w:rsidR="000D0D9F" w:rsidRDefault="000D0D9F" w:rsidP="000D0D9F">
      <w:pPr>
        <w:pStyle w:val="Style21"/>
        <w:rPr>
          <w:b w:val="0"/>
        </w:rPr>
      </w:pPr>
      <w:r>
        <w:lastRenderedPageBreak/>
        <w:t>Daftar Riwayat Hidup</w:t>
      </w:r>
      <w:r>
        <w:br/>
      </w:r>
      <w:r w:rsidRPr="000D0D9F">
        <w:rPr>
          <w:b w:val="0"/>
          <w:i/>
        </w:rPr>
        <w:t>Curriculum Vitae</w:t>
      </w:r>
    </w:p>
    <w:p w14:paraId="502C1B8D" w14:textId="13E2F975" w:rsidR="000D0D9F" w:rsidRDefault="000D0D9F" w:rsidP="000D0D9F"/>
    <w:p w14:paraId="0588C849" w14:textId="15A55104" w:rsidR="000D0D9F" w:rsidRDefault="000D0D9F" w:rsidP="00CA094C">
      <w:pPr>
        <w:spacing w:after="0" w:line="480" w:lineRule="auto"/>
        <w:rPr>
          <w:i/>
        </w:rPr>
      </w:pPr>
      <w:r w:rsidRPr="000D0D9F">
        <w:rPr>
          <w:b/>
        </w:rPr>
        <w:t>Data Pribadi</w:t>
      </w:r>
      <w:r>
        <w:t xml:space="preserve"> /</w:t>
      </w:r>
      <w:r w:rsidRPr="000D0D9F">
        <w:rPr>
          <w:i/>
        </w:rPr>
        <w:t xml:space="preserve"> Personal Details</w:t>
      </w:r>
    </w:p>
    <w:p w14:paraId="0221B716" w14:textId="7E2A972B" w:rsidR="000D0D9F" w:rsidRDefault="000D0D9F" w:rsidP="00CA094C">
      <w:pPr>
        <w:spacing w:after="0" w:line="480" w:lineRule="auto"/>
      </w:pPr>
      <w:r>
        <w:t xml:space="preserve">Nama / </w:t>
      </w:r>
      <w:r w:rsidRPr="005C4710">
        <w:rPr>
          <w:i/>
        </w:rPr>
        <w:t>Name</w:t>
      </w:r>
      <w:r>
        <w:tab/>
      </w:r>
      <w:r>
        <w:tab/>
      </w:r>
      <w:r>
        <w:tab/>
      </w:r>
      <w:r>
        <w:tab/>
        <w:t>: Yuda Prasetya</w:t>
      </w:r>
    </w:p>
    <w:p w14:paraId="42F6494E" w14:textId="286400F0" w:rsidR="000D0D9F" w:rsidRDefault="000D0D9F" w:rsidP="00CA094C">
      <w:pPr>
        <w:spacing w:after="0" w:line="480" w:lineRule="auto"/>
      </w:pPr>
      <w:r>
        <w:t xml:space="preserve">Tanggal Lahir / </w:t>
      </w:r>
      <w:r w:rsidRPr="005C4710">
        <w:rPr>
          <w:i/>
        </w:rPr>
        <w:t>Date of Birth</w:t>
      </w:r>
      <w:r>
        <w:tab/>
      </w:r>
      <w:r>
        <w:tab/>
        <w:t>: 20 Maret 1999</w:t>
      </w:r>
    </w:p>
    <w:p w14:paraId="1F84B77A" w14:textId="217E35F7" w:rsidR="000D0D9F" w:rsidRDefault="000D0D9F" w:rsidP="00CA094C">
      <w:pPr>
        <w:spacing w:after="0" w:line="480" w:lineRule="auto"/>
      </w:pPr>
      <w:r>
        <w:t xml:space="preserve">Jenis Kelamin / </w:t>
      </w:r>
      <w:r w:rsidRPr="005C4710">
        <w:rPr>
          <w:i/>
        </w:rPr>
        <w:t>Gender</w:t>
      </w:r>
      <w:r>
        <w:tab/>
      </w:r>
      <w:r>
        <w:tab/>
        <w:t>: Laki – laki</w:t>
      </w:r>
    </w:p>
    <w:p w14:paraId="312C114C" w14:textId="5B4DBA64" w:rsidR="000D0D9F" w:rsidRDefault="000D0D9F" w:rsidP="00CA094C">
      <w:pPr>
        <w:spacing w:after="0" w:line="480" w:lineRule="auto"/>
      </w:pPr>
      <w:r>
        <w:t xml:space="preserve">Warga Negara / </w:t>
      </w:r>
      <w:r w:rsidRPr="005C4710">
        <w:rPr>
          <w:i/>
        </w:rPr>
        <w:t>Nationality</w:t>
      </w:r>
      <w:r>
        <w:tab/>
      </w:r>
      <w:r>
        <w:tab/>
        <w:t>: Indonesia</w:t>
      </w:r>
    </w:p>
    <w:p w14:paraId="4FF46804" w14:textId="43E37797" w:rsidR="000D0D9F" w:rsidRDefault="000D0D9F" w:rsidP="00CA094C">
      <w:pPr>
        <w:spacing w:after="0" w:line="480" w:lineRule="auto"/>
      </w:pPr>
      <w:r>
        <w:t xml:space="preserve">Agama / </w:t>
      </w:r>
      <w:r w:rsidRPr="005C4710">
        <w:rPr>
          <w:i/>
        </w:rPr>
        <w:t>Religion</w:t>
      </w:r>
      <w:r>
        <w:tab/>
      </w:r>
      <w:r>
        <w:tab/>
      </w:r>
      <w:r>
        <w:tab/>
        <w:t>: Islam</w:t>
      </w:r>
    </w:p>
    <w:p w14:paraId="086FC4FC" w14:textId="3740D665" w:rsidR="000D0D9F" w:rsidRDefault="000D0D9F" w:rsidP="00CA094C">
      <w:pPr>
        <w:spacing w:after="0" w:line="480" w:lineRule="auto"/>
      </w:pPr>
      <w:r>
        <w:t xml:space="preserve">Alamat / </w:t>
      </w:r>
      <w:r w:rsidRPr="005C4710">
        <w:rPr>
          <w:i/>
        </w:rPr>
        <w:t>Address</w:t>
      </w:r>
      <w:r>
        <w:tab/>
      </w:r>
      <w:r>
        <w:tab/>
      </w:r>
      <w:r>
        <w:tab/>
        <w:t>: Jl. H</w:t>
      </w:r>
      <w:r w:rsidR="005C4710">
        <w:t>arapan Jaya, Kecamatan Bunguran</w:t>
      </w:r>
    </w:p>
    <w:p w14:paraId="4D6DB835" w14:textId="28AB11CA" w:rsidR="005C4710" w:rsidRDefault="005C4710" w:rsidP="00CA094C">
      <w:pPr>
        <w:spacing w:after="0" w:line="480" w:lineRule="auto"/>
      </w:pPr>
      <w:r>
        <w:tab/>
      </w:r>
      <w:r>
        <w:tab/>
      </w:r>
      <w:r>
        <w:tab/>
      </w:r>
      <w:r>
        <w:tab/>
      </w:r>
      <w:r>
        <w:tab/>
        <w:t xml:space="preserve">  Tengah, Natuna</w:t>
      </w:r>
    </w:p>
    <w:p w14:paraId="45D6336C" w14:textId="4BEAF241" w:rsidR="005C4710" w:rsidRDefault="005C4710" w:rsidP="00CA094C">
      <w:pPr>
        <w:spacing w:after="0" w:line="480" w:lineRule="auto"/>
      </w:pPr>
      <w:r>
        <w:t xml:space="preserve">Kode Pos / </w:t>
      </w:r>
      <w:r w:rsidRPr="005C4710">
        <w:rPr>
          <w:i/>
        </w:rPr>
        <w:t>Postal Code</w:t>
      </w:r>
      <w:r>
        <w:tab/>
      </w:r>
      <w:r>
        <w:tab/>
        <w:t>: 29778</w:t>
      </w:r>
    </w:p>
    <w:p w14:paraId="0F5C7B63" w14:textId="21C83E0D" w:rsidR="005C4710" w:rsidRDefault="005C4710" w:rsidP="00CA094C">
      <w:pPr>
        <w:spacing w:after="0" w:line="480" w:lineRule="auto"/>
      </w:pPr>
      <w:r>
        <w:t xml:space="preserve">Nomor Telepon / </w:t>
      </w:r>
      <w:r w:rsidRPr="005C4710">
        <w:rPr>
          <w:i/>
        </w:rPr>
        <w:t>Phone</w:t>
      </w:r>
      <w:r>
        <w:tab/>
      </w:r>
      <w:r>
        <w:tab/>
        <w:t>: 081363681770</w:t>
      </w:r>
    </w:p>
    <w:p w14:paraId="1F130249" w14:textId="2C79E702" w:rsidR="005C4710" w:rsidRDefault="005C4710" w:rsidP="00CA094C">
      <w:pPr>
        <w:spacing w:after="0" w:line="480" w:lineRule="auto"/>
        <w:rPr>
          <w:color w:val="4F81BD" w:themeColor="accent1"/>
          <w:u w:val="single"/>
        </w:rPr>
      </w:pPr>
      <w:r w:rsidRPr="005C4710">
        <w:rPr>
          <w:i/>
        </w:rPr>
        <w:t>Email</w:t>
      </w:r>
      <w:r>
        <w:tab/>
      </w:r>
      <w:r>
        <w:tab/>
      </w:r>
      <w:r>
        <w:tab/>
      </w:r>
      <w:r>
        <w:tab/>
      </w:r>
      <w:r>
        <w:tab/>
        <w:t xml:space="preserve">: </w:t>
      </w:r>
      <w:hyperlink r:id="rId68" w:history="1">
        <w:r w:rsidRPr="005A0FAB">
          <w:rPr>
            <w:rStyle w:val="Hyperlink"/>
          </w:rPr>
          <w:t>yudaprasetya460107@gmail.com</w:t>
        </w:r>
      </w:hyperlink>
    </w:p>
    <w:p w14:paraId="5BA00E44" w14:textId="77777777" w:rsidR="005C4710" w:rsidRPr="005C4710" w:rsidRDefault="005C4710" w:rsidP="00CA094C">
      <w:pPr>
        <w:spacing w:after="0" w:line="480" w:lineRule="auto"/>
        <w:rPr>
          <w:color w:val="4F81BD" w:themeColor="accent1"/>
          <w:u w:val="single"/>
        </w:rPr>
      </w:pPr>
    </w:p>
    <w:p w14:paraId="27E72AA6" w14:textId="21E31114" w:rsidR="005C4710" w:rsidRPr="00E27CA6" w:rsidRDefault="005C4710" w:rsidP="00CA094C">
      <w:pPr>
        <w:tabs>
          <w:tab w:val="left" w:pos="3600"/>
          <w:tab w:val="left" w:pos="4500"/>
        </w:tabs>
        <w:spacing w:after="0" w:line="480" w:lineRule="auto"/>
        <w:rPr>
          <w:b/>
          <w:bCs/>
        </w:rPr>
      </w:pPr>
      <w:r w:rsidRPr="00E27CA6">
        <w:rPr>
          <w:b/>
          <w:bCs/>
        </w:rPr>
        <w:t xml:space="preserve">Riwayat Pendidikan dan Pelatihan </w:t>
      </w:r>
    </w:p>
    <w:p w14:paraId="6A5BF925" w14:textId="77777777" w:rsidR="005C4710" w:rsidRPr="00E27CA6" w:rsidRDefault="005C4710" w:rsidP="00CA094C">
      <w:pPr>
        <w:tabs>
          <w:tab w:val="left" w:pos="3600"/>
          <w:tab w:val="left" w:pos="4500"/>
        </w:tabs>
        <w:spacing w:after="0" w:line="480" w:lineRule="auto"/>
        <w:rPr>
          <w:i/>
          <w:iCs/>
        </w:rPr>
      </w:pPr>
      <w:r w:rsidRPr="00E27CA6">
        <w:rPr>
          <w:i/>
          <w:iCs/>
        </w:rPr>
        <w:t>Educational and Professional Qualification</w:t>
      </w:r>
    </w:p>
    <w:p w14:paraId="6571EE49" w14:textId="77777777" w:rsidR="005C4710" w:rsidRPr="00E27CA6" w:rsidRDefault="005C4710" w:rsidP="00CA094C">
      <w:pPr>
        <w:tabs>
          <w:tab w:val="left" w:pos="3600"/>
          <w:tab w:val="left" w:pos="4500"/>
        </w:tabs>
        <w:spacing w:after="0" w:line="480" w:lineRule="auto"/>
      </w:pPr>
    </w:p>
    <w:p w14:paraId="5ECF4B4C" w14:textId="77777777" w:rsidR="005C4710" w:rsidRPr="00E27CA6" w:rsidRDefault="005C4710" w:rsidP="00CA094C">
      <w:pPr>
        <w:tabs>
          <w:tab w:val="left" w:pos="3600"/>
          <w:tab w:val="left" w:pos="4500"/>
        </w:tabs>
        <w:spacing w:after="0" w:line="480" w:lineRule="auto"/>
      </w:pPr>
      <w:r w:rsidRPr="00E27CA6">
        <w:t xml:space="preserve">Jenjang Pendidikan </w:t>
      </w:r>
      <w:r w:rsidRPr="00E27CA6">
        <w:tab/>
        <w:t>:</w:t>
      </w:r>
    </w:p>
    <w:p w14:paraId="51888836" w14:textId="77777777" w:rsidR="005C4710" w:rsidRPr="00E27CA6" w:rsidRDefault="005C4710" w:rsidP="00CA094C">
      <w:pPr>
        <w:tabs>
          <w:tab w:val="left" w:pos="3600"/>
          <w:tab w:val="left" w:pos="4500"/>
        </w:tabs>
        <w:spacing w:after="0" w:line="480" w:lineRule="auto"/>
        <w:rPr>
          <w:i/>
          <w:iCs/>
        </w:rPr>
      </w:pPr>
      <w:r w:rsidRPr="00E27CA6">
        <w:rPr>
          <w:i/>
          <w:iCs/>
        </w:rPr>
        <w:t>Education Information</w:t>
      </w:r>
    </w:p>
    <w:p w14:paraId="0BA7B1D5" w14:textId="696128F9" w:rsidR="005C4710" w:rsidRPr="00E27CA6" w:rsidRDefault="0053584C" w:rsidP="00CA094C">
      <w:pPr>
        <w:pStyle w:val="ListParagraph"/>
        <w:numPr>
          <w:ilvl w:val="0"/>
          <w:numId w:val="99"/>
        </w:numPr>
        <w:spacing w:after="0" w:line="480" w:lineRule="auto"/>
      </w:pPr>
      <w:r>
        <w:t>Tahun 2004</w:t>
      </w:r>
      <w:r w:rsidR="005C4710" w:rsidRPr="00E27CA6">
        <w:t xml:space="preserve"> – 20</w:t>
      </w:r>
      <w:r w:rsidR="00523C84">
        <w:t>10</w:t>
      </w:r>
      <w:r w:rsidR="005C4710" w:rsidRPr="00E27CA6">
        <w:tab/>
        <w:t xml:space="preserve">SDN </w:t>
      </w:r>
      <w:r w:rsidR="005C4710">
        <w:t>013 Tanjung Pinang Timur</w:t>
      </w:r>
    </w:p>
    <w:p w14:paraId="3B5E0242" w14:textId="2D8597A5" w:rsidR="005C4710" w:rsidRPr="00E27CA6" w:rsidRDefault="005C4710" w:rsidP="00CA094C">
      <w:pPr>
        <w:pStyle w:val="ListParagraph"/>
        <w:numPr>
          <w:ilvl w:val="0"/>
          <w:numId w:val="99"/>
        </w:numPr>
        <w:spacing w:after="0" w:line="480" w:lineRule="auto"/>
      </w:pPr>
      <w:r w:rsidRPr="00E27CA6">
        <w:t>Tahun 20</w:t>
      </w:r>
      <w:r w:rsidR="00523C84">
        <w:t>10</w:t>
      </w:r>
      <w:r w:rsidRPr="00E27CA6">
        <w:t xml:space="preserve"> – 201</w:t>
      </w:r>
      <w:r w:rsidR="00523C84">
        <w:t>3</w:t>
      </w:r>
      <w:r w:rsidRPr="00E27CA6">
        <w:tab/>
      </w:r>
      <w:r>
        <w:t>SMPN 01 Bunguran Tengah</w:t>
      </w:r>
    </w:p>
    <w:p w14:paraId="20897B90" w14:textId="0632AE3F" w:rsidR="005C4710" w:rsidRPr="00E27CA6" w:rsidRDefault="005C4710" w:rsidP="00CA094C">
      <w:pPr>
        <w:pStyle w:val="ListParagraph"/>
        <w:numPr>
          <w:ilvl w:val="0"/>
          <w:numId w:val="99"/>
        </w:numPr>
        <w:spacing w:after="0" w:line="480" w:lineRule="auto"/>
      </w:pPr>
      <w:r w:rsidRPr="00E27CA6">
        <w:t>Tahun 201</w:t>
      </w:r>
      <w:r w:rsidR="00523C84">
        <w:t>3</w:t>
      </w:r>
      <w:r w:rsidRPr="00E27CA6">
        <w:t xml:space="preserve"> – 201</w:t>
      </w:r>
      <w:r w:rsidR="00523C84">
        <w:t>6</w:t>
      </w:r>
      <w:r w:rsidRPr="00E27CA6">
        <w:tab/>
        <w:t xml:space="preserve">SMAN </w:t>
      </w:r>
      <w:r>
        <w:t>01 Bunguran Tengah</w:t>
      </w:r>
    </w:p>
    <w:p w14:paraId="48B1D4DE" w14:textId="56C4794C" w:rsidR="005C4710" w:rsidRPr="005C4710" w:rsidRDefault="005C4710" w:rsidP="005C4710">
      <w:pPr>
        <w:pStyle w:val="ListParagraph"/>
        <w:numPr>
          <w:ilvl w:val="0"/>
          <w:numId w:val="99"/>
        </w:numPr>
        <w:spacing w:after="0" w:line="480" w:lineRule="auto"/>
      </w:pPr>
      <w:r w:rsidRPr="00E27CA6">
        <w:t>Tahun 201</w:t>
      </w:r>
      <w:r>
        <w:t>6 – sekarang</w:t>
      </w:r>
      <w:r>
        <w:tab/>
      </w:r>
      <w:r w:rsidRPr="00E27CA6">
        <w:t>Universitas Putra Indonesia “YPTK” PADANG</w:t>
      </w:r>
    </w:p>
    <w:sectPr w:rsidR="005C4710" w:rsidRPr="005C4710" w:rsidSect="00AB7141">
      <w:headerReference w:type="default" r:id="rId69"/>
      <w:footerReference w:type="default" r:id="rId70"/>
      <w:pgSz w:w="11907" w:h="16840" w:code="9"/>
      <w:pgMar w:top="1418" w:right="1418" w:bottom="1418" w:left="2268" w:header="709" w:footer="709" w:gutter="0"/>
      <w:pgNumType w:start="7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randy permana" w:date="2021-12-26T22:54:00Z" w:initials="rp">
    <w:p w14:paraId="2BB59995" w14:textId="3B1D322E" w:rsidR="005F702B" w:rsidRPr="005F702B" w:rsidRDefault="005F702B">
      <w:pPr>
        <w:pStyle w:val="CommentText"/>
      </w:pPr>
      <w:r>
        <w:rPr>
          <w:rStyle w:val="CommentReference"/>
        </w:rPr>
        <w:annotationRef/>
      </w:r>
      <w:r>
        <w:t>Nama bapak RANDY bukan RANDI, harap diperbaharui kembali ya yud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B599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3713B" w16cex:dateUtc="2021-12-26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B59995" w16cid:durableId="257371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315CA" w14:textId="77777777" w:rsidR="003D3850" w:rsidRDefault="003D3850" w:rsidP="00A5783C">
      <w:pPr>
        <w:spacing w:after="0" w:line="240" w:lineRule="auto"/>
      </w:pPr>
      <w:r>
        <w:separator/>
      </w:r>
    </w:p>
  </w:endnote>
  <w:endnote w:type="continuationSeparator" w:id="0">
    <w:p w14:paraId="5DE59ACC" w14:textId="77777777" w:rsidR="003D3850" w:rsidRDefault="003D3850" w:rsidP="00A578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5886" w14:textId="3D3DE4EF" w:rsidR="000D0D9F" w:rsidRDefault="000D0D9F" w:rsidP="00C310CE">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1792395"/>
      <w:docPartObj>
        <w:docPartGallery w:val="Page Numbers (Bottom of Page)"/>
        <w:docPartUnique/>
      </w:docPartObj>
    </w:sdtPr>
    <w:sdtEndPr>
      <w:rPr>
        <w:noProof/>
      </w:rPr>
    </w:sdtEndPr>
    <w:sdtContent>
      <w:p w14:paraId="35086039" w14:textId="064A7C88" w:rsidR="000D0D9F" w:rsidRDefault="000D0D9F" w:rsidP="00AB7141">
        <w:pPr>
          <w:pStyle w:val="Footer"/>
          <w:jc w:val="center"/>
        </w:pPr>
        <w:r>
          <w:fldChar w:fldCharType="begin"/>
        </w:r>
        <w:r>
          <w:instrText xml:space="preserve"> PAGE   \* MERGEFORMAT </w:instrText>
        </w:r>
        <w:r>
          <w:fldChar w:fldCharType="separate"/>
        </w:r>
        <w:r w:rsidR="002560DE">
          <w:rPr>
            <w:noProof/>
          </w:rPr>
          <w:t>70</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7125F" w14:textId="619EBD99" w:rsidR="000D0D9F" w:rsidRPr="00475237" w:rsidRDefault="000D0D9F" w:rsidP="009B090B">
    <w:pPr>
      <w:pStyle w:val="Footer"/>
      <w:tabs>
        <w:tab w:val="clear" w:pos="4680"/>
        <w:tab w:val="clear"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721203"/>
      <w:docPartObj>
        <w:docPartGallery w:val="Page Numbers (Bottom of Page)"/>
        <w:docPartUnique/>
      </w:docPartObj>
    </w:sdtPr>
    <w:sdtEndPr>
      <w:rPr>
        <w:noProof/>
      </w:rPr>
    </w:sdtEndPr>
    <w:sdtContent>
      <w:p w14:paraId="3E9C1D4B" w14:textId="589AA5A7" w:rsidR="000D0D9F" w:rsidRDefault="000D0D9F" w:rsidP="004308F4">
        <w:pPr>
          <w:pStyle w:val="Footer"/>
          <w:jc w:val="center"/>
        </w:pPr>
        <w:r>
          <w:fldChar w:fldCharType="begin"/>
        </w:r>
        <w:r>
          <w:instrText xml:space="preserve"> PAGE   \* MERGEFORMAT </w:instrText>
        </w:r>
        <w:r>
          <w:fldChar w:fldCharType="separate"/>
        </w:r>
        <w:r w:rsidR="002560DE">
          <w:rPr>
            <w:noProof/>
          </w:rPr>
          <w:t>x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87AA" w14:textId="128D3A58" w:rsidR="000D0D9F" w:rsidRPr="00525092" w:rsidRDefault="000D0D9F" w:rsidP="000911FF">
    <w:pPr>
      <w:pStyle w:val="Footer"/>
      <w:tabs>
        <w:tab w:val="center" w:pos="4110"/>
        <w:tab w:val="left" w:pos="504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0907878"/>
      <w:docPartObj>
        <w:docPartGallery w:val="Page Numbers (Bottom of Page)"/>
        <w:docPartUnique/>
      </w:docPartObj>
    </w:sdtPr>
    <w:sdtEndPr>
      <w:rPr>
        <w:noProof/>
      </w:rPr>
    </w:sdtEndPr>
    <w:sdtContent>
      <w:p w14:paraId="104C591F" w14:textId="32041540" w:rsidR="000D0D9F" w:rsidRDefault="000D0D9F" w:rsidP="004308F4">
        <w:pPr>
          <w:pStyle w:val="Footer"/>
          <w:jc w:val="center"/>
        </w:pPr>
        <w:r>
          <w:fldChar w:fldCharType="begin"/>
        </w:r>
        <w:r>
          <w:instrText xml:space="preserve"> PAGE   \* MERGEFORMAT </w:instrText>
        </w:r>
        <w:r>
          <w:fldChar w:fldCharType="separate"/>
        </w:r>
        <w:r w:rsidR="002560DE">
          <w:rPr>
            <w:noProof/>
          </w:rPr>
          <w:t>1</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49F61" w14:textId="77777777" w:rsidR="000D0D9F" w:rsidRPr="00525092" w:rsidRDefault="000D0D9F" w:rsidP="000911FF">
    <w:pPr>
      <w:pStyle w:val="Footer"/>
      <w:tabs>
        <w:tab w:val="center" w:pos="4110"/>
        <w:tab w:val="left" w:pos="504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AF1A1" w14:textId="23496335" w:rsidR="000D0D9F" w:rsidRPr="00475237" w:rsidRDefault="000D0D9F" w:rsidP="009B090B">
    <w:pPr>
      <w:pStyle w:val="Footer"/>
      <w:tabs>
        <w:tab w:val="clear" w:pos="4680"/>
        <w:tab w:val="clear" w:pos="936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86C04" w14:textId="1C4D43E8" w:rsidR="000D0D9F" w:rsidRPr="00475237" w:rsidRDefault="000D0D9F" w:rsidP="009B090B">
    <w:pPr>
      <w:pStyle w:val="Footer"/>
      <w:tabs>
        <w:tab w:val="clear" w:pos="4680"/>
        <w:tab w:val="clear" w:pos="936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5DAED" w14:textId="77777777" w:rsidR="000D0D9F" w:rsidRPr="00475237" w:rsidRDefault="000D0D9F" w:rsidP="009B090B">
    <w:pPr>
      <w:pStyle w:val="Footer"/>
      <w:tabs>
        <w:tab w:val="clear" w:pos="4680"/>
        <w:tab w:val="clear" w:pos="9360"/>
      </w:tabs>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60BC2B" w14:textId="77777777" w:rsidR="000D0D9F" w:rsidRDefault="000D0D9F" w:rsidP="009F529C">
    <w:pPr>
      <w:pStyle w:val="Footer"/>
      <w:tabs>
        <w:tab w:val="clear" w:pos="4680"/>
        <w:tab w:val="clear" w:pos="9360"/>
      </w:tabs>
    </w:pPr>
  </w:p>
  <w:p w14:paraId="7A1F991B" w14:textId="48F15950" w:rsidR="000D0D9F" w:rsidRPr="00475237" w:rsidRDefault="000D0D9F" w:rsidP="009B090B">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8A518" w14:textId="77777777" w:rsidR="003D3850" w:rsidRDefault="003D3850" w:rsidP="00A5783C">
      <w:pPr>
        <w:spacing w:after="0" w:line="240" w:lineRule="auto"/>
      </w:pPr>
      <w:r>
        <w:separator/>
      </w:r>
    </w:p>
  </w:footnote>
  <w:footnote w:type="continuationSeparator" w:id="0">
    <w:p w14:paraId="195FBA14" w14:textId="77777777" w:rsidR="003D3850" w:rsidRDefault="003D3850" w:rsidP="00A578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B207" w14:textId="77777777" w:rsidR="000D0D9F" w:rsidRDefault="000D0D9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804209"/>
      <w:docPartObj>
        <w:docPartGallery w:val="Page Numbers (Top of Page)"/>
        <w:docPartUnique/>
      </w:docPartObj>
    </w:sdtPr>
    <w:sdtEndPr>
      <w:rPr>
        <w:noProof/>
      </w:rPr>
    </w:sdtEndPr>
    <w:sdtContent>
      <w:p w14:paraId="7DE892EA" w14:textId="7D83F5F2" w:rsidR="000D0D9F" w:rsidRDefault="000D0D9F">
        <w:pPr>
          <w:pStyle w:val="Header"/>
          <w:jc w:val="right"/>
        </w:pPr>
        <w:r>
          <w:fldChar w:fldCharType="begin"/>
        </w:r>
        <w:r>
          <w:instrText xml:space="preserve"> PAGE   \* MERGEFORMAT </w:instrText>
        </w:r>
        <w:r>
          <w:fldChar w:fldCharType="separate"/>
        </w:r>
        <w:r w:rsidR="002560DE">
          <w:rPr>
            <w:noProof/>
          </w:rPr>
          <w:t>72</w:t>
        </w:r>
        <w:r>
          <w:rPr>
            <w:noProof/>
          </w:rPr>
          <w:fldChar w:fldCharType="end"/>
        </w:r>
      </w:p>
    </w:sdtContent>
  </w:sdt>
  <w:p w14:paraId="25E92A94" w14:textId="77777777" w:rsidR="000D0D9F" w:rsidRDefault="000D0D9F" w:rsidP="00C3789F">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585566"/>
      <w:docPartObj>
        <w:docPartGallery w:val="Page Numbers (Top of Page)"/>
        <w:docPartUnique/>
      </w:docPartObj>
    </w:sdtPr>
    <w:sdtEndPr>
      <w:rPr>
        <w:noProof/>
      </w:rPr>
    </w:sdtEndPr>
    <w:sdtContent>
      <w:p w14:paraId="20EA5890" w14:textId="2F02C5A3" w:rsidR="000D0D9F" w:rsidRDefault="000D0D9F">
        <w:pPr>
          <w:pStyle w:val="Header"/>
          <w:jc w:val="right"/>
        </w:pPr>
        <w:r>
          <w:fldChar w:fldCharType="begin"/>
        </w:r>
        <w:r>
          <w:instrText xml:space="preserve"> PAGE   \* MERGEFORMAT </w:instrText>
        </w:r>
        <w:r>
          <w:fldChar w:fldCharType="separate"/>
        </w:r>
        <w:r w:rsidR="002560DE">
          <w:rPr>
            <w:noProof/>
          </w:rPr>
          <w:t>6</w:t>
        </w:r>
        <w:r>
          <w:rPr>
            <w:noProof/>
          </w:rPr>
          <w:fldChar w:fldCharType="end"/>
        </w:r>
      </w:p>
    </w:sdtContent>
  </w:sdt>
  <w:p w14:paraId="2BCAA6BB" w14:textId="77777777" w:rsidR="000D0D9F" w:rsidRDefault="000D0D9F" w:rsidP="00C3789F">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33D07" w14:textId="77777777" w:rsidR="000D0D9F" w:rsidRDefault="000D0D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975183"/>
      <w:docPartObj>
        <w:docPartGallery w:val="Page Numbers (Top of Page)"/>
        <w:docPartUnique/>
      </w:docPartObj>
    </w:sdtPr>
    <w:sdtEndPr>
      <w:rPr>
        <w:noProof/>
      </w:rPr>
    </w:sdtEndPr>
    <w:sdtContent>
      <w:p w14:paraId="7333CF24" w14:textId="20EA6406" w:rsidR="000D0D9F" w:rsidRDefault="000D0D9F">
        <w:pPr>
          <w:pStyle w:val="Header"/>
          <w:jc w:val="right"/>
        </w:pPr>
        <w:r>
          <w:fldChar w:fldCharType="begin"/>
        </w:r>
        <w:r>
          <w:instrText xml:space="preserve"> PAGE   \* MERGEFORMAT </w:instrText>
        </w:r>
        <w:r>
          <w:fldChar w:fldCharType="separate"/>
        </w:r>
        <w:r w:rsidR="002560DE">
          <w:rPr>
            <w:noProof/>
          </w:rPr>
          <w:t>33</w:t>
        </w:r>
        <w:r>
          <w:rPr>
            <w:noProof/>
          </w:rPr>
          <w:fldChar w:fldCharType="end"/>
        </w:r>
      </w:p>
    </w:sdtContent>
  </w:sdt>
  <w:p w14:paraId="2D9BC1FC" w14:textId="77777777" w:rsidR="000D0D9F" w:rsidRDefault="000D0D9F" w:rsidP="00C3789F">
    <w:pPr>
      <w:pStyle w:val="Header"/>
      <w:jc w:val="both"/>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369813"/>
      <w:docPartObj>
        <w:docPartGallery w:val="Page Numbers (Top of Page)"/>
        <w:docPartUnique/>
      </w:docPartObj>
    </w:sdtPr>
    <w:sdtEndPr>
      <w:rPr>
        <w:noProof/>
      </w:rPr>
    </w:sdtEndPr>
    <w:sdtContent>
      <w:p w14:paraId="50A81487" w14:textId="0C901030" w:rsidR="000D0D9F" w:rsidRDefault="000D0D9F">
        <w:pPr>
          <w:pStyle w:val="Header"/>
          <w:jc w:val="right"/>
        </w:pPr>
        <w:r>
          <w:fldChar w:fldCharType="begin"/>
        </w:r>
        <w:r>
          <w:instrText xml:space="preserve"> PAGE   \* MERGEFORMAT </w:instrText>
        </w:r>
        <w:r>
          <w:fldChar w:fldCharType="separate"/>
        </w:r>
        <w:r w:rsidR="002560DE">
          <w:rPr>
            <w:noProof/>
          </w:rPr>
          <w:t>41</w:t>
        </w:r>
        <w:r>
          <w:rPr>
            <w:noProof/>
          </w:rPr>
          <w:fldChar w:fldCharType="end"/>
        </w:r>
      </w:p>
    </w:sdtContent>
  </w:sdt>
  <w:p w14:paraId="081503E8" w14:textId="1A84F8CF" w:rsidR="000D0D9F" w:rsidRDefault="000D0D9F" w:rsidP="00C3789F">
    <w:pPr>
      <w:pStyle w:val="Header"/>
      <w:jc w:val="both"/>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348795"/>
      <w:docPartObj>
        <w:docPartGallery w:val="Page Numbers (Top of Page)"/>
        <w:docPartUnique/>
      </w:docPartObj>
    </w:sdtPr>
    <w:sdtEndPr>
      <w:rPr>
        <w:noProof/>
      </w:rPr>
    </w:sdtEndPr>
    <w:sdtContent>
      <w:p w14:paraId="28F88A35" w14:textId="50B92E95" w:rsidR="000D0D9F" w:rsidRDefault="000D0D9F">
        <w:pPr>
          <w:pStyle w:val="Header"/>
          <w:jc w:val="right"/>
        </w:pPr>
        <w:r>
          <w:fldChar w:fldCharType="begin"/>
        </w:r>
        <w:r>
          <w:instrText xml:space="preserve"> PAGE   \* MERGEFORMAT </w:instrText>
        </w:r>
        <w:r>
          <w:fldChar w:fldCharType="separate"/>
        </w:r>
        <w:r w:rsidR="002560DE">
          <w:rPr>
            <w:noProof/>
          </w:rPr>
          <w:t>55</w:t>
        </w:r>
        <w:r>
          <w:rPr>
            <w:noProof/>
          </w:rPr>
          <w:fldChar w:fldCharType="end"/>
        </w:r>
      </w:p>
    </w:sdtContent>
  </w:sdt>
  <w:p w14:paraId="5BA5FF1A" w14:textId="77777777" w:rsidR="000D0D9F" w:rsidRDefault="000D0D9F" w:rsidP="00C3789F">
    <w:pPr>
      <w:pStyle w:val="Header"/>
      <w:jc w:val="both"/>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2028874"/>
      <w:docPartObj>
        <w:docPartGallery w:val="Page Numbers (Top of Page)"/>
        <w:docPartUnique/>
      </w:docPartObj>
    </w:sdtPr>
    <w:sdtEndPr>
      <w:rPr>
        <w:noProof/>
      </w:rPr>
    </w:sdtEndPr>
    <w:sdtContent>
      <w:p w14:paraId="6F57E535" w14:textId="46E958F9" w:rsidR="000D0D9F" w:rsidRDefault="000D0D9F">
        <w:pPr>
          <w:pStyle w:val="Header"/>
          <w:jc w:val="right"/>
        </w:pPr>
        <w:r>
          <w:fldChar w:fldCharType="begin"/>
        </w:r>
        <w:r>
          <w:instrText xml:space="preserve"> PAGE   \* MERGEFORMAT </w:instrText>
        </w:r>
        <w:r>
          <w:fldChar w:fldCharType="separate"/>
        </w:r>
        <w:r w:rsidR="002560DE">
          <w:rPr>
            <w:noProof/>
          </w:rPr>
          <w:t>67</w:t>
        </w:r>
        <w:r>
          <w:rPr>
            <w:noProof/>
          </w:rPr>
          <w:fldChar w:fldCharType="end"/>
        </w:r>
      </w:p>
    </w:sdtContent>
  </w:sdt>
  <w:p w14:paraId="62DA6484" w14:textId="77777777" w:rsidR="000D0D9F" w:rsidRDefault="000D0D9F" w:rsidP="00C3789F">
    <w:pPr>
      <w:pStyle w:val="Header"/>
      <w:jc w:val="both"/>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8114778"/>
      <w:docPartObj>
        <w:docPartGallery w:val="Page Numbers (Top of Page)"/>
        <w:docPartUnique/>
      </w:docPartObj>
    </w:sdtPr>
    <w:sdtEndPr>
      <w:rPr>
        <w:noProof/>
      </w:rPr>
    </w:sdtEndPr>
    <w:sdtContent>
      <w:p w14:paraId="110ED1CA" w14:textId="61DACCE3" w:rsidR="000D0D9F" w:rsidRDefault="000D0D9F">
        <w:pPr>
          <w:pStyle w:val="Header"/>
          <w:jc w:val="right"/>
        </w:pPr>
        <w:r>
          <w:fldChar w:fldCharType="begin"/>
        </w:r>
        <w:r>
          <w:instrText xml:space="preserve"> PAGE   \* MERGEFORMAT </w:instrText>
        </w:r>
        <w:r>
          <w:fldChar w:fldCharType="separate"/>
        </w:r>
        <w:r w:rsidR="002560DE">
          <w:rPr>
            <w:noProof/>
          </w:rPr>
          <w:t>69</w:t>
        </w:r>
        <w:r>
          <w:rPr>
            <w:noProof/>
          </w:rPr>
          <w:fldChar w:fldCharType="end"/>
        </w:r>
      </w:p>
    </w:sdtContent>
  </w:sdt>
  <w:p w14:paraId="71ADC552" w14:textId="77777777" w:rsidR="000D0D9F" w:rsidRDefault="000D0D9F" w:rsidP="00C3789F">
    <w:pPr>
      <w:pStyle w:val="Header"/>
      <w:jc w:val="both"/>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7F584" w14:textId="77777777" w:rsidR="000D0D9F" w:rsidRDefault="000D0D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59"/>
    <w:multiLevelType w:val="hybridMultilevel"/>
    <w:tmpl w:val="E7D09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22AFE"/>
    <w:multiLevelType w:val="hybridMultilevel"/>
    <w:tmpl w:val="1CD67F88"/>
    <w:lvl w:ilvl="0" w:tplc="0596CB3A">
      <w:start w:val="1"/>
      <w:numFmt w:val="decimal"/>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17849"/>
    <w:multiLevelType w:val="hybridMultilevel"/>
    <w:tmpl w:val="35A6A98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8276C97"/>
    <w:multiLevelType w:val="hybridMultilevel"/>
    <w:tmpl w:val="50D8D12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30E4B"/>
    <w:multiLevelType w:val="hybridMultilevel"/>
    <w:tmpl w:val="E168E94A"/>
    <w:lvl w:ilvl="0" w:tplc="7098037E">
      <w:start w:val="1"/>
      <w:numFmt w:val="decimal"/>
      <w:pStyle w:val="22"/>
      <w:lvlText w:val="2.2.%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8D1D9C"/>
    <w:multiLevelType w:val="hybridMultilevel"/>
    <w:tmpl w:val="6B4EFB18"/>
    <w:lvl w:ilvl="0" w:tplc="DFF6880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AF879B5"/>
    <w:multiLevelType w:val="hybridMultilevel"/>
    <w:tmpl w:val="02082428"/>
    <w:lvl w:ilvl="0" w:tplc="93A479E0">
      <w:start w:val="1"/>
      <w:numFmt w:val="decimal"/>
      <w:pStyle w:val="subbab1"/>
      <w:lvlText w:val="1.%1"/>
      <w:lvlJc w:val="center"/>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C15CA6"/>
    <w:multiLevelType w:val="hybridMultilevel"/>
    <w:tmpl w:val="3D929936"/>
    <w:lvl w:ilvl="0" w:tplc="83B2E81C">
      <w:start w:val="1"/>
      <w:numFmt w:val="decimal"/>
      <w:pStyle w:val="51"/>
      <w:lvlText w:val="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D97B67"/>
    <w:multiLevelType w:val="hybridMultilevel"/>
    <w:tmpl w:val="D9BA2E9A"/>
    <w:lvl w:ilvl="0" w:tplc="32BE04C2">
      <w:start w:val="1"/>
      <w:numFmt w:val="decimal"/>
      <w:lvlText w:val="%1."/>
      <w:lvlJc w:val="left"/>
      <w:pPr>
        <w:ind w:left="1069" w:hanging="360"/>
      </w:pPr>
      <w:rPr>
        <w:rFonts w:ascii="Times New Roman" w:eastAsia="Times New Roman" w:hAnsi="Times New Roman" w:cs="Times New Roman"/>
      </w:rPr>
    </w:lvl>
    <w:lvl w:ilvl="1" w:tplc="04210019">
      <w:start w:val="1"/>
      <w:numFmt w:val="lowerLetter"/>
      <w:lvlText w:val="%2."/>
      <w:lvlJc w:val="left"/>
      <w:pPr>
        <w:ind w:left="1723" w:hanging="360"/>
      </w:pPr>
    </w:lvl>
    <w:lvl w:ilvl="2" w:tplc="0421001B">
      <w:start w:val="1"/>
      <w:numFmt w:val="lowerRoman"/>
      <w:lvlText w:val="%3."/>
      <w:lvlJc w:val="right"/>
      <w:pPr>
        <w:ind w:left="2443" w:hanging="180"/>
      </w:pPr>
    </w:lvl>
    <w:lvl w:ilvl="3" w:tplc="0421000F">
      <w:start w:val="1"/>
      <w:numFmt w:val="decimal"/>
      <w:lvlText w:val="%4."/>
      <w:lvlJc w:val="left"/>
      <w:pPr>
        <w:ind w:left="3163" w:hanging="360"/>
      </w:pPr>
    </w:lvl>
    <w:lvl w:ilvl="4" w:tplc="04210019">
      <w:start w:val="1"/>
      <w:numFmt w:val="lowerLetter"/>
      <w:lvlText w:val="%5."/>
      <w:lvlJc w:val="left"/>
      <w:pPr>
        <w:ind w:left="3883" w:hanging="360"/>
      </w:pPr>
    </w:lvl>
    <w:lvl w:ilvl="5" w:tplc="0421001B">
      <w:start w:val="1"/>
      <w:numFmt w:val="lowerRoman"/>
      <w:lvlText w:val="%6."/>
      <w:lvlJc w:val="right"/>
      <w:pPr>
        <w:ind w:left="4603" w:hanging="180"/>
      </w:pPr>
    </w:lvl>
    <w:lvl w:ilvl="6" w:tplc="0421000F">
      <w:start w:val="1"/>
      <w:numFmt w:val="decimal"/>
      <w:lvlText w:val="%7."/>
      <w:lvlJc w:val="left"/>
      <w:pPr>
        <w:ind w:left="5323" w:hanging="360"/>
      </w:pPr>
    </w:lvl>
    <w:lvl w:ilvl="7" w:tplc="04210019">
      <w:start w:val="1"/>
      <w:numFmt w:val="lowerLetter"/>
      <w:lvlText w:val="%8."/>
      <w:lvlJc w:val="left"/>
      <w:pPr>
        <w:ind w:left="6043" w:hanging="360"/>
      </w:pPr>
    </w:lvl>
    <w:lvl w:ilvl="8" w:tplc="0421001B">
      <w:start w:val="1"/>
      <w:numFmt w:val="lowerRoman"/>
      <w:lvlText w:val="%9."/>
      <w:lvlJc w:val="right"/>
      <w:pPr>
        <w:ind w:left="6763" w:hanging="180"/>
      </w:pPr>
    </w:lvl>
  </w:abstractNum>
  <w:abstractNum w:abstractNumId="9" w15:restartNumberingAfterBreak="0">
    <w:nsid w:val="11A523C2"/>
    <w:multiLevelType w:val="hybridMultilevel"/>
    <w:tmpl w:val="42820154"/>
    <w:lvl w:ilvl="0" w:tplc="B128DAAA">
      <w:start w:val="1"/>
      <w:numFmt w:val="lowerLetter"/>
      <w:lvlText w:val="%1."/>
      <w:lvlJc w:val="left"/>
      <w:pPr>
        <w:ind w:left="2640" w:hanging="360"/>
      </w:pPr>
      <w:rPr>
        <w:rFonts w:hint="default"/>
      </w:rPr>
    </w:lvl>
    <w:lvl w:ilvl="1" w:tplc="04090019" w:tentative="1">
      <w:start w:val="1"/>
      <w:numFmt w:val="lowerLetter"/>
      <w:lvlText w:val="%2."/>
      <w:lvlJc w:val="left"/>
      <w:pPr>
        <w:ind w:left="3360" w:hanging="360"/>
      </w:pPr>
    </w:lvl>
    <w:lvl w:ilvl="2" w:tplc="0409001B" w:tentative="1">
      <w:start w:val="1"/>
      <w:numFmt w:val="lowerRoman"/>
      <w:lvlText w:val="%3."/>
      <w:lvlJc w:val="right"/>
      <w:pPr>
        <w:ind w:left="4080" w:hanging="180"/>
      </w:pPr>
    </w:lvl>
    <w:lvl w:ilvl="3" w:tplc="0409000F" w:tentative="1">
      <w:start w:val="1"/>
      <w:numFmt w:val="decimal"/>
      <w:lvlText w:val="%4."/>
      <w:lvlJc w:val="left"/>
      <w:pPr>
        <w:ind w:left="4800" w:hanging="360"/>
      </w:pPr>
    </w:lvl>
    <w:lvl w:ilvl="4" w:tplc="04090019" w:tentative="1">
      <w:start w:val="1"/>
      <w:numFmt w:val="lowerLetter"/>
      <w:lvlText w:val="%5."/>
      <w:lvlJc w:val="left"/>
      <w:pPr>
        <w:ind w:left="5520" w:hanging="360"/>
      </w:pPr>
    </w:lvl>
    <w:lvl w:ilvl="5" w:tplc="0409001B" w:tentative="1">
      <w:start w:val="1"/>
      <w:numFmt w:val="lowerRoman"/>
      <w:lvlText w:val="%6."/>
      <w:lvlJc w:val="right"/>
      <w:pPr>
        <w:ind w:left="6240" w:hanging="180"/>
      </w:pPr>
    </w:lvl>
    <w:lvl w:ilvl="6" w:tplc="0409000F" w:tentative="1">
      <w:start w:val="1"/>
      <w:numFmt w:val="decimal"/>
      <w:lvlText w:val="%7."/>
      <w:lvlJc w:val="left"/>
      <w:pPr>
        <w:ind w:left="6960" w:hanging="360"/>
      </w:pPr>
    </w:lvl>
    <w:lvl w:ilvl="7" w:tplc="04090019" w:tentative="1">
      <w:start w:val="1"/>
      <w:numFmt w:val="lowerLetter"/>
      <w:lvlText w:val="%8."/>
      <w:lvlJc w:val="left"/>
      <w:pPr>
        <w:ind w:left="7680" w:hanging="360"/>
      </w:pPr>
    </w:lvl>
    <w:lvl w:ilvl="8" w:tplc="0409001B" w:tentative="1">
      <w:start w:val="1"/>
      <w:numFmt w:val="lowerRoman"/>
      <w:lvlText w:val="%9."/>
      <w:lvlJc w:val="right"/>
      <w:pPr>
        <w:ind w:left="8400" w:hanging="180"/>
      </w:pPr>
    </w:lvl>
  </w:abstractNum>
  <w:abstractNum w:abstractNumId="10" w15:restartNumberingAfterBreak="0">
    <w:nsid w:val="12C95D19"/>
    <w:multiLevelType w:val="hybridMultilevel"/>
    <w:tmpl w:val="CC80C5F8"/>
    <w:lvl w:ilvl="0" w:tplc="2E585598">
      <w:start w:val="1"/>
      <w:numFmt w:val="decimal"/>
      <w:pStyle w:val="Style2"/>
      <w:lvlText w:val="5.%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2D23B93"/>
    <w:multiLevelType w:val="hybridMultilevel"/>
    <w:tmpl w:val="601ED0FE"/>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3BF2AB2"/>
    <w:multiLevelType w:val="hybridMultilevel"/>
    <w:tmpl w:val="61FA0F48"/>
    <w:lvl w:ilvl="0" w:tplc="54F25D2E">
      <w:start w:val="1"/>
      <w:numFmt w:val="decimal"/>
      <w:pStyle w:val="525"/>
      <w:lvlText w:val="5.2.5.%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2D4222"/>
    <w:multiLevelType w:val="hybridMultilevel"/>
    <w:tmpl w:val="BAC00FD8"/>
    <w:lvl w:ilvl="0" w:tplc="797ADB86">
      <w:start w:val="1"/>
      <w:numFmt w:val="decimal"/>
      <w:pStyle w:val="SubBabSkripski"/>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3C0328"/>
    <w:multiLevelType w:val="hybridMultilevel"/>
    <w:tmpl w:val="756405A6"/>
    <w:lvl w:ilvl="0" w:tplc="1520C4F2">
      <w:start w:val="1"/>
      <w:numFmt w:val="decimal"/>
      <w:pStyle w:val="524"/>
      <w:lvlText w:val="5.2.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CF3B02"/>
    <w:multiLevelType w:val="hybridMultilevel"/>
    <w:tmpl w:val="FC304EF0"/>
    <w:lvl w:ilvl="0" w:tplc="51C0B66E">
      <w:start w:val="1"/>
      <w:numFmt w:val="decimal"/>
      <w:pStyle w:val="521"/>
      <w:lvlText w:val="5.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EF500A"/>
    <w:multiLevelType w:val="hybridMultilevel"/>
    <w:tmpl w:val="9B464DBA"/>
    <w:lvl w:ilvl="0" w:tplc="B0903504">
      <w:start w:val="1"/>
      <w:numFmt w:val="decimal"/>
      <w:pStyle w:val="Style10"/>
      <w:lvlText w:val="4.%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AE337F6"/>
    <w:multiLevelType w:val="hybridMultilevel"/>
    <w:tmpl w:val="610EF590"/>
    <w:lvl w:ilvl="0" w:tplc="4E22ED20">
      <w:start w:val="1"/>
      <w:numFmt w:val="decimal"/>
      <w:pStyle w:val="Style8"/>
      <w:lvlText w:val="3.%1"/>
      <w:lvlJc w:val="left"/>
      <w:pPr>
        <w:ind w:left="360" w:hanging="360"/>
      </w:pPr>
      <w:rPr>
        <w:rFonts w:hint="default"/>
        <w:b/>
        <w:i w:val="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1B5660A9"/>
    <w:multiLevelType w:val="hybridMultilevel"/>
    <w:tmpl w:val="D7C41450"/>
    <w:lvl w:ilvl="0" w:tplc="C84E1404">
      <w:start w:val="1"/>
      <w:numFmt w:val="decimal"/>
      <w:pStyle w:val="52"/>
      <w:lvlText w:val="5.2.%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CBF0BF5"/>
    <w:multiLevelType w:val="hybridMultilevel"/>
    <w:tmpl w:val="705A8B52"/>
    <w:lvl w:ilvl="0" w:tplc="04210011">
      <w:start w:val="1"/>
      <w:numFmt w:val="decimal"/>
      <w:lvlText w:val="%1)"/>
      <w:lvlJc w:val="left"/>
      <w:pPr>
        <w:ind w:left="3870" w:hanging="360"/>
      </w:pPr>
      <w:rPr>
        <w:i w:val="0"/>
      </w:rPr>
    </w:lvl>
    <w:lvl w:ilvl="1" w:tplc="508EB6F6">
      <w:start w:val="1"/>
      <w:numFmt w:val="decimal"/>
      <w:lvlText w:val="%2."/>
      <w:lvlJc w:val="left"/>
      <w:pPr>
        <w:ind w:left="4590" w:hanging="360"/>
      </w:pPr>
      <w:rPr>
        <w:rFonts w:hint="default"/>
      </w:rPr>
    </w:lvl>
    <w:lvl w:ilvl="2" w:tplc="0409001B" w:tentative="1">
      <w:start w:val="1"/>
      <w:numFmt w:val="lowerRoman"/>
      <w:lvlText w:val="%3."/>
      <w:lvlJc w:val="right"/>
      <w:pPr>
        <w:ind w:left="5310" w:hanging="180"/>
      </w:pPr>
    </w:lvl>
    <w:lvl w:ilvl="3" w:tplc="0409000F" w:tentative="1">
      <w:start w:val="1"/>
      <w:numFmt w:val="decimal"/>
      <w:lvlText w:val="%4."/>
      <w:lvlJc w:val="left"/>
      <w:pPr>
        <w:ind w:left="6030" w:hanging="360"/>
      </w:pPr>
    </w:lvl>
    <w:lvl w:ilvl="4" w:tplc="04090019" w:tentative="1">
      <w:start w:val="1"/>
      <w:numFmt w:val="lowerLetter"/>
      <w:lvlText w:val="%5."/>
      <w:lvlJc w:val="left"/>
      <w:pPr>
        <w:ind w:left="6750" w:hanging="360"/>
      </w:pPr>
    </w:lvl>
    <w:lvl w:ilvl="5" w:tplc="0409001B" w:tentative="1">
      <w:start w:val="1"/>
      <w:numFmt w:val="lowerRoman"/>
      <w:lvlText w:val="%6."/>
      <w:lvlJc w:val="right"/>
      <w:pPr>
        <w:ind w:left="7470" w:hanging="180"/>
      </w:pPr>
    </w:lvl>
    <w:lvl w:ilvl="6" w:tplc="0409000F" w:tentative="1">
      <w:start w:val="1"/>
      <w:numFmt w:val="decimal"/>
      <w:lvlText w:val="%7."/>
      <w:lvlJc w:val="left"/>
      <w:pPr>
        <w:ind w:left="8190" w:hanging="360"/>
      </w:pPr>
    </w:lvl>
    <w:lvl w:ilvl="7" w:tplc="04090019" w:tentative="1">
      <w:start w:val="1"/>
      <w:numFmt w:val="lowerLetter"/>
      <w:lvlText w:val="%8."/>
      <w:lvlJc w:val="left"/>
      <w:pPr>
        <w:ind w:left="8910" w:hanging="360"/>
      </w:pPr>
    </w:lvl>
    <w:lvl w:ilvl="8" w:tplc="0409001B" w:tentative="1">
      <w:start w:val="1"/>
      <w:numFmt w:val="lowerRoman"/>
      <w:lvlText w:val="%9."/>
      <w:lvlJc w:val="right"/>
      <w:pPr>
        <w:ind w:left="9630" w:hanging="180"/>
      </w:pPr>
    </w:lvl>
  </w:abstractNum>
  <w:abstractNum w:abstractNumId="20" w15:restartNumberingAfterBreak="0">
    <w:nsid w:val="1D2E248A"/>
    <w:multiLevelType w:val="hybridMultilevel"/>
    <w:tmpl w:val="EDC41CA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B709BF"/>
    <w:multiLevelType w:val="hybridMultilevel"/>
    <w:tmpl w:val="74A8F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2FE279B"/>
    <w:multiLevelType w:val="hybridMultilevel"/>
    <w:tmpl w:val="F24CD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1861CD"/>
    <w:multiLevelType w:val="hybridMultilevel"/>
    <w:tmpl w:val="73C0F076"/>
    <w:lvl w:ilvl="0" w:tplc="38090019">
      <w:start w:val="1"/>
      <w:numFmt w:val="lowerLetter"/>
      <w:lvlText w:val="%1."/>
      <w:lvlJc w:val="left"/>
      <w:pPr>
        <w:ind w:left="2520" w:hanging="360"/>
      </w:pPr>
      <w:rPr>
        <w:rFonts w:hint="default"/>
        <w:b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4" w15:restartNumberingAfterBreak="0">
    <w:nsid w:val="250209E0"/>
    <w:multiLevelType w:val="hybridMultilevel"/>
    <w:tmpl w:val="FC26D474"/>
    <w:lvl w:ilvl="0" w:tplc="44FCE588">
      <w:start w:val="1"/>
      <w:numFmt w:val="decimal"/>
      <w:pStyle w:val="2subbab"/>
      <w:lvlText w:val="2.%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87F4436"/>
    <w:multiLevelType w:val="hybridMultilevel"/>
    <w:tmpl w:val="C17A1F90"/>
    <w:lvl w:ilvl="0" w:tplc="8CBEE060">
      <w:start w:val="1"/>
      <w:numFmt w:val="decimal"/>
      <w:lvlText w:val="%1."/>
      <w:lvlJc w:val="left"/>
      <w:pPr>
        <w:ind w:left="1069" w:hanging="360"/>
      </w:pPr>
      <w:rPr>
        <w:rFonts w:ascii="Times New Roman" w:eastAsia="Times New Roman" w:hAnsi="Times New Roman" w:cs="Times New Roman"/>
      </w:r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6" w15:restartNumberingAfterBreak="0">
    <w:nsid w:val="290615E5"/>
    <w:multiLevelType w:val="hybridMultilevel"/>
    <w:tmpl w:val="409E4C8E"/>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29B373FB"/>
    <w:multiLevelType w:val="hybridMultilevel"/>
    <w:tmpl w:val="FC7CCF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B407CB3"/>
    <w:multiLevelType w:val="hybridMultilevel"/>
    <w:tmpl w:val="AF2CAEC4"/>
    <w:lvl w:ilvl="0" w:tplc="4A4230AA">
      <w:start w:val="1"/>
      <w:numFmt w:val="decimal"/>
      <w:pStyle w:val="522"/>
      <w:lvlText w:val="5.2.2.%1"/>
      <w:lvlJc w:val="center"/>
      <w:pPr>
        <w:ind w:left="540" w:hanging="360"/>
      </w:pPr>
      <w:rPr>
        <w:rFonts w:hint="default"/>
        <w:i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15:restartNumberingAfterBreak="0">
    <w:nsid w:val="2D752821"/>
    <w:multiLevelType w:val="hybridMultilevel"/>
    <w:tmpl w:val="80526526"/>
    <w:lvl w:ilvl="0" w:tplc="1C2E76BA">
      <w:start w:val="1"/>
      <w:numFmt w:val="decimal"/>
      <w:pStyle w:val="41"/>
      <w:lvlText w:val="4.%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BD7812"/>
    <w:multiLevelType w:val="hybridMultilevel"/>
    <w:tmpl w:val="30B284D0"/>
    <w:lvl w:ilvl="0" w:tplc="72D0FC0E">
      <w:start w:val="1"/>
      <w:numFmt w:val="decimal"/>
      <w:pStyle w:val="510"/>
      <w:lvlText w:val="5.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DE440FE"/>
    <w:multiLevelType w:val="hybridMultilevel"/>
    <w:tmpl w:val="0B3C5E12"/>
    <w:lvl w:ilvl="0" w:tplc="38090019">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2F283BDB"/>
    <w:multiLevelType w:val="hybridMultilevel"/>
    <w:tmpl w:val="4D56708A"/>
    <w:lvl w:ilvl="0" w:tplc="023E4D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11943D6"/>
    <w:multiLevelType w:val="hybridMultilevel"/>
    <w:tmpl w:val="55C85906"/>
    <w:lvl w:ilvl="0" w:tplc="FA9604A4">
      <w:start w:val="1"/>
      <w:numFmt w:val="decimal"/>
      <w:pStyle w:val="27"/>
      <w:lvlText w:val="2.7.%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2E41A5D"/>
    <w:multiLevelType w:val="hybridMultilevel"/>
    <w:tmpl w:val="0E228914"/>
    <w:lvl w:ilvl="0" w:tplc="CC846880">
      <w:start w:val="1"/>
      <w:numFmt w:val="decimal"/>
      <w:pStyle w:val="27x"/>
      <w:lvlText w:val="2.7.%1"/>
      <w:lvlJc w:val="center"/>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33252CE"/>
    <w:multiLevelType w:val="hybridMultilevel"/>
    <w:tmpl w:val="836E8318"/>
    <w:lvl w:ilvl="0" w:tplc="38090019">
      <w:start w:val="1"/>
      <w:numFmt w:val="lowerLetter"/>
      <w:lvlText w:val="%1."/>
      <w:lvlJc w:val="left"/>
      <w:pPr>
        <w:ind w:left="1080" w:hanging="360"/>
      </w:pPr>
      <w:rPr>
        <w:rFonts w:hint="default"/>
        <w:b w:val="0"/>
      </w:rPr>
    </w:lvl>
    <w:lvl w:ilvl="1" w:tplc="98D221A4">
      <w:start w:val="1"/>
      <w:numFmt w:val="decimal"/>
      <w:lvlText w:val="%2."/>
      <w:lvlJc w:val="left"/>
      <w:pPr>
        <w:ind w:left="1800" w:hanging="360"/>
      </w:pPr>
      <w:rPr>
        <w:rFonts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6" w15:restartNumberingAfterBreak="0">
    <w:nsid w:val="346241AB"/>
    <w:multiLevelType w:val="hybridMultilevel"/>
    <w:tmpl w:val="21701C48"/>
    <w:lvl w:ilvl="0" w:tplc="04210001">
      <w:start w:val="1"/>
      <w:numFmt w:val="bullet"/>
      <w:lvlText w:val=""/>
      <w:lvlJc w:val="left"/>
      <w:pPr>
        <w:ind w:left="1440" w:hanging="360"/>
      </w:pPr>
      <w:rPr>
        <w:rFonts w:ascii="Symbol" w:hAnsi="Symbol"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37" w15:restartNumberingAfterBreak="0">
    <w:nsid w:val="365478BF"/>
    <w:multiLevelType w:val="hybridMultilevel"/>
    <w:tmpl w:val="EFA40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7D35AE9"/>
    <w:multiLevelType w:val="hybridMultilevel"/>
    <w:tmpl w:val="C2E43CAE"/>
    <w:lvl w:ilvl="0" w:tplc="30160E2E">
      <w:start w:val="1"/>
      <w:numFmt w:val="decimal"/>
      <w:pStyle w:val="61"/>
      <w:lvlText w:val="6.%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829429B"/>
    <w:multiLevelType w:val="hybridMultilevel"/>
    <w:tmpl w:val="E3B403C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3B2B22B2"/>
    <w:multiLevelType w:val="hybridMultilevel"/>
    <w:tmpl w:val="759EB454"/>
    <w:lvl w:ilvl="0" w:tplc="EB2EEBEC">
      <w:start w:val="1"/>
      <w:numFmt w:val="decimal"/>
      <w:pStyle w:val="adad"/>
      <w:lvlText w:val="2.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BA90F54"/>
    <w:multiLevelType w:val="hybridMultilevel"/>
    <w:tmpl w:val="77C08B8A"/>
    <w:lvl w:ilvl="0" w:tplc="2A90344A">
      <w:start w:val="1"/>
      <w:numFmt w:val="decimal"/>
      <w:pStyle w:val="subabbab2"/>
      <w:lvlText w:val="2.7.%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3D621DA6"/>
    <w:multiLevelType w:val="multilevel"/>
    <w:tmpl w:val="AE3EFABE"/>
    <w:lvl w:ilvl="0">
      <w:start w:val="1"/>
      <w:numFmt w:val="decimal"/>
      <w:lvlText w:val="%1"/>
      <w:lvlJc w:val="left"/>
      <w:pPr>
        <w:ind w:left="667" w:hanging="668"/>
      </w:pPr>
      <w:rPr>
        <w:rFonts w:hint="default"/>
        <w:lang w:val="id" w:eastAsia="id" w:bidi="id"/>
      </w:rPr>
    </w:lvl>
    <w:lvl w:ilvl="1">
      <w:start w:val="2"/>
      <w:numFmt w:val="decimal"/>
      <w:lvlText w:val="%1.%2"/>
      <w:lvlJc w:val="left"/>
      <w:pPr>
        <w:ind w:left="667" w:hanging="668"/>
      </w:pPr>
      <w:rPr>
        <w:rFonts w:ascii="Times New Roman" w:eastAsia="Times New Roman" w:hAnsi="Times New Roman" w:cs="Times New Roman" w:hint="default"/>
        <w:b/>
        <w:bCs/>
        <w:spacing w:val="-4"/>
        <w:w w:val="102"/>
        <w:sz w:val="22"/>
        <w:szCs w:val="22"/>
        <w:lang w:val="id" w:eastAsia="id" w:bidi="id"/>
      </w:rPr>
    </w:lvl>
    <w:lvl w:ilvl="2">
      <w:start w:val="1"/>
      <w:numFmt w:val="decimal"/>
      <w:lvlText w:val="%3."/>
      <w:lvlJc w:val="left"/>
      <w:pPr>
        <w:ind w:left="1065" w:hanging="399"/>
      </w:pPr>
      <w:rPr>
        <w:rFonts w:ascii="Times New Roman" w:eastAsiaTheme="minorEastAsia" w:hAnsi="Times New Roman" w:cs="Times New Roman"/>
        <w:spacing w:val="-3"/>
        <w:w w:val="102"/>
        <w:sz w:val="22"/>
        <w:szCs w:val="22"/>
        <w:lang w:val="id" w:eastAsia="id" w:bidi="id"/>
      </w:rPr>
    </w:lvl>
    <w:lvl w:ilvl="3">
      <w:start w:val="1"/>
      <w:numFmt w:val="decimal"/>
      <w:lvlText w:val="%4."/>
      <w:lvlJc w:val="left"/>
      <w:pPr>
        <w:ind w:left="2486" w:hanging="399"/>
      </w:pPr>
      <w:rPr>
        <w:rFonts w:ascii="Times New Roman" w:eastAsiaTheme="minorHAnsi" w:hAnsi="Times New Roman" w:cs="Times New Roman"/>
        <w:lang w:val="id" w:eastAsia="id" w:bidi="id"/>
      </w:rPr>
    </w:lvl>
    <w:lvl w:ilvl="4">
      <w:numFmt w:val="bullet"/>
      <w:lvlText w:val="•"/>
      <w:lvlJc w:val="left"/>
      <w:pPr>
        <w:ind w:left="3200" w:hanging="399"/>
      </w:pPr>
      <w:rPr>
        <w:rFonts w:hint="default"/>
        <w:lang w:val="id" w:eastAsia="id" w:bidi="id"/>
      </w:rPr>
    </w:lvl>
    <w:lvl w:ilvl="5">
      <w:numFmt w:val="bullet"/>
      <w:lvlText w:val="•"/>
      <w:lvlJc w:val="left"/>
      <w:pPr>
        <w:ind w:left="3913" w:hanging="399"/>
      </w:pPr>
      <w:rPr>
        <w:rFonts w:hint="default"/>
        <w:lang w:val="id" w:eastAsia="id" w:bidi="id"/>
      </w:rPr>
    </w:lvl>
    <w:lvl w:ilvl="6">
      <w:numFmt w:val="bullet"/>
      <w:lvlText w:val="•"/>
      <w:lvlJc w:val="left"/>
      <w:pPr>
        <w:ind w:left="4627" w:hanging="399"/>
      </w:pPr>
      <w:rPr>
        <w:rFonts w:hint="default"/>
        <w:lang w:val="id" w:eastAsia="id" w:bidi="id"/>
      </w:rPr>
    </w:lvl>
    <w:lvl w:ilvl="7">
      <w:numFmt w:val="bullet"/>
      <w:lvlText w:val="•"/>
      <w:lvlJc w:val="left"/>
      <w:pPr>
        <w:ind w:left="5340" w:hanging="399"/>
      </w:pPr>
      <w:rPr>
        <w:rFonts w:hint="default"/>
        <w:lang w:val="id" w:eastAsia="id" w:bidi="id"/>
      </w:rPr>
    </w:lvl>
    <w:lvl w:ilvl="8">
      <w:numFmt w:val="bullet"/>
      <w:lvlText w:val="•"/>
      <w:lvlJc w:val="left"/>
      <w:pPr>
        <w:ind w:left="6053" w:hanging="399"/>
      </w:pPr>
      <w:rPr>
        <w:rFonts w:hint="default"/>
        <w:lang w:val="id" w:eastAsia="id" w:bidi="id"/>
      </w:rPr>
    </w:lvl>
  </w:abstractNum>
  <w:abstractNum w:abstractNumId="43" w15:restartNumberingAfterBreak="0">
    <w:nsid w:val="43FD11F0"/>
    <w:multiLevelType w:val="hybridMultilevel"/>
    <w:tmpl w:val="A768E16A"/>
    <w:lvl w:ilvl="0" w:tplc="AE1CD8E6">
      <w:start w:val="1"/>
      <w:numFmt w:val="decimal"/>
      <w:pStyle w:val="Style20"/>
      <w:lvlText w:val="5.2.2.%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4855ED0"/>
    <w:multiLevelType w:val="hybridMultilevel"/>
    <w:tmpl w:val="473408C0"/>
    <w:lvl w:ilvl="0" w:tplc="11147B5A">
      <w:start w:val="1"/>
      <w:numFmt w:val="decimal"/>
      <w:pStyle w:val="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5B14A4C"/>
    <w:multiLevelType w:val="hybridMultilevel"/>
    <w:tmpl w:val="8466D8A4"/>
    <w:lvl w:ilvl="0" w:tplc="B67AF250">
      <w:start w:val="1"/>
      <w:numFmt w:val="decimal"/>
      <w:pStyle w:val="Style18"/>
      <w:lvlText w:val="5.1.%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68B7849"/>
    <w:multiLevelType w:val="multilevel"/>
    <w:tmpl w:val="26D29F3A"/>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49A20892"/>
    <w:multiLevelType w:val="hybridMultilevel"/>
    <w:tmpl w:val="82D6CD94"/>
    <w:lvl w:ilvl="0" w:tplc="F52C36F2">
      <w:start w:val="1"/>
      <w:numFmt w:val="decimal"/>
      <w:lvlText w:val="%1."/>
      <w:lvlJc w:val="left"/>
      <w:pPr>
        <w:ind w:left="644" w:hanging="360"/>
      </w:pPr>
      <w:rPr>
        <w:rFonts w:hint="default"/>
      </w:rPr>
    </w:lvl>
    <w:lvl w:ilvl="1" w:tplc="38090019">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8" w15:restartNumberingAfterBreak="0">
    <w:nsid w:val="49F45F66"/>
    <w:multiLevelType w:val="multilevel"/>
    <w:tmpl w:val="3809001F"/>
    <w:numStyleLink w:val="Style1"/>
  </w:abstractNum>
  <w:abstractNum w:abstractNumId="49" w15:restartNumberingAfterBreak="0">
    <w:nsid w:val="4A02602C"/>
    <w:multiLevelType w:val="hybridMultilevel"/>
    <w:tmpl w:val="C0249E6E"/>
    <w:lvl w:ilvl="0" w:tplc="2D348DC8">
      <w:start w:val="1"/>
      <w:numFmt w:val="decimal"/>
      <w:pStyle w:val="titknya3"/>
      <w:lvlText w:val="2.14.%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A207391"/>
    <w:multiLevelType w:val="hybridMultilevel"/>
    <w:tmpl w:val="6B4EFB18"/>
    <w:lvl w:ilvl="0" w:tplc="DFF6880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4A683E20"/>
    <w:multiLevelType w:val="hybridMultilevel"/>
    <w:tmpl w:val="3C90C098"/>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2" w15:restartNumberingAfterBreak="0">
    <w:nsid w:val="4AAB35B9"/>
    <w:multiLevelType w:val="hybridMultilevel"/>
    <w:tmpl w:val="A6A48F82"/>
    <w:lvl w:ilvl="0" w:tplc="0421000F">
      <w:start w:val="1"/>
      <w:numFmt w:val="decimal"/>
      <w:lvlText w:val="%1."/>
      <w:lvlJc w:val="left"/>
      <w:pPr>
        <w:ind w:left="2302" w:hanging="360"/>
      </w:pPr>
    </w:lvl>
    <w:lvl w:ilvl="1" w:tplc="04210019">
      <w:start w:val="1"/>
      <w:numFmt w:val="lowerLetter"/>
      <w:lvlText w:val="%2."/>
      <w:lvlJc w:val="left"/>
      <w:pPr>
        <w:ind w:left="3022" w:hanging="360"/>
      </w:pPr>
    </w:lvl>
    <w:lvl w:ilvl="2" w:tplc="0421001B" w:tentative="1">
      <w:start w:val="1"/>
      <w:numFmt w:val="lowerRoman"/>
      <w:lvlText w:val="%3."/>
      <w:lvlJc w:val="right"/>
      <w:pPr>
        <w:ind w:left="3742" w:hanging="180"/>
      </w:pPr>
    </w:lvl>
    <w:lvl w:ilvl="3" w:tplc="0421000F" w:tentative="1">
      <w:start w:val="1"/>
      <w:numFmt w:val="decimal"/>
      <w:lvlText w:val="%4."/>
      <w:lvlJc w:val="left"/>
      <w:pPr>
        <w:ind w:left="4462" w:hanging="360"/>
      </w:pPr>
    </w:lvl>
    <w:lvl w:ilvl="4" w:tplc="04210019" w:tentative="1">
      <w:start w:val="1"/>
      <w:numFmt w:val="lowerLetter"/>
      <w:lvlText w:val="%5."/>
      <w:lvlJc w:val="left"/>
      <w:pPr>
        <w:ind w:left="5182" w:hanging="360"/>
      </w:pPr>
    </w:lvl>
    <w:lvl w:ilvl="5" w:tplc="0421001B" w:tentative="1">
      <w:start w:val="1"/>
      <w:numFmt w:val="lowerRoman"/>
      <w:lvlText w:val="%6."/>
      <w:lvlJc w:val="right"/>
      <w:pPr>
        <w:ind w:left="5902" w:hanging="180"/>
      </w:pPr>
    </w:lvl>
    <w:lvl w:ilvl="6" w:tplc="0421000F" w:tentative="1">
      <w:start w:val="1"/>
      <w:numFmt w:val="decimal"/>
      <w:lvlText w:val="%7."/>
      <w:lvlJc w:val="left"/>
      <w:pPr>
        <w:ind w:left="6622" w:hanging="360"/>
      </w:pPr>
    </w:lvl>
    <w:lvl w:ilvl="7" w:tplc="04210019" w:tentative="1">
      <w:start w:val="1"/>
      <w:numFmt w:val="lowerLetter"/>
      <w:lvlText w:val="%8."/>
      <w:lvlJc w:val="left"/>
      <w:pPr>
        <w:ind w:left="7342" w:hanging="360"/>
      </w:pPr>
    </w:lvl>
    <w:lvl w:ilvl="8" w:tplc="0421001B" w:tentative="1">
      <w:start w:val="1"/>
      <w:numFmt w:val="lowerRoman"/>
      <w:lvlText w:val="%9."/>
      <w:lvlJc w:val="right"/>
      <w:pPr>
        <w:ind w:left="8062" w:hanging="180"/>
      </w:pPr>
    </w:lvl>
  </w:abstractNum>
  <w:abstractNum w:abstractNumId="53" w15:restartNumberingAfterBreak="0">
    <w:nsid w:val="4AC476A5"/>
    <w:multiLevelType w:val="hybridMultilevel"/>
    <w:tmpl w:val="296C7CCE"/>
    <w:lvl w:ilvl="0" w:tplc="8CFAB562">
      <w:start w:val="1"/>
      <w:numFmt w:val="decimal"/>
      <w:pStyle w:val="Style5"/>
      <w:lvlText w:val="5.2.%1"/>
      <w:lvlJc w:val="center"/>
      <w:pPr>
        <w:ind w:left="36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4" w15:restartNumberingAfterBreak="0">
    <w:nsid w:val="4B147279"/>
    <w:multiLevelType w:val="hybridMultilevel"/>
    <w:tmpl w:val="BBBEE9A8"/>
    <w:lvl w:ilvl="0" w:tplc="9ED25030">
      <w:start w:val="1"/>
      <w:numFmt w:val="decimal"/>
      <w:pStyle w:val="Style14"/>
      <w:lvlText w:val="5.2.3.%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D585F62"/>
    <w:multiLevelType w:val="hybridMultilevel"/>
    <w:tmpl w:val="4654731E"/>
    <w:lvl w:ilvl="0" w:tplc="CC184408">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4F5A68B2"/>
    <w:multiLevelType w:val="hybridMultilevel"/>
    <w:tmpl w:val="A2C4D4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4F971D5B"/>
    <w:multiLevelType w:val="hybridMultilevel"/>
    <w:tmpl w:val="69D0DF6C"/>
    <w:lvl w:ilvl="0" w:tplc="C832D310">
      <w:start w:val="1"/>
      <w:numFmt w:val="lowerLetter"/>
      <w:lvlText w:val="%1."/>
      <w:lvlJc w:val="left"/>
      <w:pPr>
        <w:ind w:left="72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12C4770"/>
    <w:multiLevelType w:val="hybridMultilevel"/>
    <w:tmpl w:val="69FC5E9C"/>
    <w:lvl w:ilvl="0" w:tplc="13B0CE46">
      <w:start w:val="1"/>
      <w:numFmt w:val="decimal"/>
      <w:pStyle w:val="523"/>
      <w:lvlText w:val="5.2.3.%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9167B5"/>
    <w:multiLevelType w:val="hybridMultilevel"/>
    <w:tmpl w:val="979009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525F4A0B"/>
    <w:multiLevelType w:val="hybridMultilevel"/>
    <w:tmpl w:val="B3EC0D3A"/>
    <w:lvl w:ilvl="0" w:tplc="306284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1" w15:restartNumberingAfterBreak="0">
    <w:nsid w:val="52F079E1"/>
    <w:multiLevelType w:val="hybridMultilevel"/>
    <w:tmpl w:val="F2E030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5327496B"/>
    <w:multiLevelType w:val="hybridMultilevel"/>
    <w:tmpl w:val="CEB22B02"/>
    <w:lvl w:ilvl="0" w:tplc="0BA88F66">
      <w:start w:val="1"/>
      <w:numFmt w:val="decimal"/>
      <w:pStyle w:val="Style7"/>
      <w:lvlText w:val="4.1.%1"/>
      <w:lvlJc w:val="center"/>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6A42BCD"/>
    <w:multiLevelType w:val="hybridMultilevel"/>
    <w:tmpl w:val="3C76FBC6"/>
    <w:lvl w:ilvl="0" w:tplc="3F867A92">
      <w:start w:val="1"/>
      <w:numFmt w:val="decimal"/>
      <w:pStyle w:val="subabbab1"/>
      <w:lvlText w:val="1.7.%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571B00E4"/>
    <w:multiLevelType w:val="hybridMultilevel"/>
    <w:tmpl w:val="3FB2F5E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98516E0"/>
    <w:multiLevelType w:val="hybridMultilevel"/>
    <w:tmpl w:val="7CE286EC"/>
    <w:lvl w:ilvl="0" w:tplc="8584C31C">
      <w:start w:val="1"/>
      <w:numFmt w:val="decimal"/>
      <w:pStyle w:val="Style19"/>
      <w:lvlText w:val="5.2.%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AAD7812"/>
    <w:multiLevelType w:val="hybridMultilevel"/>
    <w:tmpl w:val="32DA22A0"/>
    <w:lvl w:ilvl="0" w:tplc="741606A8">
      <w:start w:val="1"/>
      <w:numFmt w:val="decimal"/>
      <w:pStyle w:val="Style15"/>
      <w:lvlText w:val="5.2.4.%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B7438EE"/>
    <w:multiLevelType w:val="hybridMultilevel"/>
    <w:tmpl w:val="7D3E13BA"/>
    <w:lvl w:ilvl="0" w:tplc="95F677E2">
      <w:start w:val="1"/>
      <w:numFmt w:val="decimal"/>
      <w:pStyle w:val="42"/>
      <w:lvlText w:val="4.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BE64756"/>
    <w:multiLevelType w:val="hybridMultilevel"/>
    <w:tmpl w:val="6FF81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C585B80"/>
    <w:multiLevelType w:val="hybridMultilevel"/>
    <w:tmpl w:val="6B4EFB18"/>
    <w:lvl w:ilvl="0" w:tplc="DFF6880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0" w15:restartNumberingAfterBreak="0">
    <w:nsid w:val="5E4E1D56"/>
    <w:multiLevelType w:val="hybridMultilevel"/>
    <w:tmpl w:val="4978D2B0"/>
    <w:lvl w:ilvl="0" w:tplc="78106AE2">
      <w:start w:val="1"/>
      <w:numFmt w:val="decimal"/>
      <w:pStyle w:val="Style12"/>
      <w:lvlText w:val="5.2.1.%1"/>
      <w:lvlJc w:val="center"/>
      <w:pPr>
        <w:ind w:left="990" w:hanging="360"/>
      </w:pPr>
      <w:rPr>
        <w:rFonts w:hint="default"/>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1" w15:restartNumberingAfterBreak="0">
    <w:nsid w:val="5E510A3C"/>
    <w:multiLevelType w:val="hybridMultilevel"/>
    <w:tmpl w:val="72CC9602"/>
    <w:lvl w:ilvl="0" w:tplc="640EE792">
      <w:start w:val="1"/>
      <w:numFmt w:val="decimal"/>
      <w:pStyle w:val="subbab2"/>
      <w:lvlText w:val="1.%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2" w15:restartNumberingAfterBreak="0">
    <w:nsid w:val="5E6A6313"/>
    <w:multiLevelType w:val="hybridMultilevel"/>
    <w:tmpl w:val="59907CCC"/>
    <w:lvl w:ilvl="0" w:tplc="3490F4E0">
      <w:start w:val="1"/>
      <w:numFmt w:val="decimal"/>
      <w:pStyle w:val="SubBabSkrips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07B077F"/>
    <w:multiLevelType w:val="hybridMultilevel"/>
    <w:tmpl w:val="0A56FAFE"/>
    <w:lvl w:ilvl="0" w:tplc="023E4D9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15:restartNumberingAfterBreak="0">
    <w:nsid w:val="60921D05"/>
    <w:multiLevelType w:val="hybridMultilevel"/>
    <w:tmpl w:val="00482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2203727"/>
    <w:multiLevelType w:val="hybridMultilevel"/>
    <w:tmpl w:val="2698DBBA"/>
    <w:lvl w:ilvl="0" w:tplc="C5CA5906">
      <w:start w:val="1"/>
      <w:numFmt w:val="decimal"/>
      <w:pStyle w:val="Style17"/>
      <w:lvlText w:val="6.%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6" w15:restartNumberingAfterBreak="0">
    <w:nsid w:val="626E531F"/>
    <w:multiLevelType w:val="hybridMultilevel"/>
    <w:tmpl w:val="15C0D622"/>
    <w:lvl w:ilvl="0" w:tplc="06CAB1A0">
      <w:start w:val="1"/>
      <w:numFmt w:val="decimal"/>
      <w:pStyle w:val="tititk"/>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333582C"/>
    <w:multiLevelType w:val="hybridMultilevel"/>
    <w:tmpl w:val="969A01EC"/>
    <w:lvl w:ilvl="0" w:tplc="13F04624">
      <w:start w:val="1"/>
      <w:numFmt w:val="decimal"/>
      <w:pStyle w:val="32"/>
      <w:lvlText w:val="3.2.%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4956353"/>
    <w:multiLevelType w:val="hybridMultilevel"/>
    <w:tmpl w:val="0BC4CD74"/>
    <w:lvl w:ilvl="0" w:tplc="25A23712">
      <w:start w:val="1"/>
      <w:numFmt w:val="decimal"/>
      <w:pStyle w:val="subbabtitiktitik"/>
      <w:lvlText w:val="2.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77C5197"/>
    <w:multiLevelType w:val="hybridMultilevel"/>
    <w:tmpl w:val="B9FA4294"/>
    <w:lvl w:ilvl="0" w:tplc="1B6A0916">
      <w:start w:val="1"/>
      <w:numFmt w:val="decimal"/>
      <w:pStyle w:val="28"/>
      <w:lvlText w:val="2.8.%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B66661B"/>
    <w:multiLevelType w:val="hybridMultilevel"/>
    <w:tmpl w:val="B3649E80"/>
    <w:lvl w:ilvl="0" w:tplc="FB2A1F22">
      <w:start w:val="1"/>
      <w:numFmt w:val="decimal"/>
      <w:pStyle w:val="Style6"/>
      <w:lvlText w:val="4.1.1.%1"/>
      <w:lvlJc w:val="center"/>
      <w:pPr>
        <w:ind w:left="1080" w:hanging="360"/>
      </w:pPr>
      <w:rPr>
        <w:rFonts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1" w15:restartNumberingAfterBreak="0">
    <w:nsid w:val="6BBA1259"/>
    <w:multiLevelType w:val="hybridMultilevel"/>
    <w:tmpl w:val="15804078"/>
    <w:lvl w:ilvl="0" w:tplc="B8787E60">
      <w:start w:val="1"/>
      <w:numFmt w:val="decimal"/>
      <w:pStyle w:val="Style11"/>
      <w:lvlText w:val="4.%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2" w15:restartNumberingAfterBreak="0">
    <w:nsid w:val="6BDD5DC4"/>
    <w:multiLevelType w:val="hybridMultilevel"/>
    <w:tmpl w:val="EBDC1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6CAC5B3C"/>
    <w:multiLevelType w:val="hybridMultilevel"/>
    <w:tmpl w:val="779E8462"/>
    <w:lvl w:ilvl="0" w:tplc="306284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4" w15:restartNumberingAfterBreak="0">
    <w:nsid w:val="6CC80986"/>
    <w:multiLevelType w:val="multilevel"/>
    <w:tmpl w:val="11C651F6"/>
    <w:lvl w:ilvl="0">
      <w:start w:val="1"/>
      <w:numFmt w:val="decimal"/>
      <w:lvlText w:val="%1."/>
      <w:lvlJc w:val="left"/>
      <w:pPr>
        <w:ind w:left="928"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288"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648" w:hanging="108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008" w:hanging="1440"/>
      </w:pPr>
      <w:rPr>
        <w:rFonts w:hint="default"/>
      </w:rPr>
    </w:lvl>
    <w:lvl w:ilvl="8">
      <w:start w:val="1"/>
      <w:numFmt w:val="decimal"/>
      <w:isLgl/>
      <w:lvlText w:val="%1.%2.%3.%4.%5.%6.%7.%8.%9"/>
      <w:lvlJc w:val="left"/>
      <w:pPr>
        <w:ind w:left="2368" w:hanging="1800"/>
      </w:pPr>
      <w:rPr>
        <w:rFonts w:hint="default"/>
      </w:rPr>
    </w:lvl>
  </w:abstractNum>
  <w:abstractNum w:abstractNumId="85" w15:restartNumberingAfterBreak="0">
    <w:nsid w:val="6D5654F9"/>
    <w:multiLevelType w:val="hybridMultilevel"/>
    <w:tmpl w:val="993639FE"/>
    <w:lvl w:ilvl="0" w:tplc="2BEE8D22">
      <w:start w:val="1"/>
      <w:numFmt w:val="decimal"/>
      <w:pStyle w:val="Style9"/>
      <w:lvlText w:val="3.2.%1"/>
      <w:lvlJc w:val="center"/>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6DEC4002"/>
    <w:multiLevelType w:val="hybridMultilevel"/>
    <w:tmpl w:val="815AD608"/>
    <w:lvl w:ilvl="0" w:tplc="E1840A6A">
      <w:start w:val="1"/>
      <w:numFmt w:val="decimal"/>
      <w:pStyle w:val="subbbab2"/>
      <w:lvlText w:val="2.%1"/>
      <w:lvlJc w:val="center"/>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7" w15:restartNumberingAfterBreak="0">
    <w:nsid w:val="71300E05"/>
    <w:multiLevelType w:val="hybridMultilevel"/>
    <w:tmpl w:val="77928A6C"/>
    <w:lvl w:ilvl="0" w:tplc="FE1ACEE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5F80F92"/>
    <w:multiLevelType w:val="hybridMultilevel"/>
    <w:tmpl w:val="192033C2"/>
    <w:lvl w:ilvl="0" w:tplc="99BC6430">
      <w:start w:val="1"/>
      <w:numFmt w:val="decimal"/>
      <w:pStyle w:val="Style13"/>
      <w:lvlText w:val="5.2.2.%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60910DF"/>
    <w:multiLevelType w:val="hybridMultilevel"/>
    <w:tmpl w:val="590E0464"/>
    <w:lvl w:ilvl="0" w:tplc="BC84BD7A">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90" w15:restartNumberingAfterBreak="0">
    <w:nsid w:val="762C37D6"/>
    <w:multiLevelType w:val="hybridMultilevel"/>
    <w:tmpl w:val="B58432CA"/>
    <w:lvl w:ilvl="0" w:tplc="7896AF9E">
      <w:start w:val="1"/>
      <w:numFmt w:val="decimal"/>
      <w:pStyle w:val="211"/>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8300BE4"/>
    <w:multiLevelType w:val="hybridMultilevel"/>
    <w:tmpl w:val="11788084"/>
    <w:lvl w:ilvl="0" w:tplc="F79A530A">
      <w:start w:val="512"/>
      <w:numFmt w:val="decimal"/>
      <w:lvlText w:val="%1"/>
      <w:lvlJc w:val="left"/>
      <w:pPr>
        <w:ind w:left="1288" w:hanging="360"/>
      </w:pPr>
      <w:rPr>
        <w:rFonts w:hint="default"/>
      </w:rPr>
    </w:lvl>
    <w:lvl w:ilvl="1" w:tplc="04090019" w:tentative="1">
      <w:start w:val="1"/>
      <w:numFmt w:val="lowerLetter"/>
      <w:lvlText w:val="%2."/>
      <w:lvlJc w:val="left"/>
      <w:pPr>
        <w:ind w:left="2008" w:hanging="360"/>
      </w:pPr>
    </w:lvl>
    <w:lvl w:ilvl="2" w:tplc="0409001B" w:tentative="1">
      <w:start w:val="1"/>
      <w:numFmt w:val="lowerRoman"/>
      <w:lvlText w:val="%3."/>
      <w:lvlJc w:val="right"/>
      <w:pPr>
        <w:ind w:left="2728" w:hanging="180"/>
      </w:pPr>
    </w:lvl>
    <w:lvl w:ilvl="3" w:tplc="0409000F" w:tentative="1">
      <w:start w:val="1"/>
      <w:numFmt w:val="decimal"/>
      <w:lvlText w:val="%4."/>
      <w:lvlJc w:val="left"/>
      <w:pPr>
        <w:ind w:left="3448" w:hanging="360"/>
      </w:pPr>
    </w:lvl>
    <w:lvl w:ilvl="4" w:tplc="04090019" w:tentative="1">
      <w:start w:val="1"/>
      <w:numFmt w:val="lowerLetter"/>
      <w:lvlText w:val="%5."/>
      <w:lvlJc w:val="left"/>
      <w:pPr>
        <w:ind w:left="4168" w:hanging="360"/>
      </w:pPr>
    </w:lvl>
    <w:lvl w:ilvl="5" w:tplc="0409001B" w:tentative="1">
      <w:start w:val="1"/>
      <w:numFmt w:val="lowerRoman"/>
      <w:lvlText w:val="%6."/>
      <w:lvlJc w:val="right"/>
      <w:pPr>
        <w:ind w:left="4888" w:hanging="180"/>
      </w:pPr>
    </w:lvl>
    <w:lvl w:ilvl="6" w:tplc="0409000F" w:tentative="1">
      <w:start w:val="1"/>
      <w:numFmt w:val="decimal"/>
      <w:lvlText w:val="%7."/>
      <w:lvlJc w:val="left"/>
      <w:pPr>
        <w:ind w:left="5608" w:hanging="360"/>
      </w:pPr>
    </w:lvl>
    <w:lvl w:ilvl="7" w:tplc="04090019" w:tentative="1">
      <w:start w:val="1"/>
      <w:numFmt w:val="lowerLetter"/>
      <w:lvlText w:val="%8."/>
      <w:lvlJc w:val="left"/>
      <w:pPr>
        <w:ind w:left="6328" w:hanging="360"/>
      </w:pPr>
    </w:lvl>
    <w:lvl w:ilvl="8" w:tplc="0409001B" w:tentative="1">
      <w:start w:val="1"/>
      <w:numFmt w:val="lowerRoman"/>
      <w:lvlText w:val="%9."/>
      <w:lvlJc w:val="right"/>
      <w:pPr>
        <w:ind w:left="7048" w:hanging="180"/>
      </w:pPr>
    </w:lvl>
  </w:abstractNum>
  <w:abstractNum w:abstractNumId="92" w15:restartNumberingAfterBreak="0">
    <w:nsid w:val="7A6D0687"/>
    <w:multiLevelType w:val="multilevel"/>
    <w:tmpl w:val="1BD2AE88"/>
    <w:lvl w:ilvl="0">
      <w:start w:val="1"/>
      <w:numFmt w:val="decimal"/>
      <w:lvlText w:val="%1."/>
      <w:lvlJc w:val="left"/>
      <w:pPr>
        <w:ind w:left="720" w:hanging="360"/>
      </w:pPr>
      <w:rPr>
        <w:rFonts w:hint="default"/>
        <w:i w:val="0"/>
        <w:iCs w:val="0"/>
      </w:rPr>
    </w:lvl>
    <w:lvl w:ilvl="1">
      <w:start w:val="2"/>
      <w:numFmt w:val="decimal"/>
      <w:isLgl/>
      <w:lvlText w:val="%1.%2"/>
      <w:lvlJc w:val="left"/>
      <w:pPr>
        <w:ind w:left="1980" w:hanging="540"/>
      </w:pPr>
      <w:rPr>
        <w:rFonts w:hint="default"/>
      </w:rPr>
    </w:lvl>
    <w:lvl w:ilvl="2">
      <w:start w:val="4"/>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93" w15:restartNumberingAfterBreak="0">
    <w:nsid w:val="7BC044E3"/>
    <w:multiLevelType w:val="hybridMultilevel"/>
    <w:tmpl w:val="6B5C3C90"/>
    <w:lvl w:ilvl="0" w:tplc="5F12C9D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4" w15:restartNumberingAfterBreak="0">
    <w:nsid w:val="7C9377B6"/>
    <w:multiLevelType w:val="hybridMultilevel"/>
    <w:tmpl w:val="B10CC8C8"/>
    <w:lvl w:ilvl="0" w:tplc="04210011">
      <w:start w:val="1"/>
      <w:numFmt w:val="decimal"/>
      <w:lvlText w:val="%1)"/>
      <w:lvlJc w:val="left"/>
      <w:pPr>
        <w:ind w:left="3742" w:hanging="360"/>
      </w:pPr>
    </w:lvl>
    <w:lvl w:ilvl="1" w:tplc="04090019" w:tentative="1">
      <w:start w:val="1"/>
      <w:numFmt w:val="lowerLetter"/>
      <w:lvlText w:val="%2."/>
      <w:lvlJc w:val="left"/>
      <w:pPr>
        <w:ind w:left="4462" w:hanging="360"/>
      </w:pPr>
    </w:lvl>
    <w:lvl w:ilvl="2" w:tplc="0409001B" w:tentative="1">
      <w:start w:val="1"/>
      <w:numFmt w:val="lowerRoman"/>
      <w:lvlText w:val="%3."/>
      <w:lvlJc w:val="right"/>
      <w:pPr>
        <w:ind w:left="5182" w:hanging="180"/>
      </w:pPr>
    </w:lvl>
    <w:lvl w:ilvl="3" w:tplc="0409000F" w:tentative="1">
      <w:start w:val="1"/>
      <w:numFmt w:val="decimal"/>
      <w:lvlText w:val="%4."/>
      <w:lvlJc w:val="left"/>
      <w:pPr>
        <w:ind w:left="5902" w:hanging="360"/>
      </w:pPr>
    </w:lvl>
    <w:lvl w:ilvl="4" w:tplc="04090019" w:tentative="1">
      <w:start w:val="1"/>
      <w:numFmt w:val="lowerLetter"/>
      <w:lvlText w:val="%5."/>
      <w:lvlJc w:val="left"/>
      <w:pPr>
        <w:ind w:left="6622" w:hanging="360"/>
      </w:pPr>
    </w:lvl>
    <w:lvl w:ilvl="5" w:tplc="0409001B" w:tentative="1">
      <w:start w:val="1"/>
      <w:numFmt w:val="lowerRoman"/>
      <w:lvlText w:val="%6."/>
      <w:lvlJc w:val="right"/>
      <w:pPr>
        <w:ind w:left="7342" w:hanging="180"/>
      </w:pPr>
    </w:lvl>
    <w:lvl w:ilvl="6" w:tplc="0409000F" w:tentative="1">
      <w:start w:val="1"/>
      <w:numFmt w:val="decimal"/>
      <w:lvlText w:val="%7."/>
      <w:lvlJc w:val="left"/>
      <w:pPr>
        <w:ind w:left="8062" w:hanging="360"/>
      </w:pPr>
    </w:lvl>
    <w:lvl w:ilvl="7" w:tplc="04090019" w:tentative="1">
      <w:start w:val="1"/>
      <w:numFmt w:val="lowerLetter"/>
      <w:lvlText w:val="%8."/>
      <w:lvlJc w:val="left"/>
      <w:pPr>
        <w:ind w:left="8782" w:hanging="360"/>
      </w:pPr>
    </w:lvl>
    <w:lvl w:ilvl="8" w:tplc="0409001B" w:tentative="1">
      <w:start w:val="1"/>
      <w:numFmt w:val="lowerRoman"/>
      <w:lvlText w:val="%9."/>
      <w:lvlJc w:val="right"/>
      <w:pPr>
        <w:ind w:left="9502" w:hanging="180"/>
      </w:pPr>
    </w:lvl>
  </w:abstractNum>
  <w:abstractNum w:abstractNumId="95" w15:restartNumberingAfterBreak="0">
    <w:nsid w:val="7E6365D5"/>
    <w:multiLevelType w:val="hybridMultilevel"/>
    <w:tmpl w:val="CC989236"/>
    <w:lvl w:ilvl="0" w:tplc="FC54B980">
      <w:start w:val="1"/>
      <w:numFmt w:val="decimal"/>
      <w:pStyle w:val="Style16"/>
      <w:lvlText w:val="5.2.5.%1"/>
      <w:lvlJc w:val="center"/>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7EDB62D1"/>
    <w:multiLevelType w:val="hybridMultilevel"/>
    <w:tmpl w:val="74D6CED6"/>
    <w:lvl w:ilvl="0" w:tplc="481CEAB0">
      <w:start w:val="1"/>
      <w:numFmt w:val="decimal"/>
      <w:pStyle w:val="410"/>
      <w:lvlText w:val="4.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7EEA3E33"/>
    <w:multiLevelType w:val="multilevel"/>
    <w:tmpl w:val="38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8" w15:restartNumberingAfterBreak="0">
    <w:nsid w:val="7F8C75C9"/>
    <w:multiLevelType w:val="hybridMultilevel"/>
    <w:tmpl w:val="004821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3"/>
  </w:num>
  <w:num w:numId="2">
    <w:abstractNumId w:val="52"/>
  </w:num>
  <w:num w:numId="3">
    <w:abstractNumId w:val="9"/>
  </w:num>
  <w:num w:numId="4">
    <w:abstractNumId w:val="92"/>
  </w:num>
  <w:num w:numId="5">
    <w:abstractNumId w:val="94"/>
  </w:num>
  <w:num w:numId="6">
    <w:abstractNumId w:val="19"/>
  </w:num>
  <w:num w:numId="7">
    <w:abstractNumId w:val="0"/>
  </w:num>
  <w:num w:numId="8">
    <w:abstractNumId w:val="8"/>
  </w:num>
  <w:num w:numId="9">
    <w:abstractNumId w:val="25"/>
  </w:num>
  <w:num w:numId="10">
    <w:abstractNumId w:val="42"/>
  </w:num>
  <w:num w:numId="11">
    <w:abstractNumId w:val="51"/>
  </w:num>
  <w:num w:numId="12">
    <w:abstractNumId w:val="97"/>
  </w:num>
  <w:num w:numId="13">
    <w:abstractNumId w:val="48"/>
    <w:lvlOverride w:ilvl="0">
      <w:lvl w:ilvl="0">
        <w:start w:val="1"/>
        <w:numFmt w:val="decimal"/>
        <w:lvlText w:val="%1."/>
        <w:lvlJc w:val="left"/>
        <w:pPr>
          <w:ind w:left="360" w:hanging="360"/>
        </w:pPr>
        <w:rPr>
          <w:rFonts w:hint="default"/>
        </w:rPr>
      </w:lvl>
    </w:lvlOverride>
    <w:lvlOverride w:ilvl="1">
      <w:lvl w:ilvl="1">
        <w:start w:val="1"/>
        <w:numFmt w:val="decimal"/>
        <w:lvlText w:val="2.%2."/>
        <w:lvlJc w:val="left"/>
        <w:pPr>
          <w:ind w:left="792" w:hanging="432"/>
        </w:pPr>
        <w:rPr>
          <w:rFonts w:hint="default"/>
        </w:rPr>
      </w:lvl>
    </w:lvlOverride>
    <w:lvlOverride w:ilvl="2">
      <w:lvl w:ilvl="2">
        <w:start w:val="1"/>
        <w:numFmt w:val="decimal"/>
        <w:lvlText w:val="2.%2.%3."/>
        <w:lvlJc w:val="left"/>
        <w:pPr>
          <w:ind w:left="1224" w:hanging="504"/>
        </w:pPr>
        <w:rPr>
          <w:rFonts w:hint="default"/>
          <w:sz w:val="24"/>
          <w:szCs w:val="24"/>
        </w:rPr>
      </w:lvl>
    </w:lvlOverride>
    <w:lvlOverride w:ilvl="3">
      <w:lvl w:ilvl="3">
        <w:start w:val="1"/>
        <w:numFmt w:val="decimal"/>
        <w:lvlText w:val="%1.%2.%3.%4."/>
        <w:lvlJc w:val="left"/>
        <w:pPr>
          <w:ind w:left="1728" w:hanging="648"/>
        </w:pPr>
        <w:rPr>
          <w:rFonts w:hint="default"/>
          <w:b/>
          <w:bCs w:val="0"/>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4">
    <w:abstractNumId w:val="69"/>
  </w:num>
  <w:num w:numId="15">
    <w:abstractNumId w:val="89"/>
  </w:num>
  <w:num w:numId="16">
    <w:abstractNumId w:val="47"/>
  </w:num>
  <w:num w:numId="17">
    <w:abstractNumId w:val="84"/>
  </w:num>
  <w:num w:numId="18">
    <w:abstractNumId w:val="35"/>
  </w:num>
  <w:num w:numId="19">
    <w:abstractNumId w:val="31"/>
  </w:num>
  <w:num w:numId="20">
    <w:abstractNumId w:val="23"/>
  </w:num>
  <w:num w:numId="21">
    <w:abstractNumId w:val="83"/>
  </w:num>
  <w:num w:numId="22">
    <w:abstractNumId w:val="60"/>
  </w:num>
  <w:num w:numId="23">
    <w:abstractNumId w:val="64"/>
  </w:num>
  <w:num w:numId="24">
    <w:abstractNumId w:val="93"/>
  </w:num>
  <w:num w:numId="25">
    <w:abstractNumId w:val="2"/>
  </w:num>
  <w:num w:numId="26">
    <w:abstractNumId w:val="27"/>
  </w:num>
  <w:num w:numId="27">
    <w:abstractNumId w:val="37"/>
  </w:num>
  <w:num w:numId="28">
    <w:abstractNumId w:val="21"/>
  </w:num>
  <w:num w:numId="29">
    <w:abstractNumId w:val="82"/>
  </w:num>
  <w:num w:numId="30">
    <w:abstractNumId w:val="13"/>
  </w:num>
  <w:num w:numId="31">
    <w:abstractNumId w:val="72"/>
  </w:num>
  <w:num w:numId="32">
    <w:abstractNumId w:val="71"/>
  </w:num>
  <w:num w:numId="33">
    <w:abstractNumId w:val="78"/>
  </w:num>
  <w:num w:numId="34">
    <w:abstractNumId w:val="57"/>
  </w:num>
  <w:num w:numId="35">
    <w:abstractNumId w:val="56"/>
  </w:num>
  <w:num w:numId="36">
    <w:abstractNumId w:val="44"/>
  </w:num>
  <w:num w:numId="37">
    <w:abstractNumId w:val="90"/>
  </w:num>
  <w:num w:numId="38">
    <w:abstractNumId w:val="24"/>
  </w:num>
  <w:num w:numId="39">
    <w:abstractNumId w:val="76"/>
  </w:num>
  <w:num w:numId="40">
    <w:abstractNumId w:val="49"/>
  </w:num>
  <w:num w:numId="41">
    <w:abstractNumId w:val="46"/>
  </w:num>
  <w:num w:numId="42">
    <w:abstractNumId w:val="34"/>
  </w:num>
  <w:num w:numId="43">
    <w:abstractNumId w:val="74"/>
  </w:num>
  <w:num w:numId="44">
    <w:abstractNumId w:val="98"/>
  </w:num>
  <w:num w:numId="45">
    <w:abstractNumId w:val="40"/>
  </w:num>
  <w:num w:numId="46">
    <w:abstractNumId w:val="10"/>
  </w:num>
  <w:num w:numId="47">
    <w:abstractNumId w:val="53"/>
  </w:num>
  <w:num w:numId="48">
    <w:abstractNumId w:val="80"/>
  </w:num>
  <w:num w:numId="49">
    <w:abstractNumId w:val="62"/>
  </w:num>
  <w:num w:numId="50">
    <w:abstractNumId w:val="1"/>
  </w:num>
  <w:num w:numId="51">
    <w:abstractNumId w:val="55"/>
  </w:num>
  <w:num w:numId="52">
    <w:abstractNumId w:val="59"/>
  </w:num>
  <w:num w:numId="53">
    <w:abstractNumId w:val="39"/>
  </w:num>
  <w:num w:numId="54">
    <w:abstractNumId w:val="26"/>
  </w:num>
  <w:num w:numId="55">
    <w:abstractNumId w:val="61"/>
  </w:num>
  <w:num w:numId="56">
    <w:abstractNumId w:val="17"/>
  </w:num>
  <w:num w:numId="57">
    <w:abstractNumId w:val="85"/>
  </w:num>
  <w:num w:numId="58">
    <w:abstractNumId w:val="16"/>
  </w:num>
  <w:num w:numId="59">
    <w:abstractNumId w:val="20"/>
  </w:num>
  <w:num w:numId="60">
    <w:abstractNumId w:val="81"/>
  </w:num>
  <w:num w:numId="61">
    <w:abstractNumId w:val="87"/>
  </w:num>
  <w:num w:numId="62">
    <w:abstractNumId w:val="70"/>
  </w:num>
  <w:num w:numId="63">
    <w:abstractNumId w:val="88"/>
  </w:num>
  <w:num w:numId="64">
    <w:abstractNumId w:val="54"/>
  </w:num>
  <w:num w:numId="65">
    <w:abstractNumId w:val="66"/>
  </w:num>
  <w:num w:numId="66">
    <w:abstractNumId w:val="95"/>
  </w:num>
  <w:num w:numId="67">
    <w:abstractNumId w:val="75"/>
  </w:num>
  <w:num w:numId="68">
    <w:abstractNumId w:val="45"/>
  </w:num>
  <w:num w:numId="69">
    <w:abstractNumId w:val="65"/>
  </w:num>
  <w:num w:numId="70">
    <w:abstractNumId w:val="43"/>
  </w:num>
  <w:num w:numId="71">
    <w:abstractNumId w:val="6"/>
  </w:num>
  <w:num w:numId="72">
    <w:abstractNumId w:val="63"/>
  </w:num>
  <w:num w:numId="73">
    <w:abstractNumId w:val="41"/>
  </w:num>
  <w:num w:numId="74">
    <w:abstractNumId w:val="86"/>
  </w:num>
  <w:num w:numId="75">
    <w:abstractNumId w:val="91"/>
  </w:num>
  <w:num w:numId="76">
    <w:abstractNumId w:val="33"/>
  </w:num>
  <w:num w:numId="77">
    <w:abstractNumId w:val="4"/>
  </w:num>
  <w:num w:numId="78">
    <w:abstractNumId w:val="79"/>
  </w:num>
  <w:num w:numId="79">
    <w:abstractNumId w:val="77"/>
  </w:num>
  <w:num w:numId="80">
    <w:abstractNumId w:val="29"/>
  </w:num>
  <w:num w:numId="81">
    <w:abstractNumId w:val="96"/>
  </w:num>
  <w:num w:numId="82">
    <w:abstractNumId w:val="67"/>
  </w:num>
  <w:num w:numId="83">
    <w:abstractNumId w:val="7"/>
  </w:num>
  <w:num w:numId="84">
    <w:abstractNumId w:val="30"/>
  </w:num>
  <w:num w:numId="85">
    <w:abstractNumId w:val="18"/>
  </w:num>
  <w:num w:numId="86">
    <w:abstractNumId w:val="15"/>
  </w:num>
  <w:num w:numId="87">
    <w:abstractNumId w:val="28"/>
  </w:num>
  <w:num w:numId="88">
    <w:abstractNumId w:val="58"/>
  </w:num>
  <w:num w:numId="89">
    <w:abstractNumId w:val="14"/>
  </w:num>
  <w:num w:numId="90">
    <w:abstractNumId w:val="12"/>
  </w:num>
  <w:num w:numId="91">
    <w:abstractNumId w:val="38"/>
  </w:num>
  <w:num w:numId="92">
    <w:abstractNumId w:val="68"/>
  </w:num>
  <w:num w:numId="93">
    <w:abstractNumId w:val="22"/>
  </w:num>
  <w:num w:numId="94">
    <w:abstractNumId w:val="5"/>
  </w:num>
  <w:num w:numId="95">
    <w:abstractNumId w:val="50"/>
  </w:num>
  <w:num w:numId="96">
    <w:abstractNumId w:val="32"/>
  </w:num>
  <w:num w:numId="97">
    <w:abstractNumId w:val="11"/>
  </w:num>
  <w:num w:numId="98">
    <w:abstractNumId w:val="3"/>
  </w:num>
  <w:num w:numId="99">
    <w:abstractNumId w:val="36"/>
  </w:num>
  <w:numIdMacAtCleanup w:val="9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ndy permana">
    <w15:presenceInfo w15:providerId="Windows Live" w15:userId="3f7ea5fb7168b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en-ID"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4B3B"/>
    <w:rsid w:val="00001173"/>
    <w:rsid w:val="0000555D"/>
    <w:rsid w:val="00010263"/>
    <w:rsid w:val="0001594E"/>
    <w:rsid w:val="00024D36"/>
    <w:rsid w:val="00030EE0"/>
    <w:rsid w:val="00031A7A"/>
    <w:rsid w:val="00032F97"/>
    <w:rsid w:val="000352FD"/>
    <w:rsid w:val="00036F3E"/>
    <w:rsid w:val="00041110"/>
    <w:rsid w:val="000436D4"/>
    <w:rsid w:val="00074361"/>
    <w:rsid w:val="00075F13"/>
    <w:rsid w:val="0008275C"/>
    <w:rsid w:val="000911FF"/>
    <w:rsid w:val="00094A46"/>
    <w:rsid w:val="000B058B"/>
    <w:rsid w:val="000D0D9F"/>
    <w:rsid w:val="000D6ECA"/>
    <w:rsid w:val="000F649F"/>
    <w:rsid w:val="001047F8"/>
    <w:rsid w:val="00107934"/>
    <w:rsid w:val="001108BC"/>
    <w:rsid w:val="00133FAE"/>
    <w:rsid w:val="00144F8C"/>
    <w:rsid w:val="00146B50"/>
    <w:rsid w:val="00164AA8"/>
    <w:rsid w:val="00176DCC"/>
    <w:rsid w:val="0017719B"/>
    <w:rsid w:val="00183A7D"/>
    <w:rsid w:val="001B21A1"/>
    <w:rsid w:val="001B711B"/>
    <w:rsid w:val="001D4B4B"/>
    <w:rsid w:val="001E0DD8"/>
    <w:rsid w:val="001E61B4"/>
    <w:rsid w:val="001E7D48"/>
    <w:rsid w:val="001F34F6"/>
    <w:rsid w:val="001F588F"/>
    <w:rsid w:val="001F70EB"/>
    <w:rsid w:val="00202253"/>
    <w:rsid w:val="002039AE"/>
    <w:rsid w:val="00203A2D"/>
    <w:rsid w:val="00236198"/>
    <w:rsid w:val="002415EB"/>
    <w:rsid w:val="00243B2E"/>
    <w:rsid w:val="00243F5D"/>
    <w:rsid w:val="00250B03"/>
    <w:rsid w:val="00254148"/>
    <w:rsid w:val="002560DE"/>
    <w:rsid w:val="00280AA2"/>
    <w:rsid w:val="002825B9"/>
    <w:rsid w:val="00284428"/>
    <w:rsid w:val="002A12F0"/>
    <w:rsid w:val="002B1368"/>
    <w:rsid w:val="002B4130"/>
    <w:rsid w:val="002B65CB"/>
    <w:rsid w:val="002C3563"/>
    <w:rsid w:val="002D391A"/>
    <w:rsid w:val="00304601"/>
    <w:rsid w:val="00306C77"/>
    <w:rsid w:val="00310A72"/>
    <w:rsid w:val="00311699"/>
    <w:rsid w:val="0033402E"/>
    <w:rsid w:val="00334B57"/>
    <w:rsid w:val="00336A6D"/>
    <w:rsid w:val="003376A4"/>
    <w:rsid w:val="00340D65"/>
    <w:rsid w:val="0034402B"/>
    <w:rsid w:val="003579C9"/>
    <w:rsid w:val="0036089F"/>
    <w:rsid w:val="00374190"/>
    <w:rsid w:val="0038454E"/>
    <w:rsid w:val="003B167E"/>
    <w:rsid w:val="003B39CA"/>
    <w:rsid w:val="003B7B73"/>
    <w:rsid w:val="003C15DE"/>
    <w:rsid w:val="003C1E5E"/>
    <w:rsid w:val="003C6253"/>
    <w:rsid w:val="003D3850"/>
    <w:rsid w:val="003D75A0"/>
    <w:rsid w:val="003E3D98"/>
    <w:rsid w:val="004009D1"/>
    <w:rsid w:val="00412C0A"/>
    <w:rsid w:val="00424765"/>
    <w:rsid w:val="004269F4"/>
    <w:rsid w:val="004308F4"/>
    <w:rsid w:val="00457FD0"/>
    <w:rsid w:val="00473AAA"/>
    <w:rsid w:val="00475237"/>
    <w:rsid w:val="0047538E"/>
    <w:rsid w:val="0049092F"/>
    <w:rsid w:val="0049121C"/>
    <w:rsid w:val="004956EE"/>
    <w:rsid w:val="004976A7"/>
    <w:rsid w:val="004B27C6"/>
    <w:rsid w:val="004C068D"/>
    <w:rsid w:val="004D260B"/>
    <w:rsid w:val="004D6EFA"/>
    <w:rsid w:val="00505173"/>
    <w:rsid w:val="00510F07"/>
    <w:rsid w:val="00515958"/>
    <w:rsid w:val="00520218"/>
    <w:rsid w:val="00522685"/>
    <w:rsid w:val="00523C84"/>
    <w:rsid w:val="00525092"/>
    <w:rsid w:val="00527006"/>
    <w:rsid w:val="0053584C"/>
    <w:rsid w:val="00544DD5"/>
    <w:rsid w:val="005602D2"/>
    <w:rsid w:val="00581012"/>
    <w:rsid w:val="00582BC5"/>
    <w:rsid w:val="00591C88"/>
    <w:rsid w:val="00596C87"/>
    <w:rsid w:val="005A20B7"/>
    <w:rsid w:val="005B6D56"/>
    <w:rsid w:val="005C4710"/>
    <w:rsid w:val="005C54F5"/>
    <w:rsid w:val="005C7F3B"/>
    <w:rsid w:val="005D2380"/>
    <w:rsid w:val="005D3CEE"/>
    <w:rsid w:val="005D57D4"/>
    <w:rsid w:val="005F3E31"/>
    <w:rsid w:val="005F5A61"/>
    <w:rsid w:val="005F702B"/>
    <w:rsid w:val="006004F1"/>
    <w:rsid w:val="00620DFD"/>
    <w:rsid w:val="00630970"/>
    <w:rsid w:val="006473A4"/>
    <w:rsid w:val="00650FC0"/>
    <w:rsid w:val="00654492"/>
    <w:rsid w:val="0065593D"/>
    <w:rsid w:val="006665EA"/>
    <w:rsid w:val="00687F83"/>
    <w:rsid w:val="00693FD1"/>
    <w:rsid w:val="0069567A"/>
    <w:rsid w:val="006B0D25"/>
    <w:rsid w:val="006C4D58"/>
    <w:rsid w:val="006D0BD8"/>
    <w:rsid w:val="006D1526"/>
    <w:rsid w:val="006E4CDC"/>
    <w:rsid w:val="006E6886"/>
    <w:rsid w:val="006F5596"/>
    <w:rsid w:val="006F7D03"/>
    <w:rsid w:val="007014E3"/>
    <w:rsid w:val="00706948"/>
    <w:rsid w:val="00714D60"/>
    <w:rsid w:val="00742511"/>
    <w:rsid w:val="00762058"/>
    <w:rsid w:val="00777858"/>
    <w:rsid w:val="00780C9C"/>
    <w:rsid w:val="007904DC"/>
    <w:rsid w:val="007A2054"/>
    <w:rsid w:val="007A2056"/>
    <w:rsid w:val="007A6D1B"/>
    <w:rsid w:val="007A7FC4"/>
    <w:rsid w:val="007B0BF2"/>
    <w:rsid w:val="007B226D"/>
    <w:rsid w:val="007C2C1E"/>
    <w:rsid w:val="007C64ED"/>
    <w:rsid w:val="008041DB"/>
    <w:rsid w:val="00807659"/>
    <w:rsid w:val="00813810"/>
    <w:rsid w:val="00830722"/>
    <w:rsid w:val="00843777"/>
    <w:rsid w:val="008473BD"/>
    <w:rsid w:val="0085691D"/>
    <w:rsid w:val="008674D4"/>
    <w:rsid w:val="00867E4C"/>
    <w:rsid w:val="00882587"/>
    <w:rsid w:val="00883782"/>
    <w:rsid w:val="00884302"/>
    <w:rsid w:val="008857A0"/>
    <w:rsid w:val="00886A8B"/>
    <w:rsid w:val="00894912"/>
    <w:rsid w:val="00897E34"/>
    <w:rsid w:val="008A4495"/>
    <w:rsid w:val="008B1D62"/>
    <w:rsid w:val="008B2388"/>
    <w:rsid w:val="008E10B5"/>
    <w:rsid w:val="008E15AD"/>
    <w:rsid w:val="008E43CD"/>
    <w:rsid w:val="008E7819"/>
    <w:rsid w:val="009043F2"/>
    <w:rsid w:val="00935BA0"/>
    <w:rsid w:val="00944F25"/>
    <w:rsid w:val="0095507B"/>
    <w:rsid w:val="009624DC"/>
    <w:rsid w:val="00966629"/>
    <w:rsid w:val="009945E1"/>
    <w:rsid w:val="009B090B"/>
    <w:rsid w:val="009B11B6"/>
    <w:rsid w:val="009D3E29"/>
    <w:rsid w:val="009D5EF9"/>
    <w:rsid w:val="009F410A"/>
    <w:rsid w:val="009F529C"/>
    <w:rsid w:val="00A02DFD"/>
    <w:rsid w:val="00A04792"/>
    <w:rsid w:val="00A16644"/>
    <w:rsid w:val="00A2706F"/>
    <w:rsid w:val="00A316D0"/>
    <w:rsid w:val="00A53C54"/>
    <w:rsid w:val="00A56C3C"/>
    <w:rsid w:val="00A5783C"/>
    <w:rsid w:val="00A66D6F"/>
    <w:rsid w:val="00A9762F"/>
    <w:rsid w:val="00A97B77"/>
    <w:rsid w:val="00AA0F1E"/>
    <w:rsid w:val="00AA40DD"/>
    <w:rsid w:val="00AA77A8"/>
    <w:rsid w:val="00AB1B5F"/>
    <w:rsid w:val="00AB30BA"/>
    <w:rsid w:val="00AB7141"/>
    <w:rsid w:val="00AC5E36"/>
    <w:rsid w:val="00AD3820"/>
    <w:rsid w:val="00AE5D5E"/>
    <w:rsid w:val="00AF3102"/>
    <w:rsid w:val="00AF51AF"/>
    <w:rsid w:val="00B136BC"/>
    <w:rsid w:val="00B1397D"/>
    <w:rsid w:val="00B141CC"/>
    <w:rsid w:val="00B323AD"/>
    <w:rsid w:val="00B66C36"/>
    <w:rsid w:val="00B67704"/>
    <w:rsid w:val="00B73B89"/>
    <w:rsid w:val="00B82269"/>
    <w:rsid w:val="00B824E6"/>
    <w:rsid w:val="00B93D75"/>
    <w:rsid w:val="00BA48C8"/>
    <w:rsid w:val="00BB03C9"/>
    <w:rsid w:val="00BB7E8C"/>
    <w:rsid w:val="00BC2FC8"/>
    <w:rsid w:val="00BC43DC"/>
    <w:rsid w:val="00BC5BAF"/>
    <w:rsid w:val="00BD6568"/>
    <w:rsid w:val="00BF07ED"/>
    <w:rsid w:val="00C0358F"/>
    <w:rsid w:val="00C1490F"/>
    <w:rsid w:val="00C173CD"/>
    <w:rsid w:val="00C310CE"/>
    <w:rsid w:val="00C3118B"/>
    <w:rsid w:val="00C3789F"/>
    <w:rsid w:val="00C41034"/>
    <w:rsid w:val="00C44D6A"/>
    <w:rsid w:val="00C46165"/>
    <w:rsid w:val="00C46702"/>
    <w:rsid w:val="00C64B28"/>
    <w:rsid w:val="00C6695F"/>
    <w:rsid w:val="00C9491B"/>
    <w:rsid w:val="00C95D29"/>
    <w:rsid w:val="00CA094C"/>
    <w:rsid w:val="00CA2702"/>
    <w:rsid w:val="00CA4F7C"/>
    <w:rsid w:val="00CA50B9"/>
    <w:rsid w:val="00CA5331"/>
    <w:rsid w:val="00CB28E9"/>
    <w:rsid w:val="00CB2AE3"/>
    <w:rsid w:val="00CB49B3"/>
    <w:rsid w:val="00CC1200"/>
    <w:rsid w:val="00CC2AAB"/>
    <w:rsid w:val="00CD303A"/>
    <w:rsid w:val="00CE27D4"/>
    <w:rsid w:val="00CF23F4"/>
    <w:rsid w:val="00CF4F3D"/>
    <w:rsid w:val="00CF4FF1"/>
    <w:rsid w:val="00D057A3"/>
    <w:rsid w:val="00D2468D"/>
    <w:rsid w:val="00D25BDC"/>
    <w:rsid w:val="00D36E74"/>
    <w:rsid w:val="00D375F5"/>
    <w:rsid w:val="00D37C24"/>
    <w:rsid w:val="00D502F6"/>
    <w:rsid w:val="00D529AC"/>
    <w:rsid w:val="00D7196C"/>
    <w:rsid w:val="00D72C02"/>
    <w:rsid w:val="00D77577"/>
    <w:rsid w:val="00DA2540"/>
    <w:rsid w:val="00DA277A"/>
    <w:rsid w:val="00DB77E7"/>
    <w:rsid w:val="00DC20C6"/>
    <w:rsid w:val="00DC444B"/>
    <w:rsid w:val="00DC7DAA"/>
    <w:rsid w:val="00DD0DC5"/>
    <w:rsid w:val="00DE3473"/>
    <w:rsid w:val="00DE4B3B"/>
    <w:rsid w:val="00DE660A"/>
    <w:rsid w:val="00DF4905"/>
    <w:rsid w:val="00E0720A"/>
    <w:rsid w:val="00E07835"/>
    <w:rsid w:val="00E3306D"/>
    <w:rsid w:val="00E43C1C"/>
    <w:rsid w:val="00E51512"/>
    <w:rsid w:val="00E601D9"/>
    <w:rsid w:val="00E60DEC"/>
    <w:rsid w:val="00E66EC7"/>
    <w:rsid w:val="00E700F5"/>
    <w:rsid w:val="00E90492"/>
    <w:rsid w:val="00E94A94"/>
    <w:rsid w:val="00EA14BF"/>
    <w:rsid w:val="00EB40A0"/>
    <w:rsid w:val="00EC3792"/>
    <w:rsid w:val="00ED4BA3"/>
    <w:rsid w:val="00EF60F9"/>
    <w:rsid w:val="00F054BC"/>
    <w:rsid w:val="00F238AE"/>
    <w:rsid w:val="00F44171"/>
    <w:rsid w:val="00F5414F"/>
    <w:rsid w:val="00F54194"/>
    <w:rsid w:val="00F65200"/>
    <w:rsid w:val="00F73122"/>
    <w:rsid w:val="00F934BA"/>
    <w:rsid w:val="00F972CA"/>
    <w:rsid w:val="00FA11B6"/>
    <w:rsid w:val="00FB015A"/>
    <w:rsid w:val="00FC0143"/>
    <w:rsid w:val="00FD30DA"/>
    <w:rsid w:val="00FD4DD3"/>
    <w:rsid w:val="00FE0CDB"/>
    <w:rsid w:val="00FF3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CF31AD"/>
  <w15:docId w15:val="{1A929CF7-1DFC-4638-9E91-01DD00B7A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4B3B"/>
  </w:style>
  <w:style w:type="paragraph" w:styleId="Heading1">
    <w:name w:val="heading 1"/>
    <w:basedOn w:val="Normal"/>
    <w:next w:val="Normal"/>
    <w:link w:val="Heading1Char"/>
    <w:uiPriority w:val="9"/>
    <w:qFormat/>
    <w:rsid w:val="00B323AD"/>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semiHidden/>
    <w:unhideWhenUsed/>
    <w:qFormat/>
    <w:rsid w:val="0052700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A9762F"/>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A9762F"/>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976A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7">
    <w:name w:val="heading 7"/>
    <w:basedOn w:val="Normal"/>
    <w:next w:val="Normal"/>
    <w:link w:val="Heading7Char"/>
    <w:uiPriority w:val="9"/>
    <w:semiHidden/>
    <w:unhideWhenUsed/>
    <w:qFormat/>
    <w:rsid w:val="005B6D5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semiHidden/>
    <w:unhideWhenUsed/>
    <w:qFormat/>
    <w:rsid w:val="00075F1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Body of text,List Paragraph1,Colorful List - Accent 11,daftar psutaka"/>
    <w:basedOn w:val="Normal"/>
    <w:link w:val="ListParagraphChar"/>
    <w:uiPriority w:val="34"/>
    <w:qFormat/>
    <w:rsid w:val="00DE4B3B"/>
    <w:pPr>
      <w:ind w:left="720"/>
      <w:contextualSpacing/>
    </w:pPr>
  </w:style>
  <w:style w:type="paragraph" w:styleId="NoSpacing">
    <w:name w:val="No Spacing"/>
    <w:uiPriority w:val="1"/>
    <w:rsid w:val="00DE4B3B"/>
    <w:pPr>
      <w:spacing w:after="0" w:line="240" w:lineRule="auto"/>
      <w:jc w:val="center"/>
    </w:pPr>
  </w:style>
  <w:style w:type="paragraph" w:styleId="BalloonText">
    <w:name w:val="Balloon Text"/>
    <w:basedOn w:val="Normal"/>
    <w:link w:val="BalloonTextChar"/>
    <w:uiPriority w:val="99"/>
    <w:semiHidden/>
    <w:unhideWhenUsed/>
    <w:rsid w:val="00BC43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3DC"/>
    <w:rPr>
      <w:rFonts w:ascii="Tahoma" w:eastAsiaTheme="minorEastAsia" w:hAnsi="Tahoma" w:cs="Tahoma"/>
      <w:sz w:val="16"/>
      <w:szCs w:val="16"/>
      <w:lang w:val="id-ID" w:eastAsia="id-ID"/>
    </w:rPr>
  </w:style>
  <w:style w:type="paragraph" w:styleId="NormalWeb">
    <w:name w:val="Normal (Web)"/>
    <w:basedOn w:val="Normal"/>
    <w:uiPriority w:val="99"/>
    <w:unhideWhenUsed/>
    <w:rsid w:val="00311699"/>
    <w:pPr>
      <w:spacing w:before="100" w:beforeAutospacing="1" w:after="100" w:afterAutospacing="1" w:line="240" w:lineRule="auto"/>
    </w:pPr>
    <w:rPr>
      <w:rFonts w:ascii="Calibri" w:eastAsia="Times New Roman" w:hAnsi="Calibri"/>
    </w:rPr>
  </w:style>
  <w:style w:type="character" w:customStyle="1" w:styleId="apple-style-span">
    <w:name w:val="apple-style-span"/>
    <w:basedOn w:val="DefaultParagraphFont"/>
    <w:rsid w:val="00311699"/>
    <w:rPr>
      <w:rFonts w:cs="Times New Roman"/>
    </w:rPr>
  </w:style>
  <w:style w:type="table" w:styleId="TableGrid">
    <w:name w:val="Table Grid"/>
    <w:basedOn w:val="TableNormal"/>
    <w:uiPriority w:val="59"/>
    <w:rsid w:val="00596C87"/>
    <w:pPr>
      <w:spacing w:after="0" w:line="240" w:lineRule="auto"/>
    </w:pPr>
    <w:rPr>
      <w:rFonts w:eastAsiaTheme="minorEastAsia"/>
      <w:lang w:val="id-ID" w:eastAsia="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578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83C"/>
    <w:rPr>
      <w:rFonts w:eastAsiaTheme="minorEastAsia"/>
      <w:lang w:val="id-ID" w:eastAsia="id-ID"/>
    </w:rPr>
  </w:style>
  <w:style w:type="paragraph" w:styleId="Footer">
    <w:name w:val="footer"/>
    <w:basedOn w:val="Normal"/>
    <w:link w:val="FooterChar"/>
    <w:uiPriority w:val="99"/>
    <w:unhideWhenUsed/>
    <w:rsid w:val="00A578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83C"/>
    <w:rPr>
      <w:rFonts w:eastAsiaTheme="minorEastAsia"/>
      <w:lang w:val="id-ID" w:eastAsia="id-ID"/>
    </w:rPr>
  </w:style>
  <w:style w:type="character" w:customStyle="1" w:styleId="ListParagraphChar">
    <w:name w:val="List Paragraph Char"/>
    <w:aliases w:val="kepala 1 Char,Body of text Char,List Paragraph1 Char,Colorful List - Accent 11 Char,daftar psutaka Char"/>
    <w:link w:val="ListParagraph"/>
    <w:uiPriority w:val="34"/>
    <w:qFormat/>
    <w:locked/>
    <w:rsid w:val="00304601"/>
    <w:rPr>
      <w:lang w:val="id-ID"/>
    </w:rPr>
  </w:style>
  <w:style w:type="character" w:styleId="CommentReference">
    <w:name w:val="annotation reference"/>
    <w:basedOn w:val="DefaultParagraphFont"/>
    <w:uiPriority w:val="99"/>
    <w:semiHidden/>
    <w:unhideWhenUsed/>
    <w:rsid w:val="006C4D58"/>
    <w:rPr>
      <w:sz w:val="16"/>
      <w:szCs w:val="16"/>
    </w:rPr>
  </w:style>
  <w:style w:type="paragraph" w:styleId="CommentText">
    <w:name w:val="annotation text"/>
    <w:basedOn w:val="Normal"/>
    <w:link w:val="CommentTextChar"/>
    <w:uiPriority w:val="99"/>
    <w:semiHidden/>
    <w:unhideWhenUsed/>
    <w:rsid w:val="006C4D58"/>
    <w:pPr>
      <w:spacing w:line="240" w:lineRule="auto"/>
    </w:pPr>
    <w:rPr>
      <w:sz w:val="20"/>
      <w:szCs w:val="20"/>
    </w:rPr>
  </w:style>
  <w:style w:type="character" w:customStyle="1" w:styleId="CommentTextChar">
    <w:name w:val="Comment Text Char"/>
    <w:basedOn w:val="DefaultParagraphFont"/>
    <w:link w:val="CommentText"/>
    <w:uiPriority w:val="99"/>
    <w:semiHidden/>
    <w:rsid w:val="006C4D58"/>
    <w:rPr>
      <w:rFonts w:eastAsiaTheme="minorEastAsia"/>
      <w:sz w:val="20"/>
      <w:szCs w:val="20"/>
      <w:lang w:val="id-ID" w:eastAsia="id-ID"/>
    </w:rPr>
  </w:style>
  <w:style w:type="paragraph" w:styleId="CommentSubject">
    <w:name w:val="annotation subject"/>
    <w:basedOn w:val="CommentText"/>
    <w:next w:val="CommentText"/>
    <w:link w:val="CommentSubjectChar"/>
    <w:uiPriority w:val="99"/>
    <w:semiHidden/>
    <w:unhideWhenUsed/>
    <w:rsid w:val="006C4D58"/>
    <w:rPr>
      <w:b/>
      <w:bCs/>
    </w:rPr>
  </w:style>
  <w:style w:type="character" w:customStyle="1" w:styleId="CommentSubjectChar">
    <w:name w:val="Comment Subject Char"/>
    <w:basedOn w:val="CommentTextChar"/>
    <w:link w:val="CommentSubject"/>
    <w:uiPriority w:val="99"/>
    <w:semiHidden/>
    <w:rsid w:val="006C4D58"/>
    <w:rPr>
      <w:rFonts w:eastAsiaTheme="minorEastAsia"/>
      <w:b/>
      <w:bCs/>
      <w:sz w:val="20"/>
      <w:szCs w:val="20"/>
      <w:lang w:val="id-ID" w:eastAsia="id-ID"/>
    </w:rPr>
  </w:style>
  <w:style w:type="character" w:styleId="Strong">
    <w:name w:val="Strong"/>
    <w:basedOn w:val="DefaultParagraphFont"/>
    <w:uiPriority w:val="22"/>
    <w:qFormat/>
    <w:rsid w:val="0017719B"/>
    <w:rPr>
      <w:b/>
      <w:bCs/>
    </w:rPr>
  </w:style>
  <w:style w:type="character" w:customStyle="1" w:styleId="Heading1Char">
    <w:name w:val="Heading 1 Char"/>
    <w:basedOn w:val="DefaultParagraphFont"/>
    <w:link w:val="Heading1"/>
    <w:uiPriority w:val="9"/>
    <w:rsid w:val="00B323AD"/>
    <w:rPr>
      <w:rFonts w:ascii="Calibri Light" w:eastAsia="SimSun" w:hAnsi="Calibri Light" w:cs="Times New Roman"/>
      <w:color w:val="2E74B5"/>
      <w:sz w:val="32"/>
      <w:szCs w:val="32"/>
    </w:rPr>
  </w:style>
  <w:style w:type="paragraph" w:styleId="Title">
    <w:name w:val="Title"/>
    <w:basedOn w:val="Normal"/>
    <w:link w:val="TitleChar"/>
    <w:uiPriority w:val="10"/>
    <w:qFormat/>
    <w:rsid w:val="00F65200"/>
    <w:pPr>
      <w:spacing w:after="0" w:line="360" w:lineRule="auto"/>
      <w:jc w:val="center"/>
    </w:pPr>
    <w:rPr>
      <w:rFonts w:eastAsia="Times New Roman"/>
      <w:b/>
      <w:bCs/>
      <w:lang w:val="x-none" w:eastAsia="x-none"/>
    </w:rPr>
  </w:style>
  <w:style w:type="character" w:customStyle="1" w:styleId="TitleChar">
    <w:name w:val="Title Char"/>
    <w:basedOn w:val="DefaultParagraphFont"/>
    <w:link w:val="Title"/>
    <w:uiPriority w:val="10"/>
    <w:rsid w:val="00F65200"/>
    <w:rPr>
      <w:rFonts w:ascii="Times New Roman" w:eastAsia="Times New Roman" w:hAnsi="Times New Roman" w:cs="Times New Roman"/>
      <w:b/>
      <w:bCs/>
      <w:sz w:val="24"/>
      <w:szCs w:val="24"/>
      <w:lang w:val="x-none" w:eastAsia="x-none"/>
    </w:rPr>
  </w:style>
  <w:style w:type="paragraph" w:styleId="TOCHeading">
    <w:name w:val="TOC Heading"/>
    <w:basedOn w:val="Heading1"/>
    <w:next w:val="Normal"/>
    <w:uiPriority w:val="39"/>
    <w:qFormat/>
    <w:rsid w:val="00EC3792"/>
    <w:pPr>
      <w:spacing w:line="259" w:lineRule="auto"/>
      <w:outlineLvl w:val="9"/>
    </w:pPr>
  </w:style>
  <w:style w:type="paragraph" w:customStyle="1" w:styleId="BabSkripsi">
    <w:name w:val="Bab Skripsi"/>
    <w:basedOn w:val="Normal"/>
    <w:link w:val="BabSkripsiChar"/>
    <w:rsid w:val="00EC3792"/>
    <w:pPr>
      <w:spacing w:line="480" w:lineRule="auto"/>
      <w:jc w:val="center"/>
    </w:pPr>
    <w:rPr>
      <w:b/>
    </w:rPr>
  </w:style>
  <w:style w:type="paragraph" w:customStyle="1" w:styleId="BabSkripsi1">
    <w:name w:val="Bab Skripsi1"/>
    <w:basedOn w:val="Heading1"/>
    <w:link w:val="BabSkripsi1Char"/>
    <w:rsid w:val="00F73122"/>
    <w:pPr>
      <w:jc w:val="center"/>
    </w:pPr>
    <w:rPr>
      <w:rFonts w:ascii="Times New Roman" w:hAnsi="Times New Roman"/>
      <w:b/>
      <w:color w:val="auto"/>
      <w:sz w:val="24"/>
    </w:rPr>
  </w:style>
  <w:style w:type="character" w:customStyle="1" w:styleId="BabSkripsiChar">
    <w:name w:val="Bab Skripsi Char"/>
    <w:basedOn w:val="DefaultParagraphFont"/>
    <w:link w:val="BabSkripsi"/>
    <w:rsid w:val="00EC3792"/>
    <w:rPr>
      <w:rFonts w:ascii="Times New Roman" w:eastAsiaTheme="minorEastAsia" w:hAnsi="Times New Roman"/>
      <w:b/>
      <w:sz w:val="24"/>
      <w:szCs w:val="24"/>
      <w:lang w:val="id-ID" w:eastAsia="id-ID"/>
    </w:rPr>
  </w:style>
  <w:style w:type="paragraph" w:customStyle="1" w:styleId="Bab">
    <w:name w:val="Bab"/>
    <w:basedOn w:val="Heading1"/>
    <w:link w:val="BabChar"/>
    <w:rsid w:val="00F73122"/>
    <w:pPr>
      <w:spacing w:before="0"/>
      <w:jc w:val="center"/>
    </w:pPr>
    <w:rPr>
      <w:rFonts w:ascii="Times New Roman" w:hAnsi="Times New Roman"/>
      <w:color w:val="auto"/>
      <w:sz w:val="24"/>
    </w:rPr>
  </w:style>
  <w:style w:type="character" w:customStyle="1" w:styleId="BabSkripsi1Char">
    <w:name w:val="Bab Skripsi1 Char"/>
    <w:basedOn w:val="Heading1Char"/>
    <w:link w:val="BabSkripsi1"/>
    <w:rsid w:val="00F73122"/>
    <w:rPr>
      <w:rFonts w:ascii="Times New Roman" w:eastAsia="SimSun" w:hAnsi="Times New Roman" w:cs="Times New Roman"/>
      <w:b/>
      <w:color w:val="2E74B5"/>
      <w:sz w:val="24"/>
      <w:szCs w:val="32"/>
    </w:rPr>
  </w:style>
  <w:style w:type="paragraph" w:customStyle="1" w:styleId="Babb">
    <w:name w:val="Babb"/>
    <w:basedOn w:val="Heading1"/>
    <w:link w:val="BabbChar"/>
    <w:qFormat/>
    <w:rsid w:val="00F73122"/>
    <w:pPr>
      <w:spacing w:line="480" w:lineRule="auto"/>
      <w:jc w:val="center"/>
    </w:pPr>
    <w:rPr>
      <w:rFonts w:ascii="Times New Roman" w:hAnsi="Times New Roman"/>
      <w:b/>
      <w:color w:val="auto"/>
      <w:sz w:val="24"/>
    </w:rPr>
  </w:style>
  <w:style w:type="character" w:customStyle="1" w:styleId="BabChar">
    <w:name w:val="Bab Char"/>
    <w:basedOn w:val="Heading1Char"/>
    <w:link w:val="Bab"/>
    <w:rsid w:val="00F73122"/>
    <w:rPr>
      <w:rFonts w:ascii="Times New Roman" w:eastAsia="SimSun" w:hAnsi="Times New Roman" w:cs="Times New Roman"/>
      <w:color w:val="2E74B5"/>
      <w:sz w:val="24"/>
      <w:szCs w:val="32"/>
    </w:rPr>
  </w:style>
  <w:style w:type="character" w:customStyle="1" w:styleId="BabbChar">
    <w:name w:val="Babb Char"/>
    <w:basedOn w:val="Heading1Char"/>
    <w:link w:val="Babb"/>
    <w:rsid w:val="00F73122"/>
    <w:rPr>
      <w:rFonts w:ascii="Times New Roman" w:eastAsia="SimSun" w:hAnsi="Times New Roman" w:cs="Times New Roman"/>
      <w:b/>
      <w:color w:val="2E74B5"/>
      <w:sz w:val="24"/>
      <w:szCs w:val="32"/>
    </w:rPr>
  </w:style>
  <w:style w:type="character" w:styleId="LineNumber">
    <w:name w:val="line number"/>
    <w:basedOn w:val="DefaultParagraphFont"/>
    <w:uiPriority w:val="99"/>
    <w:semiHidden/>
    <w:unhideWhenUsed/>
    <w:rsid w:val="00687F83"/>
  </w:style>
  <w:style w:type="paragraph" w:styleId="BodyText">
    <w:name w:val="Body Text"/>
    <w:basedOn w:val="Normal"/>
    <w:link w:val="BodyTextChar"/>
    <w:uiPriority w:val="1"/>
    <w:qFormat/>
    <w:rsid w:val="00412C0A"/>
    <w:pPr>
      <w:widowControl w:val="0"/>
      <w:autoSpaceDE w:val="0"/>
      <w:autoSpaceDN w:val="0"/>
      <w:spacing w:after="0" w:line="240" w:lineRule="auto"/>
    </w:pPr>
    <w:rPr>
      <w:rFonts w:eastAsia="Times New Roman"/>
      <w:lang w:val="id"/>
    </w:rPr>
  </w:style>
  <w:style w:type="character" w:customStyle="1" w:styleId="BodyTextChar">
    <w:name w:val="Body Text Char"/>
    <w:basedOn w:val="DefaultParagraphFont"/>
    <w:link w:val="BodyText"/>
    <w:uiPriority w:val="1"/>
    <w:rsid w:val="00412C0A"/>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FD4DD3"/>
    <w:rPr>
      <w:color w:val="0000FF"/>
      <w:u w:val="single"/>
    </w:rPr>
  </w:style>
  <w:style w:type="numbering" w:customStyle="1" w:styleId="Style1">
    <w:name w:val="Style1"/>
    <w:uiPriority w:val="99"/>
    <w:rsid w:val="00FD4DD3"/>
    <w:pPr>
      <w:numPr>
        <w:numId w:val="12"/>
      </w:numPr>
    </w:pPr>
  </w:style>
  <w:style w:type="character" w:styleId="Emphasis">
    <w:name w:val="Emphasis"/>
    <w:basedOn w:val="DefaultParagraphFont"/>
    <w:uiPriority w:val="20"/>
    <w:qFormat/>
    <w:rsid w:val="00CB28E9"/>
    <w:rPr>
      <w:i/>
      <w:iCs/>
    </w:rPr>
  </w:style>
  <w:style w:type="paragraph" w:customStyle="1" w:styleId="BabSkripsi0">
    <w:name w:val="BabSkripsi"/>
    <w:basedOn w:val="Heading1"/>
    <w:link w:val="BabSkripsiChar0"/>
    <w:qFormat/>
    <w:rsid w:val="009043F2"/>
    <w:pPr>
      <w:spacing w:line="480" w:lineRule="auto"/>
      <w:jc w:val="center"/>
    </w:pPr>
    <w:rPr>
      <w:rFonts w:ascii="Times New Roman" w:hAnsi="Times New Roman"/>
      <w:b/>
      <w:color w:val="auto"/>
      <w:sz w:val="24"/>
      <w:szCs w:val="24"/>
    </w:rPr>
  </w:style>
  <w:style w:type="paragraph" w:customStyle="1" w:styleId="SubBabSkripski">
    <w:name w:val="Sub BabSkripski"/>
    <w:basedOn w:val="Heading2"/>
    <w:link w:val="SubBabSkripskiChar"/>
    <w:rsid w:val="00527006"/>
    <w:pPr>
      <w:numPr>
        <w:numId w:val="30"/>
      </w:numPr>
      <w:spacing w:line="480" w:lineRule="auto"/>
    </w:pPr>
    <w:rPr>
      <w:rFonts w:ascii="Times New Roman" w:hAnsi="Times New Roman" w:cs="Times New Roman"/>
      <w:b/>
      <w:color w:val="auto"/>
      <w:sz w:val="24"/>
      <w:szCs w:val="24"/>
    </w:rPr>
  </w:style>
  <w:style w:type="character" w:customStyle="1" w:styleId="BabSkripsiChar0">
    <w:name w:val="BabSkripsi Char"/>
    <w:basedOn w:val="Heading1Char"/>
    <w:link w:val="BabSkripsi0"/>
    <w:rsid w:val="009043F2"/>
    <w:rPr>
      <w:rFonts w:ascii="Times New Roman" w:eastAsia="SimSun" w:hAnsi="Times New Roman" w:cs="Times New Roman"/>
      <w:b/>
      <w:color w:val="2E74B5"/>
      <w:sz w:val="24"/>
      <w:szCs w:val="24"/>
    </w:rPr>
  </w:style>
  <w:style w:type="paragraph" w:customStyle="1" w:styleId="SubBabSkripsi">
    <w:name w:val="Sub BabSkripsi"/>
    <w:basedOn w:val="Heading2"/>
    <w:link w:val="SubBabSkripsiChar"/>
    <w:rsid w:val="00527006"/>
    <w:pPr>
      <w:numPr>
        <w:numId w:val="31"/>
      </w:numPr>
      <w:spacing w:line="480" w:lineRule="auto"/>
    </w:pPr>
    <w:rPr>
      <w:rFonts w:ascii="Times New Roman" w:hAnsi="Times New Roman" w:cs="Times New Roman"/>
      <w:b/>
      <w:color w:val="auto"/>
      <w:sz w:val="24"/>
      <w:szCs w:val="24"/>
    </w:rPr>
  </w:style>
  <w:style w:type="character" w:customStyle="1" w:styleId="Heading2Char">
    <w:name w:val="Heading 2 Char"/>
    <w:basedOn w:val="DefaultParagraphFont"/>
    <w:link w:val="Heading2"/>
    <w:uiPriority w:val="9"/>
    <w:semiHidden/>
    <w:rsid w:val="00527006"/>
    <w:rPr>
      <w:rFonts w:asciiTheme="majorHAnsi" w:eastAsiaTheme="majorEastAsia" w:hAnsiTheme="majorHAnsi" w:cstheme="majorBidi"/>
      <w:color w:val="365F91" w:themeColor="accent1" w:themeShade="BF"/>
      <w:sz w:val="26"/>
      <w:szCs w:val="26"/>
      <w:lang w:val="id-ID" w:eastAsia="id-ID"/>
    </w:rPr>
  </w:style>
  <w:style w:type="character" w:customStyle="1" w:styleId="SubBabSkripskiChar">
    <w:name w:val="Sub BabSkripski Char"/>
    <w:basedOn w:val="Heading2Char"/>
    <w:link w:val="SubBabSkripski"/>
    <w:rsid w:val="00527006"/>
    <w:rPr>
      <w:rFonts w:asciiTheme="majorHAnsi" w:eastAsiaTheme="majorEastAsia" w:hAnsiTheme="majorHAnsi" w:cstheme="majorBidi"/>
      <w:b/>
      <w:color w:val="365F91" w:themeColor="accent1" w:themeShade="BF"/>
      <w:sz w:val="26"/>
      <w:szCs w:val="26"/>
      <w:lang w:val="id-ID" w:eastAsia="id-ID"/>
    </w:rPr>
  </w:style>
  <w:style w:type="paragraph" w:customStyle="1" w:styleId="subbab2">
    <w:name w:val="subbab2"/>
    <w:basedOn w:val="Heading3"/>
    <w:link w:val="subbab2Char"/>
    <w:rsid w:val="00A9762F"/>
    <w:pPr>
      <w:numPr>
        <w:numId w:val="32"/>
      </w:numPr>
      <w:spacing w:line="480" w:lineRule="auto"/>
    </w:pPr>
    <w:rPr>
      <w:rFonts w:ascii="Times New Roman" w:hAnsi="Times New Roman" w:cs="Times New Roman"/>
      <w:b/>
      <w:color w:val="auto"/>
    </w:rPr>
  </w:style>
  <w:style w:type="character" w:customStyle="1" w:styleId="SubBabSkripsiChar">
    <w:name w:val="Sub BabSkripsi Char"/>
    <w:basedOn w:val="Heading2Char"/>
    <w:link w:val="SubBabSkripsi"/>
    <w:rsid w:val="00527006"/>
    <w:rPr>
      <w:rFonts w:asciiTheme="majorHAnsi" w:eastAsiaTheme="majorEastAsia" w:hAnsiTheme="majorHAnsi" w:cstheme="majorBidi"/>
      <w:b/>
      <w:color w:val="365F91" w:themeColor="accent1" w:themeShade="BF"/>
      <w:sz w:val="26"/>
      <w:szCs w:val="26"/>
      <w:lang w:val="id-ID" w:eastAsia="id-ID"/>
    </w:rPr>
  </w:style>
  <w:style w:type="paragraph" w:customStyle="1" w:styleId="subbabtitiktitik">
    <w:name w:val="subbabtitiktitik"/>
    <w:basedOn w:val="Heading4"/>
    <w:link w:val="subbabtitiktitikChar"/>
    <w:rsid w:val="008E10B5"/>
    <w:pPr>
      <w:numPr>
        <w:numId w:val="33"/>
      </w:numPr>
      <w:spacing w:line="480" w:lineRule="auto"/>
    </w:pPr>
    <w:rPr>
      <w:rFonts w:ascii="Times New Roman" w:hAnsi="Times New Roman" w:cs="Times New Roman"/>
      <w:b/>
      <w:i w:val="0"/>
      <w:color w:val="auto"/>
    </w:rPr>
  </w:style>
  <w:style w:type="character" w:customStyle="1" w:styleId="Heading3Char">
    <w:name w:val="Heading 3 Char"/>
    <w:basedOn w:val="DefaultParagraphFont"/>
    <w:link w:val="Heading3"/>
    <w:uiPriority w:val="9"/>
    <w:semiHidden/>
    <w:rsid w:val="00A9762F"/>
    <w:rPr>
      <w:rFonts w:asciiTheme="majorHAnsi" w:eastAsiaTheme="majorEastAsia" w:hAnsiTheme="majorHAnsi" w:cstheme="majorBidi"/>
      <w:color w:val="243F60" w:themeColor="accent1" w:themeShade="7F"/>
      <w:sz w:val="24"/>
      <w:szCs w:val="24"/>
      <w:lang w:val="id-ID" w:eastAsia="id-ID"/>
    </w:rPr>
  </w:style>
  <w:style w:type="character" w:customStyle="1" w:styleId="subbab2Char">
    <w:name w:val="subbab2 Char"/>
    <w:basedOn w:val="Heading3Char"/>
    <w:link w:val="subbab2"/>
    <w:rsid w:val="00A9762F"/>
    <w:rPr>
      <w:rFonts w:asciiTheme="majorHAnsi" w:eastAsiaTheme="majorEastAsia" w:hAnsiTheme="majorHAnsi" w:cstheme="majorBidi"/>
      <w:b/>
      <w:color w:val="243F60" w:themeColor="accent1" w:themeShade="7F"/>
      <w:sz w:val="24"/>
      <w:szCs w:val="24"/>
      <w:lang w:val="id-ID" w:eastAsia="id-ID"/>
    </w:rPr>
  </w:style>
  <w:style w:type="paragraph" w:customStyle="1" w:styleId="2">
    <w:name w:val="2"/>
    <w:basedOn w:val="Heading4"/>
    <w:link w:val="2Char"/>
    <w:rsid w:val="004976A7"/>
    <w:pPr>
      <w:numPr>
        <w:numId w:val="36"/>
      </w:numPr>
      <w:spacing w:line="480" w:lineRule="auto"/>
    </w:pPr>
    <w:rPr>
      <w:rFonts w:ascii="Times New Roman" w:hAnsi="Times New Roman" w:cs="Times New Roman"/>
      <w:b/>
      <w:i w:val="0"/>
      <w:noProof/>
      <w:color w:val="auto"/>
    </w:rPr>
  </w:style>
  <w:style w:type="character" w:customStyle="1" w:styleId="Heading4Char">
    <w:name w:val="Heading 4 Char"/>
    <w:basedOn w:val="DefaultParagraphFont"/>
    <w:link w:val="Heading4"/>
    <w:uiPriority w:val="9"/>
    <w:semiHidden/>
    <w:rsid w:val="00A9762F"/>
    <w:rPr>
      <w:rFonts w:asciiTheme="majorHAnsi" w:eastAsiaTheme="majorEastAsia" w:hAnsiTheme="majorHAnsi" w:cstheme="majorBidi"/>
      <w:i/>
      <w:iCs/>
      <w:color w:val="365F91" w:themeColor="accent1" w:themeShade="BF"/>
      <w:lang w:val="id-ID" w:eastAsia="id-ID"/>
    </w:rPr>
  </w:style>
  <w:style w:type="character" w:customStyle="1" w:styleId="subbabtitiktitikChar">
    <w:name w:val="subbabtitiktitik Char"/>
    <w:basedOn w:val="Heading4Char"/>
    <w:link w:val="subbabtitiktitik"/>
    <w:rsid w:val="00A9762F"/>
    <w:rPr>
      <w:rFonts w:asciiTheme="majorHAnsi" w:eastAsiaTheme="majorEastAsia" w:hAnsiTheme="majorHAnsi" w:cstheme="majorBidi"/>
      <w:b/>
      <w:i w:val="0"/>
      <w:iCs/>
      <w:color w:val="365F91" w:themeColor="accent1" w:themeShade="BF"/>
      <w:lang w:val="id-ID" w:eastAsia="id-ID"/>
    </w:rPr>
  </w:style>
  <w:style w:type="paragraph" w:customStyle="1" w:styleId="211">
    <w:name w:val="2.1.1"/>
    <w:basedOn w:val="Normal"/>
    <w:next w:val="Heading5"/>
    <w:link w:val="211Char"/>
    <w:rsid w:val="004976A7"/>
    <w:pPr>
      <w:numPr>
        <w:numId w:val="37"/>
      </w:numPr>
      <w:spacing w:line="480" w:lineRule="auto"/>
    </w:pPr>
    <w:rPr>
      <w:b/>
    </w:rPr>
  </w:style>
  <w:style w:type="character" w:customStyle="1" w:styleId="2Char">
    <w:name w:val="2 Char"/>
    <w:basedOn w:val="Heading4Char"/>
    <w:link w:val="2"/>
    <w:rsid w:val="004976A7"/>
    <w:rPr>
      <w:rFonts w:asciiTheme="majorHAnsi" w:eastAsiaTheme="majorEastAsia" w:hAnsiTheme="majorHAnsi" w:cstheme="majorBidi"/>
      <w:b/>
      <w:i w:val="0"/>
      <w:iCs/>
      <w:noProof/>
      <w:color w:val="365F91" w:themeColor="accent1" w:themeShade="BF"/>
      <w:lang w:val="id-ID" w:eastAsia="id-ID"/>
    </w:rPr>
  </w:style>
  <w:style w:type="paragraph" w:customStyle="1" w:styleId="2subbab">
    <w:name w:val="2 subbab"/>
    <w:basedOn w:val="SubBabSkripsi"/>
    <w:next w:val="Heading2"/>
    <w:link w:val="2subbabChar"/>
    <w:rsid w:val="008E10B5"/>
    <w:pPr>
      <w:numPr>
        <w:numId w:val="38"/>
      </w:numPr>
    </w:pPr>
  </w:style>
  <w:style w:type="character" w:customStyle="1" w:styleId="Heading5Char">
    <w:name w:val="Heading 5 Char"/>
    <w:basedOn w:val="DefaultParagraphFont"/>
    <w:link w:val="Heading5"/>
    <w:uiPriority w:val="9"/>
    <w:semiHidden/>
    <w:rsid w:val="004976A7"/>
    <w:rPr>
      <w:rFonts w:asciiTheme="majorHAnsi" w:eastAsiaTheme="majorEastAsia" w:hAnsiTheme="majorHAnsi" w:cstheme="majorBidi"/>
      <w:color w:val="365F91" w:themeColor="accent1" w:themeShade="BF"/>
      <w:lang w:val="id-ID" w:eastAsia="id-ID"/>
    </w:rPr>
  </w:style>
  <w:style w:type="character" w:customStyle="1" w:styleId="211Char">
    <w:name w:val="2.1.1 Char"/>
    <w:basedOn w:val="DefaultParagraphFont"/>
    <w:link w:val="211"/>
    <w:rsid w:val="004976A7"/>
    <w:rPr>
      <w:b/>
    </w:rPr>
  </w:style>
  <w:style w:type="paragraph" w:customStyle="1" w:styleId="tititk">
    <w:name w:val="tititk"/>
    <w:basedOn w:val="Heading3"/>
    <w:link w:val="tititkChar"/>
    <w:rsid w:val="008E10B5"/>
    <w:pPr>
      <w:numPr>
        <w:numId w:val="39"/>
      </w:numPr>
      <w:spacing w:line="480" w:lineRule="auto"/>
    </w:pPr>
    <w:rPr>
      <w:rFonts w:ascii="Times New Roman" w:hAnsi="Times New Roman" w:cs="Times New Roman"/>
      <w:b/>
      <w:color w:val="auto"/>
    </w:rPr>
  </w:style>
  <w:style w:type="character" w:customStyle="1" w:styleId="2subbabChar">
    <w:name w:val="2 subbab Char"/>
    <w:basedOn w:val="SubBabSkripsiChar"/>
    <w:link w:val="2subbab"/>
    <w:rsid w:val="008E10B5"/>
    <w:rPr>
      <w:rFonts w:asciiTheme="majorHAnsi" w:eastAsiaTheme="majorEastAsia" w:hAnsiTheme="majorHAnsi" w:cstheme="majorBidi"/>
      <w:b/>
      <w:color w:val="365F91" w:themeColor="accent1" w:themeShade="BF"/>
      <w:sz w:val="26"/>
      <w:szCs w:val="26"/>
      <w:lang w:val="id-ID" w:eastAsia="id-ID"/>
    </w:rPr>
  </w:style>
  <w:style w:type="paragraph" w:customStyle="1" w:styleId="titknya3">
    <w:name w:val="titknya3"/>
    <w:basedOn w:val="Heading4"/>
    <w:link w:val="titknya3Char"/>
    <w:rsid w:val="0036089F"/>
    <w:pPr>
      <w:numPr>
        <w:numId w:val="40"/>
      </w:numPr>
      <w:spacing w:line="480" w:lineRule="auto"/>
    </w:pPr>
    <w:rPr>
      <w:rFonts w:ascii="Times New Roman" w:hAnsi="Times New Roman" w:cs="Times New Roman"/>
      <w:b/>
      <w:i w:val="0"/>
      <w:noProof/>
      <w:color w:val="auto"/>
    </w:rPr>
  </w:style>
  <w:style w:type="character" w:customStyle="1" w:styleId="tititkChar">
    <w:name w:val="tititk Char"/>
    <w:basedOn w:val="Heading3Char"/>
    <w:link w:val="tititk"/>
    <w:rsid w:val="008E10B5"/>
    <w:rPr>
      <w:rFonts w:asciiTheme="majorHAnsi" w:eastAsiaTheme="majorEastAsia" w:hAnsiTheme="majorHAnsi" w:cstheme="majorBidi"/>
      <w:b/>
      <w:color w:val="243F60" w:themeColor="accent1" w:themeShade="7F"/>
      <w:sz w:val="24"/>
      <w:szCs w:val="24"/>
      <w:lang w:val="id-ID" w:eastAsia="id-ID"/>
    </w:rPr>
  </w:style>
  <w:style w:type="paragraph" w:customStyle="1" w:styleId="27x">
    <w:name w:val="2.7.x"/>
    <w:basedOn w:val="Heading4"/>
    <w:link w:val="27xChar"/>
    <w:rsid w:val="00202253"/>
    <w:pPr>
      <w:numPr>
        <w:numId w:val="42"/>
      </w:numPr>
      <w:spacing w:line="480" w:lineRule="auto"/>
      <w:jc w:val="both"/>
    </w:pPr>
    <w:rPr>
      <w:rFonts w:ascii="Times New Roman" w:hAnsi="Times New Roman" w:cs="Times New Roman"/>
      <w:b/>
      <w:bCs/>
      <w:i w:val="0"/>
      <w:color w:val="auto"/>
    </w:rPr>
  </w:style>
  <w:style w:type="character" w:customStyle="1" w:styleId="titknya3Char">
    <w:name w:val="titknya3 Char"/>
    <w:basedOn w:val="Heading4Char"/>
    <w:link w:val="titknya3"/>
    <w:rsid w:val="008E10B5"/>
    <w:rPr>
      <w:rFonts w:asciiTheme="majorHAnsi" w:eastAsiaTheme="majorEastAsia" w:hAnsiTheme="majorHAnsi" w:cstheme="majorBidi"/>
      <w:b/>
      <w:i w:val="0"/>
      <w:iCs/>
      <w:noProof/>
      <w:color w:val="365F91" w:themeColor="accent1" w:themeShade="BF"/>
      <w:lang w:val="id-ID" w:eastAsia="id-ID"/>
    </w:rPr>
  </w:style>
  <w:style w:type="paragraph" w:customStyle="1" w:styleId="adad">
    <w:name w:val="adad"/>
    <w:basedOn w:val="Heading3"/>
    <w:link w:val="adadChar"/>
    <w:rsid w:val="00C41034"/>
    <w:pPr>
      <w:numPr>
        <w:numId w:val="45"/>
      </w:numPr>
      <w:spacing w:line="480" w:lineRule="auto"/>
    </w:pPr>
    <w:rPr>
      <w:rFonts w:ascii="Times New Roman" w:hAnsi="Times New Roman" w:cs="Times New Roman"/>
      <w:b/>
      <w:bCs/>
      <w:color w:val="auto"/>
    </w:rPr>
  </w:style>
  <w:style w:type="character" w:customStyle="1" w:styleId="27xChar">
    <w:name w:val="2.7.x Char"/>
    <w:basedOn w:val="Heading4Char"/>
    <w:link w:val="27x"/>
    <w:rsid w:val="00202253"/>
    <w:rPr>
      <w:rFonts w:asciiTheme="majorHAnsi" w:eastAsiaTheme="majorEastAsia" w:hAnsiTheme="majorHAnsi" w:cstheme="majorBidi"/>
      <w:b/>
      <w:bCs/>
      <w:i w:val="0"/>
      <w:iCs/>
      <w:color w:val="365F91" w:themeColor="accent1" w:themeShade="BF"/>
      <w:lang w:val="id-ID" w:eastAsia="id-ID"/>
    </w:rPr>
  </w:style>
  <w:style w:type="paragraph" w:customStyle="1" w:styleId="Style2">
    <w:name w:val="Style2"/>
    <w:basedOn w:val="Heading1"/>
    <w:next w:val="Heading1"/>
    <w:link w:val="Style2Char"/>
    <w:rsid w:val="001F588F"/>
    <w:pPr>
      <w:numPr>
        <w:numId w:val="46"/>
      </w:numPr>
      <w:spacing w:line="480" w:lineRule="auto"/>
    </w:pPr>
    <w:rPr>
      <w:rFonts w:ascii="Times New Roman" w:hAnsi="Times New Roman"/>
      <w:b/>
      <w:color w:val="auto"/>
      <w:sz w:val="24"/>
      <w:szCs w:val="24"/>
    </w:rPr>
  </w:style>
  <w:style w:type="character" w:customStyle="1" w:styleId="adadChar">
    <w:name w:val="adad Char"/>
    <w:basedOn w:val="Heading3Char"/>
    <w:link w:val="adad"/>
    <w:rsid w:val="00C41034"/>
    <w:rPr>
      <w:rFonts w:asciiTheme="majorHAnsi" w:eastAsiaTheme="majorEastAsia" w:hAnsiTheme="majorHAnsi" w:cstheme="majorBidi"/>
      <w:b/>
      <w:bCs/>
      <w:color w:val="243F60" w:themeColor="accent1" w:themeShade="7F"/>
      <w:sz w:val="24"/>
      <w:szCs w:val="24"/>
      <w:lang w:val="id-ID" w:eastAsia="id-ID"/>
    </w:rPr>
  </w:style>
  <w:style w:type="paragraph" w:customStyle="1" w:styleId="Style3">
    <w:name w:val="Style3"/>
    <w:basedOn w:val="Heading9"/>
    <w:rsid w:val="00075F13"/>
    <w:pPr>
      <w:spacing w:line="480" w:lineRule="auto"/>
    </w:pPr>
    <w:rPr>
      <w:rFonts w:ascii="Times New Roman" w:hAnsi="Times New Roman" w:cs="Times New Roman"/>
      <w:b/>
      <w:i w:val="0"/>
      <w:color w:val="auto"/>
      <w:sz w:val="24"/>
      <w:szCs w:val="24"/>
    </w:rPr>
  </w:style>
  <w:style w:type="character" w:customStyle="1" w:styleId="Style2Char">
    <w:name w:val="Style2 Char"/>
    <w:basedOn w:val="Heading1Char"/>
    <w:link w:val="Style2"/>
    <w:rsid w:val="0036089F"/>
    <w:rPr>
      <w:rFonts w:ascii="Calibri Light" w:eastAsia="SimSun" w:hAnsi="Calibri Light" w:cs="Times New Roman"/>
      <w:b/>
      <w:color w:val="2E74B5"/>
      <w:sz w:val="32"/>
      <w:szCs w:val="32"/>
    </w:rPr>
  </w:style>
  <w:style w:type="paragraph" w:customStyle="1" w:styleId="Style30">
    <w:name w:val="Style3"/>
    <w:basedOn w:val="Normal"/>
    <w:next w:val="Style3"/>
    <w:rsid w:val="00075F13"/>
    <w:pPr>
      <w:spacing w:after="0" w:line="480" w:lineRule="auto"/>
      <w:jc w:val="both"/>
    </w:pPr>
    <w:rPr>
      <w:b/>
    </w:rPr>
  </w:style>
  <w:style w:type="character" w:customStyle="1" w:styleId="Heading9Char">
    <w:name w:val="Heading 9 Char"/>
    <w:basedOn w:val="DefaultParagraphFont"/>
    <w:link w:val="Heading9"/>
    <w:uiPriority w:val="9"/>
    <w:semiHidden/>
    <w:rsid w:val="00075F13"/>
    <w:rPr>
      <w:rFonts w:asciiTheme="majorHAnsi" w:eastAsiaTheme="majorEastAsia" w:hAnsiTheme="majorHAnsi" w:cstheme="majorBidi"/>
      <w:i/>
      <w:iCs/>
      <w:color w:val="272727" w:themeColor="text1" w:themeTint="D8"/>
      <w:sz w:val="21"/>
      <w:szCs w:val="21"/>
      <w:lang w:val="id-ID" w:eastAsia="id-ID"/>
    </w:rPr>
  </w:style>
  <w:style w:type="paragraph" w:customStyle="1" w:styleId="Style4">
    <w:name w:val="Style4"/>
    <w:basedOn w:val="Heading9"/>
    <w:next w:val="Heading9"/>
    <w:rsid w:val="00254148"/>
    <w:pPr>
      <w:spacing w:line="480" w:lineRule="auto"/>
    </w:pPr>
    <w:rPr>
      <w:rFonts w:ascii="Times New Roman" w:hAnsi="Times New Roman" w:cs="Times New Roman"/>
      <w:b/>
      <w:i w:val="0"/>
      <w:sz w:val="24"/>
      <w:szCs w:val="24"/>
    </w:rPr>
  </w:style>
  <w:style w:type="paragraph" w:customStyle="1" w:styleId="Style40">
    <w:name w:val="Style4"/>
    <w:basedOn w:val="Normal"/>
    <w:next w:val="Style4"/>
    <w:rsid w:val="00254148"/>
    <w:pPr>
      <w:spacing w:after="0" w:line="480" w:lineRule="auto"/>
      <w:jc w:val="both"/>
    </w:pPr>
    <w:rPr>
      <w:b/>
    </w:rPr>
  </w:style>
  <w:style w:type="paragraph" w:customStyle="1" w:styleId="Style5">
    <w:name w:val="Style5"/>
    <w:basedOn w:val="Heading2"/>
    <w:link w:val="Style5Char"/>
    <w:rsid w:val="00424765"/>
    <w:pPr>
      <w:numPr>
        <w:numId w:val="47"/>
      </w:numPr>
      <w:spacing w:line="480" w:lineRule="auto"/>
    </w:pPr>
    <w:rPr>
      <w:rFonts w:ascii="Times New Roman" w:hAnsi="Times New Roman" w:cs="Times New Roman"/>
      <w:b/>
      <w:color w:val="auto"/>
      <w:sz w:val="24"/>
      <w:szCs w:val="24"/>
    </w:rPr>
  </w:style>
  <w:style w:type="paragraph" w:customStyle="1" w:styleId="Style6">
    <w:name w:val="Style6"/>
    <w:basedOn w:val="Style5"/>
    <w:next w:val="Style5"/>
    <w:link w:val="Style6Char"/>
    <w:rsid w:val="00DC444B"/>
    <w:pPr>
      <w:numPr>
        <w:numId w:val="48"/>
      </w:numPr>
      <w:jc w:val="both"/>
    </w:pPr>
    <w:rPr>
      <w:b w:val="0"/>
    </w:rPr>
  </w:style>
  <w:style w:type="character" w:customStyle="1" w:styleId="Style5Char">
    <w:name w:val="Style5 Char"/>
    <w:basedOn w:val="Heading2Char"/>
    <w:link w:val="Style5"/>
    <w:rsid w:val="006004F1"/>
    <w:rPr>
      <w:rFonts w:asciiTheme="majorHAnsi" w:eastAsiaTheme="majorEastAsia" w:hAnsiTheme="majorHAnsi" w:cstheme="majorBidi"/>
      <w:b/>
      <w:color w:val="365F91" w:themeColor="accent1" w:themeShade="BF"/>
      <w:sz w:val="26"/>
      <w:szCs w:val="26"/>
      <w:lang w:val="id-ID" w:eastAsia="id-ID"/>
    </w:rPr>
  </w:style>
  <w:style w:type="paragraph" w:customStyle="1" w:styleId="Style7">
    <w:name w:val="Style7"/>
    <w:basedOn w:val="Style5"/>
    <w:next w:val="Style5"/>
    <w:link w:val="Style7Char"/>
    <w:rsid w:val="005B6D56"/>
    <w:pPr>
      <w:numPr>
        <w:numId w:val="49"/>
      </w:numPr>
    </w:pPr>
    <w:rPr>
      <w:b w:val="0"/>
    </w:rPr>
  </w:style>
  <w:style w:type="character" w:customStyle="1" w:styleId="Style6Char">
    <w:name w:val="Style6 Char"/>
    <w:basedOn w:val="Style5Char"/>
    <w:link w:val="Style6"/>
    <w:rsid w:val="00DC444B"/>
    <w:rPr>
      <w:rFonts w:asciiTheme="majorHAnsi" w:eastAsiaTheme="majorEastAsia" w:hAnsiTheme="majorHAnsi" w:cstheme="majorBidi"/>
      <w:b w:val="0"/>
      <w:color w:val="365F91" w:themeColor="accent1" w:themeShade="BF"/>
      <w:sz w:val="26"/>
      <w:szCs w:val="26"/>
      <w:lang w:val="id-ID" w:eastAsia="id-ID"/>
    </w:rPr>
  </w:style>
  <w:style w:type="paragraph" w:customStyle="1" w:styleId="Style8">
    <w:name w:val="Style8"/>
    <w:basedOn w:val="Heading2"/>
    <w:next w:val="Heading2"/>
    <w:link w:val="Style8Char"/>
    <w:rsid w:val="00031A7A"/>
    <w:pPr>
      <w:numPr>
        <w:numId w:val="56"/>
      </w:numPr>
      <w:spacing w:line="480" w:lineRule="auto"/>
    </w:pPr>
    <w:rPr>
      <w:rFonts w:ascii="Times New Roman" w:hAnsi="Times New Roman"/>
      <w:color w:val="auto"/>
      <w:sz w:val="24"/>
    </w:rPr>
  </w:style>
  <w:style w:type="character" w:customStyle="1" w:styleId="Style7Char">
    <w:name w:val="Style7 Char"/>
    <w:basedOn w:val="Style5Char"/>
    <w:link w:val="Style7"/>
    <w:rsid w:val="005B6D56"/>
    <w:rPr>
      <w:rFonts w:asciiTheme="majorHAnsi" w:eastAsiaTheme="majorEastAsia" w:hAnsiTheme="majorHAnsi" w:cstheme="majorBidi"/>
      <w:b w:val="0"/>
      <w:color w:val="365F91" w:themeColor="accent1" w:themeShade="BF"/>
      <w:sz w:val="26"/>
      <w:szCs w:val="26"/>
      <w:lang w:val="id-ID" w:eastAsia="id-ID"/>
    </w:rPr>
  </w:style>
  <w:style w:type="paragraph" w:customStyle="1" w:styleId="Style9">
    <w:name w:val="Style9"/>
    <w:basedOn w:val="Heading3"/>
    <w:next w:val="Heading3"/>
    <w:link w:val="Style9Char"/>
    <w:rsid w:val="00031A7A"/>
    <w:pPr>
      <w:numPr>
        <w:numId w:val="57"/>
      </w:numPr>
      <w:spacing w:line="480" w:lineRule="auto"/>
    </w:pPr>
    <w:rPr>
      <w:rFonts w:ascii="Times New Roman" w:hAnsi="Times New Roman"/>
      <w:b/>
      <w:color w:val="auto"/>
    </w:rPr>
  </w:style>
  <w:style w:type="character" w:customStyle="1" w:styleId="Style8Char">
    <w:name w:val="Style8 Char"/>
    <w:basedOn w:val="Heading2Char"/>
    <w:link w:val="Style8"/>
    <w:rsid w:val="00031A7A"/>
    <w:rPr>
      <w:rFonts w:asciiTheme="majorHAnsi" w:eastAsiaTheme="majorEastAsia" w:hAnsiTheme="majorHAnsi" w:cstheme="majorBidi"/>
      <w:color w:val="365F91" w:themeColor="accent1" w:themeShade="BF"/>
      <w:sz w:val="26"/>
      <w:szCs w:val="26"/>
      <w:lang w:val="id-ID" w:eastAsia="id-ID"/>
    </w:rPr>
  </w:style>
  <w:style w:type="paragraph" w:customStyle="1" w:styleId="Style10">
    <w:name w:val="Style10"/>
    <w:basedOn w:val="Heading9"/>
    <w:next w:val="Heading9"/>
    <w:link w:val="Style10Char"/>
    <w:rsid w:val="00FB015A"/>
    <w:pPr>
      <w:numPr>
        <w:numId w:val="58"/>
      </w:numPr>
      <w:spacing w:line="480" w:lineRule="auto"/>
    </w:pPr>
    <w:rPr>
      <w:rFonts w:ascii="Times New Roman" w:hAnsi="Times New Roman" w:cs="Times New Roman"/>
      <w:b/>
      <w:i w:val="0"/>
      <w:sz w:val="24"/>
      <w:szCs w:val="24"/>
    </w:rPr>
  </w:style>
  <w:style w:type="character" w:customStyle="1" w:styleId="Style9Char">
    <w:name w:val="Style9 Char"/>
    <w:basedOn w:val="Heading3Char"/>
    <w:link w:val="Style9"/>
    <w:rsid w:val="00031A7A"/>
    <w:rPr>
      <w:rFonts w:asciiTheme="majorHAnsi" w:eastAsiaTheme="majorEastAsia" w:hAnsiTheme="majorHAnsi" w:cstheme="majorBidi"/>
      <w:b/>
      <w:color w:val="243F60" w:themeColor="accent1" w:themeShade="7F"/>
      <w:sz w:val="24"/>
      <w:szCs w:val="24"/>
      <w:lang w:val="id-ID" w:eastAsia="id-ID"/>
    </w:rPr>
  </w:style>
  <w:style w:type="paragraph" w:customStyle="1" w:styleId="Style11">
    <w:name w:val="Style11"/>
    <w:basedOn w:val="Heading7"/>
    <w:next w:val="Style7"/>
    <w:link w:val="Style11Char"/>
    <w:rsid w:val="005B6D56"/>
    <w:pPr>
      <w:numPr>
        <w:numId w:val="60"/>
      </w:numPr>
      <w:spacing w:line="480" w:lineRule="auto"/>
    </w:pPr>
    <w:rPr>
      <w:rFonts w:ascii="Times New Roman" w:hAnsi="Times New Roman" w:cs="Times New Roman"/>
      <w:b/>
      <w:i w:val="0"/>
      <w:color w:val="auto"/>
    </w:rPr>
  </w:style>
  <w:style w:type="character" w:customStyle="1" w:styleId="Style10Char">
    <w:name w:val="Style10 Char"/>
    <w:basedOn w:val="Heading9Char"/>
    <w:link w:val="Style10"/>
    <w:rsid w:val="00FB015A"/>
    <w:rPr>
      <w:rFonts w:asciiTheme="majorHAnsi" w:eastAsiaTheme="majorEastAsia" w:hAnsiTheme="majorHAnsi" w:cstheme="majorBidi"/>
      <w:b/>
      <w:i w:val="0"/>
      <w:iCs/>
      <w:color w:val="272727" w:themeColor="text1" w:themeTint="D8"/>
      <w:sz w:val="21"/>
      <w:szCs w:val="21"/>
      <w:lang w:val="id-ID" w:eastAsia="id-ID"/>
    </w:rPr>
  </w:style>
  <w:style w:type="paragraph" w:customStyle="1" w:styleId="Style12">
    <w:name w:val="Style12"/>
    <w:basedOn w:val="Heading1"/>
    <w:next w:val="Heading1"/>
    <w:link w:val="Style12Char"/>
    <w:rsid w:val="00620DFD"/>
    <w:pPr>
      <w:numPr>
        <w:numId w:val="62"/>
      </w:numPr>
      <w:spacing w:line="480" w:lineRule="auto"/>
    </w:pPr>
    <w:rPr>
      <w:rFonts w:ascii="Times New Roman" w:hAnsi="Times New Roman"/>
      <w:b/>
      <w:color w:val="auto"/>
      <w:sz w:val="24"/>
      <w:szCs w:val="24"/>
    </w:rPr>
  </w:style>
  <w:style w:type="character" w:customStyle="1" w:styleId="Heading7Char">
    <w:name w:val="Heading 7 Char"/>
    <w:basedOn w:val="DefaultParagraphFont"/>
    <w:link w:val="Heading7"/>
    <w:uiPriority w:val="9"/>
    <w:semiHidden/>
    <w:rsid w:val="005B6D56"/>
    <w:rPr>
      <w:rFonts w:asciiTheme="majorHAnsi" w:eastAsiaTheme="majorEastAsia" w:hAnsiTheme="majorHAnsi" w:cstheme="majorBidi"/>
      <w:i/>
      <w:iCs/>
      <w:color w:val="243F60" w:themeColor="accent1" w:themeShade="7F"/>
      <w:lang w:val="id-ID" w:eastAsia="id-ID"/>
    </w:rPr>
  </w:style>
  <w:style w:type="character" w:customStyle="1" w:styleId="Style11Char">
    <w:name w:val="Style11 Char"/>
    <w:basedOn w:val="Heading7Char"/>
    <w:link w:val="Style11"/>
    <w:rsid w:val="005B6D56"/>
    <w:rPr>
      <w:rFonts w:asciiTheme="majorHAnsi" w:eastAsiaTheme="majorEastAsia" w:hAnsiTheme="majorHAnsi" w:cstheme="majorBidi"/>
      <w:b/>
      <w:i w:val="0"/>
      <w:iCs/>
      <w:color w:val="243F60" w:themeColor="accent1" w:themeShade="7F"/>
      <w:lang w:val="id-ID" w:eastAsia="id-ID"/>
    </w:rPr>
  </w:style>
  <w:style w:type="paragraph" w:customStyle="1" w:styleId="Style13">
    <w:name w:val="Style13"/>
    <w:basedOn w:val="Heading3"/>
    <w:next w:val="Heading3"/>
    <w:link w:val="Style13Char"/>
    <w:rsid w:val="00714D60"/>
    <w:pPr>
      <w:numPr>
        <w:numId w:val="63"/>
      </w:numPr>
      <w:spacing w:line="480" w:lineRule="auto"/>
      <w:jc w:val="both"/>
    </w:pPr>
    <w:rPr>
      <w:rFonts w:ascii="Times New Roman" w:hAnsi="Times New Roman" w:cs="Times New Roman"/>
      <w:b/>
      <w:color w:val="auto"/>
    </w:rPr>
  </w:style>
  <w:style w:type="character" w:customStyle="1" w:styleId="Style12Char">
    <w:name w:val="Style12 Char"/>
    <w:basedOn w:val="Heading1Char"/>
    <w:link w:val="Style12"/>
    <w:rsid w:val="00620DFD"/>
    <w:rPr>
      <w:rFonts w:ascii="Calibri Light" w:eastAsia="SimSun" w:hAnsi="Calibri Light" w:cs="Times New Roman"/>
      <w:b/>
      <w:color w:val="2E74B5"/>
      <w:sz w:val="32"/>
      <w:szCs w:val="32"/>
    </w:rPr>
  </w:style>
  <w:style w:type="paragraph" w:customStyle="1" w:styleId="Style14">
    <w:name w:val="Style14"/>
    <w:basedOn w:val="Heading2"/>
    <w:next w:val="Heading2"/>
    <w:link w:val="Style14Char"/>
    <w:rsid w:val="00714D60"/>
    <w:pPr>
      <w:numPr>
        <w:numId w:val="64"/>
      </w:numPr>
      <w:spacing w:line="480" w:lineRule="auto"/>
      <w:jc w:val="both"/>
    </w:pPr>
    <w:rPr>
      <w:rFonts w:ascii="Times New Roman" w:hAnsi="Times New Roman" w:cs="Times New Roman"/>
      <w:b/>
      <w:color w:val="auto"/>
      <w:sz w:val="24"/>
      <w:szCs w:val="24"/>
    </w:rPr>
  </w:style>
  <w:style w:type="character" w:customStyle="1" w:styleId="Style13Char">
    <w:name w:val="Style13 Char"/>
    <w:basedOn w:val="Heading3Char"/>
    <w:link w:val="Style13"/>
    <w:rsid w:val="00714D60"/>
    <w:rPr>
      <w:rFonts w:asciiTheme="majorHAnsi" w:eastAsiaTheme="majorEastAsia" w:hAnsiTheme="majorHAnsi" w:cstheme="majorBidi"/>
      <w:b/>
      <w:color w:val="243F60" w:themeColor="accent1" w:themeShade="7F"/>
      <w:sz w:val="24"/>
      <w:szCs w:val="24"/>
      <w:lang w:val="id-ID" w:eastAsia="id-ID"/>
    </w:rPr>
  </w:style>
  <w:style w:type="paragraph" w:customStyle="1" w:styleId="Style15">
    <w:name w:val="Style15"/>
    <w:basedOn w:val="Heading2"/>
    <w:next w:val="Heading2"/>
    <w:link w:val="Style15Char"/>
    <w:rsid w:val="00714D60"/>
    <w:pPr>
      <w:numPr>
        <w:numId w:val="65"/>
      </w:numPr>
      <w:spacing w:line="480" w:lineRule="auto"/>
    </w:pPr>
    <w:rPr>
      <w:rFonts w:ascii="Times New Roman" w:hAnsi="Times New Roman" w:cs="Times New Roman"/>
      <w:b/>
      <w:color w:val="auto"/>
      <w:sz w:val="24"/>
      <w:szCs w:val="24"/>
    </w:rPr>
  </w:style>
  <w:style w:type="character" w:customStyle="1" w:styleId="Style14Char">
    <w:name w:val="Style14 Char"/>
    <w:basedOn w:val="Heading2Char"/>
    <w:link w:val="Style14"/>
    <w:rsid w:val="00714D60"/>
    <w:rPr>
      <w:rFonts w:asciiTheme="majorHAnsi" w:eastAsiaTheme="majorEastAsia" w:hAnsiTheme="majorHAnsi" w:cstheme="majorBidi"/>
      <w:b/>
      <w:color w:val="365F91" w:themeColor="accent1" w:themeShade="BF"/>
      <w:sz w:val="26"/>
      <w:szCs w:val="26"/>
      <w:lang w:val="id-ID" w:eastAsia="id-ID"/>
    </w:rPr>
  </w:style>
  <w:style w:type="paragraph" w:customStyle="1" w:styleId="Style16">
    <w:name w:val="Style16"/>
    <w:basedOn w:val="Heading2"/>
    <w:next w:val="Heading2"/>
    <w:link w:val="Style16Char"/>
    <w:rsid w:val="0049092F"/>
    <w:pPr>
      <w:numPr>
        <w:numId w:val="66"/>
      </w:numPr>
      <w:spacing w:line="480" w:lineRule="auto"/>
    </w:pPr>
    <w:rPr>
      <w:rFonts w:ascii="Times New Roman" w:hAnsi="Times New Roman" w:cs="Times New Roman"/>
      <w:b/>
      <w:color w:val="auto"/>
      <w:sz w:val="24"/>
      <w:szCs w:val="24"/>
    </w:rPr>
  </w:style>
  <w:style w:type="character" w:customStyle="1" w:styleId="Style15Char">
    <w:name w:val="Style15 Char"/>
    <w:basedOn w:val="Heading2Char"/>
    <w:link w:val="Style15"/>
    <w:rsid w:val="00714D60"/>
    <w:rPr>
      <w:rFonts w:asciiTheme="majorHAnsi" w:eastAsiaTheme="majorEastAsia" w:hAnsiTheme="majorHAnsi" w:cstheme="majorBidi"/>
      <w:b/>
      <w:color w:val="365F91" w:themeColor="accent1" w:themeShade="BF"/>
      <w:sz w:val="26"/>
      <w:szCs w:val="26"/>
      <w:lang w:val="id-ID" w:eastAsia="id-ID"/>
    </w:rPr>
  </w:style>
  <w:style w:type="paragraph" w:customStyle="1" w:styleId="Style17">
    <w:name w:val="Style17"/>
    <w:basedOn w:val="Heading1"/>
    <w:next w:val="Heading1"/>
    <w:link w:val="Style17Char"/>
    <w:rsid w:val="0049092F"/>
    <w:pPr>
      <w:numPr>
        <w:numId w:val="67"/>
      </w:numPr>
      <w:spacing w:line="480" w:lineRule="auto"/>
    </w:pPr>
    <w:rPr>
      <w:rFonts w:ascii="Times New Roman" w:hAnsi="Times New Roman"/>
      <w:b/>
      <w:color w:val="auto"/>
      <w:sz w:val="24"/>
      <w:szCs w:val="24"/>
    </w:rPr>
  </w:style>
  <w:style w:type="character" w:customStyle="1" w:styleId="Style16Char">
    <w:name w:val="Style16 Char"/>
    <w:basedOn w:val="Heading2Char"/>
    <w:link w:val="Style16"/>
    <w:rsid w:val="0049092F"/>
    <w:rPr>
      <w:rFonts w:asciiTheme="majorHAnsi" w:eastAsiaTheme="majorEastAsia" w:hAnsiTheme="majorHAnsi" w:cstheme="majorBidi"/>
      <w:b/>
      <w:color w:val="365F91" w:themeColor="accent1" w:themeShade="BF"/>
      <w:sz w:val="26"/>
      <w:szCs w:val="26"/>
      <w:lang w:val="id-ID" w:eastAsia="id-ID"/>
    </w:rPr>
  </w:style>
  <w:style w:type="paragraph" w:customStyle="1" w:styleId="Style18">
    <w:name w:val="Style18"/>
    <w:basedOn w:val="Heading3"/>
    <w:next w:val="Heading3"/>
    <w:link w:val="Style18Char"/>
    <w:rsid w:val="0000555D"/>
    <w:pPr>
      <w:numPr>
        <w:numId w:val="68"/>
      </w:numPr>
      <w:spacing w:line="480" w:lineRule="auto"/>
      <w:jc w:val="both"/>
    </w:pPr>
    <w:rPr>
      <w:rFonts w:ascii="Times New Roman" w:hAnsi="Times New Roman" w:cs="Times New Roman"/>
      <w:b/>
      <w:color w:val="auto"/>
    </w:rPr>
  </w:style>
  <w:style w:type="character" w:customStyle="1" w:styleId="Style17Char">
    <w:name w:val="Style17 Char"/>
    <w:basedOn w:val="Heading1Char"/>
    <w:link w:val="Style17"/>
    <w:rsid w:val="0049092F"/>
    <w:rPr>
      <w:rFonts w:ascii="Calibri Light" w:eastAsia="SimSun" w:hAnsi="Calibri Light" w:cs="Times New Roman"/>
      <w:b/>
      <w:color w:val="2E74B5"/>
      <w:sz w:val="32"/>
      <w:szCs w:val="32"/>
    </w:rPr>
  </w:style>
  <w:style w:type="paragraph" w:customStyle="1" w:styleId="Style19">
    <w:name w:val="Style19"/>
    <w:basedOn w:val="Heading2"/>
    <w:next w:val="Heading2"/>
    <w:link w:val="Style19Char"/>
    <w:rsid w:val="00D7196C"/>
    <w:pPr>
      <w:numPr>
        <w:numId w:val="69"/>
      </w:numPr>
      <w:spacing w:line="480" w:lineRule="auto"/>
      <w:jc w:val="both"/>
    </w:pPr>
    <w:rPr>
      <w:rFonts w:ascii="Times New Roman" w:hAnsi="Times New Roman" w:cs="Times New Roman"/>
      <w:b/>
      <w:color w:val="auto"/>
      <w:sz w:val="24"/>
      <w:szCs w:val="24"/>
    </w:rPr>
  </w:style>
  <w:style w:type="character" w:customStyle="1" w:styleId="Style18Char">
    <w:name w:val="Style18 Char"/>
    <w:basedOn w:val="Heading3Char"/>
    <w:link w:val="Style18"/>
    <w:rsid w:val="0000555D"/>
    <w:rPr>
      <w:rFonts w:asciiTheme="majorHAnsi" w:eastAsiaTheme="majorEastAsia" w:hAnsiTheme="majorHAnsi" w:cstheme="majorBidi"/>
      <w:b/>
      <w:color w:val="243F60" w:themeColor="accent1" w:themeShade="7F"/>
      <w:sz w:val="24"/>
      <w:szCs w:val="24"/>
      <w:lang w:val="id-ID" w:eastAsia="id-ID"/>
    </w:rPr>
  </w:style>
  <w:style w:type="paragraph" w:customStyle="1" w:styleId="Style20">
    <w:name w:val="Style20"/>
    <w:basedOn w:val="Heading2"/>
    <w:next w:val="Heading2"/>
    <w:link w:val="Style20Char"/>
    <w:rsid w:val="00884302"/>
    <w:pPr>
      <w:numPr>
        <w:numId w:val="70"/>
      </w:numPr>
      <w:spacing w:line="480" w:lineRule="auto"/>
      <w:jc w:val="both"/>
    </w:pPr>
    <w:rPr>
      <w:rFonts w:ascii="Times New Roman" w:hAnsi="Times New Roman" w:cs="Times New Roman"/>
      <w:b/>
      <w:color w:val="auto"/>
      <w:sz w:val="24"/>
      <w:szCs w:val="24"/>
    </w:rPr>
  </w:style>
  <w:style w:type="character" w:customStyle="1" w:styleId="Style19Char">
    <w:name w:val="Style19 Char"/>
    <w:basedOn w:val="Heading2Char"/>
    <w:link w:val="Style19"/>
    <w:rsid w:val="00D7196C"/>
    <w:rPr>
      <w:rFonts w:asciiTheme="majorHAnsi" w:eastAsiaTheme="majorEastAsia" w:hAnsiTheme="majorHAnsi" w:cstheme="majorBidi"/>
      <w:b/>
      <w:color w:val="365F91" w:themeColor="accent1" w:themeShade="BF"/>
      <w:sz w:val="26"/>
      <w:szCs w:val="26"/>
      <w:lang w:val="id-ID" w:eastAsia="id-ID"/>
    </w:rPr>
  </w:style>
  <w:style w:type="paragraph" w:styleId="TOC1">
    <w:name w:val="toc 1"/>
    <w:basedOn w:val="Normal"/>
    <w:next w:val="Normal"/>
    <w:autoRedefine/>
    <w:uiPriority w:val="39"/>
    <w:unhideWhenUsed/>
    <w:rsid w:val="007014E3"/>
    <w:pPr>
      <w:spacing w:after="100"/>
    </w:pPr>
  </w:style>
  <w:style w:type="character" w:customStyle="1" w:styleId="Style20Char">
    <w:name w:val="Style20 Char"/>
    <w:basedOn w:val="Heading2Char"/>
    <w:link w:val="Style20"/>
    <w:rsid w:val="00884302"/>
    <w:rPr>
      <w:rFonts w:asciiTheme="majorHAnsi" w:eastAsiaTheme="majorEastAsia" w:hAnsiTheme="majorHAnsi" w:cstheme="majorBidi"/>
      <w:b/>
      <w:color w:val="365F91" w:themeColor="accent1" w:themeShade="BF"/>
      <w:sz w:val="26"/>
      <w:szCs w:val="26"/>
      <w:lang w:val="id-ID" w:eastAsia="id-ID"/>
    </w:rPr>
  </w:style>
  <w:style w:type="paragraph" w:styleId="TOC3">
    <w:name w:val="toc 3"/>
    <w:basedOn w:val="Normal"/>
    <w:next w:val="Normal"/>
    <w:autoRedefine/>
    <w:uiPriority w:val="39"/>
    <w:unhideWhenUsed/>
    <w:rsid w:val="007014E3"/>
    <w:pPr>
      <w:spacing w:after="100"/>
      <w:ind w:left="440"/>
    </w:pPr>
  </w:style>
  <w:style w:type="paragraph" w:styleId="TOC2">
    <w:name w:val="toc 2"/>
    <w:basedOn w:val="Normal"/>
    <w:next w:val="Normal"/>
    <w:autoRedefine/>
    <w:uiPriority w:val="39"/>
    <w:unhideWhenUsed/>
    <w:rsid w:val="007014E3"/>
    <w:pPr>
      <w:spacing w:after="100"/>
      <w:ind w:left="220"/>
    </w:pPr>
  </w:style>
  <w:style w:type="paragraph" w:customStyle="1" w:styleId="subbab1">
    <w:name w:val="sub bab1"/>
    <w:basedOn w:val="Heading2"/>
    <w:link w:val="subbab1Char"/>
    <w:qFormat/>
    <w:rsid w:val="00010263"/>
    <w:pPr>
      <w:numPr>
        <w:numId w:val="71"/>
      </w:numPr>
      <w:spacing w:line="480" w:lineRule="auto"/>
      <w:jc w:val="both"/>
    </w:pPr>
    <w:rPr>
      <w:rFonts w:ascii="Times New Roman" w:hAnsi="Times New Roman" w:cs="Times New Roman"/>
      <w:b/>
      <w:color w:val="auto"/>
      <w:sz w:val="24"/>
      <w:szCs w:val="24"/>
    </w:rPr>
  </w:style>
  <w:style w:type="paragraph" w:customStyle="1" w:styleId="subabbab1">
    <w:name w:val="subabbab1"/>
    <w:basedOn w:val="Heading3"/>
    <w:link w:val="subabbab1Char"/>
    <w:qFormat/>
    <w:rsid w:val="00010263"/>
    <w:pPr>
      <w:numPr>
        <w:numId w:val="72"/>
      </w:numPr>
      <w:spacing w:line="480" w:lineRule="auto"/>
      <w:jc w:val="both"/>
    </w:pPr>
    <w:rPr>
      <w:rFonts w:ascii="Times New Roman" w:hAnsi="Times New Roman" w:cs="Times New Roman"/>
      <w:b/>
      <w:color w:val="auto"/>
    </w:rPr>
  </w:style>
  <w:style w:type="character" w:customStyle="1" w:styleId="subbab1Char">
    <w:name w:val="sub bab1 Char"/>
    <w:basedOn w:val="Heading2Char"/>
    <w:link w:val="subbab1"/>
    <w:rsid w:val="00010263"/>
    <w:rPr>
      <w:rFonts w:asciiTheme="majorHAnsi" w:eastAsiaTheme="majorEastAsia" w:hAnsiTheme="majorHAnsi" w:cstheme="majorBidi"/>
      <w:b/>
      <w:color w:val="365F91" w:themeColor="accent1" w:themeShade="BF"/>
      <w:sz w:val="26"/>
      <w:szCs w:val="26"/>
      <w:lang w:val="id-ID" w:eastAsia="id-ID"/>
    </w:rPr>
  </w:style>
  <w:style w:type="paragraph" w:customStyle="1" w:styleId="subabbab2">
    <w:name w:val="subabbab2"/>
    <w:basedOn w:val="Heading2"/>
    <w:link w:val="subabbab2Char"/>
    <w:rsid w:val="00BB7E8C"/>
    <w:pPr>
      <w:numPr>
        <w:numId w:val="73"/>
      </w:numPr>
      <w:spacing w:line="480" w:lineRule="auto"/>
      <w:jc w:val="both"/>
    </w:pPr>
    <w:rPr>
      <w:rFonts w:ascii="Times New Roman" w:hAnsi="Times New Roman" w:cs="Times New Roman"/>
      <w:b/>
      <w:color w:val="auto"/>
      <w:sz w:val="24"/>
      <w:szCs w:val="24"/>
    </w:rPr>
  </w:style>
  <w:style w:type="character" w:customStyle="1" w:styleId="subabbab1Char">
    <w:name w:val="subabbab1 Char"/>
    <w:basedOn w:val="Heading3Char"/>
    <w:link w:val="subabbab1"/>
    <w:rsid w:val="00010263"/>
    <w:rPr>
      <w:rFonts w:asciiTheme="majorHAnsi" w:eastAsiaTheme="majorEastAsia" w:hAnsiTheme="majorHAnsi" w:cstheme="majorBidi"/>
      <w:b/>
      <w:color w:val="243F60" w:themeColor="accent1" w:themeShade="7F"/>
      <w:sz w:val="24"/>
      <w:szCs w:val="24"/>
      <w:lang w:val="id-ID" w:eastAsia="id-ID"/>
    </w:rPr>
  </w:style>
  <w:style w:type="paragraph" w:customStyle="1" w:styleId="subbab20">
    <w:name w:val="sub bab2"/>
    <w:basedOn w:val="Normal"/>
    <w:link w:val="subbab2Char0"/>
    <w:rsid w:val="00BB7E8C"/>
    <w:pPr>
      <w:spacing w:line="360" w:lineRule="auto"/>
    </w:pPr>
    <w:rPr>
      <w:b/>
    </w:rPr>
  </w:style>
  <w:style w:type="character" w:customStyle="1" w:styleId="subabbab2Char">
    <w:name w:val="subabbab2 Char"/>
    <w:basedOn w:val="Heading2Char"/>
    <w:link w:val="subabbab2"/>
    <w:rsid w:val="00BB7E8C"/>
    <w:rPr>
      <w:rFonts w:asciiTheme="majorHAnsi" w:eastAsiaTheme="majorEastAsia" w:hAnsiTheme="majorHAnsi" w:cstheme="majorBidi"/>
      <w:b/>
      <w:color w:val="365F91" w:themeColor="accent1" w:themeShade="BF"/>
      <w:sz w:val="26"/>
      <w:szCs w:val="26"/>
      <w:lang w:val="id-ID" w:eastAsia="id-ID"/>
    </w:rPr>
  </w:style>
  <w:style w:type="paragraph" w:customStyle="1" w:styleId="subbbab2">
    <w:name w:val="subb bab2"/>
    <w:basedOn w:val="Heading2"/>
    <w:link w:val="subbbab2Char"/>
    <w:qFormat/>
    <w:rsid w:val="00BB7E8C"/>
    <w:pPr>
      <w:numPr>
        <w:numId w:val="74"/>
      </w:numPr>
      <w:spacing w:line="480" w:lineRule="auto"/>
      <w:jc w:val="both"/>
    </w:pPr>
    <w:rPr>
      <w:rFonts w:ascii="Times New Roman" w:hAnsi="Times New Roman" w:cs="Times New Roman"/>
      <w:b/>
      <w:color w:val="auto"/>
      <w:sz w:val="24"/>
      <w:szCs w:val="24"/>
    </w:rPr>
  </w:style>
  <w:style w:type="character" w:customStyle="1" w:styleId="subbab2Char0">
    <w:name w:val="sub bab2 Char"/>
    <w:basedOn w:val="DefaultParagraphFont"/>
    <w:link w:val="subbab20"/>
    <w:rsid w:val="00BB7E8C"/>
    <w:rPr>
      <w:rFonts w:ascii="Times New Roman" w:eastAsiaTheme="minorEastAsia" w:hAnsi="Times New Roman" w:cs="Times New Roman"/>
      <w:b/>
      <w:sz w:val="24"/>
      <w:szCs w:val="24"/>
      <w:lang w:val="id-ID" w:eastAsia="id-ID"/>
    </w:rPr>
  </w:style>
  <w:style w:type="paragraph" w:customStyle="1" w:styleId="27">
    <w:name w:val="2.7"/>
    <w:basedOn w:val="Heading2"/>
    <w:link w:val="27Char"/>
    <w:qFormat/>
    <w:rsid w:val="001E7D48"/>
    <w:pPr>
      <w:numPr>
        <w:numId w:val="76"/>
      </w:numPr>
      <w:spacing w:line="480" w:lineRule="auto"/>
      <w:jc w:val="both"/>
    </w:pPr>
    <w:rPr>
      <w:rFonts w:ascii="Times New Roman" w:hAnsi="Times New Roman" w:cs="Times New Roman"/>
      <w:b/>
      <w:color w:val="auto"/>
      <w:sz w:val="24"/>
      <w:szCs w:val="24"/>
    </w:rPr>
  </w:style>
  <w:style w:type="character" w:customStyle="1" w:styleId="subbbab2Char">
    <w:name w:val="subb bab2 Char"/>
    <w:basedOn w:val="Heading2Char"/>
    <w:link w:val="subbbab2"/>
    <w:rsid w:val="00BB7E8C"/>
    <w:rPr>
      <w:rFonts w:asciiTheme="majorHAnsi" w:eastAsiaTheme="majorEastAsia" w:hAnsiTheme="majorHAnsi" w:cstheme="majorBidi"/>
      <w:b/>
      <w:color w:val="365F91" w:themeColor="accent1" w:themeShade="BF"/>
      <w:sz w:val="26"/>
      <w:szCs w:val="26"/>
      <w:lang w:val="id-ID" w:eastAsia="id-ID"/>
    </w:rPr>
  </w:style>
  <w:style w:type="paragraph" w:customStyle="1" w:styleId="22">
    <w:name w:val="2.2."/>
    <w:basedOn w:val="Heading3"/>
    <w:link w:val="22Char"/>
    <w:qFormat/>
    <w:rsid w:val="00310A72"/>
    <w:pPr>
      <w:numPr>
        <w:numId w:val="77"/>
      </w:numPr>
      <w:spacing w:line="480" w:lineRule="auto"/>
      <w:jc w:val="both"/>
    </w:pPr>
    <w:rPr>
      <w:rFonts w:ascii="Times New Roman" w:hAnsi="Times New Roman" w:cs="Times New Roman"/>
      <w:b/>
      <w:color w:val="auto"/>
    </w:rPr>
  </w:style>
  <w:style w:type="character" w:customStyle="1" w:styleId="27Char">
    <w:name w:val="2.7 Char"/>
    <w:basedOn w:val="Heading2Char"/>
    <w:link w:val="27"/>
    <w:rsid w:val="001E7D48"/>
    <w:rPr>
      <w:rFonts w:asciiTheme="majorHAnsi" w:eastAsiaTheme="majorEastAsia" w:hAnsiTheme="majorHAnsi" w:cstheme="majorBidi"/>
      <w:b/>
      <w:color w:val="365F91" w:themeColor="accent1" w:themeShade="BF"/>
      <w:sz w:val="26"/>
      <w:szCs w:val="26"/>
      <w:lang w:val="id-ID" w:eastAsia="id-ID"/>
    </w:rPr>
  </w:style>
  <w:style w:type="paragraph" w:customStyle="1" w:styleId="28">
    <w:name w:val="2.8."/>
    <w:basedOn w:val="Heading3"/>
    <w:link w:val="28Char"/>
    <w:qFormat/>
    <w:rsid w:val="00310A72"/>
    <w:pPr>
      <w:numPr>
        <w:numId w:val="78"/>
      </w:numPr>
      <w:spacing w:line="480" w:lineRule="auto"/>
      <w:jc w:val="both"/>
    </w:pPr>
    <w:rPr>
      <w:rFonts w:ascii="Times New Roman" w:hAnsi="Times New Roman" w:cs="Times New Roman"/>
      <w:b/>
      <w:color w:val="auto"/>
    </w:rPr>
  </w:style>
  <w:style w:type="character" w:customStyle="1" w:styleId="22Char">
    <w:name w:val="2.2. Char"/>
    <w:basedOn w:val="Heading3Char"/>
    <w:link w:val="22"/>
    <w:rsid w:val="00310A72"/>
    <w:rPr>
      <w:rFonts w:asciiTheme="majorHAnsi" w:eastAsiaTheme="majorEastAsia" w:hAnsiTheme="majorHAnsi" w:cstheme="majorBidi"/>
      <w:b/>
      <w:color w:val="243F60" w:themeColor="accent1" w:themeShade="7F"/>
      <w:sz w:val="24"/>
      <w:szCs w:val="24"/>
      <w:lang w:val="id-ID" w:eastAsia="id-ID"/>
    </w:rPr>
  </w:style>
  <w:style w:type="paragraph" w:customStyle="1" w:styleId="32">
    <w:name w:val="3.2."/>
    <w:basedOn w:val="Heading3"/>
    <w:link w:val="32Char"/>
    <w:qFormat/>
    <w:rsid w:val="00AA40DD"/>
    <w:pPr>
      <w:numPr>
        <w:numId w:val="79"/>
      </w:numPr>
      <w:spacing w:line="480" w:lineRule="auto"/>
      <w:jc w:val="both"/>
    </w:pPr>
    <w:rPr>
      <w:rFonts w:ascii="Times New Roman" w:hAnsi="Times New Roman" w:cs="Times New Roman"/>
      <w:b/>
      <w:color w:val="auto"/>
    </w:rPr>
  </w:style>
  <w:style w:type="character" w:customStyle="1" w:styleId="28Char">
    <w:name w:val="2.8. Char"/>
    <w:basedOn w:val="Heading3Char"/>
    <w:link w:val="28"/>
    <w:rsid w:val="00310A72"/>
    <w:rPr>
      <w:rFonts w:asciiTheme="majorHAnsi" w:eastAsiaTheme="majorEastAsia" w:hAnsiTheme="majorHAnsi" w:cstheme="majorBidi"/>
      <w:b/>
      <w:color w:val="243F60" w:themeColor="accent1" w:themeShade="7F"/>
      <w:sz w:val="24"/>
      <w:szCs w:val="24"/>
      <w:lang w:val="id-ID" w:eastAsia="id-ID"/>
    </w:rPr>
  </w:style>
  <w:style w:type="paragraph" w:customStyle="1" w:styleId="41">
    <w:name w:val="4.1"/>
    <w:basedOn w:val="Heading2"/>
    <w:link w:val="41Char"/>
    <w:qFormat/>
    <w:rsid w:val="00AA40DD"/>
    <w:pPr>
      <w:numPr>
        <w:numId w:val="80"/>
      </w:numPr>
      <w:spacing w:line="480" w:lineRule="auto"/>
      <w:jc w:val="both"/>
    </w:pPr>
    <w:rPr>
      <w:rFonts w:ascii="Times New Roman" w:hAnsi="Times New Roman" w:cs="Times New Roman"/>
      <w:b/>
      <w:color w:val="auto"/>
      <w:sz w:val="24"/>
    </w:rPr>
  </w:style>
  <w:style w:type="character" w:customStyle="1" w:styleId="32Char">
    <w:name w:val="3.2. Char"/>
    <w:basedOn w:val="Heading3Char"/>
    <w:link w:val="32"/>
    <w:rsid w:val="00AA40DD"/>
    <w:rPr>
      <w:rFonts w:asciiTheme="majorHAnsi" w:eastAsiaTheme="majorEastAsia" w:hAnsiTheme="majorHAnsi" w:cstheme="majorBidi"/>
      <w:b/>
      <w:color w:val="243F60" w:themeColor="accent1" w:themeShade="7F"/>
      <w:sz w:val="24"/>
      <w:szCs w:val="24"/>
      <w:lang w:val="id-ID" w:eastAsia="id-ID"/>
    </w:rPr>
  </w:style>
  <w:style w:type="paragraph" w:customStyle="1" w:styleId="410">
    <w:name w:val="4.1."/>
    <w:basedOn w:val="Heading3"/>
    <w:link w:val="41Char0"/>
    <w:qFormat/>
    <w:rsid w:val="00AA40DD"/>
    <w:pPr>
      <w:numPr>
        <w:numId w:val="81"/>
      </w:numPr>
      <w:spacing w:line="480" w:lineRule="auto"/>
      <w:jc w:val="both"/>
    </w:pPr>
    <w:rPr>
      <w:rFonts w:ascii="Times New Roman" w:hAnsi="Times New Roman" w:cs="Times New Roman"/>
      <w:b/>
      <w:color w:val="auto"/>
    </w:rPr>
  </w:style>
  <w:style w:type="character" w:customStyle="1" w:styleId="41Char">
    <w:name w:val="4.1 Char"/>
    <w:basedOn w:val="Heading2Char"/>
    <w:link w:val="41"/>
    <w:rsid w:val="00AA40DD"/>
    <w:rPr>
      <w:rFonts w:asciiTheme="majorHAnsi" w:eastAsiaTheme="majorEastAsia" w:hAnsiTheme="majorHAnsi" w:cstheme="majorBidi"/>
      <w:b/>
      <w:color w:val="365F91" w:themeColor="accent1" w:themeShade="BF"/>
      <w:sz w:val="26"/>
      <w:szCs w:val="26"/>
      <w:lang w:val="id-ID" w:eastAsia="id-ID"/>
    </w:rPr>
  </w:style>
  <w:style w:type="paragraph" w:customStyle="1" w:styleId="42">
    <w:name w:val="4.2."/>
    <w:basedOn w:val="Heading3"/>
    <w:link w:val="42Char"/>
    <w:qFormat/>
    <w:rsid w:val="00780C9C"/>
    <w:pPr>
      <w:numPr>
        <w:numId w:val="82"/>
      </w:numPr>
      <w:spacing w:line="480" w:lineRule="auto"/>
      <w:jc w:val="both"/>
    </w:pPr>
    <w:rPr>
      <w:rFonts w:ascii="Times New Roman" w:hAnsi="Times New Roman" w:cs="Times New Roman"/>
      <w:b/>
      <w:color w:val="auto"/>
    </w:rPr>
  </w:style>
  <w:style w:type="character" w:customStyle="1" w:styleId="41Char0">
    <w:name w:val="4.1. Char"/>
    <w:basedOn w:val="Heading3Char"/>
    <w:link w:val="410"/>
    <w:rsid w:val="00AA40DD"/>
    <w:rPr>
      <w:rFonts w:asciiTheme="majorHAnsi" w:eastAsiaTheme="majorEastAsia" w:hAnsiTheme="majorHAnsi" w:cstheme="majorBidi"/>
      <w:b/>
      <w:color w:val="243F60" w:themeColor="accent1" w:themeShade="7F"/>
      <w:sz w:val="24"/>
      <w:szCs w:val="24"/>
      <w:lang w:val="id-ID" w:eastAsia="id-ID"/>
    </w:rPr>
  </w:style>
  <w:style w:type="paragraph" w:customStyle="1" w:styleId="Style21">
    <w:name w:val="Style21"/>
    <w:basedOn w:val="Heading1"/>
    <w:link w:val="Style21Char"/>
    <w:qFormat/>
    <w:rsid w:val="00780C9C"/>
    <w:pPr>
      <w:spacing w:line="480" w:lineRule="auto"/>
      <w:jc w:val="center"/>
    </w:pPr>
    <w:rPr>
      <w:rFonts w:ascii="Times New Roman" w:hAnsi="Times New Roman"/>
      <w:b/>
      <w:color w:val="auto"/>
      <w:sz w:val="24"/>
    </w:rPr>
  </w:style>
  <w:style w:type="character" w:customStyle="1" w:styleId="42Char">
    <w:name w:val="4.2. Char"/>
    <w:basedOn w:val="Heading3Char"/>
    <w:link w:val="42"/>
    <w:rsid w:val="00780C9C"/>
    <w:rPr>
      <w:rFonts w:asciiTheme="majorHAnsi" w:eastAsiaTheme="majorEastAsia" w:hAnsiTheme="majorHAnsi" w:cstheme="majorBidi"/>
      <w:b/>
      <w:color w:val="243F60" w:themeColor="accent1" w:themeShade="7F"/>
      <w:sz w:val="24"/>
      <w:szCs w:val="24"/>
      <w:lang w:val="id-ID" w:eastAsia="id-ID"/>
    </w:rPr>
  </w:style>
  <w:style w:type="paragraph" w:customStyle="1" w:styleId="51">
    <w:name w:val="5.1"/>
    <w:basedOn w:val="Heading2"/>
    <w:link w:val="51Char"/>
    <w:qFormat/>
    <w:rsid w:val="00780C9C"/>
    <w:pPr>
      <w:numPr>
        <w:numId w:val="83"/>
      </w:numPr>
      <w:spacing w:line="480" w:lineRule="auto"/>
      <w:jc w:val="both"/>
    </w:pPr>
    <w:rPr>
      <w:rFonts w:ascii="Times New Roman" w:hAnsi="Times New Roman" w:cs="Times New Roman"/>
      <w:b/>
      <w:color w:val="auto"/>
      <w:sz w:val="24"/>
      <w:szCs w:val="24"/>
    </w:rPr>
  </w:style>
  <w:style w:type="character" w:customStyle="1" w:styleId="Style21Char">
    <w:name w:val="Style21 Char"/>
    <w:basedOn w:val="Heading1Char"/>
    <w:link w:val="Style21"/>
    <w:rsid w:val="00780C9C"/>
    <w:rPr>
      <w:rFonts w:ascii="Times New Roman" w:eastAsia="SimSun" w:hAnsi="Times New Roman" w:cs="Times New Roman"/>
      <w:b/>
      <w:color w:val="2E74B5"/>
      <w:sz w:val="24"/>
      <w:szCs w:val="32"/>
    </w:rPr>
  </w:style>
  <w:style w:type="paragraph" w:customStyle="1" w:styleId="510">
    <w:name w:val="5.1."/>
    <w:basedOn w:val="Heading3"/>
    <w:link w:val="51Char0"/>
    <w:qFormat/>
    <w:rsid w:val="00780C9C"/>
    <w:pPr>
      <w:numPr>
        <w:numId w:val="84"/>
      </w:numPr>
      <w:spacing w:line="480" w:lineRule="auto"/>
      <w:jc w:val="both"/>
    </w:pPr>
    <w:rPr>
      <w:rFonts w:ascii="Times New Roman" w:hAnsi="Times New Roman" w:cs="Times New Roman"/>
      <w:b/>
      <w:color w:val="auto"/>
    </w:rPr>
  </w:style>
  <w:style w:type="character" w:customStyle="1" w:styleId="51Char">
    <w:name w:val="5.1 Char"/>
    <w:basedOn w:val="Heading2Char"/>
    <w:link w:val="51"/>
    <w:rsid w:val="00780C9C"/>
    <w:rPr>
      <w:rFonts w:asciiTheme="majorHAnsi" w:eastAsiaTheme="majorEastAsia" w:hAnsiTheme="majorHAnsi" w:cstheme="majorBidi"/>
      <w:b/>
      <w:color w:val="365F91" w:themeColor="accent1" w:themeShade="BF"/>
      <w:sz w:val="26"/>
      <w:szCs w:val="26"/>
      <w:lang w:val="id-ID" w:eastAsia="id-ID"/>
    </w:rPr>
  </w:style>
  <w:style w:type="paragraph" w:customStyle="1" w:styleId="52">
    <w:name w:val="5.2."/>
    <w:basedOn w:val="Heading3"/>
    <w:link w:val="52Char"/>
    <w:qFormat/>
    <w:rsid w:val="00780C9C"/>
    <w:pPr>
      <w:numPr>
        <w:numId w:val="85"/>
      </w:numPr>
      <w:spacing w:line="480" w:lineRule="auto"/>
      <w:jc w:val="both"/>
    </w:pPr>
    <w:rPr>
      <w:rFonts w:ascii="Times New Roman" w:hAnsi="Times New Roman" w:cs="Times New Roman"/>
      <w:b/>
      <w:color w:val="auto"/>
    </w:rPr>
  </w:style>
  <w:style w:type="character" w:customStyle="1" w:styleId="51Char0">
    <w:name w:val="5.1. Char"/>
    <w:basedOn w:val="Heading3Char"/>
    <w:link w:val="510"/>
    <w:rsid w:val="00780C9C"/>
    <w:rPr>
      <w:rFonts w:asciiTheme="majorHAnsi" w:eastAsiaTheme="majorEastAsia" w:hAnsiTheme="majorHAnsi" w:cstheme="majorBidi"/>
      <w:b/>
      <w:color w:val="243F60" w:themeColor="accent1" w:themeShade="7F"/>
      <w:sz w:val="24"/>
      <w:szCs w:val="24"/>
      <w:lang w:val="id-ID" w:eastAsia="id-ID"/>
    </w:rPr>
  </w:style>
  <w:style w:type="paragraph" w:customStyle="1" w:styleId="521">
    <w:name w:val="5.2.1."/>
    <w:basedOn w:val="Heading4"/>
    <w:link w:val="521Char"/>
    <w:qFormat/>
    <w:rsid w:val="003C15DE"/>
    <w:pPr>
      <w:numPr>
        <w:numId w:val="86"/>
      </w:numPr>
      <w:spacing w:line="480" w:lineRule="auto"/>
      <w:jc w:val="both"/>
    </w:pPr>
    <w:rPr>
      <w:rFonts w:ascii="Times New Roman" w:hAnsi="Times New Roman" w:cs="Times New Roman"/>
      <w:b/>
      <w:i w:val="0"/>
      <w:color w:val="auto"/>
    </w:rPr>
  </w:style>
  <w:style w:type="character" w:customStyle="1" w:styleId="52Char">
    <w:name w:val="5.2. Char"/>
    <w:basedOn w:val="Heading3Char"/>
    <w:link w:val="52"/>
    <w:rsid w:val="00780C9C"/>
    <w:rPr>
      <w:rFonts w:asciiTheme="majorHAnsi" w:eastAsiaTheme="majorEastAsia" w:hAnsiTheme="majorHAnsi" w:cstheme="majorBidi"/>
      <w:b/>
      <w:color w:val="243F60" w:themeColor="accent1" w:themeShade="7F"/>
      <w:sz w:val="24"/>
      <w:szCs w:val="24"/>
      <w:lang w:val="id-ID" w:eastAsia="id-ID"/>
    </w:rPr>
  </w:style>
  <w:style w:type="paragraph" w:customStyle="1" w:styleId="522">
    <w:name w:val="5.2.2."/>
    <w:basedOn w:val="Heading4"/>
    <w:link w:val="522Char"/>
    <w:qFormat/>
    <w:rsid w:val="003C15DE"/>
    <w:pPr>
      <w:numPr>
        <w:numId w:val="87"/>
      </w:numPr>
      <w:spacing w:line="480" w:lineRule="auto"/>
      <w:jc w:val="both"/>
    </w:pPr>
    <w:rPr>
      <w:rFonts w:ascii="Times New Roman" w:hAnsi="Times New Roman" w:cs="Times New Roman"/>
      <w:b/>
      <w:i w:val="0"/>
      <w:color w:val="auto"/>
    </w:rPr>
  </w:style>
  <w:style w:type="character" w:customStyle="1" w:styleId="521Char">
    <w:name w:val="5.2.1. Char"/>
    <w:basedOn w:val="Heading4Char"/>
    <w:link w:val="521"/>
    <w:rsid w:val="003C15DE"/>
    <w:rPr>
      <w:rFonts w:asciiTheme="majorHAnsi" w:eastAsiaTheme="majorEastAsia" w:hAnsiTheme="majorHAnsi" w:cstheme="majorBidi"/>
      <w:b/>
      <w:i w:val="0"/>
      <w:iCs/>
      <w:color w:val="365F91" w:themeColor="accent1" w:themeShade="BF"/>
      <w:lang w:val="id-ID" w:eastAsia="id-ID"/>
    </w:rPr>
  </w:style>
  <w:style w:type="paragraph" w:customStyle="1" w:styleId="523">
    <w:name w:val="5.2.3."/>
    <w:basedOn w:val="Heading4"/>
    <w:link w:val="523Char"/>
    <w:qFormat/>
    <w:rsid w:val="00742511"/>
    <w:pPr>
      <w:numPr>
        <w:numId w:val="88"/>
      </w:numPr>
      <w:spacing w:line="480" w:lineRule="auto"/>
      <w:jc w:val="both"/>
    </w:pPr>
    <w:rPr>
      <w:rFonts w:ascii="Times New Roman" w:hAnsi="Times New Roman"/>
      <w:b/>
      <w:i w:val="0"/>
      <w:color w:val="auto"/>
    </w:rPr>
  </w:style>
  <w:style w:type="character" w:customStyle="1" w:styleId="522Char">
    <w:name w:val="5.2.2. Char"/>
    <w:basedOn w:val="Heading4Char"/>
    <w:link w:val="522"/>
    <w:rsid w:val="003C15DE"/>
    <w:rPr>
      <w:rFonts w:asciiTheme="majorHAnsi" w:eastAsiaTheme="majorEastAsia" w:hAnsiTheme="majorHAnsi" w:cstheme="majorBidi"/>
      <w:b/>
      <w:i w:val="0"/>
      <w:iCs/>
      <w:color w:val="365F91" w:themeColor="accent1" w:themeShade="BF"/>
      <w:lang w:val="id-ID" w:eastAsia="id-ID"/>
    </w:rPr>
  </w:style>
  <w:style w:type="paragraph" w:customStyle="1" w:styleId="524">
    <w:name w:val="5.2.4."/>
    <w:basedOn w:val="Heading4"/>
    <w:link w:val="524Char"/>
    <w:qFormat/>
    <w:rsid w:val="00742511"/>
    <w:pPr>
      <w:numPr>
        <w:numId w:val="89"/>
      </w:numPr>
      <w:spacing w:line="480" w:lineRule="auto"/>
      <w:jc w:val="both"/>
    </w:pPr>
    <w:rPr>
      <w:b/>
      <w:i w:val="0"/>
      <w:color w:val="auto"/>
    </w:rPr>
  </w:style>
  <w:style w:type="character" w:customStyle="1" w:styleId="523Char">
    <w:name w:val="5.2.3. Char"/>
    <w:basedOn w:val="Heading4Char"/>
    <w:link w:val="523"/>
    <w:rsid w:val="00742511"/>
    <w:rPr>
      <w:rFonts w:asciiTheme="majorHAnsi" w:eastAsiaTheme="majorEastAsia" w:hAnsiTheme="majorHAnsi" w:cstheme="majorBidi"/>
      <w:b/>
      <w:i w:val="0"/>
      <w:iCs/>
      <w:color w:val="365F91" w:themeColor="accent1" w:themeShade="BF"/>
      <w:lang w:val="id-ID" w:eastAsia="id-ID"/>
    </w:rPr>
  </w:style>
  <w:style w:type="paragraph" w:customStyle="1" w:styleId="525">
    <w:name w:val="5.2.5."/>
    <w:basedOn w:val="Heading4"/>
    <w:link w:val="525Char"/>
    <w:qFormat/>
    <w:rsid w:val="00742511"/>
    <w:pPr>
      <w:numPr>
        <w:numId w:val="90"/>
      </w:numPr>
      <w:spacing w:line="480" w:lineRule="auto"/>
      <w:jc w:val="both"/>
    </w:pPr>
    <w:rPr>
      <w:rFonts w:ascii="Times New Roman" w:hAnsi="Times New Roman"/>
      <w:b/>
      <w:i w:val="0"/>
      <w:color w:val="auto"/>
    </w:rPr>
  </w:style>
  <w:style w:type="character" w:customStyle="1" w:styleId="524Char">
    <w:name w:val="5.2.4. Char"/>
    <w:basedOn w:val="Heading4Char"/>
    <w:link w:val="524"/>
    <w:rsid w:val="00742511"/>
    <w:rPr>
      <w:rFonts w:asciiTheme="majorHAnsi" w:eastAsiaTheme="majorEastAsia" w:hAnsiTheme="majorHAnsi" w:cstheme="majorBidi"/>
      <w:b/>
      <w:i w:val="0"/>
      <w:iCs/>
      <w:color w:val="365F91" w:themeColor="accent1" w:themeShade="BF"/>
      <w:lang w:val="id-ID" w:eastAsia="id-ID"/>
    </w:rPr>
  </w:style>
  <w:style w:type="paragraph" w:customStyle="1" w:styleId="61">
    <w:name w:val="6.1"/>
    <w:basedOn w:val="Heading2"/>
    <w:link w:val="61Char"/>
    <w:qFormat/>
    <w:rsid w:val="00742511"/>
    <w:pPr>
      <w:numPr>
        <w:numId w:val="91"/>
      </w:numPr>
      <w:spacing w:line="480" w:lineRule="auto"/>
      <w:jc w:val="both"/>
    </w:pPr>
    <w:rPr>
      <w:rFonts w:ascii="Times New Roman" w:hAnsi="Times New Roman" w:cs="Times New Roman"/>
      <w:b/>
      <w:color w:val="auto"/>
      <w:sz w:val="24"/>
      <w:szCs w:val="24"/>
    </w:rPr>
  </w:style>
  <w:style w:type="character" w:customStyle="1" w:styleId="525Char">
    <w:name w:val="5.2.5. Char"/>
    <w:basedOn w:val="Heading4Char"/>
    <w:link w:val="525"/>
    <w:rsid w:val="00742511"/>
    <w:rPr>
      <w:rFonts w:asciiTheme="majorHAnsi" w:eastAsiaTheme="majorEastAsia" w:hAnsiTheme="majorHAnsi" w:cstheme="majorBidi"/>
      <w:b/>
      <w:i w:val="0"/>
      <w:iCs/>
      <w:color w:val="365F91" w:themeColor="accent1" w:themeShade="BF"/>
      <w:lang w:val="id-ID" w:eastAsia="id-ID"/>
    </w:rPr>
  </w:style>
  <w:style w:type="character" w:customStyle="1" w:styleId="61Char">
    <w:name w:val="6.1 Char"/>
    <w:basedOn w:val="Heading2Char"/>
    <w:link w:val="61"/>
    <w:rsid w:val="00742511"/>
    <w:rPr>
      <w:rFonts w:asciiTheme="majorHAnsi" w:eastAsiaTheme="majorEastAsia" w:hAnsiTheme="majorHAnsi" w:cstheme="majorBidi"/>
      <w:b/>
      <w:color w:val="365F91" w:themeColor="accent1" w:themeShade="BF"/>
      <w:sz w:val="26"/>
      <w:szCs w:val="26"/>
      <w:lang w:val="id-ID" w:eastAsia="id-ID"/>
    </w:rPr>
  </w:style>
  <w:style w:type="paragraph" w:styleId="Caption">
    <w:name w:val="caption"/>
    <w:basedOn w:val="Normal"/>
    <w:next w:val="Normal"/>
    <w:link w:val="CaptionChar"/>
    <w:uiPriority w:val="35"/>
    <w:unhideWhenUsed/>
    <w:qFormat/>
    <w:rsid w:val="00BC5BAF"/>
    <w:pPr>
      <w:spacing w:line="240" w:lineRule="auto"/>
    </w:pPr>
    <w:rPr>
      <w:i/>
      <w:iCs/>
      <w:color w:val="1F497D" w:themeColor="text2"/>
      <w:sz w:val="18"/>
      <w:szCs w:val="18"/>
    </w:rPr>
  </w:style>
  <w:style w:type="paragraph" w:customStyle="1" w:styleId="gambar2">
    <w:name w:val="gambar 2"/>
    <w:basedOn w:val="Caption"/>
    <w:link w:val="gambar2Char"/>
    <w:qFormat/>
    <w:rsid w:val="00BC5BAF"/>
    <w:pPr>
      <w:jc w:val="center"/>
    </w:pPr>
    <w:rPr>
      <w:b/>
      <w:i w:val="0"/>
      <w:color w:val="auto"/>
      <w:sz w:val="24"/>
    </w:rPr>
  </w:style>
  <w:style w:type="paragraph" w:styleId="TableofFigures">
    <w:name w:val="table of figures"/>
    <w:basedOn w:val="Normal"/>
    <w:next w:val="Normal"/>
    <w:uiPriority w:val="99"/>
    <w:unhideWhenUsed/>
    <w:rsid w:val="00FA11B6"/>
    <w:pPr>
      <w:spacing w:after="0"/>
    </w:pPr>
  </w:style>
  <w:style w:type="character" w:customStyle="1" w:styleId="CaptionChar">
    <w:name w:val="Caption Char"/>
    <w:basedOn w:val="DefaultParagraphFont"/>
    <w:link w:val="Caption"/>
    <w:uiPriority w:val="35"/>
    <w:rsid w:val="00BC5BAF"/>
    <w:rPr>
      <w:i/>
      <w:iCs/>
      <w:color w:val="1F497D" w:themeColor="text2"/>
      <w:sz w:val="18"/>
      <w:szCs w:val="18"/>
    </w:rPr>
  </w:style>
  <w:style w:type="character" w:customStyle="1" w:styleId="gambar2Char">
    <w:name w:val="gambar 2 Char"/>
    <w:basedOn w:val="CaptionChar"/>
    <w:link w:val="gambar2"/>
    <w:rsid w:val="00BC5BAF"/>
    <w:rPr>
      <w:b/>
      <w:i w:val="0"/>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3.xml"/><Relationship Id="rId42" Type="http://schemas.openxmlformats.org/officeDocument/2006/relationships/image" Target="media/image16.png"/><Relationship Id="rId47" Type="http://schemas.openxmlformats.org/officeDocument/2006/relationships/image" Target="media/image21.png"/><Relationship Id="rId63" Type="http://schemas.openxmlformats.org/officeDocument/2006/relationships/footer" Target="footer8.xml"/><Relationship Id="rId68" Type="http://schemas.openxmlformats.org/officeDocument/2006/relationships/hyperlink" Target="mailto:yudaprasetya460107@gmail.com" TargetMode="External"/><Relationship Id="rId2" Type="http://schemas.openxmlformats.org/officeDocument/2006/relationships/numbering" Target="numbering.xml"/><Relationship Id="rId16" Type="http://schemas.openxmlformats.org/officeDocument/2006/relationships/hyperlink" Target="file:///D:\skripsi\PRINTBERSIH\printbersih.docx" TargetMode="External"/><Relationship Id="rId29" Type="http://schemas.openxmlformats.org/officeDocument/2006/relationships/image" Target="media/image8.png"/><Relationship Id="rId11" Type="http://schemas.microsoft.com/office/2011/relationships/commentsExtended" Target="commentsExtended.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header" Target="header4.xml"/><Relationship Id="rId40" Type="http://schemas.openxmlformats.org/officeDocument/2006/relationships/footer" Target="footer6.xml"/><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0.png"/><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image" Target="media/image33.jpeg"/><Relationship Id="rId19" Type="http://schemas.openxmlformats.org/officeDocument/2006/relationships/header" Target="header2.xml"/><Relationship Id="rId14" Type="http://schemas.openxmlformats.org/officeDocument/2006/relationships/hyperlink" Target="file:///D:\skripsi\PRINTBERSIH\printbersih.docx" TargetMode="Externa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mikrotik.co.id/download.php" TargetMode="Externa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header" Target="header6.xml"/><Relationship Id="rId64" Type="http://schemas.openxmlformats.org/officeDocument/2006/relationships/header" Target="header8.xml"/><Relationship Id="rId69" Type="http://schemas.openxmlformats.org/officeDocument/2006/relationships/header" Target="header10.xml"/><Relationship Id="rId8" Type="http://schemas.openxmlformats.org/officeDocument/2006/relationships/image" Target="media/image1.jpeg"/><Relationship Id="rId51" Type="http://schemas.openxmlformats.org/officeDocument/2006/relationships/image" Target="media/image25.png"/><Relationship Id="rId72"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footer" Target="footer10.xml"/><Relationship Id="rId20" Type="http://schemas.openxmlformats.org/officeDocument/2006/relationships/footer" Target="footer3.xml"/><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header" Target="header7.xml"/><Relationship Id="rId70"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skripsi\PRINTBERSIH\printbersih.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image" Target="media/image23.png"/><Relationship Id="rId57" Type="http://schemas.openxmlformats.org/officeDocument/2006/relationships/footer" Target="footer7.xml"/><Relationship Id="rId10"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footer" Target="footer9.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footer" Target="footer2.xml"/><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08E40D-FB8A-4BCA-ABEF-253D1F676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2</TotalTime>
  <Pages>88</Pages>
  <Words>22933</Words>
  <Characters>130720</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andy permana</cp:lastModifiedBy>
  <cp:revision>123</cp:revision>
  <cp:lastPrinted>2020-01-23T00:00:00Z</cp:lastPrinted>
  <dcterms:created xsi:type="dcterms:W3CDTF">2020-11-22T06:17:00Z</dcterms:created>
  <dcterms:modified xsi:type="dcterms:W3CDTF">2021-12-26T15:56:00Z</dcterms:modified>
</cp:coreProperties>
</file>